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BB05F" w14:textId="77777777" w:rsidR="00B53277" w:rsidRDefault="00B53277" w:rsidP="00B53277">
      <w:pPr>
        <w:spacing w:line="480" w:lineRule="auto"/>
        <w:rPr>
          <w:b/>
          <w:bCs/>
          <w:sz w:val="32"/>
          <w:szCs w:val="32"/>
        </w:rPr>
      </w:pPr>
      <w:r>
        <w:rPr>
          <w:b/>
          <w:bCs/>
          <w:sz w:val="32"/>
          <w:szCs w:val="32"/>
        </w:rPr>
        <w:t xml:space="preserve">A scoping review of nutritional interventions and policy guidelines in the </w:t>
      </w:r>
      <w:proofErr w:type="spellStart"/>
      <w:r>
        <w:rPr>
          <w:b/>
          <w:bCs/>
          <w:sz w:val="32"/>
          <w:szCs w:val="32"/>
        </w:rPr>
        <w:t>interconception</w:t>
      </w:r>
      <w:proofErr w:type="spellEnd"/>
      <w:r>
        <w:rPr>
          <w:b/>
          <w:bCs/>
          <w:sz w:val="32"/>
          <w:szCs w:val="32"/>
        </w:rPr>
        <w:t xml:space="preserve"> period for prevention of non-communicable diseases </w:t>
      </w:r>
    </w:p>
    <w:p w14:paraId="58EA02C1" w14:textId="77777777" w:rsidR="00B53277" w:rsidRDefault="00B53277" w:rsidP="00B53277">
      <w:pPr>
        <w:spacing w:line="480" w:lineRule="auto"/>
      </w:pPr>
      <w:r>
        <w:t>Daniella Watson MSc</w:t>
      </w:r>
      <w:r w:rsidRPr="0001458A">
        <w:rPr>
          <w:vertAlign w:val="superscript"/>
        </w:rPr>
        <w:t>1</w:t>
      </w:r>
      <w:r>
        <w:t>, Chandni Maria Jacob MSc</w:t>
      </w:r>
      <w:r w:rsidRPr="0001458A">
        <w:rPr>
          <w:vertAlign w:val="superscript"/>
        </w:rPr>
        <w:t>2</w:t>
      </w:r>
      <w:r w:rsidRPr="0042262C">
        <w:rPr>
          <w:vertAlign w:val="superscript"/>
        </w:rPr>
        <w:t>,</w:t>
      </w:r>
      <w:r>
        <w:rPr>
          <w:vertAlign w:val="superscript"/>
        </w:rPr>
        <w:t>3</w:t>
      </w:r>
      <w:r>
        <w:t>, Gareth Giles BA</w:t>
      </w:r>
      <w:r>
        <w:rPr>
          <w:vertAlign w:val="superscript"/>
        </w:rPr>
        <w:t>4</w:t>
      </w:r>
      <w:r>
        <w:t xml:space="preserve">, </w:t>
      </w:r>
      <w:proofErr w:type="spellStart"/>
      <w:r>
        <w:t>Fionnuala</w:t>
      </w:r>
      <w:proofErr w:type="spellEnd"/>
      <w:r>
        <w:t xml:space="preserve"> M McAuliffe MD</w:t>
      </w:r>
      <w:r>
        <w:rPr>
          <w:vertAlign w:val="superscript"/>
        </w:rPr>
        <w:t>5</w:t>
      </w:r>
      <w:r>
        <w:t xml:space="preserve">, Keith Godfrey </w:t>
      </w:r>
      <w:r w:rsidRPr="008711C4">
        <w:t>FMedSci</w:t>
      </w:r>
      <w:r>
        <w:rPr>
          <w:vertAlign w:val="superscript"/>
        </w:rPr>
        <w:t>2,3</w:t>
      </w:r>
      <w:r w:rsidRPr="00A93170">
        <w:rPr>
          <w:vertAlign w:val="superscript"/>
        </w:rPr>
        <w:t>,6</w:t>
      </w:r>
      <w:r>
        <w:t>, Mark Hanson DPhil</w:t>
      </w:r>
      <w:r w:rsidRPr="0001458A">
        <w:rPr>
          <w:vertAlign w:val="superscript"/>
        </w:rPr>
        <w:t>2</w:t>
      </w:r>
      <w:r>
        <w:rPr>
          <w:vertAlign w:val="superscript"/>
        </w:rPr>
        <w:t>,3</w:t>
      </w:r>
    </w:p>
    <w:p w14:paraId="24788294" w14:textId="77777777" w:rsidR="00B53277" w:rsidRDefault="00B53277" w:rsidP="00B53277">
      <w:pPr>
        <w:spacing w:line="480" w:lineRule="auto"/>
      </w:pPr>
      <w:r w:rsidRPr="0001458A">
        <w:rPr>
          <w:vertAlign w:val="superscript"/>
        </w:rPr>
        <w:t>1</w:t>
      </w:r>
      <w:r>
        <w:t>Global Health Research Institute, Human Development and Health, Faculty of Medicine, University of Southampton, United Kingdom</w:t>
      </w:r>
    </w:p>
    <w:p w14:paraId="3E3620C9" w14:textId="77777777" w:rsidR="00B53277" w:rsidRDefault="00B53277" w:rsidP="00B53277">
      <w:pPr>
        <w:spacing w:line="480" w:lineRule="auto"/>
      </w:pPr>
      <w:r w:rsidRPr="0001458A">
        <w:rPr>
          <w:vertAlign w:val="superscript"/>
        </w:rPr>
        <w:t>2</w:t>
      </w:r>
      <w:r>
        <w:t xml:space="preserve">Institute of Developmental Sciences, Human Development and Health, Faculty of Medicine, University of </w:t>
      </w:r>
      <w:r w:rsidRPr="001F51C3">
        <w:rPr>
          <w:rFonts w:cstheme="minorHAnsi"/>
        </w:rPr>
        <w:t>Southampton</w:t>
      </w:r>
      <w:r>
        <w:t>, United Kingdom</w:t>
      </w:r>
    </w:p>
    <w:p w14:paraId="3D94A1A0" w14:textId="77777777" w:rsidR="00B53277" w:rsidRPr="001F51C3" w:rsidRDefault="00B53277" w:rsidP="00B53277">
      <w:pPr>
        <w:spacing w:line="480" w:lineRule="auto"/>
        <w:rPr>
          <w:rFonts w:cstheme="minorHAnsi"/>
        </w:rPr>
      </w:pPr>
      <w:r>
        <w:rPr>
          <w:vertAlign w:val="superscript"/>
        </w:rPr>
        <w:t>3</w:t>
      </w:r>
      <w:r>
        <w:t xml:space="preserve">Southampton NIHR Biomedical Research Centre, University of </w:t>
      </w:r>
      <w:r w:rsidRPr="001F51C3">
        <w:rPr>
          <w:rFonts w:cstheme="minorHAnsi"/>
        </w:rPr>
        <w:t>Southampton and University Hospital Southampton</w:t>
      </w:r>
      <w:r>
        <w:rPr>
          <w:rFonts w:cstheme="minorHAnsi"/>
        </w:rPr>
        <w:t xml:space="preserve"> NHS Foundation Trust</w:t>
      </w:r>
      <w:r w:rsidRPr="001F51C3">
        <w:rPr>
          <w:rFonts w:cstheme="minorHAnsi"/>
        </w:rPr>
        <w:t>, United Kingdom</w:t>
      </w:r>
    </w:p>
    <w:p w14:paraId="0A095277" w14:textId="77777777" w:rsidR="00B53277" w:rsidRPr="001F51C3" w:rsidRDefault="00B53277" w:rsidP="00B53277">
      <w:pPr>
        <w:spacing w:line="480" w:lineRule="auto"/>
        <w:rPr>
          <w:rFonts w:cstheme="minorHAnsi"/>
        </w:rPr>
      </w:pPr>
      <w:r>
        <w:rPr>
          <w:rFonts w:cstheme="minorHAnsi"/>
          <w:vertAlign w:val="superscript"/>
        </w:rPr>
        <w:t>4</w:t>
      </w:r>
      <w:r w:rsidRPr="00185EEC">
        <w:rPr>
          <w:rFonts w:cstheme="minorHAnsi"/>
        </w:rPr>
        <w:t>Public Policy| Southampton, University of Southampton</w:t>
      </w:r>
      <w:r>
        <w:rPr>
          <w:rFonts w:cstheme="minorHAnsi"/>
        </w:rPr>
        <w:t>, United Kingdom</w:t>
      </w:r>
    </w:p>
    <w:p w14:paraId="22AD62D1" w14:textId="77777777" w:rsidR="00B53277" w:rsidRDefault="00B53277" w:rsidP="00B53277">
      <w:pPr>
        <w:pStyle w:val="Default"/>
        <w:spacing w:line="480" w:lineRule="auto"/>
        <w:rPr>
          <w:rFonts w:asciiTheme="minorHAnsi" w:hAnsiTheme="minorHAnsi" w:cstheme="minorHAnsi"/>
          <w:sz w:val="22"/>
          <w:szCs w:val="22"/>
        </w:rPr>
      </w:pPr>
      <w:r>
        <w:rPr>
          <w:rFonts w:asciiTheme="minorHAnsi" w:hAnsiTheme="minorHAnsi" w:cstheme="minorHAnsi"/>
          <w:sz w:val="22"/>
          <w:szCs w:val="22"/>
          <w:vertAlign w:val="superscript"/>
        </w:rPr>
        <w:t>5</w:t>
      </w:r>
      <w:r w:rsidRPr="001F51C3">
        <w:rPr>
          <w:rFonts w:asciiTheme="minorHAnsi" w:hAnsiTheme="minorHAnsi" w:cstheme="minorHAnsi"/>
          <w:sz w:val="22"/>
          <w:szCs w:val="22"/>
        </w:rPr>
        <w:t>UCD Perinatal Research Centre, School of Medicine, University College Dublin, National Maternity Hospital, Dublin, Ireland</w:t>
      </w:r>
    </w:p>
    <w:p w14:paraId="70B4BF9E" w14:textId="77777777" w:rsidR="00B53277" w:rsidRPr="001F51C3" w:rsidRDefault="00B53277" w:rsidP="00B53277">
      <w:pPr>
        <w:pStyle w:val="Default"/>
        <w:rPr>
          <w:rFonts w:asciiTheme="minorHAnsi" w:hAnsiTheme="minorHAnsi" w:cstheme="minorHAnsi"/>
          <w:sz w:val="22"/>
          <w:szCs w:val="22"/>
        </w:rPr>
      </w:pPr>
    </w:p>
    <w:p w14:paraId="61280C7A" w14:textId="77777777" w:rsidR="00B53277" w:rsidRDefault="00B53277" w:rsidP="00B53277">
      <w:pPr>
        <w:spacing w:line="480" w:lineRule="auto"/>
      </w:pPr>
      <w:r>
        <w:rPr>
          <w:rFonts w:ascii="Times New Roman" w:hAnsi="Times New Roman" w:cs="Times New Roman"/>
          <w:sz w:val="24"/>
          <w:szCs w:val="24"/>
          <w:vertAlign w:val="superscript"/>
        </w:rPr>
        <w:t>6</w:t>
      </w:r>
      <w:r w:rsidRPr="00E6768E">
        <w:t xml:space="preserve">MRC Lifecourse Epidemiology </w:t>
      </w:r>
      <w:r>
        <w:t>Centre</w:t>
      </w:r>
      <w:r w:rsidRPr="00E6768E">
        <w:t xml:space="preserve">, University of Southampton, United Kingdom  </w:t>
      </w:r>
    </w:p>
    <w:p w14:paraId="58739CBB" w14:textId="77777777" w:rsidR="00B53277" w:rsidRDefault="00B53277" w:rsidP="00B53277">
      <w:pPr>
        <w:spacing w:line="480" w:lineRule="auto"/>
      </w:pPr>
      <w:r w:rsidRPr="0098237F">
        <w:rPr>
          <w:b/>
          <w:bCs/>
        </w:rPr>
        <w:t>Corresponding author:</w:t>
      </w:r>
      <w:r>
        <w:t xml:space="preserve"> Daniella Watson, email address: </w:t>
      </w:r>
      <w:hyperlink r:id="rId11" w:history="1">
        <w:r w:rsidRPr="00ED6C00">
          <w:rPr>
            <w:rStyle w:val="Hyperlink"/>
          </w:rPr>
          <w:t>D.Watson@soton.ac.uk</w:t>
        </w:r>
      </w:hyperlink>
      <w:r>
        <w:t xml:space="preserve">, ORCID ID: </w:t>
      </w:r>
      <w:r w:rsidRPr="0098156A">
        <w:t>0000-0001-6353-7495</w:t>
      </w:r>
      <w:r>
        <w:t xml:space="preserve"> phone number: 07858652079, Address: D08 Institute of Developmental Science, University Hospitals Southampton NHS Foundation Trust, United Kingdom</w:t>
      </w:r>
    </w:p>
    <w:p w14:paraId="665087CD" w14:textId="77777777" w:rsidR="00B53277" w:rsidRDefault="00B53277" w:rsidP="00B53277">
      <w:pPr>
        <w:spacing w:line="480" w:lineRule="auto"/>
      </w:pPr>
      <w:r w:rsidRPr="00260758">
        <w:rPr>
          <w:b/>
          <w:bCs/>
        </w:rPr>
        <w:t xml:space="preserve">Email addresses and ORCID ID: </w:t>
      </w:r>
      <w:r>
        <w:t xml:space="preserve">Chandni M Jacob, </w:t>
      </w:r>
      <w:hyperlink r:id="rId12" w:history="1">
        <w:r w:rsidRPr="00ED6C00">
          <w:rPr>
            <w:rStyle w:val="Hyperlink"/>
          </w:rPr>
          <w:t>c.m.jacob@soton.ac.uk</w:t>
        </w:r>
      </w:hyperlink>
      <w:r>
        <w:t xml:space="preserve">, </w:t>
      </w:r>
      <w:r w:rsidRPr="002C1650">
        <w:t xml:space="preserve">0000-0002-2024-0074 </w:t>
      </w:r>
      <w:r>
        <w:t xml:space="preserve">, Gareth Giles,  </w:t>
      </w:r>
      <w:r w:rsidRPr="00DD258C">
        <w:t>g.giles@soton.ac.uk</w:t>
      </w:r>
      <w:r>
        <w:t xml:space="preserve">, </w:t>
      </w:r>
      <w:proofErr w:type="spellStart"/>
      <w:r>
        <w:t>Fionnuala</w:t>
      </w:r>
      <w:proofErr w:type="spellEnd"/>
      <w:r>
        <w:t xml:space="preserve"> M McAuliffe MD, </w:t>
      </w:r>
      <w:hyperlink r:id="rId13" w:history="1">
        <w:r w:rsidRPr="00ED6C00">
          <w:rPr>
            <w:rStyle w:val="Hyperlink"/>
          </w:rPr>
          <w:t>fionnuala.mcauliffe@ucd.ie</w:t>
        </w:r>
      </w:hyperlink>
      <w:r>
        <w:t xml:space="preserve">, </w:t>
      </w:r>
      <w:r w:rsidRPr="00151D0A">
        <w:t>0000-0002-3477-6494</w:t>
      </w:r>
      <w:r>
        <w:t xml:space="preserve">, Keith Godfrey, </w:t>
      </w:r>
      <w:hyperlink r:id="rId14" w:history="1">
        <w:r w:rsidRPr="00ED6C00">
          <w:rPr>
            <w:rStyle w:val="Hyperlink"/>
          </w:rPr>
          <w:t>kmg@mrc.soton.ac.uk</w:t>
        </w:r>
      </w:hyperlink>
      <w:r>
        <w:t xml:space="preserve">, </w:t>
      </w:r>
      <w:r w:rsidRPr="00151D0A">
        <w:t>0000-0002-4643-0618</w:t>
      </w:r>
      <w:r>
        <w:t xml:space="preserve">, Mark Hanson, </w:t>
      </w:r>
      <w:hyperlink r:id="rId15" w:history="1">
        <w:r w:rsidRPr="00ED6C00">
          <w:rPr>
            <w:rStyle w:val="Hyperlink"/>
          </w:rPr>
          <w:t>m.hanson@soton.ac.uk</w:t>
        </w:r>
      </w:hyperlink>
      <w:r w:rsidRPr="00151D0A">
        <w:t xml:space="preserve"> 0000-0002-6907-613X</w:t>
      </w:r>
    </w:p>
    <w:p w14:paraId="18BABE4E" w14:textId="740D7C17" w:rsidR="0098237F" w:rsidRDefault="0098237F" w:rsidP="000D3CA0">
      <w:pPr>
        <w:spacing w:line="480" w:lineRule="auto"/>
        <w:rPr>
          <w:b/>
          <w:bCs/>
        </w:rPr>
      </w:pPr>
      <w:r>
        <w:rPr>
          <w:b/>
          <w:bCs/>
        </w:rPr>
        <w:lastRenderedPageBreak/>
        <w:t xml:space="preserve">Abstract </w:t>
      </w:r>
    </w:p>
    <w:p w14:paraId="42C97940" w14:textId="63EF2002" w:rsidR="00E3281E" w:rsidRPr="007F4E5E" w:rsidRDefault="00920901" w:rsidP="000D3CA0">
      <w:pPr>
        <w:spacing w:line="480" w:lineRule="auto"/>
        <w:rPr>
          <w:rFonts w:cstheme="minorHAnsi"/>
          <w:b/>
          <w:bCs/>
          <w:color w:val="111111"/>
        </w:rPr>
      </w:pPr>
      <w:r>
        <w:rPr>
          <w:rFonts w:cstheme="minorHAnsi"/>
          <w:b/>
          <w:bCs/>
          <w:color w:val="111111"/>
        </w:rPr>
        <w:t>Introduction</w:t>
      </w:r>
      <w:r w:rsidR="004930DE">
        <w:rPr>
          <w:rFonts w:cstheme="minorHAnsi"/>
          <w:b/>
          <w:bCs/>
          <w:color w:val="111111"/>
        </w:rPr>
        <w:t xml:space="preserve"> </w:t>
      </w:r>
    </w:p>
    <w:p w14:paraId="463D6FFB" w14:textId="2685D0C6" w:rsidR="00E3281E" w:rsidRPr="00A16C41" w:rsidRDefault="00E3281E" w:rsidP="000D3CA0">
      <w:pPr>
        <w:spacing w:line="480" w:lineRule="auto"/>
        <w:rPr>
          <w:rFonts w:cstheme="minorHAnsi"/>
          <w:color w:val="111111"/>
        </w:rPr>
      </w:pPr>
      <w:r>
        <w:rPr>
          <w:rFonts w:cstheme="minorHAnsi"/>
          <w:color w:val="111111"/>
        </w:rPr>
        <w:t>T</w:t>
      </w:r>
      <w:r w:rsidRPr="00BB6125">
        <w:rPr>
          <w:rFonts w:cstheme="minorHAnsi"/>
          <w:color w:val="111111"/>
        </w:rPr>
        <w:t xml:space="preserve">he </w:t>
      </w:r>
      <w:proofErr w:type="spellStart"/>
      <w:r w:rsidRPr="00BB6125">
        <w:rPr>
          <w:rFonts w:cstheme="minorHAnsi"/>
          <w:color w:val="111111"/>
        </w:rPr>
        <w:t>interconception</w:t>
      </w:r>
      <w:proofErr w:type="spellEnd"/>
      <w:r w:rsidRPr="00BB6125">
        <w:rPr>
          <w:rFonts w:cstheme="minorHAnsi"/>
          <w:color w:val="111111"/>
        </w:rPr>
        <w:t xml:space="preserve"> period</w:t>
      </w:r>
      <w:r>
        <w:rPr>
          <w:rFonts w:cstheme="minorHAnsi"/>
          <w:color w:val="111111"/>
        </w:rPr>
        <w:t xml:space="preserve"> </w:t>
      </w:r>
      <w:r w:rsidRPr="00BB6125">
        <w:rPr>
          <w:rFonts w:cstheme="minorHAnsi"/>
          <w:color w:val="111111"/>
        </w:rPr>
        <w:t>is</w:t>
      </w:r>
      <w:r>
        <w:rPr>
          <w:rFonts w:cstheme="minorHAnsi"/>
          <w:color w:val="111111"/>
        </w:rPr>
        <w:t xml:space="preserve"> considered a </w:t>
      </w:r>
      <w:r w:rsidRPr="00BB6125">
        <w:rPr>
          <w:rFonts w:cstheme="minorHAnsi"/>
          <w:color w:val="111111"/>
        </w:rPr>
        <w:t xml:space="preserve">time when parents are </w:t>
      </w:r>
      <w:r w:rsidR="00FC0505">
        <w:rPr>
          <w:rFonts w:cstheme="minorHAnsi"/>
          <w:color w:val="111111"/>
        </w:rPr>
        <w:t xml:space="preserve">likely to </w:t>
      </w:r>
      <w:r w:rsidRPr="00BB6125">
        <w:rPr>
          <w:rFonts w:cstheme="minorHAnsi"/>
          <w:color w:val="111111"/>
        </w:rPr>
        <w:t>engage</w:t>
      </w:r>
      <w:r>
        <w:rPr>
          <w:rFonts w:cstheme="minorHAnsi"/>
          <w:color w:val="111111"/>
        </w:rPr>
        <w:t xml:space="preserve"> with health messages and </w:t>
      </w:r>
      <w:r w:rsidR="00B145B9">
        <w:rPr>
          <w:rFonts w:cstheme="minorHAnsi"/>
          <w:color w:val="111111"/>
        </w:rPr>
        <w:t>are in frequent contact with</w:t>
      </w:r>
      <w:r w:rsidR="00B145B9" w:rsidRPr="00BB6125">
        <w:rPr>
          <w:rFonts w:cstheme="minorHAnsi"/>
          <w:color w:val="111111"/>
        </w:rPr>
        <w:t xml:space="preserve"> </w:t>
      </w:r>
      <w:r w:rsidRPr="00BB6125">
        <w:rPr>
          <w:rFonts w:cstheme="minorHAnsi"/>
          <w:color w:val="111111"/>
        </w:rPr>
        <w:t>healthcare professionals</w:t>
      </w:r>
      <w:r>
        <w:rPr>
          <w:rFonts w:cstheme="minorHAnsi"/>
          <w:color w:val="111111"/>
        </w:rPr>
        <w:t xml:space="preserve">. Through this </w:t>
      </w:r>
      <w:r w:rsidR="00265AF7">
        <w:rPr>
          <w:rFonts w:cstheme="minorHAnsi"/>
          <w:color w:val="111111"/>
        </w:rPr>
        <w:t xml:space="preserve">scoping </w:t>
      </w:r>
      <w:r>
        <w:rPr>
          <w:rFonts w:cstheme="minorHAnsi"/>
          <w:color w:val="111111"/>
        </w:rPr>
        <w:t>review and policy analysis, we synthesise</w:t>
      </w:r>
      <w:r w:rsidR="009B7B2D">
        <w:rPr>
          <w:rFonts w:cstheme="minorHAnsi"/>
          <w:color w:val="111111"/>
        </w:rPr>
        <w:t>d</w:t>
      </w:r>
      <w:r w:rsidRPr="00A16C41">
        <w:rPr>
          <w:rFonts w:cstheme="minorHAnsi"/>
          <w:color w:val="111111"/>
        </w:rPr>
        <w:t xml:space="preserve"> articles</w:t>
      </w:r>
      <w:r>
        <w:rPr>
          <w:rFonts w:cstheme="minorHAnsi"/>
          <w:color w:val="111111"/>
        </w:rPr>
        <w:t xml:space="preserve"> and guidelines on </w:t>
      </w:r>
      <w:proofErr w:type="spellStart"/>
      <w:r w:rsidRPr="00A16C41">
        <w:rPr>
          <w:rFonts w:cstheme="minorHAnsi"/>
          <w:color w:val="111111"/>
        </w:rPr>
        <w:t>interconception</w:t>
      </w:r>
      <w:proofErr w:type="spellEnd"/>
      <w:r w:rsidRPr="00A16C41">
        <w:rPr>
          <w:rFonts w:cstheme="minorHAnsi"/>
          <w:color w:val="111111"/>
        </w:rPr>
        <w:t xml:space="preserve"> </w:t>
      </w:r>
      <w:r>
        <w:rPr>
          <w:rFonts w:cstheme="minorHAnsi"/>
          <w:color w:val="111111"/>
        </w:rPr>
        <w:t>care</w:t>
      </w:r>
      <w:r w:rsidRPr="00A16C41">
        <w:rPr>
          <w:rFonts w:cstheme="minorHAnsi"/>
          <w:color w:val="111111"/>
        </w:rPr>
        <w:t xml:space="preserve"> to </w:t>
      </w:r>
      <w:r>
        <w:rPr>
          <w:rFonts w:cstheme="minorHAnsi"/>
          <w:color w:val="111111"/>
        </w:rPr>
        <w:t xml:space="preserve">provide recommendations to improve health outcomes </w:t>
      </w:r>
      <w:r w:rsidR="009B7B2D">
        <w:rPr>
          <w:rFonts w:cstheme="minorHAnsi"/>
          <w:color w:val="111111"/>
        </w:rPr>
        <w:t xml:space="preserve">for </w:t>
      </w:r>
      <w:r>
        <w:rPr>
          <w:rFonts w:cstheme="minorHAnsi"/>
          <w:color w:val="111111"/>
        </w:rPr>
        <w:t xml:space="preserve">parents, </w:t>
      </w:r>
      <w:proofErr w:type="gramStart"/>
      <w:r>
        <w:rPr>
          <w:rFonts w:cstheme="minorHAnsi"/>
          <w:color w:val="111111"/>
        </w:rPr>
        <w:t>infants</w:t>
      </w:r>
      <w:proofErr w:type="gramEnd"/>
      <w:r>
        <w:rPr>
          <w:rFonts w:cstheme="minorHAnsi"/>
          <w:color w:val="111111"/>
        </w:rPr>
        <w:t xml:space="preserve"> and future generations</w:t>
      </w:r>
      <w:r w:rsidRPr="00A16C41">
        <w:rPr>
          <w:rFonts w:cstheme="minorHAnsi"/>
          <w:color w:val="111111"/>
        </w:rPr>
        <w:t xml:space="preserve">. </w:t>
      </w:r>
    </w:p>
    <w:p w14:paraId="499E505F" w14:textId="76A704AF" w:rsidR="00C72275" w:rsidRDefault="00920901" w:rsidP="000D3CA0">
      <w:pPr>
        <w:spacing w:line="480" w:lineRule="auto"/>
        <w:rPr>
          <w:rFonts w:cstheme="minorHAnsi"/>
          <w:b/>
          <w:bCs/>
          <w:color w:val="111111"/>
        </w:rPr>
      </w:pPr>
      <w:r>
        <w:rPr>
          <w:rFonts w:cstheme="minorHAnsi"/>
          <w:b/>
          <w:bCs/>
          <w:color w:val="111111"/>
        </w:rPr>
        <w:t>Methods</w:t>
      </w:r>
    </w:p>
    <w:p w14:paraId="4AE04980" w14:textId="34399459" w:rsidR="00E3281E" w:rsidRPr="00A16C41" w:rsidRDefault="00E3281E" w:rsidP="000D3CA0">
      <w:pPr>
        <w:spacing w:line="480" w:lineRule="auto"/>
        <w:rPr>
          <w:rFonts w:cstheme="minorHAnsi"/>
          <w:color w:val="111111"/>
        </w:rPr>
      </w:pPr>
      <w:r>
        <w:rPr>
          <w:rFonts w:cstheme="minorHAnsi"/>
          <w:color w:val="111111"/>
        </w:rPr>
        <w:t>Four</w:t>
      </w:r>
      <w:r w:rsidRPr="00A16C41">
        <w:rPr>
          <w:rFonts w:cstheme="minorHAnsi"/>
          <w:color w:val="111111"/>
        </w:rPr>
        <w:t xml:space="preserve"> databases were </w:t>
      </w:r>
      <w:r w:rsidRPr="00D757D9">
        <w:rPr>
          <w:rFonts w:cstheme="minorHAnsi"/>
          <w:color w:val="111111"/>
        </w:rPr>
        <w:t>searched systematically</w:t>
      </w:r>
      <w:r w:rsidRPr="00A16C41">
        <w:rPr>
          <w:rFonts w:cstheme="minorHAnsi"/>
          <w:color w:val="111111"/>
        </w:rPr>
        <w:t xml:space="preserve">, using </w:t>
      </w:r>
      <w:proofErr w:type="spellStart"/>
      <w:r w:rsidRPr="00A16C41">
        <w:rPr>
          <w:rFonts w:cstheme="minorHAnsi"/>
          <w:color w:val="111111"/>
        </w:rPr>
        <w:t>MeSH</w:t>
      </w:r>
      <w:proofErr w:type="spellEnd"/>
      <w:r w:rsidRPr="00A16C41">
        <w:rPr>
          <w:rFonts w:cstheme="minorHAnsi"/>
          <w:color w:val="111111"/>
        </w:rPr>
        <w:t xml:space="preserve"> and free-text terms</w:t>
      </w:r>
      <w:r w:rsidR="006B759C">
        <w:rPr>
          <w:rFonts w:cstheme="minorHAnsi"/>
          <w:color w:val="111111"/>
        </w:rPr>
        <w:t xml:space="preserve"> </w:t>
      </w:r>
      <w:r w:rsidR="004F229D">
        <w:rPr>
          <w:rFonts w:cstheme="minorHAnsi"/>
          <w:color w:val="111111"/>
        </w:rPr>
        <w:t>based on ‘</w:t>
      </w:r>
      <w:proofErr w:type="spellStart"/>
      <w:r w:rsidR="004F229D">
        <w:rPr>
          <w:rFonts w:cstheme="minorHAnsi"/>
          <w:color w:val="111111"/>
        </w:rPr>
        <w:t>interconception</w:t>
      </w:r>
      <w:proofErr w:type="spellEnd"/>
      <w:r w:rsidR="004F229D">
        <w:rPr>
          <w:rFonts w:cstheme="minorHAnsi"/>
          <w:color w:val="111111"/>
        </w:rPr>
        <w:t>’ and ‘postpartum’</w:t>
      </w:r>
      <w:r w:rsidR="00C72275">
        <w:rPr>
          <w:rFonts w:cstheme="minorHAnsi"/>
          <w:color w:val="111111"/>
        </w:rPr>
        <w:t xml:space="preserve">. </w:t>
      </w:r>
      <w:r w:rsidR="006B759C">
        <w:rPr>
          <w:rFonts w:cstheme="minorHAnsi"/>
          <w:color w:val="111111"/>
        </w:rPr>
        <w:t>Selected</w:t>
      </w:r>
      <w:r w:rsidR="00FB53E5">
        <w:rPr>
          <w:rFonts w:cstheme="minorHAnsi"/>
          <w:color w:val="111111"/>
        </w:rPr>
        <w:t xml:space="preserve"> </w:t>
      </w:r>
      <w:r w:rsidR="00FB53E5" w:rsidRPr="00A16C41">
        <w:rPr>
          <w:rFonts w:cstheme="minorHAnsi"/>
          <w:color w:val="111111"/>
        </w:rPr>
        <w:t>articles</w:t>
      </w:r>
      <w:r w:rsidR="00FB53E5">
        <w:rPr>
          <w:rFonts w:cstheme="minorHAnsi"/>
          <w:color w:val="111111"/>
        </w:rPr>
        <w:t xml:space="preserve"> included</w:t>
      </w:r>
      <w:r w:rsidR="006B759C">
        <w:rPr>
          <w:rFonts w:cstheme="minorHAnsi"/>
          <w:color w:val="111111"/>
        </w:rPr>
        <w:t xml:space="preserve"> </w:t>
      </w:r>
      <w:r w:rsidR="007C4ECB">
        <w:rPr>
          <w:rFonts w:cstheme="minorHAnsi"/>
          <w:color w:val="111111"/>
        </w:rPr>
        <w:t xml:space="preserve">systematic </w:t>
      </w:r>
      <w:r>
        <w:rPr>
          <w:rFonts w:cstheme="minorHAnsi"/>
          <w:color w:val="111111"/>
        </w:rPr>
        <w:t>review</w:t>
      </w:r>
      <w:r w:rsidR="009B7B2D">
        <w:rPr>
          <w:rFonts w:cstheme="minorHAnsi"/>
          <w:color w:val="111111"/>
        </w:rPr>
        <w:t>s,</w:t>
      </w:r>
      <w:r w:rsidR="004F229D">
        <w:rPr>
          <w:rFonts w:cstheme="minorHAnsi"/>
          <w:color w:val="111111"/>
        </w:rPr>
        <w:t xml:space="preserve"> pilot stud</w:t>
      </w:r>
      <w:r w:rsidR="00FB53E5">
        <w:rPr>
          <w:rFonts w:cstheme="minorHAnsi"/>
          <w:color w:val="111111"/>
        </w:rPr>
        <w:t>ies</w:t>
      </w:r>
      <w:r>
        <w:rPr>
          <w:rFonts w:cstheme="minorHAnsi"/>
          <w:color w:val="111111"/>
        </w:rPr>
        <w:t xml:space="preserve"> </w:t>
      </w:r>
      <w:r w:rsidR="009B7B2D">
        <w:rPr>
          <w:rFonts w:cstheme="minorHAnsi"/>
          <w:color w:val="111111"/>
        </w:rPr>
        <w:t xml:space="preserve">and </w:t>
      </w:r>
      <w:r w:rsidR="004F229D">
        <w:rPr>
          <w:rFonts w:cstheme="minorHAnsi"/>
          <w:color w:val="111111"/>
        </w:rPr>
        <w:t xml:space="preserve">guidelines </w:t>
      </w:r>
      <w:r w:rsidR="009B7B2D" w:rsidRPr="00BB6125">
        <w:rPr>
          <w:rFonts w:cstheme="minorHAnsi"/>
          <w:color w:val="111111"/>
        </w:rPr>
        <w:t xml:space="preserve">on </w:t>
      </w:r>
      <w:proofErr w:type="spellStart"/>
      <w:r w:rsidR="009B7B2D" w:rsidRPr="00BB6125">
        <w:rPr>
          <w:rFonts w:cstheme="minorHAnsi"/>
          <w:color w:val="111111"/>
        </w:rPr>
        <w:t>interconception</w:t>
      </w:r>
      <w:proofErr w:type="spellEnd"/>
      <w:r w:rsidR="009B7B2D" w:rsidRPr="00BB6125">
        <w:rPr>
          <w:rFonts w:cstheme="minorHAnsi"/>
          <w:color w:val="111111"/>
        </w:rPr>
        <w:t xml:space="preserve"> and postpartum</w:t>
      </w:r>
      <w:r w:rsidR="009B7B2D">
        <w:rPr>
          <w:rFonts w:cstheme="minorHAnsi"/>
          <w:color w:val="111111"/>
        </w:rPr>
        <w:t xml:space="preserve"> interventions </w:t>
      </w:r>
      <w:r w:rsidR="00FB53E5" w:rsidRPr="00A16C41">
        <w:rPr>
          <w:rFonts w:cstheme="minorHAnsi"/>
          <w:color w:val="111111"/>
        </w:rPr>
        <w:t>published</w:t>
      </w:r>
      <w:r w:rsidR="00B9189A">
        <w:rPr>
          <w:rFonts w:cstheme="minorHAnsi"/>
          <w:color w:val="111111"/>
        </w:rPr>
        <w:t xml:space="preserve"> globally and</w:t>
      </w:r>
      <w:r w:rsidR="00FB53E5" w:rsidRPr="00A16C41">
        <w:rPr>
          <w:rFonts w:cstheme="minorHAnsi"/>
          <w:color w:val="111111"/>
        </w:rPr>
        <w:t xml:space="preserve"> </w:t>
      </w:r>
      <w:r w:rsidR="009B7B2D" w:rsidRPr="00A16C41">
        <w:rPr>
          <w:rFonts w:cstheme="minorHAnsi"/>
          <w:color w:val="111111"/>
        </w:rPr>
        <w:t xml:space="preserve">in English </w:t>
      </w:r>
      <w:r w:rsidR="00FB53E5" w:rsidRPr="00A16C41">
        <w:rPr>
          <w:rFonts w:cstheme="minorHAnsi"/>
          <w:color w:val="111111"/>
        </w:rPr>
        <w:t>by UK public health organisations and government agencies</w:t>
      </w:r>
      <w:r w:rsidR="00FB53E5">
        <w:rPr>
          <w:rFonts w:cstheme="minorHAnsi"/>
          <w:color w:val="111111"/>
        </w:rPr>
        <w:t xml:space="preserve"> </w:t>
      </w:r>
      <w:r w:rsidR="00D20B1F">
        <w:rPr>
          <w:rFonts w:cstheme="minorHAnsi"/>
          <w:color w:val="111111"/>
        </w:rPr>
        <w:t xml:space="preserve">between </w:t>
      </w:r>
      <w:r w:rsidR="009B7B2D">
        <w:rPr>
          <w:rFonts w:cstheme="minorHAnsi"/>
          <w:color w:val="111111"/>
        </w:rPr>
        <w:t>1</w:t>
      </w:r>
      <w:r w:rsidR="009B7B2D" w:rsidRPr="005737DD">
        <w:rPr>
          <w:rFonts w:cstheme="minorHAnsi"/>
          <w:color w:val="111111"/>
          <w:vertAlign w:val="superscript"/>
        </w:rPr>
        <w:t>st</w:t>
      </w:r>
      <w:r w:rsidR="009B7B2D">
        <w:rPr>
          <w:rFonts w:cstheme="minorHAnsi"/>
          <w:color w:val="111111"/>
        </w:rPr>
        <w:t xml:space="preserve"> </w:t>
      </w:r>
      <w:r w:rsidR="009B7B2D" w:rsidRPr="00A16C41">
        <w:rPr>
          <w:rFonts w:cstheme="minorHAnsi"/>
          <w:color w:val="111111"/>
        </w:rPr>
        <w:t>January 20</w:t>
      </w:r>
      <w:r w:rsidR="009B7B2D">
        <w:rPr>
          <w:rFonts w:cstheme="minorHAnsi"/>
          <w:color w:val="111111"/>
        </w:rPr>
        <w:t>10-12</w:t>
      </w:r>
      <w:r w:rsidR="009B7B2D" w:rsidRPr="005737DD">
        <w:rPr>
          <w:rFonts w:cstheme="minorHAnsi"/>
          <w:color w:val="111111"/>
          <w:vertAlign w:val="superscript"/>
        </w:rPr>
        <w:t>th</w:t>
      </w:r>
      <w:r w:rsidR="009B7B2D">
        <w:rPr>
          <w:rFonts w:cstheme="minorHAnsi"/>
          <w:color w:val="111111"/>
        </w:rPr>
        <w:t xml:space="preserve"> January 20</w:t>
      </w:r>
      <w:r w:rsidR="009B7B2D" w:rsidRPr="00A16C41">
        <w:rPr>
          <w:rFonts w:cstheme="minorHAnsi"/>
          <w:color w:val="111111"/>
        </w:rPr>
        <w:t>2</w:t>
      </w:r>
      <w:r w:rsidR="009B7B2D">
        <w:rPr>
          <w:rFonts w:cstheme="minorHAnsi"/>
          <w:color w:val="111111"/>
        </w:rPr>
        <w:t>1</w:t>
      </w:r>
      <w:r w:rsidRPr="00A16C41">
        <w:rPr>
          <w:rFonts w:cstheme="minorHAnsi"/>
          <w:color w:val="111111"/>
        </w:rPr>
        <w:t xml:space="preserve">. </w:t>
      </w:r>
      <w:r>
        <w:rPr>
          <w:rFonts w:cstheme="minorHAnsi"/>
          <w:color w:val="111111"/>
        </w:rPr>
        <w:t>30% of t</w:t>
      </w:r>
      <w:r w:rsidRPr="00A16C41">
        <w:rPr>
          <w:rFonts w:cstheme="minorHAnsi"/>
          <w:color w:val="111111"/>
        </w:rPr>
        <w:t>itles, abstracts and full-text papers were double-screened</w:t>
      </w:r>
      <w:r w:rsidR="00FB53E5">
        <w:rPr>
          <w:rFonts w:cstheme="minorHAnsi"/>
          <w:color w:val="111111"/>
        </w:rPr>
        <w:t xml:space="preserve">. </w:t>
      </w:r>
      <w:bookmarkStart w:id="0" w:name="_Hlk96358350"/>
      <w:r w:rsidR="00FB53E5">
        <w:rPr>
          <w:rFonts w:cstheme="minorHAnsi"/>
          <w:color w:val="111111"/>
        </w:rPr>
        <w:t>The d</w:t>
      </w:r>
      <w:r w:rsidR="00FB53E5" w:rsidRPr="00FB53E5">
        <w:rPr>
          <w:rFonts w:cstheme="minorHAnsi"/>
          <w:color w:val="111111"/>
        </w:rPr>
        <w:t>escription table</w:t>
      </w:r>
      <w:r w:rsidR="00FB53E5">
        <w:rPr>
          <w:rFonts w:cstheme="minorHAnsi"/>
          <w:color w:val="111111"/>
        </w:rPr>
        <w:t xml:space="preserve"> of identified guidelines</w:t>
      </w:r>
      <w:r w:rsidR="00FB53E5" w:rsidRPr="00FB53E5">
        <w:rPr>
          <w:rFonts w:cstheme="minorHAnsi"/>
          <w:color w:val="111111"/>
        </w:rPr>
        <w:t xml:space="preserve"> </w:t>
      </w:r>
      <w:r w:rsidR="00E55D39">
        <w:rPr>
          <w:rFonts w:cstheme="minorHAnsi"/>
          <w:color w:val="111111"/>
        </w:rPr>
        <w:t xml:space="preserve">was used as a template to </w:t>
      </w:r>
      <w:r w:rsidR="00FB53E5" w:rsidRPr="00FB53E5">
        <w:rPr>
          <w:rFonts w:cstheme="minorHAnsi"/>
          <w:color w:val="111111"/>
        </w:rPr>
        <w:t xml:space="preserve">qualitatively generate </w:t>
      </w:r>
      <w:r w:rsidR="00E55D39">
        <w:rPr>
          <w:rFonts w:cstheme="minorHAnsi"/>
          <w:color w:val="111111"/>
        </w:rPr>
        <w:t xml:space="preserve">key </w:t>
      </w:r>
      <w:r w:rsidR="00FB53E5" w:rsidRPr="00FB53E5">
        <w:rPr>
          <w:rFonts w:cstheme="minorHAnsi"/>
          <w:color w:val="111111"/>
        </w:rPr>
        <w:t xml:space="preserve">categories, </w:t>
      </w:r>
      <w:r w:rsidR="00E55D39">
        <w:rPr>
          <w:rFonts w:cstheme="minorHAnsi"/>
          <w:color w:val="111111"/>
        </w:rPr>
        <w:t xml:space="preserve">which </w:t>
      </w:r>
      <w:r w:rsidR="00FB53E5" w:rsidRPr="00FB53E5">
        <w:rPr>
          <w:rFonts w:cstheme="minorHAnsi"/>
          <w:color w:val="111111"/>
        </w:rPr>
        <w:t>later developed into a framework of six domains</w:t>
      </w:r>
      <w:r w:rsidR="006868E7">
        <w:rPr>
          <w:rFonts w:cstheme="minorHAnsi"/>
          <w:color w:val="111111"/>
        </w:rPr>
        <w:t xml:space="preserve">. </w:t>
      </w:r>
      <w:r w:rsidR="00FB53E5" w:rsidRPr="00FB53E5">
        <w:rPr>
          <w:rFonts w:cstheme="minorHAnsi"/>
          <w:color w:val="111111"/>
        </w:rPr>
        <w:t>Findings are described using a narrative synthesis approach</w:t>
      </w:r>
      <w:r w:rsidR="00FB53E5">
        <w:rPr>
          <w:rFonts w:cstheme="minorHAnsi"/>
          <w:color w:val="111111"/>
        </w:rPr>
        <w:t xml:space="preserve">. </w:t>
      </w:r>
      <w:r w:rsidR="00FB53E5" w:rsidRPr="00FB53E5">
        <w:rPr>
          <w:rFonts w:cstheme="minorHAnsi"/>
          <w:color w:val="111111"/>
        </w:rPr>
        <w:t xml:space="preserve"> </w:t>
      </w:r>
      <w:bookmarkEnd w:id="0"/>
    </w:p>
    <w:p w14:paraId="4DA33D62" w14:textId="239A62E0" w:rsidR="00384E3F" w:rsidRDefault="00384E3F" w:rsidP="000D3CA0">
      <w:pPr>
        <w:spacing w:line="480" w:lineRule="auto"/>
        <w:rPr>
          <w:rFonts w:cstheme="minorHAnsi"/>
          <w:b/>
          <w:bCs/>
          <w:color w:val="111111"/>
        </w:rPr>
      </w:pPr>
      <w:r w:rsidRPr="00384E3F">
        <w:rPr>
          <w:rFonts w:cstheme="minorHAnsi"/>
          <w:b/>
          <w:bCs/>
          <w:color w:val="111111"/>
        </w:rPr>
        <w:t xml:space="preserve">Results </w:t>
      </w:r>
    </w:p>
    <w:p w14:paraId="0DD6F530" w14:textId="06C30653" w:rsidR="00E3281E" w:rsidRDefault="00E3281E" w:rsidP="000D3CA0">
      <w:pPr>
        <w:spacing w:line="480" w:lineRule="auto"/>
        <w:rPr>
          <w:rFonts w:cstheme="minorHAnsi"/>
          <w:color w:val="111111"/>
        </w:rPr>
      </w:pPr>
      <w:r w:rsidRPr="00BB6125">
        <w:rPr>
          <w:rFonts w:cstheme="minorHAnsi"/>
          <w:color w:val="111111"/>
        </w:rPr>
        <w:t xml:space="preserve">We found 47 documents with guidelines, 29 </w:t>
      </w:r>
      <w:r w:rsidR="00E80797">
        <w:rPr>
          <w:rFonts w:cstheme="minorHAnsi"/>
          <w:color w:val="111111"/>
        </w:rPr>
        <w:t xml:space="preserve">systematic </w:t>
      </w:r>
      <w:r w:rsidRPr="00BB6125">
        <w:rPr>
          <w:rFonts w:cstheme="minorHAnsi"/>
          <w:color w:val="111111"/>
        </w:rPr>
        <w:t xml:space="preserve">reviews and </w:t>
      </w:r>
      <w:r w:rsidR="00A119BB">
        <w:rPr>
          <w:rFonts w:cstheme="minorHAnsi"/>
          <w:color w:val="111111"/>
        </w:rPr>
        <w:t>six</w:t>
      </w:r>
      <w:r w:rsidRPr="00BB6125">
        <w:rPr>
          <w:rFonts w:cstheme="minorHAnsi"/>
          <w:color w:val="111111"/>
        </w:rPr>
        <w:t xml:space="preserve"> pilot studies on </w:t>
      </w:r>
      <w:proofErr w:type="spellStart"/>
      <w:r w:rsidRPr="00BB6125">
        <w:rPr>
          <w:rFonts w:cstheme="minorHAnsi"/>
          <w:color w:val="111111"/>
        </w:rPr>
        <w:t>interconception</w:t>
      </w:r>
      <w:proofErr w:type="spellEnd"/>
      <w:r w:rsidRPr="00BB6125">
        <w:rPr>
          <w:rFonts w:cstheme="minorHAnsi"/>
          <w:color w:val="111111"/>
        </w:rPr>
        <w:t xml:space="preserve"> and postpartum care.</w:t>
      </w:r>
      <w:r w:rsidR="00807DA7">
        <w:rPr>
          <w:rFonts w:cstheme="minorHAnsi"/>
          <w:color w:val="111111"/>
        </w:rPr>
        <w:t xml:space="preserve"> Six domains were </w:t>
      </w:r>
      <w:r w:rsidR="00D757D9">
        <w:rPr>
          <w:rFonts w:cstheme="minorHAnsi"/>
          <w:color w:val="111111"/>
        </w:rPr>
        <w:t>generated</w:t>
      </w:r>
      <w:r w:rsidR="00807DA7">
        <w:rPr>
          <w:rFonts w:cstheme="minorHAnsi"/>
          <w:color w:val="111111"/>
        </w:rPr>
        <w:t xml:space="preserve">: </w:t>
      </w:r>
      <w:r>
        <w:rPr>
          <w:rFonts w:cstheme="minorHAnsi"/>
          <w:color w:val="111111"/>
        </w:rPr>
        <w:t xml:space="preserve"> </w:t>
      </w:r>
      <w:proofErr w:type="spellStart"/>
      <w:r w:rsidR="00807DA7">
        <w:rPr>
          <w:rFonts w:cstheme="minorHAnsi"/>
          <w:color w:val="111111"/>
        </w:rPr>
        <w:t>interconception</w:t>
      </w:r>
      <w:proofErr w:type="spellEnd"/>
      <w:r w:rsidR="00807DA7">
        <w:rPr>
          <w:rFonts w:cstheme="minorHAnsi"/>
          <w:color w:val="111111"/>
        </w:rPr>
        <w:t xml:space="preserve"> care, nutrition-specific, nutrition-sensitive, personal-centred care, health professional,</w:t>
      </w:r>
      <w:r w:rsidR="00FE1382">
        <w:rPr>
          <w:rFonts w:cstheme="minorHAnsi"/>
          <w:color w:val="111111"/>
        </w:rPr>
        <w:t xml:space="preserve"> </w:t>
      </w:r>
      <w:r w:rsidR="00807DA7">
        <w:rPr>
          <w:rFonts w:cstheme="minorHAnsi"/>
          <w:color w:val="111111"/>
        </w:rPr>
        <w:t>multi-stakeholder approach</w:t>
      </w:r>
      <w:r w:rsidR="00FE1382">
        <w:rPr>
          <w:rFonts w:cstheme="minorHAnsi"/>
          <w:color w:val="111111"/>
        </w:rPr>
        <w:t>.</w:t>
      </w:r>
      <w:r w:rsidR="00807DA7">
        <w:rPr>
          <w:rFonts w:cstheme="minorHAnsi"/>
          <w:color w:val="111111"/>
        </w:rPr>
        <w:t xml:space="preserve">  </w:t>
      </w:r>
      <w:proofErr w:type="spellStart"/>
      <w:r>
        <w:rPr>
          <w:rFonts w:cstheme="minorHAnsi"/>
          <w:color w:val="111111"/>
        </w:rPr>
        <w:t>Interconception</w:t>
      </w:r>
      <w:proofErr w:type="spellEnd"/>
      <w:r>
        <w:rPr>
          <w:rFonts w:cstheme="minorHAnsi"/>
          <w:color w:val="111111"/>
        </w:rPr>
        <w:t xml:space="preserve"> care opportunities include the postpartum period, family planning, routine practice, and risk assessments. Health and non-healthcare professionals </w:t>
      </w:r>
      <w:r w:rsidR="00151D0A">
        <w:rPr>
          <w:rFonts w:cstheme="minorHAnsi"/>
          <w:color w:val="111111"/>
        </w:rPr>
        <w:t>with</w:t>
      </w:r>
      <w:r>
        <w:rPr>
          <w:rFonts w:cstheme="minorHAnsi"/>
          <w:color w:val="111111"/>
        </w:rPr>
        <w:t xml:space="preserve"> role</w:t>
      </w:r>
      <w:r w:rsidR="00151D0A">
        <w:rPr>
          <w:rFonts w:cstheme="minorHAnsi"/>
          <w:color w:val="111111"/>
        </w:rPr>
        <w:t>s</w:t>
      </w:r>
      <w:r>
        <w:rPr>
          <w:rFonts w:cstheme="minorHAnsi"/>
          <w:color w:val="111111"/>
        </w:rPr>
        <w:t xml:space="preserve"> to play in the </w:t>
      </w:r>
      <w:proofErr w:type="spellStart"/>
      <w:r>
        <w:rPr>
          <w:rFonts w:cstheme="minorHAnsi"/>
          <w:color w:val="111111"/>
        </w:rPr>
        <w:t>interconception</w:t>
      </w:r>
      <w:proofErr w:type="spellEnd"/>
      <w:r>
        <w:rPr>
          <w:rFonts w:cstheme="minorHAnsi"/>
          <w:color w:val="111111"/>
        </w:rPr>
        <w:t xml:space="preserve"> period</w:t>
      </w:r>
      <w:r w:rsidR="004930DE">
        <w:rPr>
          <w:rFonts w:cstheme="minorHAnsi"/>
          <w:color w:val="111111"/>
        </w:rPr>
        <w:t xml:space="preserve"> </w:t>
      </w:r>
      <w:r w:rsidR="00FC4D35">
        <w:rPr>
          <w:rFonts w:cstheme="minorHAnsi"/>
          <w:color w:val="111111"/>
        </w:rPr>
        <w:t>includ</w:t>
      </w:r>
      <w:r w:rsidR="00151D0A">
        <w:rPr>
          <w:rFonts w:cstheme="minorHAnsi"/>
          <w:color w:val="111111"/>
        </w:rPr>
        <w:t>e</w:t>
      </w:r>
      <w:r w:rsidR="00FC4D35">
        <w:rPr>
          <w:rFonts w:cstheme="minorHAnsi"/>
          <w:color w:val="111111"/>
        </w:rPr>
        <w:t xml:space="preserve"> </w:t>
      </w:r>
      <w:r>
        <w:rPr>
          <w:rFonts w:cstheme="minorHAnsi"/>
          <w:color w:val="111111"/>
        </w:rPr>
        <w:t xml:space="preserve">GPs, health visitors, dieticians, nutritionists, health psychologists, community groups, local </w:t>
      </w:r>
      <w:proofErr w:type="gramStart"/>
      <w:r>
        <w:rPr>
          <w:rFonts w:cstheme="minorHAnsi"/>
          <w:color w:val="111111"/>
        </w:rPr>
        <w:t>authorities</w:t>
      </w:r>
      <w:proofErr w:type="gramEnd"/>
      <w:r>
        <w:rPr>
          <w:rFonts w:cstheme="minorHAnsi"/>
          <w:color w:val="111111"/>
        </w:rPr>
        <w:t xml:space="preserve"> and charities</w:t>
      </w:r>
      <w:r w:rsidR="00D4668C">
        <w:rPr>
          <w:rFonts w:cstheme="minorHAnsi"/>
          <w:color w:val="111111"/>
        </w:rPr>
        <w:t xml:space="preserve"> such a</w:t>
      </w:r>
      <w:r w:rsidR="000C1839">
        <w:rPr>
          <w:rFonts w:cstheme="minorHAnsi"/>
          <w:color w:val="111111"/>
        </w:rPr>
        <w:t>s</w:t>
      </w:r>
      <w:r w:rsidR="00D4668C">
        <w:rPr>
          <w:rFonts w:cstheme="minorHAnsi"/>
          <w:color w:val="111111"/>
        </w:rPr>
        <w:t xml:space="preserve"> Tommy’s and First Step Nutrition</w:t>
      </w:r>
      <w:r>
        <w:rPr>
          <w:rFonts w:cstheme="minorHAnsi"/>
          <w:color w:val="111111"/>
        </w:rPr>
        <w:t xml:space="preserve">. </w:t>
      </w:r>
    </w:p>
    <w:p w14:paraId="315BAF29" w14:textId="77777777" w:rsidR="00FB53E5" w:rsidRDefault="00FB53E5" w:rsidP="00285913">
      <w:pPr>
        <w:spacing w:line="480" w:lineRule="auto"/>
        <w:rPr>
          <w:rFonts w:cstheme="minorHAnsi"/>
          <w:b/>
          <w:bCs/>
          <w:color w:val="111111"/>
        </w:rPr>
      </w:pPr>
      <w:r w:rsidRPr="00FB53E5">
        <w:rPr>
          <w:rFonts w:cstheme="minorHAnsi"/>
          <w:b/>
          <w:bCs/>
          <w:color w:val="111111"/>
        </w:rPr>
        <w:t xml:space="preserve">Conclusions </w:t>
      </w:r>
    </w:p>
    <w:p w14:paraId="50F6929D" w14:textId="75A09D0E" w:rsidR="00AC00DB" w:rsidRPr="00AC00DB" w:rsidRDefault="00E3281E" w:rsidP="00285913">
      <w:pPr>
        <w:spacing w:line="480" w:lineRule="auto"/>
        <w:rPr>
          <w:rFonts w:cstheme="minorHAnsi"/>
          <w:b/>
          <w:bCs/>
          <w:color w:val="111111"/>
        </w:rPr>
      </w:pPr>
      <w:r w:rsidRPr="00C043DF">
        <w:rPr>
          <w:rFonts w:cstheme="minorHAnsi"/>
          <w:color w:val="111111"/>
        </w:rPr>
        <w:t xml:space="preserve">The </w:t>
      </w:r>
      <w:proofErr w:type="spellStart"/>
      <w:r w:rsidRPr="00C043DF">
        <w:rPr>
          <w:rFonts w:cstheme="minorHAnsi"/>
          <w:color w:val="111111"/>
        </w:rPr>
        <w:t>interconception</w:t>
      </w:r>
      <w:proofErr w:type="spellEnd"/>
      <w:r w:rsidRPr="00C043DF">
        <w:rPr>
          <w:rFonts w:cstheme="minorHAnsi"/>
          <w:color w:val="111111"/>
        </w:rPr>
        <w:t xml:space="preserve"> </w:t>
      </w:r>
      <w:r w:rsidR="002A6206">
        <w:rPr>
          <w:rFonts w:cstheme="minorHAnsi"/>
          <w:color w:val="111111"/>
        </w:rPr>
        <w:t>and</w:t>
      </w:r>
      <w:r w:rsidR="002A6206" w:rsidRPr="00C043DF">
        <w:rPr>
          <w:rFonts w:cstheme="minorHAnsi"/>
          <w:color w:val="111111"/>
        </w:rPr>
        <w:t xml:space="preserve"> </w:t>
      </w:r>
      <w:r w:rsidRPr="00C043DF">
        <w:rPr>
          <w:rFonts w:cstheme="minorHAnsi"/>
          <w:color w:val="111111"/>
        </w:rPr>
        <w:t>postpartum period</w:t>
      </w:r>
      <w:r w:rsidR="002A6206">
        <w:rPr>
          <w:rFonts w:cstheme="minorHAnsi"/>
          <w:color w:val="111111"/>
        </w:rPr>
        <w:t>s</w:t>
      </w:r>
      <w:r w:rsidRPr="00C043DF">
        <w:rPr>
          <w:rFonts w:cstheme="minorHAnsi"/>
          <w:color w:val="111111"/>
        </w:rPr>
        <w:t xml:space="preserve"> offer crucial opportunit</w:t>
      </w:r>
      <w:r w:rsidR="002A6206">
        <w:rPr>
          <w:rFonts w:cstheme="minorHAnsi"/>
          <w:color w:val="111111"/>
        </w:rPr>
        <w:t>ies</w:t>
      </w:r>
      <w:r w:rsidRPr="00C043DF">
        <w:rPr>
          <w:rFonts w:cstheme="minorHAnsi"/>
          <w:color w:val="111111"/>
        </w:rPr>
        <w:t xml:space="preserve"> to intervene to reduce possible long-term effects</w:t>
      </w:r>
      <w:r w:rsidR="00FC4D35">
        <w:rPr>
          <w:rFonts w:cstheme="minorHAnsi"/>
          <w:color w:val="111111"/>
        </w:rPr>
        <w:t xml:space="preserve"> of suboptimal nutrition</w:t>
      </w:r>
      <w:r>
        <w:rPr>
          <w:rFonts w:cstheme="minorHAnsi"/>
          <w:color w:val="111111"/>
        </w:rPr>
        <w:t xml:space="preserve">. </w:t>
      </w:r>
      <w:r w:rsidR="00285913" w:rsidRPr="00285913">
        <w:rPr>
          <w:rFonts w:cstheme="minorHAnsi"/>
          <w:color w:val="111111"/>
        </w:rPr>
        <w:t xml:space="preserve">Though the policy analysis for this </w:t>
      </w:r>
      <w:r w:rsidR="00E80797">
        <w:rPr>
          <w:rFonts w:cstheme="minorHAnsi"/>
          <w:color w:val="111111"/>
        </w:rPr>
        <w:t xml:space="preserve">scoping </w:t>
      </w:r>
      <w:r w:rsidR="00285913" w:rsidRPr="00285913">
        <w:rPr>
          <w:rFonts w:cstheme="minorHAnsi"/>
          <w:color w:val="111111"/>
        </w:rPr>
        <w:t xml:space="preserve">review </w:t>
      </w:r>
      <w:r w:rsidR="00285913" w:rsidRPr="00285913">
        <w:rPr>
          <w:rFonts w:cstheme="minorHAnsi"/>
          <w:color w:val="111111"/>
        </w:rPr>
        <w:lastRenderedPageBreak/>
        <w:t>focused on the UK, the</w:t>
      </w:r>
      <w:r w:rsidR="00A12AD5">
        <w:rPr>
          <w:rFonts w:cstheme="minorHAnsi"/>
          <w:color w:val="111111"/>
        </w:rPr>
        <w:t xml:space="preserve"> literature review had a global </w:t>
      </w:r>
      <w:proofErr w:type="gramStart"/>
      <w:r w:rsidR="00A12AD5">
        <w:rPr>
          <w:rFonts w:cstheme="minorHAnsi"/>
          <w:color w:val="111111"/>
        </w:rPr>
        <w:t>focus</w:t>
      </w:r>
      <w:proofErr w:type="gramEnd"/>
      <w:r w:rsidR="00A12AD5">
        <w:rPr>
          <w:rFonts w:cstheme="minorHAnsi"/>
          <w:color w:val="111111"/>
        </w:rPr>
        <w:t xml:space="preserve"> and the</w:t>
      </w:r>
      <w:r w:rsidR="00285913" w:rsidRPr="00285913">
        <w:rPr>
          <w:rFonts w:cstheme="minorHAnsi"/>
          <w:color w:val="111111"/>
        </w:rPr>
        <w:t xml:space="preserve"> recommendations can have wider implications for other countries</w:t>
      </w:r>
      <w:r w:rsidR="0063680C">
        <w:rPr>
          <w:rFonts w:cstheme="minorHAnsi"/>
          <w:b/>
          <w:bCs/>
          <w:color w:val="111111"/>
        </w:rPr>
        <w:t>.</w:t>
      </w:r>
    </w:p>
    <w:p w14:paraId="38F0AAE7" w14:textId="77777777" w:rsidR="00030E8A" w:rsidRDefault="00030E8A" w:rsidP="000D3CA0">
      <w:pPr>
        <w:spacing w:line="480" w:lineRule="auto"/>
        <w:rPr>
          <w:rFonts w:cstheme="minorHAnsi"/>
          <w:color w:val="111111"/>
        </w:rPr>
        <w:sectPr w:rsidR="00030E8A" w:rsidSect="00E67E6F">
          <w:footerReference w:type="default" r:id="rId16"/>
          <w:pgSz w:w="11906" w:h="16838"/>
          <w:pgMar w:top="851" w:right="1440" w:bottom="1440" w:left="1440" w:header="708" w:footer="708" w:gutter="0"/>
          <w:lnNumType w:countBy="1" w:restart="continuous"/>
          <w:cols w:space="708"/>
          <w:docGrid w:linePitch="360"/>
        </w:sectPr>
      </w:pPr>
    </w:p>
    <w:p w14:paraId="6ACC25CF" w14:textId="75426E71" w:rsidR="008F7DC0" w:rsidRPr="00655221" w:rsidRDefault="00A36529" w:rsidP="000D3CA0">
      <w:pPr>
        <w:spacing w:line="480" w:lineRule="auto"/>
        <w:rPr>
          <w:b/>
          <w:bCs/>
          <w:color w:val="FF0000"/>
        </w:rPr>
      </w:pPr>
      <w:r>
        <w:rPr>
          <w:b/>
          <w:bCs/>
        </w:rPr>
        <w:lastRenderedPageBreak/>
        <w:t>Introduction</w:t>
      </w:r>
      <w:r w:rsidR="00C53C86">
        <w:rPr>
          <w:b/>
          <w:bCs/>
        </w:rPr>
        <w:t xml:space="preserve"> </w:t>
      </w:r>
    </w:p>
    <w:p w14:paraId="34432DC1" w14:textId="698FB4E9" w:rsidR="004D395A" w:rsidRDefault="00315082" w:rsidP="000D3CA0">
      <w:pPr>
        <w:spacing w:line="480" w:lineRule="auto"/>
      </w:pPr>
      <w:r>
        <w:t>Preconception health</w:t>
      </w:r>
      <w:r w:rsidR="00F13B7E">
        <w:t xml:space="preserve"> is</w:t>
      </w:r>
      <w:r>
        <w:t xml:space="preserve"> the period before conception</w:t>
      </w:r>
      <w:r w:rsidR="00F13B7E">
        <w:t xml:space="preserve"> and</w:t>
      </w:r>
      <w:r>
        <w:t xml:space="preserve"> </w:t>
      </w:r>
      <w:r w:rsidR="00BB03EE">
        <w:t xml:space="preserve">is a critical period </w:t>
      </w:r>
      <w:r w:rsidR="003B6F1D">
        <w:t xml:space="preserve">for improving </w:t>
      </w:r>
      <w:r w:rsidR="00B1762B">
        <w:t>health</w:t>
      </w:r>
      <w:r w:rsidRPr="00315082">
        <w:t xml:space="preserve"> outcomes of future generations</w:t>
      </w:r>
      <w:r w:rsidR="001E2BEE">
        <w:t>,</w:t>
      </w:r>
      <w:r w:rsidR="00B1762B">
        <w:t xml:space="preserve"> </w:t>
      </w:r>
      <w:r w:rsidR="001E2BEE">
        <w:t>including</w:t>
      </w:r>
      <w:r w:rsidR="00B1762B">
        <w:t xml:space="preserve"> reduc</w:t>
      </w:r>
      <w:r w:rsidR="00090F86">
        <w:t>ing the</w:t>
      </w:r>
      <w:r w:rsidR="00B1762B">
        <w:t xml:space="preserve"> prevalence of non-communicable disease</w:t>
      </w:r>
      <w:r w:rsidR="00073663">
        <w:t>s</w:t>
      </w:r>
      <w:r w:rsidR="00B61CFC">
        <w:t xml:space="preserve"> (NCDs)</w:t>
      </w:r>
      <w:r w:rsidR="00BB03EE">
        <w:t xml:space="preserve"> in </w:t>
      </w:r>
      <w:r w:rsidR="00090F86">
        <w:t xml:space="preserve">the </w:t>
      </w:r>
      <w:r w:rsidR="00BB03EE">
        <w:t>mother and offspring</w:t>
      </w:r>
      <w:r w:rsidR="008B5012" w:rsidRPr="00263BB3">
        <w:rPr>
          <w:vertAlign w:val="superscript"/>
        </w:rPr>
        <w:fldChar w:fldCharType="begin"/>
      </w:r>
      <w:r w:rsidR="0057649E">
        <w:rPr>
          <w:vertAlign w:val="superscript"/>
        </w:rPr>
        <w:instrText xml:space="preserve"> ADDIN EN.CITE &lt;EndNote&gt;&lt;Cite&gt;&lt;Author&gt;Jacob&lt;/Author&gt;&lt;Year&gt;2018&lt;/Year&gt;&lt;RecNum&gt;275&lt;/RecNum&gt;&lt;DisplayText&gt;(1)&lt;/DisplayText&gt;&lt;record&gt;&lt;rec-number&gt;275&lt;/rec-number&gt;&lt;foreign-keys&gt;&lt;key app="EN" db-id="sfa92vvzdwrstpexsw9vxt9x0dzf22dad59z" timestamp="1557829747"&gt;275&lt;/key&gt;&lt;/foreign-keys&gt;&lt;ref-type name="Journal Article"&gt;17&lt;/ref-type&gt;&lt;contributors&gt;&lt;authors&gt;&lt;author&gt;Jacob, Chandni Maria&lt;/author&gt;&lt;author&gt;Newell, Marie-Louise&lt;/author&gt;&lt;author&gt;Hanson, Mark&lt;/author&gt;&lt;/authors&gt;&lt;/contributors&gt;&lt;titles&gt;&lt;title&gt;Narrative review of reviews of preconceptional interventions to prevent increased risk of obesity and non-communicable diseases in children&lt;/title&gt;&lt;secondary-title&gt;Obesity Reviews&lt;/secondary-title&gt;&lt;/titles&gt;&lt;periodical&gt;&lt;full-title&gt;Obesity Reviews&lt;/full-title&gt;&lt;/periodical&gt;&lt;dates&gt;&lt;year&gt;2018&lt;/year&gt;&lt;/dates&gt;&lt;isbn&gt;1467-7881&lt;/isbn&gt;&lt;urls&gt;&lt;/urls&gt;&lt;/record&gt;&lt;/Cite&gt;&lt;/EndNote&gt;</w:instrText>
      </w:r>
      <w:r w:rsidR="008B5012" w:rsidRPr="00263BB3">
        <w:rPr>
          <w:vertAlign w:val="superscript"/>
        </w:rPr>
        <w:fldChar w:fldCharType="separate"/>
      </w:r>
      <w:r w:rsidR="0057649E">
        <w:rPr>
          <w:noProof/>
          <w:vertAlign w:val="superscript"/>
        </w:rPr>
        <w:t>(1)</w:t>
      </w:r>
      <w:r w:rsidR="008B5012" w:rsidRPr="00263BB3">
        <w:rPr>
          <w:vertAlign w:val="superscript"/>
        </w:rPr>
        <w:fldChar w:fldCharType="end"/>
      </w:r>
      <w:r w:rsidR="00687F73">
        <w:t>.</w:t>
      </w:r>
      <w:r w:rsidR="00687F73" w:rsidRPr="00315082">
        <w:t xml:space="preserve"> </w:t>
      </w:r>
      <w:r w:rsidR="00B02566">
        <w:t xml:space="preserve">Increasing evidence suggests that </w:t>
      </w:r>
      <w:r w:rsidR="00090F86">
        <w:t>maternal</w:t>
      </w:r>
      <w:r w:rsidR="009C5BB8">
        <w:t xml:space="preserve"> </w:t>
      </w:r>
      <w:r w:rsidR="00B02566">
        <w:t xml:space="preserve">risk factors for </w:t>
      </w:r>
      <w:r w:rsidR="009C5BB8">
        <w:t xml:space="preserve">later </w:t>
      </w:r>
      <w:r w:rsidR="00B02566">
        <w:t>NCDs</w:t>
      </w:r>
      <w:r w:rsidR="001E2BEE">
        <w:t xml:space="preserve"> </w:t>
      </w:r>
      <w:r w:rsidR="00B02566">
        <w:t xml:space="preserve">can </w:t>
      </w:r>
      <w:r w:rsidR="001E2BEE">
        <w:t xml:space="preserve">worsen </w:t>
      </w:r>
      <w:r w:rsidR="00B02566">
        <w:t>through pregnancy and post-delivery</w:t>
      </w:r>
      <w:r w:rsidR="001E2BEE">
        <w:t>, for example associated with postpartum weight retention</w:t>
      </w:r>
      <w:r w:rsidR="008A0000">
        <w:rPr>
          <w:vertAlign w:val="superscript"/>
        </w:rPr>
        <w:fldChar w:fldCharType="begin"/>
      </w:r>
      <w:r w:rsidR="0024149D">
        <w:rPr>
          <w:vertAlign w:val="superscript"/>
        </w:rPr>
        <w:instrText xml:space="preserve"> ADDIN EN.CITE &lt;EndNote&gt;&lt;Cite&gt;&lt;Author&gt;Kew&lt;/Author&gt;&lt;Year&gt;2014&lt;/Year&gt;&lt;RecNum&gt;948&lt;/RecNum&gt;&lt;DisplayText&gt;(2)&lt;/DisplayText&gt;&lt;record&gt;&lt;rec-number&gt;948&lt;/rec-number&gt;&lt;foreign-keys&gt;&lt;key app="EN" db-id="sfa92vvzdwrstpexsw9vxt9x0dzf22dad59z" timestamp="1637577071"&gt;948&lt;/key&gt;&lt;/foreign-keys&gt;&lt;ref-type name="Journal Article"&gt;17&lt;/ref-type&gt;&lt;contributors&gt;&lt;authors&gt;&lt;author&gt;Kew, Simone&lt;/author&gt;&lt;author&gt;Ye, Chang&lt;/author&gt;&lt;author&gt;Hanley, Anthony J&lt;/author&gt;&lt;author&gt;Connelly, Philip W&lt;/author&gt;&lt;author&gt;Sermer, Mathew&lt;/author&gt;&lt;author&gt;Zinman, Bernard&lt;/author&gt;&lt;author&gt;Retnakaran, Ravi&lt;/author&gt;&lt;/authors&gt;&lt;/contributors&gt;&lt;titles&gt;&lt;title&gt;Cardiometabolic implications of postpartum weight changes in the first year after delivery&lt;/title&gt;&lt;secondary-title&gt;Diabetes care&lt;/secondary-title&gt;&lt;/titles&gt;&lt;periodical&gt;&lt;full-title&gt;Diabetes care&lt;/full-title&gt;&lt;/periodical&gt;&lt;pages&gt;1998-2006&lt;/pages&gt;&lt;volume&gt;37&lt;/volume&gt;&lt;number&gt;7&lt;/number&gt;&lt;dates&gt;&lt;year&gt;2014&lt;/year&gt;&lt;/dates&gt;&lt;isbn&gt;0149-5992&lt;/isbn&gt;&lt;urls&gt;&lt;/urls&gt;&lt;/record&gt;&lt;/Cite&gt;&lt;/EndNote&gt;</w:instrText>
      </w:r>
      <w:r w:rsidR="008A0000">
        <w:rPr>
          <w:vertAlign w:val="superscript"/>
        </w:rPr>
        <w:fldChar w:fldCharType="separate"/>
      </w:r>
      <w:r w:rsidR="0024149D">
        <w:rPr>
          <w:noProof/>
          <w:vertAlign w:val="superscript"/>
        </w:rPr>
        <w:t>(2)</w:t>
      </w:r>
      <w:r w:rsidR="008A0000">
        <w:rPr>
          <w:vertAlign w:val="superscript"/>
        </w:rPr>
        <w:fldChar w:fldCharType="end"/>
      </w:r>
      <w:r w:rsidR="00B02566">
        <w:t xml:space="preserve">. In addition, </w:t>
      </w:r>
      <w:r w:rsidR="006D7B63">
        <w:t>parents</w:t>
      </w:r>
      <w:r w:rsidR="009F31B3">
        <w:t>’</w:t>
      </w:r>
      <w:r w:rsidR="00B02566">
        <w:t xml:space="preserve"> preconception </w:t>
      </w:r>
      <w:r w:rsidR="00E45516">
        <w:t>body mass index (</w:t>
      </w:r>
      <w:r w:rsidR="00B02566">
        <w:t>BMI</w:t>
      </w:r>
      <w:r w:rsidR="00E45516">
        <w:t>)</w:t>
      </w:r>
      <w:r w:rsidR="00B02566">
        <w:t xml:space="preserve"> </w:t>
      </w:r>
      <w:r w:rsidR="00090F86">
        <w:t>is</w:t>
      </w:r>
      <w:r w:rsidR="00B2523E">
        <w:t xml:space="preserve"> </w:t>
      </w:r>
      <w:r w:rsidR="00B02566">
        <w:t>more strongly associated with the risk of childhood obesity in the offspring than weight gain during pregnancy</w:t>
      </w:r>
      <w:r w:rsidR="00D96A21" w:rsidRPr="00D071EC">
        <w:rPr>
          <w:vertAlign w:val="superscript"/>
        </w:rPr>
        <w:fldChar w:fldCharType="begin"/>
      </w:r>
      <w:r w:rsidR="005A36A7">
        <w:rPr>
          <w:vertAlign w:val="superscript"/>
        </w:rPr>
        <w:instrText xml:space="preserve"> ADDIN EN.CITE &lt;EndNote&gt;&lt;Cite&gt;&lt;Author&gt;Voerman&lt;/Author&gt;&lt;Year&gt;2019&lt;/Year&gt;&lt;RecNum&gt;903&lt;/RecNum&gt;&lt;DisplayText&gt;(3, 4)&lt;/DisplayText&gt;&lt;record&gt;&lt;rec-number&gt;903&lt;/rec-number&gt;&lt;foreign-keys&gt;&lt;key app="EN" db-id="sfa92vvzdwrstpexsw9vxt9x0dzf22dad59z" timestamp="1621362892"&gt;903&lt;/key&gt;&lt;/foreign-keys&gt;&lt;ref-type name="Journal Article"&gt;17&lt;/ref-type&gt;&lt;contributors&gt;&lt;authors&gt;&lt;author&gt;Voerman, Ellis&lt;/author&gt;&lt;author&gt;Santos, Susana&lt;/author&gt;&lt;author&gt;Inskip, Hazel&lt;/author&gt;&lt;author&gt;Amiano, Pilar&lt;/author&gt;&lt;author&gt;Barros, Henrique&lt;/author&gt;&lt;author&gt;Charles, Marie-Aline&lt;/author&gt;&lt;author&gt;Chatzi, Leda&lt;/author&gt;&lt;author&gt;Chrousos, George P&lt;/author&gt;&lt;author&gt;Corpeleijn, Eva&lt;/author&gt;&lt;author&gt;Crozier, Sarah&lt;/author&gt;&lt;/authors&gt;&lt;/contributors&gt;&lt;titles&gt;&lt;title&gt;Association of gestational weight gain with adverse maternal and infant outcomes&lt;/title&gt;&lt;secondary-title&gt;Jama&lt;/secondary-title&gt;&lt;/titles&gt;&lt;periodical&gt;&lt;full-title&gt;Jama&lt;/full-title&gt;&lt;/periodical&gt;&lt;pages&gt;1702-1715&lt;/pages&gt;&lt;volume&gt;321&lt;/volume&gt;&lt;number&gt;17&lt;/number&gt;&lt;dates&gt;&lt;year&gt;2019&lt;/year&gt;&lt;/dates&gt;&lt;isbn&gt;0098-7484&lt;/isbn&gt;&lt;urls&gt;&lt;/urls&gt;&lt;/record&gt;&lt;/Cite&gt;&lt;Cite&gt;&lt;Author&gt;Ziauddeen&lt;/Author&gt;&lt;Year&gt;2019&lt;/Year&gt;&lt;RecNum&gt;904&lt;/RecNum&gt;&lt;record&gt;&lt;rec-number&gt;904&lt;/rec-number&gt;&lt;foreign-keys&gt;&lt;key app="EN" db-id="sfa92vvzdwrstpexsw9vxt9x0dzf22dad59z" timestamp="1621363000"&gt;904&lt;/key&gt;&lt;/foreign-keys&gt;&lt;ref-type name="Journal Article"&gt;17&lt;/ref-type&gt;&lt;contributors&gt;&lt;authors&gt;&lt;author&gt;Ziauddeen, Nida&lt;/author&gt;&lt;author&gt;Wilding, Sam&lt;/author&gt;&lt;author&gt;Roderick, Paul J&lt;/author&gt;&lt;author&gt;Macklon, Nicholas S&lt;/author&gt;&lt;author&gt;Alwan, Nisreen A&lt;/author&gt;&lt;/authors&gt;&lt;/contributors&gt;&lt;titles&gt;&lt;title&gt;Is maternal weight gain between pregnancies associated with risk of large-for-gestational age birth? Analysis of a UK population-based cohort&lt;/title&gt;&lt;secondary-title&gt;BMJ open&lt;/secondary-title&gt;&lt;/titles&gt;&lt;periodical&gt;&lt;full-title&gt;BMJ Open&lt;/full-title&gt;&lt;/periodical&gt;&lt;pages&gt;e026220&lt;/pages&gt;&lt;volume&gt;9&lt;/volume&gt;&lt;number&gt;7&lt;/number&gt;&lt;dates&gt;&lt;year&gt;2019&lt;/year&gt;&lt;/dates&gt;&lt;isbn&gt;2044-6055&lt;/isbn&gt;&lt;urls&gt;&lt;/urls&gt;&lt;/record&gt;&lt;/Cite&gt;&lt;/EndNote&gt;</w:instrText>
      </w:r>
      <w:r w:rsidR="00D96A21" w:rsidRPr="00D071EC">
        <w:rPr>
          <w:vertAlign w:val="superscript"/>
        </w:rPr>
        <w:fldChar w:fldCharType="separate"/>
      </w:r>
      <w:r w:rsidR="005A36A7">
        <w:rPr>
          <w:noProof/>
          <w:vertAlign w:val="superscript"/>
        </w:rPr>
        <w:t>(3, 4)</w:t>
      </w:r>
      <w:r w:rsidR="00D96A21" w:rsidRPr="00D071EC">
        <w:rPr>
          <w:vertAlign w:val="superscript"/>
        </w:rPr>
        <w:fldChar w:fldCharType="end"/>
      </w:r>
      <w:r w:rsidR="00B02566">
        <w:t xml:space="preserve">. </w:t>
      </w:r>
      <w:r w:rsidR="00526327">
        <w:t xml:space="preserve">Similarly, </w:t>
      </w:r>
      <w:r w:rsidR="00B40C47">
        <w:t xml:space="preserve">in women with </w:t>
      </w:r>
      <w:r w:rsidR="009C5BB8">
        <w:t>a high</w:t>
      </w:r>
      <w:r w:rsidR="00B40C47">
        <w:t xml:space="preserve"> BMI</w:t>
      </w:r>
      <w:r w:rsidR="00D757D9">
        <w:t>,</w:t>
      </w:r>
      <w:r w:rsidR="00B40C47">
        <w:t xml:space="preserve"> </w:t>
      </w:r>
      <w:r w:rsidR="00526327">
        <w:t>losing weight before the next pregnancy reduce</w:t>
      </w:r>
      <w:r w:rsidR="009C5BB8">
        <w:t>s</w:t>
      </w:r>
      <w:r w:rsidR="00526327">
        <w:t xml:space="preserve"> the risk of adverse outcomes such as large for gestational age</w:t>
      </w:r>
      <w:r w:rsidR="002D04C4">
        <w:t xml:space="preserve"> (LGA)</w:t>
      </w:r>
      <w:r w:rsidR="00526327">
        <w:t xml:space="preserve"> babies</w:t>
      </w:r>
      <w:r w:rsidR="008A0000">
        <w:rPr>
          <w:vertAlign w:val="superscript"/>
        </w:rPr>
        <w:fldChar w:fldCharType="begin">
          <w:fldData xml:space="preserve">PEVuZE5vdGU+PENpdGU+PEF1dGhvcj5KYWluPC9BdXRob3I+PFllYXI+MjAxMzwvWWVhcj48UmVj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</w:fldData>
        </w:fldChar>
      </w:r>
      <w:r w:rsidR="00176E78">
        <w:rPr>
          <w:vertAlign w:val="superscript"/>
        </w:rPr>
        <w:instrText xml:space="preserve"> ADDIN EN.CITE </w:instrText>
      </w:r>
      <w:r w:rsidR="00176E78">
        <w:rPr>
          <w:vertAlign w:val="superscript"/>
        </w:rPr>
        <w:fldChar w:fldCharType="begin">
          <w:fldData xml:space="preserve">PEVuZE5vdGU+PENpdGU+PEF1dGhvcj5KYWluPC9BdXRob3I+PFllYXI+MjAxMzwvWWVhcj48UmVj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</w:fldData>
        </w:fldChar>
      </w:r>
      <w:r w:rsidR="00176E78">
        <w:rPr>
          <w:vertAlign w:val="superscript"/>
        </w:rPr>
        <w:instrText xml:space="preserve"> ADDIN EN.CITE.DATA </w:instrText>
      </w:r>
      <w:r w:rsidR="00176E78">
        <w:rPr>
          <w:vertAlign w:val="superscript"/>
        </w:rPr>
      </w:r>
      <w:r w:rsidR="00176E78">
        <w:rPr>
          <w:vertAlign w:val="superscript"/>
        </w:rPr>
        <w:fldChar w:fldCharType="end"/>
      </w:r>
      <w:r w:rsidR="008A0000">
        <w:rPr>
          <w:vertAlign w:val="superscript"/>
        </w:rPr>
      </w:r>
      <w:r w:rsidR="008A0000">
        <w:rPr>
          <w:vertAlign w:val="superscript"/>
        </w:rPr>
        <w:fldChar w:fldCharType="separate"/>
      </w:r>
      <w:r w:rsidR="0024149D">
        <w:rPr>
          <w:noProof/>
          <w:vertAlign w:val="superscript"/>
        </w:rPr>
        <w:t>(5-8)</w:t>
      </w:r>
      <w:r w:rsidR="008A0000">
        <w:rPr>
          <w:vertAlign w:val="superscript"/>
        </w:rPr>
        <w:fldChar w:fldCharType="end"/>
      </w:r>
      <w:r w:rsidR="003B6F1D">
        <w:t xml:space="preserve"> while</w:t>
      </w:r>
      <w:r w:rsidR="00867D4B">
        <w:t xml:space="preserve"> </w:t>
      </w:r>
      <w:r w:rsidR="00FC3030">
        <w:t>i</w:t>
      </w:r>
      <w:r w:rsidR="002D04C4">
        <w:t>nter</w:t>
      </w:r>
      <w:r w:rsidR="00235021">
        <w:t>-</w:t>
      </w:r>
      <w:r w:rsidR="002D04C4">
        <w:t>pregnancy weight gain increase</w:t>
      </w:r>
      <w:r w:rsidR="00090F86">
        <w:t>s</w:t>
      </w:r>
      <w:r w:rsidR="002D04C4">
        <w:t xml:space="preserve"> the risk of LGA births. </w:t>
      </w:r>
      <w:r w:rsidR="007A1D19">
        <w:t xml:space="preserve">Though pregnancy can be a “teachable moment” for behaviour change, </w:t>
      </w:r>
      <w:r w:rsidR="00B02566">
        <w:t xml:space="preserve">findings from </w:t>
      </w:r>
      <w:r w:rsidR="007A1D19">
        <w:t xml:space="preserve">recent high-quality </w:t>
      </w:r>
      <w:r w:rsidR="002F4832">
        <w:t xml:space="preserve">pregnancy </w:t>
      </w:r>
      <w:r w:rsidR="007A1D19">
        <w:t>interventions to address obesity suggest that risk factors should be addressed before conception</w:t>
      </w:r>
      <w:r w:rsidR="00090F86">
        <w:t xml:space="preserve"> for greatest benefit</w:t>
      </w:r>
      <w:r w:rsidR="00D96A21" w:rsidRPr="00FF4918">
        <w:rPr>
          <w:vertAlign w:val="superscript"/>
        </w:rPr>
        <w:fldChar w:fldCharType="begin">
          <w:fldData xml:space="preserve">PEVuZE5vdGU+PENpdGU+PEF1dGhvcj5CYXJrZXI8L0F1dGhvcj48WWVhcj4yMDE4PC9ZZWFyPjxS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4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</w:fldData>
        </w:fldChar>
      </w:r>
      <w:r w:rsidR="0024149D">
        <w:rPr>
          <w:vertAlign w:val="superscript"/>
        </w:rPr>
        <w:instrText xml:space="preserve"> ADDIN EN.CITE </w:instrText>
      </w:r>
      <w:r w:rsidR="0024149D">
        <w:rPr>
          <w:vertAlign w:val="superscript"/>
        </w:rPr>
        <w:fldChar w:fldCharType="begin">
          <w:fldData xml:space="preserve">PEVuZE5vdGU+PENpdGU+PEF1dGhvcj5CYXJrZXI8L0F1dGhvcj48WWVhcj4yMDE4PC9ZZWFyPjxS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4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</w:fldData>
        </w:fldChar>
      </w:r>
      <w:r w:rsidR="0024149D">
        <w:rPr>
          <w:vertAlign w:val="superscript"/>
        </w:rPr>
        <w:instrText xml:space="preserve"> ADDIN EN.CITE.DATA </w:instrText>
      </w:r>
      <w:r w:rsidR="0024149D">
        <w:rPr>
          <w:vertAlign w:val="superscript"/>
        </w:rPr>
      </w:r>
      <w:r w:rsidR="0024149D">
        <w:rPr>
          <w:vertAlign w:val="superscript"/>
        </w:rPr>
        <w:fldChar w:fldCharType="end"/>
      </w:r>
      <w:r w:rsidR="00D96A21" w:rsidRPr="00FF4918">
        <w:rPr>
          <w:vertAlign w:val="superscript"/>
        </w:rPr>
      </w:r>
      <w:r w:rsidR="00D96A21" w:rsidRPr="00FF4918">
        <w:rPr>
          <w:vertAlign w:val="superscript"/>
        </w:rPr>
        <w:fldChar w:fldCharType="separate"/>
      </w:r>
      <w:r w:rsidR="0024149D">
        <w:rPr>
          <w:noProof/>
          <w:vertAlign w:val="superscript"/>
        </w:rPr>
        <w:t>(9)</w:t>
      </w:r>
      <w:r w:rsidR="00D96A21" w:rsidRPr="00FF4918">
        <w:rPr>
          <w:vertAlign w:val="superscript"/>
        </w:rPr>
        <w:fldChar w:fldCharType="end"/>
      </w:r>
      <w:r w:rsidR="007725B7">
        <w:t>.</w:t>
      </w:r>
    </w:p>
    <w:p w14:paraId="1FBF14C9" w14:textId="0FE6E20A" w:rsidR="00F40C40" w:rsidRDefault="00BB03EE" w:rsidP="000D3CA0">
      <w:pPr>
        <w:spacing w:line="480" w:lineRule="auto"/>
      </w:pPr>
      <w:r>
        <w:t>P</w:t>
      </w:r>
      <w:r w:rsidR="00487B4F">
        <w:t>romoting</w:t>
      </w:r>
      <w:r w:rsidR="00487B4F" w:rsidRPr="0063293C">
        <w:t xml:space="preserve"> </w:t>
      </w:r>
      <w:r w:rsidR="00675FA2" w:rsidRPr="0063293C">
        <w:t xml:space="preserve">preconception </w:t>
      </w:r>
      <w:r w:rsidR="00610B37">
        <w:t>health</w:t>
      </w:r>
      <w:r w:rsidR="00610B37" w:rsidRPr="0063293C">
        <w:t xml:space="preserve"> </w:t>
      </w:r>
      <w:r>
        <w:t xml:space="preserve">is challenging </w:t>
      </w:r>
      <w:r w:rsidR="00090F86">
        <w:t xml:space="preserve">given the </w:t>
      </w:r>
      <w:r w:rsidR="00675FA2" w:rsidRPr="0063293C">
        <w:t>wide time window</w:t>
      </w:r>
      <w:r w:rsidR="00447769">
        <w:t xml:space="preserve"> </w:t>
      </w:r>
      <w:r w:rsidR="00090F86">
        <w:t>(</w:t>
      </w:r>
      <w:r w:rsidR="00675FA2" w:rsidRPr="0063293C">
        <w:t xml:space="preserve">potentially the </w:t>
      </w:r>
      <w:r w:rsidR="00090F86">
        <w:t>entire</w:t>
      </w:r>
      <w:r w:rsidR="00675FA2" w:rsidRPr="0063293C">
        <w:t xml:space="preserve"> reproductive life</w:t>
      </w:r>
      <w:r w:rsidR="00090F86">
        <w:t>)</w:t>
      </w:r>
      <w:r>
        <w:t xml:space="preserve"> and </w:t>
      </w:r>
      <w:r w:rsidR="00090F86">
        <w:t xml:space="preserve">that </w:t>
      </w:r>
      <w:r w:rsidR="005776E5">
        <w:t xml:space="preserve">prospective parents who </w:t>
      </w:r>
      <w:r w:rsidR="009C5BB8">
        <w:t>requir</w:t>
      </w:r>
      <w:r w:rsidR="00AD5C73">
        <w:t>e</w:t>
      </w:r>
      <w:r w:rsidR="005776E5">
        <w:t xml:space="preserve"> additional support for pregnancy preparation and planning</w:t>
      </w:r>
      <w:r w:rsidR="009C5BB8">
        <w:t xml:space="preserve"> generally do not seek this</w:t>
      </w:r>
      <w:r w:rsidR="00413264">
        <w:t>.</w:t>
      </w:r>
      <w:r w:rsidR="00235021">
        <w:t xml:space="preserve"> </w:t>
      </w:r>
      <w:r w:rsidR="005D03D7">
        <w:t>Moreover</w:t>
      </w:r>
      <w:r w:rsidR="00455D8C">
        <w:t xml:space="preserve"> </w:t>
      </w:r>
      <w:r w:rsidR="004428DB">
        <w:t xml:space="preserve">almost 50% </w:t>
      </w:r>
      <w:r w:rsidR="00235021">
        <w:t>of pregnancies are unplanned</w:t>
      </w:r>
      <w:r w:rsidR="008A0000">
        <w:rPr>
          <w:vertAlign w:val="superscript"/>
        </w:rPr>
        <w:fldChar w:fldCharType="begin"/>
      </w:r>
      <w:r w:rsidR="0024149D">
        <w:rPr>
          <w:vertAlign w:val="superscript"/>
        </w:rPr>
        <w:instrText xml:space="preserve"> ADDIN EN.CITE &lt;EndNote&gt;&lt;Cite&gt;&lt;Author&gt;Health&lt;/Author&gt;&lt;Year&gt;2016&lt;/Year&gt;&lt;RecNum&gt;929&lt;/RecNum&gt;&lt;DisplayText&gt;(10)&lt;/DisplayText&gt;&lt;record&gt;&lt;rec-number&gt;929&lt;/rec-number&gt;&lt;foreign-keys&gt;&lt;key app="EN" db-id="sfa92vvzdwrstpexsw9vxt9x0dzf22dad59z" timestamp="1634899433"&gt;929&lt;/key&gt;&lt;/foreign-keys&gt;&lt;ref-type name="Report"&gt;27&lt;/ref-type&gt;&lt;contributors&gt;&lt;authors&gt;&lt;author&gt;Department of Health &lt;/author&gt;&lt;/authors&gt;&lt;/contributors&gt;&lt;titles&gt;&lt;title&gt;Annual Report of the Chief Medical Officer&lt;/title&gt;&lt;/titles&gt;&lt;dates&gt;&lt;year&gt;2016&lt;/year&gt;&lt;/dates&gt;&lt;urls&gt;&lt;related-urls&gt;&lt;url&gt;https://assets.publishing.service.gov.uk/government/uploads/system/uploads/attachment_data/file/631043/CMO_annual_report_generation_genome.pdf&lt;/url&gt;&lt;/related-urls&gt;&lt;/urls&gt;&lt;/record&gt;&lt;/Cite&gt;&lt;/EndNote&gt;</w:instrText>
      </w:r>
      <w:r w:rsidR="008A0000">
        <w:rPr>
          <w:vertAlign w:val="superscript"/>
        </w:rPr>
        <w:fldChar w:fldCharType="separate"/>
      </w:r>
      <w:r w:rsidR="0024149D">
        <w:rPr>
          <w:noProof/>
          <w:vertAlign w:val="superscript"/>
        </w:rPr>
        <w:t>(10)</w:t>
      </w:r>
      <w:r w:rsidR="008A0000">
        <w:rPr>
          <w:vertAlign w:val="superscript"/>
        </w:rPr>
        <w:fldChar w:fldCharType="end"/>
      </w:r>
      <w:r w:rsidR="00235021">
        <w:t xml:space="preserve">. </w:t>
      </w:r>
      <w:r>
        <w:t xml:space="preserve"> </w:t>
      </w:r>
      <w:r w:rsidR="003B6F1D">
        <w:t>T</w:t>
      </w:r>
      <w:r>
        <w:t xml:space="preserve">he </w:t>
      </w:r>
      <w:proofErr w:type="spellStart"/>
      <w:r w:rsidR="00675FA2" w:rsidRPr="0063293C">
        <w:t>interconception</w:t>
      </w:r>
      <w:proofErr w:type="spellEnd"/>
      <w:r w:rsidR="00675FA2" w:rsidRPr="0063293C">
        <w:t xml:space="preserve"> period</w:t>
      </w:r>
      <w:r>
        <w:t xml:space="preserve"> provides an opportunity for engagement </w:t>
      </w:r>
      <w:r w:rsidR="00675FA2" w:rsidRPr="0063293C">
        <w:t xml:space="preserve">when parents are </w:t>
      </w:r>
      <w:r w:rsidR="009C5BB8">
        <w:rPr>
          <w:rFonts w:cstheme="minorHAnsi"/>
          <w:color w:val="111111"/>
        </w:rPr>
        <w:t>in more frequent contact with</w:t>
      </w:r>
      <w:r w:rsidR="009C5BB8" w:rsidRPr="00BB6125">
        <w:rPr>
          <w:rFonts w:cstheme="minorHAnsi"/>
          <w:color w:val="111111"/>
        </w:rPr>
        <w:t xml:space="preserve"> </w:t>
      </w:r>
      <w:r w:rsidR="00925A00">
        <w:t>h</w:t>
      </w:r>
      <w:r w:rsidR="00675FA2">
        <w:t>ealth</w:t>
      </w:r>
      <w:r w:rsidR="00925A00">
        <w:t>c</w:t>
      </w:r>
      <w:r w:rsidR="00675FA2">
        <w:t xml:space="preserve">are </w:t>
      </w:r>
      <w:r w:rsidR="00925A00">
        <w:t>p</w:t>
      </w:r>
      <w:r w:rsidR="00675FA2">
        <w:t>rofessional</w:t>
      </w:r>
      <w:r w:rsidR="00675FA2" w:rsidRPr="0063293C">
        <w:t>s</w:t>
      </w:r>
      <w:r w:rsidR="009F2648">
        <w:t xml:space="preserve">. </w:t>
      </w:r>
      <w:r w:rsidR="0061156F">
        <w:t>Moreover,</w:t>
      </w:r>
      <w:r w:rsidR="003B6F1D">
        <w:t xml:space="preserve"> </w:t>
      </w:r>
      <w:r w:rsidR="00675FA2" w:rsidRPr="0063293C">
        <w:t xml:space="preserve">beneficial outcomes might be shown over a shorter timescale than </w:t>
      </w:r>
      <w:r w:rsidR="00AD5C73">
        <w:t xml:space="preserve">with </w:t>
      </w:r>
      <w:r w:rsidR="00A060C1">
        <w:t xml:space="preserve">interventions designed </w:t>
      </w:r>
      <w:r w:rsidR="00675FA2" w:rsidRPr="0063293C">
        <w:t xml:space="preserve">for the preconception period </w:t>
      </w:r>
      <w:r w:rsidR="00093BD5">
        <w:t>overall</w:t>
      </w:r>
      <w:r w:rsidR="00A060C1">
        <w:t xml:space="preserve">. </w:t>
      </w:r>
      <w:r w:rsidR="00AD5C73">
        <w:t xml:space="preserve">In the UK </w:t>
      </w:r>
      <w:r w:rsidR="00090F86">
        <w:t>~</w:t>
      </w:r>
      <w:r w:rsidR="002E0681">
        <w:t xml:space="preserve">58% of births </w:t>
      </w:r>
      <w:r w:rsidR="00AD5C73">
        <w:t>are</w:t>
      </w:r>
      <w:r w:rsidR="002E0681">
        <w:t xml:space="preserve"> second or third </w:t>
      </w:r>
      <w:r w:rsidR="000273A0">
        <w:t>parity</w:t>
      </w:r>
      <w:r w:rsidR="008A0000">
        <w:rPr>
          <w:vertAlign w:val="superscript"/>
        </w:rPr>
        <w:fldChar w:fldCharType="begin"/>
      </w:r>
      <w:r w:rsidR="0024149D">
        <w:rPr>
          <w:vertAlign w:val="superscript"/>
        </w:rPr>
        <w:instrText xml:space="preserve"> ADDIN EN.CITE &lt;EndNote&gt;&lt;Cite&gt;&lt;Author&gt;Office of National Statistics&lt;/Author&gt;&lt;Year&gt;2018&lt;/Year&gt;&lt;RecNum&gt;930&lt;/RecNum&gt;&lt;DisplayText&gt;(11)&lt;/DisplayText&gt;&lt;record&gt;&lt;rec-number&gt;930&lt;/rec-number&gt;&lt;foreign-keys&gt;&lt;key app="EN" db-id="sfa92vvzdwrstpexsw9vxt9x0dzf22dad59z" timestamp="1634899732"&gt;930&lt;/key&gt;&lt;/foreign-keys&gt;&lt;ref-type name="Report"&gt;27&lt;/ref-type&gt;&lt;contributors&gt;&lt;authors&gt;&lt;author&gt;Office of National Statistics, &lt;/author&gt;&lt;/authors&gt;&lt;/contributors&gt;&lt;titles&gt;&lt;title&gt;Births in England and Wales: 2017&lt;/title&gt;&lt;/titles&gt;&lt;dates&gt;&lt;year&gt;2018&lt;/year&gt;&lt;/dates&gt;&lt;urls&gt;&lt;related-urls&gt;&lt;url&gt;https://www.ons.gov.uk/peoplepopulationandcommunity/birthsdeathsandmarriages/livebirths/bulletins/birthsummarytablesenglandandwales/2017&lt;/url&gt;&lt;/related-urls&gt;&lt;/urls&gt;&lt;/record&gt;&lt;/Cite&gt;&lt;/EndNote&gt;</w:instrText>
      </w:r>
      <w:r w:rsidR="008A0000">
        <w:rPr>
          <w:vertAlign w:val="superscript"/>
        </w:rPr>
        <w:fldChar w:fldCharType="separate"/>
      </w:r>
      <w:r w:rsidR="0024149D">
        <w:rPr>
          <w:noProof/>
          <w:vertAlign w:val="superscript"/>
        </w:rPr>
        <w:t>(11)</w:t>
      </w:r>
      <w:r w:rsidR="008A0000">
        <w:rPr>
          <w:vertAlign w:val="superscript"/>
        </w:rPr>
        <w:fldChar w:fldCharType="end"/>
      </w:r>
      <w:r w:rsidR="00E641C7">
        <w:t>,</w:t>
      </w:r>
      <w:r w:rsidR="002E0681">
        <w:t xml:space="preserve"> suggesting that </w:t>
      </w:r>
      <w:r w:rsidR="00AD5C73">
        <w:t xml:space="preserve">postpartum  preconception care could be made available to </w:t>
      </w:r>
      <w:r w:rsidR="002E0681">
        <w:t xml:space="preserve">a large group of women and their partners </w:t>
      </w:r>
      <w:r w:rsidR="00D123BE">
        <w:t xml:space="preserve">who may decide to </w:t>
      </w:r>
      <w:r w:rsidR="003B6F1D">
        <w:t>conceive</w:t>
      </w:r>
      <w:r w:rsidR="002E0681">
        <w:t xml:space="preserve">. </w:t>
      </w:r>
      <w:r w:rsidR="00F832F3">
        <w:t>O</w:t>
      </w:r>
      <w:r w:rsidR="00447769">
        <w:t>utcomes</w:t>
      </w:r>
      <w:r w:rsidR="00846F44">
        <w:t xml:space="preserve"> of this</w:t>
      </w:r>
      <w:r w:rsidR="00447769">
        <w:t xml:space="preserve"> include breastfeeding durat</w:t>
      </w:r>
      <w:r w:rsidR="00610B37">
        <w:t>i</w:t>
      </w:r>
      <w:r w:rsidR="00447769">
        <w:t xml:space="preserve">on, </w:t>
      </w:r>
      <w:r w:rsidR="00AD5C73">
        <w:t>addressing postpartum weight retention</w:t>
      </w:r>
      <w:r w:rsidR="00447769">
        <w:t xml:space="preserve">, </w:t>
      </w:r>
      <w:r w:rsidR="008873A6">
        <w:t xml:space="preserve">mental health, </w:t>
      </w:r>
      <w:r w:rsidR="00447769">
        <w:t xml:space="preserve">infant </w:t>
      </w:r>
      <w:proofErr w:type="gramStart"/>
      <w:r w:rsidR="008873A6">
        <w:t>growth</w:t>
      </w:r>
      <w:proofErr w:type="gramEnd"/>
      <w:r w:rsidR="008873A6">
        <w:t xml:space="preserve"> and neurocognitive and emotional development</w:t>
      </w:r>
      <w:r w:rsidR="003B6F1D">
        <w:t>, as well as</w:t>
      </w:r>
      <w:r w:rsidR="00447769">
        <w:t xml:space="preserve"> </w:t>
      </w:r>
      <w:r w:rsidR="00C66AD9">
        <w:t xml:space="preserve">health </w:t>
      </w:r>
      <w:r w:rsidR="00447769">
        <w:t>aspects of a subsequent pregnancy</w:t>
      </w:r>
      <w:r w:rsidR="00A11828" w:rsidRPr="00263BB3">
        <w:rPr>
          <w:vertAlign w:val="superscript"/>
        </w:rPr>
        <w:fldChar w:fldCharType="begin">
          <w:fldData xml:space="preserve">PEVuZE5vdGU+PENpdGU+PEF1dGhvcj5TdGVwaGVuc29uPC9BdXRob3I+PFllYXI+MjAxODwvWWVh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gzMC0xODQxPC9wYWdlcz48dm9sdW1lPjM5MTwv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E4NTMtMTg2NDwv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</w:fldData>
        </w:fldChar>
      </w:r>
      <w:r w:rsidR="00176E78">
        <w:rPr>
          <w:vertAlign w:val="superscript"/>
        </w:rPr>
        <w:instrText xml:space="preserve"> ADDIN EN.CITE </w:instrText>
      </w:r>
      <w:r w:rsidR="00176E78">
        <w:rPr>
          <w:vertAlign w:val="superscript"/>
        </w:rPr>
        <w:fldChar w:fldCharType="begin">
          <w:fldData xml:space="preserve">PEVuZE5vdGU+PENpdGU+PEF1dGhvcj5TdGVwaGVuc29uPC9BdXRob3I+PFllYXI+MjAxODwvWWVh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gzMC0xODQxPC9wYWdlcz48dm9sdW1lPjM5MTwv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E4NTMtMTg2NDwv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</w:fldData>
        </w:fldChar>
      </w:r>
      <w:r w:rsidR="00176E78">
        <w:rPr>
          <w:vertAlign w:val="superscript"/>
        </w:rPr>
        <w:instrText xml:space="preserve"> ADDIN EN.CITE.DATA </w:instrText>
      </w:r>
      <w:r w:rsidR="00176E78">
        <w:rPr>
          <w:vertAlign w:val="superscript"/>
        </w:rPr>
      </w:r>
      <w:r w:rsidR="00176E78">
        <w:rPr>
          <w:vertAlign w:val="superscript"/>
        </w:rPr>
        <w:fldChar w:fldCharType="end"/>
      </w:r>
      <w:r w:rsidR="00A11828" w:rsidRPr="00263BB3">
        <w:rPr>
          <w:vertAlign w:val="superscript"/>
        </w:rPr>
      </w:r>
      <w:r w:rsidR="00A11828" w:rsidRPr="00263BB3">
        <w:rPr>
          <w:vertAlign w:val="superscript"/>
        </w:rPr>
        <w:fldChar w:fldCharType="separate"/>
      </w:r>
      <w:r w:rsidR="005A36A7">
        <w:rPr>
          <w:noProof/>
          <w:vertAlign w:val="superscript"/>
        </w:rPr>
        <w:t>(9, 12, 13)</w:t>
      </w:r>
      <w:r w:rsidR="00A11828" w:rsidRPr="00263BB3">
        <w:rPr>
          <w:vertAlign w:val="superscript"/>
        </w:rPr>
        <w:fldChar w:fldCharType="end"/>
      </w:r>
      <w:r w:rsidR="00447769">
        <w:t>.</w:t>
      </w:r>
      <w:r w:rsidR="00235021">
        <w:t xml:space="preserve"> </w:t>
      </w:r>
    </w:p>
    <w:p w14:paraId="38470CAF" w14:textId="650C5F90" w:rsidR="004313F6" w:rsidRDefault="00620AD1" w:rsidP="000D3CA0">
      <w:pPr>
        <w:spacing w:line="480" w:lineRule="auto"/>
      </w:pPr>
      <w:r>
        <w:t>According to the 2013 WHO policy brief</w:t>
      </w:r>
      <w:r w:rsidR="00B9638F" w:rsidRPr="006B6930">
        <w:rPr>
          <w:vertAlign w:val="superscript"/>
        </w:rPr>
        <w:fldChar w:fldCharType="begin"/>
      </w:r>
      <w:r w:rsidR="00B9638F">
        <w:rPr>
          <w:vertAlign w:val="superscript"/>
        </w:rPr>
        <w:instrText xml:space="preserve"> ADDIN EN.CITE &lt;EndNote&gt;&lt;Cite&gt;&lt;Author&gt;World Health Organisation&lt;/Author&gt;&lt;Year&gt;2013&lt;/Year&gt;&lt;RecNum&gt;2350&lt;/RecNum&gt;&lt;DisplayText&gt;(14)&lt;/DisplayText&gt;&lt;record&gt;&lt;rec-number&gt;2350&lt;/rec-number&gt;&lt;foreign-keys&gt;&lt;key app="EN" db-id="rarddvt55v9a26e0pdcxvavzdvedt2vd0xtd" timestamp="1614010202"&gt;2350&lt;/key&gt;&lt;/foreign-keys&gt;&lt;ref-type name="Report"&gt;27&lt;/ref-type&gt;&lt;contributors&gt;&lt;authors&gt;&lt;author&gt;World Health Organisation,&lt;/author&gt;&lt;/authors&gt;&lt;/contributors&gt;&lt;titles&gt;&lt;title&gt;Preconception care: Maximizing the gains for maternal and child health&lt;/title&gt;&lt;/titles&gt;&lt;dates&gt;&lt;year&gt;2013&lt;/year&gt;&lt;/dates&gt;&lt;urls&gt;&lt;related-urls&gt;&lt;url&gt;https://www.who.int/maternal_child_adolescent/documents/preconception_care_policy_brief.pdf&lt;/url&gt;&lt;/related-urls&gt;&lt;/urls&gt;&lt;/record&gt;&lt;/Cite&gt;&lt;/EndNote&gt;</w:instrText>
      </w:r>
      <w:r w:rsidR="00B9638F" w:rsidRPr="006B6930">
        <w:rPr>
          <w:vertAlign w:val="superscript"/>
        </w:rPr>
        <w:fldChar w:fldCharType="separate"/>
      </w:r>
      <w:r w:rsidR="00B9638F">
        <w:rPr>
          <w:noProof/>
          <w:vertAlign w:val="superscript"/>
        </w:rPr>
        <w:t>(14)</w:t>
      </w:r>
      <w:r w:rsidR="00B9638F" w:rsidRPr="006B6930">
        <w:rPr>
          <w:vertAlign w:val="superscript"/>
        </w:rPr>
        <w:fldChar w:fldCharType="end"/>
      </w:r>
      <w:r>
        <w:t xml:space="preserve"> on preconception care,</w:t>
      </w:r>
      <w:r w:rsidR="00B9638F">
        <w:t xml:space="preserve"> </w:t>
      </w:r>
      <w:proofErr w:type="spellStart"/>
      <w:r w:rsidR="00B9638F">
        <w:t>i</w:t>
      </w:r>
      <w:r w:rsidR="00D16B2E" w:rsidRPr="00C741D4">
        <w:t>nterconception</w:t>
      </w:r>
      <w:proofErr w:type="spellEnd"/>
      <w:r w:rsidR="00D16B2E" w:rsidRPr="00C741D4">
        <w:t xml:space="preserve"> care is delivered between the end of pregnancy </w:t>
      </w:r>
      <w:r w:rsidR="00447769">
        <w:t>and</w:t>
      </w:r>
      <w:r w:rsidR="00447769" w:rsidRPr="00C741D4">
        <w:t xml:space="preserve"> </w:t>
      </w:r>
      <w:r w:rsidR="00D16B2E" w:rsidRPr="00C741D4">
        <w:t xml:space="preserve">the start of </w:t>
      </w:r>
      <w:r w:rsidR="00095985">
        <w:t>the</w:t>
      </w:r>
      <w:r w:rsidR="00D16B2E" w:rsidRPr="00C741D4">
        <w:t xml:space="preserve"> next pregnancy</w:t>
      </w:r>
      <w:r w:rsidR="00ED0C83">
        <w:t>,</w:t>
      </w:r>
      <w:r w:rsidR="00D16B2E" w:rsidRPr="00C741D4">
        <w:t xml:space="preserve"> </w:t>
      </w:r>
      <w:r w:rsidR="00C92A1C">
        <w:t>notably</w:t>
      </w:r>
      <w:r w:rsidR="00D16B2E" w:rsidRPr="00C741D4">
        <w:t xml:space="preserve"> </w:t>
      </w:r>
      <w:r w:rsidR="006C4972">
        <w:t xml:space="preserve">in </w:t>
      </w:r>
      <w:r w:rsidR="00D16B2E" w:rsidRPr="00C741D4">
        <w:t>the first 24 months postpartum</w:t>
      </w:r>
      <w:r w:rsidR="00ED0C83">
        <w:t xml:space="preserve">, </w:t>
      </w:r>
      <w:r w:rsidR="00D16B2E" w:rsidRPr="00C741D4">
        <w:t>to improve outcomes for</w:t>
      </w:r>
      <w:r w:rsidR="00F40C40">
        <w:t xml:space="preserve"> potential</w:t>
      </w:r>
      <w:r w:rsidR="00D16B2E" w:rsidRPr="00C741D4">
        <w:t xml:space="preserve"> future pregnanc</w:t>
      </w:r>
      <w:r w:rsidR="00E803B9">
        <w:t>ies</w:t>
      </w:r>
      <w:r w:rsidR="00D16B2E" w:rsidRPr="0083486E">
        <w:rPr>
          <w:vertAlign w:val="superscript"/>
        </w:rPr>
        <w:fldChar w:fldCharType="begin"/>
      </w:r>
      <w:r w:rsidR="005A36A7">
        <w:rPr>
          <w:vertAlign w:val="superscript"/>
        </w:rPr>
        <w:instrText xml:space="preserve"> ADDIN EN.CITE &lt;EndNote&gt;&lt;Cite&gt;&lt;Author&gt;Badura&lt;/Author&gt;&lt;Year&gt;2008&lt;/Year&gt;&lt;RecNum&gt;2334&lt;/RecNum&gt;&lt;DisplayText&gt;(15, 16)&lt;/DisplayText&gt;&lt;record&gt;&lt;rec-number&gt;2334&lt;/rec-number&gt;&lt;foreign-keys&gt;&lt;key app="EN" db-id="rarddvt55v9a26e0pdcxvavzdvedt2vd0xtd" timestamp="1613414423"&gt;2334&lt;/key&gt;&lt;/foreign-keys&gt;&lt;ref-type name="Journal Article"&gt;17&lt;/ref-type&gt;&lt;contributors&gt;&lt;authors&gt;&lt;author&gt;Badura, Maribeth&lt;/author&gt;&lt;author&gt;Johnson, Kay&lt;/author&gt;&lt;author&gt;Hench, Karen&lt;/author&gt;&lt;author&gt;Reyes, Madelyn&lt;/author&gt;&lt;/authors&gt;&lt;/contributors&gt;&lt;titles&gt;&lt;title&gt;Healthy Start: Lessons learned on interconception care&lt;/title&gt;&lt;secondary-title&gt;Women&amp;apos;s Health Issues&lt;/secondary-title&gt;&lt;/titles&gt;&lt;periodical&gt;&lt;full-title&gt;Women&amp;apos;s Health Issues&lt;/full-title&gt;&lt;/periodical&gt;&lt;pages&gt;S61-S66&lt;/pages&gt;&lt;volume&gt;18&lt;/volume&gt;&lt;number&gt;6&lt;/number&gt;&lt;dates&gt;&lt;year&gt;2008&lt;/year&gt;&lt;/dates&gt;&lt;isbn&gt;1049-3867&lt;/isbn&gt;&lt;urls&gt;&lt;/urls&gt;&lt;/record&gt;&lt;/Cite&gt;&lt;Cite&gt;&lt;Author&gt;Lu&lt;/Author&gt;&lt;Year&gt;2006&lt;/Year&gt;&lt;RecNum&gt;2339&lt;/RecNum&gt;&lt;record&gt;&lt;rec-number&gt;2339&lt;/rec-number&gt;&lt;foreign-keys&gt;&lt;key app="EN" db-id="rarddvt55v9a26e0pdcxvavzdvedt2vd0xtd" timestamp="1613489125"&gt;2339&lt;/key&gt;&lt;/foreign-keys&gt;&lt;ref-type name="Journal Article"&gt;17&lt;/ref-type&gt;&lt;contributors&gt;&lt;authors&gt;&lt;author&gt;Lu, Michael C&lt;/author&gt;&lt;author&gt;Kotelchuck, Milton&lt;/author&gt;&lt;author&gt;Culhane, Jennifer F&lt;/author&gt;&lt;author&gt;Hobel, Calvin J&lt;/author&gt;&lt;author&gt;Klerman, Lorraine V&lt;/author&gt;&lt;author&gt;Thorp, John M&lt;/author&gt;&lt;/authors&gt;&lt;/contributors&gt;&lt;titles&gt;&lt;title&gt;Preconception care between pregnancies: the content of internatal care&lt;/title&gt;&lt;secondary-title&gt;Maternal and child health journal&lt;/secondary-title&gt;&lt;/titles&gt;&lt;periodical&gt;&lt;full-title&gt;Maternal and child health journal&lt;/full-title&gt;&lt;/periodical&gt;&lt;pages&gt;107-122&lt;/pages&gt;&lt;volume&gt;10&lt;/volume&gt;&lt;number&gt;1&lt;/number&gt;&lt;dates&gt;&lt;year&gt;2006&lt;/year&gt;&lt;/dates&gt;&lt;isbn&gt;1092-7875&lt;/isbn&gt;&lt;urls&gt;&lt;/urls&gt;&lt;/record&gt;&lt;/Cite&gt;&lt;/EndNote&gt;</w:instrText>
      </w:r>
      <w:r w:rsidR="00D16B2E" w:rsidRPr="0083486E">
        <w:rPr>
          <w:vertAlign w:val="superscript"/>
        </w:rPr>
        <w:fldChar w:fldCharType="separate"/>
      </w:r>
      <w:r w:rsidR="005A36A7">
        <w:rPr>
          <w:noProof/>
          <w:vertAlign w:val="superscript"/>
        </w:rPr>
        <w:t>(15, 16)</w:t>
      </w:r>
      <w:r w:rsidR="00D16B2E" w:rsidRPr="0083486E">
        <w:rPr>
          <w:vertAlign w:val="superscript"/>
        </w:rPr>
        <w:fldChar w:fldCharType="end"/>
      </w:r>
      <w:r w:rsidR="00090F86">
        <w:t xml:space="preserve">,  </w:t>
      </w:r>
      <w:r w:rsidR="00447769">
        <w:t xml:space="preserve">promote </w:t>
      </w:r>
      <w:r w:rsidR="00095985">
        <w:t>parental</w:t>
      </w:r>
      <w:r w:rsidR="00447769">
        <w:t xml:space="preserve"> and </w:t>
      </w:r>
      <w:r w:rsidR="0045173E">
        <w:lastRenderedPageBreak/>
        <w:t>infant</w:t>
      </w:r>
      <w:r w:rsidR="00447769">
        <w:t xml:space="preserve"> health and to reduce </w:t>
      </w:r>
      <w:r w:rsidR="00D16B2E">
        <w:t xml:space="preserve">risk </w:t>
      </w:r>
      <w:r w:rsidR="002F1AF3">
        <w:t xml:space="preserve">factors for </w:t>
      </w:r>
      <w:r w:rsidR="00F40C40">
        <w:t>NCD</w:t>
      </w:r>
      <w:r w:rsidR="002E77A9">
        <w:t>s</w:t>
      </w:r>
      <w:r w:rsidR="00F40C40">
        <w:t xml:space="preserve"> </w:t>
      </w:r>
      <w:r w:rsidR="00D16B2E">
        <w:t>before the next pregnancy</w:t>
      </w:r>
      <w:r w:rsidR="00D16B2E" w:rsidRPr="0083486E">
        <w:rPr>
          <w:vertAlign w:val="superscript"/>
        </w:rPr>
        <w:fldChar w:fldCharType="begin"/>
      </w:r>
      <w:r w:rsidR="008A0000">
        <w:rPr>
          <w:vertAlign w:val="superscript"/>
        </w:rPr>
        <w:instrText xml:space="preserve"> ADDIN EN.CITE &lt;EndNote&gt;&lt;Cite&gt;&lt;Author&gt;Lu&lt;/Author&gt;&lt;Year&gt;2006&lt;/Year&gt;&lt;RecNum&gt;2339&lt;/RecNum&gt;&lt;DisplayText&gt;(16)&lt;/DisplayText&gt;&lt;record&gt;&lt;rec-number&gt;2339&lt;/rec-number&gt;&lt;foreign-keys&gt;&lt;key app="EN" db-id="rarddvt55v9a26e0pdcxvavzdvedt2vd0xtd" timestamp="1613489125"&gt;2339&lt;/key&gt;&lt;/foreign-keys&gt;&lt;ref-type name="Journal Article"&gt;17&lt;/ref-type&gt;&lt;contributors&gt;&lt;authors&gt;&lt;author&gt;Lu, Michael C&lt;/author&gt;&lt;author&gt;Kotelchuck, Milton&lt;/author&gt;&lt;author&gt;Culhane, Jennifer F&lt;/author&gt;&lt;author&gt;Hobel, Calvin J&lt;/author&gt;&lt;author&gt;Klerman, Lorraine V&lt;/author&gt;&lt;author&gt;Thorp, John M&lt;/author&gt;&lt;/authors&gt;&lt;/contributors&gt;&lt;titles&gt;&lt;title&gt;Preconception care between pregnancies: the content of internatal care&lt;/title&gt;&lt;secondary-title&gt;Maternal and child health journal&lt;/secondary-title&gt;&lt;/titles&gt;&lt;periodical&gt;&lt;full-title&gt;Maternal and child health journal&lt;/full-title&gt;&lt;/periodical&gt;&lt;pages&gt;107-122&lt;/pages&gt;&lt;volume&gt;10&lt;/volume&gt;&lt;number&gt;1&lt;/number&gt;&lt;dates&gt;&lt;year&gt;2006&lt;/year&gt;&lt;/dates&gt;&lt;isbn&gt;1092-7875&lt;/isbn&gt;&lt;urls&gt;&lt;/urls&gt;&lt;/record&gt;&lt;/Cite&gt;&lt;/EndNote&gt;</w:instrText>
      </w:r>
      <w:r w:rsidR="00D16B2E" w:rsidRPr="0083486E">
        <w:rPr>
          <w:vertAlign w:val="superscript"/>
        </w:rPr>
        <w:fldChar w:fldCharType="separate"/>
      </w:r>
      <w:r w:rsidR="008A0000">
        <w:rPr>
          <w:noProof/>
          <w:vertAlign w:val="superscript"/>
        </w:rPr>
        <w:t>(16)</w:t>
      </w:r>
      <w:r w:rsidR="00D16B2E" w:rsidRPr="0083486E">
        <w:rPr>
          <w:vertAlign w:val="superscript"/>
        </w:rPr>
        <w:fldChar w:fldCharType="end"/>
      </w:r>
      <w:r w:rsidR="00447769">
        <w:t>.</w:t>
      </w:r>
      <w:r w:rsidR="0045173E">
        <w:t xml:space="preserve"> </w:t>
      </w:r>
      <w:r w:rsidR="00447769">
        <w:t>It</w:t>
      </w:r>
      <w:r w:rsidR="006C4972">
        <w:t xml:space="preserve"> </w:t>
      </w:r>
      <w:r w:rsidR="00F40C40">
        <w:t xml:space="preserve">helps </w:t>
      </w:r>
      <w:r w:rsidR="00447769">
        <w:t>to</w:t>
      </w:r>
      <w:r w:rsidR="0083486E">
        <w:t xml:space="preserve"> </w:t>
      </w:r>
      <w:r w:rsidR="00F74ADC">
        <w:t>bridge the postpartum period to either a subsequent pregnancy or the decision not to conceive again</w:t>
      </w:r>
      <w:r w:rsidR="00F74ADC" w:rsidRPr="00955CFD">
        <w:rPr>
          <w:vertAlign w:val="superscript"/>
        </w:rPr>
        <w:fldChar w:fldCharType="begin"/>
      </w:r>
      <w:r w:rsidR="005A36A7">
        <w:rPr>
          <w:vertAlign w:val="superscript"/>
        </w:rPr>
        <w:instrText xml:space="preserve"> ADDIN EN.CITE &lt;EndNote&gt;&lt;Cite&gt;&lt;Author&gt;Sijpkens&lt;/Author&gt;&lt;Year&gt;2020&lt;/Year&gt;&lt;RecNum&gt;2347&lt;/RecNum&gt;&lt;DisplayText&gt;(17)&lt;/DisplayText&gt;&lt;record&gt;&lt;rec-number&gt;2347&lt;/rec-number&gt;&lt;foreign-keys&gt;&lt;key app="EN" db-id="rarddvt55v9a26e0pdcxvavzdvedt2vd0xtd" timestamp="1613493897"&gt;2347&lt;/key&gt;&lt;/foreign-keys&gt;&lt;ref-type name="Journal Article"&gt;17&lt;/ref-type&gt;&lt;contributors&gt;&lt;authors&gt;&lt;author&gt;Sijpkens, Meertien K&lt;/author&gt;&lt;author&gt;van den Hazel, Céline Z&lt;/author&gt;&lt;author&gt;Delbaere, Ilse&lt;/author&gt;&lt;author&gt;Tydén, Tanja&lt;/author&gt;&lt;author&gt;Mogilevkina, Iryna&lt;/author&gt;&lt;author&gt;Steegers, Eric AP&lt;/author&gt;&lt;author&gt;Shawe, Jill&lt;/author&gt;&lt;author&gt;Rosman, Ageeth N&lt;/author&gt;&lt;/authors&gt;&lt;/contributors&gt;&lt;titles&gt;&lt;title&gt;Results of a Dutch national and subsequent international expert meeting on interconception care&lt;/title&gt;&lt;secondary-title&gt;The Journal of Maternal-Fetal &amp;amp; Neonatal Medicine&lt;/secondary-title&gt;&lt;/titles&gt;&lt;periodical&gt;&lt;full-title&gt;The Journal of Maternal-Fetal &amp;amp; Neonatal Medicine&lt;/full-title&gt;&lt;/periodical&gt;&lt;pages&gt;2232-2240&lt;/pages&gt;&lt;volume&gt;33&lt;/volume&gt;&lt;number&gt;13&lt;/number&gt;&lt;dates&gt;&lt;year&gt;2020&lt;/year&gt;&lt;/dates&gt;&lt;isbn&gt;1476-7058&lt;/isbn&gt;&lt;urls&gt;&lt;/urls&gt;&lt;/record&gt;&lt;/Cite&gt;&lt;/EndNote&gt;</w:instrText>
      </w:r>
      <w:r w:rsidR="00F74ADC" w:rsidRPr="00955CFD">
        <w:rPr>
          <w:vertAlign w:val="superscript"/>
        </w:rPr>
        <w:fldChar w:fldCharType="separate"/>
      </w:r>
      <w:r w:rsidR="005A36A7">
        <w:rPr>
          <w:noProof/>
          <w:vertAlign w:val="superscript"/>
        </w:rPr>
        <w:t>(17)</w:t>
      </w:r>
      <w:r w:rsidR="00F74ADC" w:rsidRPr="00955CFD">
        <w:rPr>
          <w:vertAlign w:val="superscript"/>
        </w:rPr>
        <w:fldChar w:fldCharType="end"/>
      </w:r>
      <w:r w:rsidR="00B3021F">
        <w:t xml:space="preserve">. </w:t>
      </w:r>
      <w:r w:rsidR="009437E8" w:rsidRPr="004A44B2">
        <w:t xml:space="preserve"> </w:t>
      </w:r>
      <w:r w:rsidR="00090F86">
        <w:t>A proposed</w:t>
      </w:r>
      <w:r w:rsidR="00090F86" w:rsidRPr="004A44B2">
        <w:t xml:space="preserve"> </w:t>
      </w:r>
      <w:r w:rsidR="00D33B23" w:rsidRPr="004A44B2">
        <w:t>framewo</w:t>
      </w:r>
      <w:r w:rsidR="00D33B23">
        <w:t xml:space="preserve">rk for </w:t>
      </w:r>
      <w:proofErr w:type="spellStart"/>
      <w:r w:rsidR="00D33B23">
        <w:t>interconception</w:t>
      </w:r>
      <w:proofErr w:type="spellEnd"/>
      <w:r w:rsidR="00D33B23">
        <w:t xml:space="preserve"> care include</w:t>
      </w:r>
      <w:r w:rsidR="00090F86">
        <w:t>s</w:t>
      </w:r>
      <w:r w:rsidR="00D33B23" w:rsidRPr="00D33B23">
        <w:t xml:space="preserve"> risk assessment, health promotion, clinical </w:t>
      </w:r>
      <w:r w:rsidR="00BA3231">
        <w:t xml:space="preserve">and psychosocial </w:t>
      </w:r>
      <w:r w:rsidR="00D33B23" w:rsidRPr="00D33B23">
        <w:t>interventions</w:t>
      </w:r>
      <w:r w:rsidR="00D33B23">
        <w:t>, and</w:t>
      </w:r>
      <w:r w:rsidR="00DE1AE7">
        <w:t xml:space="preserve"> </w:t>
      </w:r>
      <w:r w:rsidR="000F560C">
        <w:t>visits at 2 weeks, 6 weeks, 6 months and 1 year postpartum</w:t>
      </w:r>
      <w:r w:rsidR="00090F86" w:rsidRPr="004A44B2">
        <w:rPr>
          <w:vertAlign w:val="superscript"/>
        </w:rPr>
        <w:fldChar w:fldCharType="begin"/>
      </w:r>
      <w:r w:rsidR="005A36A7">
        <w:rPr>
          <w:vertAlign w:val="superscript"/>
        </w:rPr>
        <w:instrText xml:space="preserve"> ADDIN EN.CITE &lt;EndNote&gt;&lt;Cite&gt;&lt;Author&gt;Lu&lt;/Author&gt;&lt;Year&gt;2006&lt;/Year&gt;&lt;RecNum&gt;2339&lt;/RecNum&gt;&lt;DisplayText&gt;(16)&lt;/DisplayText&gt;&lt;record&gt;&lt;rec-number&gt;2339&lt;/rec-number&gt;&lt;foreign-keys&gt;&lt;key app="EN" db-id="rarddvt55v9a26e0pdcxvavzdvedt2vd0xtd" timestamp="1613489125"&gt;2339&lt;/key&gt;&lt;/foreign-keys&gt;&lt;ref-type name="Journal Article"&gt;17&lt;/ref-type&gt;&lt;contributors&gt;&lt;authors&gt;&lt;author&gt;Lu, Michael C&lt;/author&gt;&lt;author&gt;Kotelchuck, Milton&lt;/author&gt;&lt;author&gt;Culhane, Jennifer F&lt;/author&gt;&lt;author&gt;Hobel, Calvin J&lt;/author&gt;&lt;author&gt;Klerman, Lorraine V&lt;/author&gt;&lt;author&gt;Thorp, John M&lt;/author&gt;&lt;/authors&gt;&lt;/contributors&gt;&lt;titles&gt;&lt;title&gt;Preconception care between pregnancies: the content of internatal care&lt;/title&gt;&lt;secondary-title&gt;Maternal and child health journal&lt;/secondary-title&gt;&lt;/titles&gt;&lt;periodical&gt;&lt;full-title&gt;Maternal and child health journal&lt;/full-title&gt;&lt;/periodical&gt;&lt;pages&gt;107-122&lt;/pages&gt;&lt;volume&gt;10&lt;/volume&gt;&lt;number&gt;1&lt;/number&gt;&lt;dates&gt;&lt;year&gt;2006&lt;/year&gt;&lt;/dates&gt;&lt;isbn&gt;1092-7875&lt;/isbn&gt;&lt;urls&gt;&lt;/urls&gt;&lt;/record&gt;&lt;/Cite&gt;&lt;/EndNote&gt;</w:instrText>
      </w:r>
      <w:r w:rsidR="00090F86" w:rsidRPr="004A44B2">
        <w:rPr>
          <w:vertAlign w:val="superscript"/>
        </w:rPr>
        <w:fldChar w:fldCharType="separate"/>
      </w:r>
      <w:r w:rsidR="005A36A7">
        <w:rPr>
          <w:noProof/>
          <w:vertAlign w:val="superscript"/>
        </w:rPr>
        <w:t>(16)</w:t>
      </w:r>
      <w:r w:rsidR="00090F86" w:rsidRPr="004A44B2">
        <w:rPr>
          <w:vertAlign w:val="superscript"/>
        </w:rPr>
        <w:fldChar w:fldCharType="end"/>
      </w:r>
      <w:r w:rsidR="000F560C">
        <w:t xml:space="preserve">. </w:t>
      </w:r>
      <w:r w:rsidR="006C40D9">
        <w:t>I</w:t>
      </w:r>
      <w:r>
        <w:t>n the UK</w:t>
      </w:r>
      <w:r w:rsidR="006C40D9">
        <w:t>,</w:t>
      </w:r>
      <w:r>
        <w:t xml:space="preserve"> </w:t>
      </w:r>
      <w:r w:rsidR="005B6EBB">
        <w:t>Public Health England (</w:t>
      </w:r>
      <w:r>
        <w:t>PHE</w:t>
      </w:r>
      <w:r w:rsidR="005B6EBB">
        <w:t>)</w:t>
      </w:r>
      <w:r>
        <w:t xml:space="preserve"> and </w:t>
      </w:r>
      <w:r w:rsidRPr="00FC519E">
        <w:t>National Institute for Health and Care Excellence (NICE) guidance</w:t>
      </w:r>
      <w:r>
        <w:t xml:space="preserve"> </w:t>
      </w:r>
      <w:r w:rsidR="00A15D4E" w:rsidRPr="00FC519E">
        <w:t xml:space="preserve">recommend that </w:t>
      </w:r>
      <w:proofErr w:type="spellStart"/>
      <w:r w:rsidR="00A15D4E" w:rsidRPr="00FC519E">
        <w:t>interconception</w:t>
      </w:r>
      <w:proofErr w:type="spellEnd"/>
      <w:r w:rsidR="00A15D4E" w:rsidRPr="00FC519E">
        <w:t xml:space="preserve"> care </w:t>
      </w:r>
      <w:r w:rsidR="00DE5A4F">
        <w:t>should be</w:t>
      </w:r>
      <w:r w:rsidR="00A15D4E" w:rsidRPr="00FC519E">
        <w:t xml:space="preserve"> discussed from the first antenatal appointment to </w:t>
      </w:r>
      <w:r w:rsidR="000F4BFE">
        <w:t xml:space="preserve">the </w:t>
      </w:r>
      <w:r w:rsidR="00A15D4E" w:rsidRPr="00FC519E">
        <w:t>last routine health visitor appointment postpartum</w:t>
      </w:r>
      <w:r w:rsidR="00F62D22">
        <w:t>,</w:t>
      </w:r>
      <w:r w:rsidR="00A15D4E" w:rsidRPr="00FC519E">
        <w:t xml:space="preserve"> by health professionals </w:t>
      </w:r>
      <w:r w:rsidR="00C92A1C">
        <w:t>including</w:t>
      </w:r>
      <w:r w:rsidR="00A15D4E" w:rsidRPr="00FC519E">
        <w:t xml:space="preserve"> midwives, health visitors</w:t>
      </w:r>
      <w:r>
        <w:t>, nutritionists</w:t>
      </w:r>
      <w:r w:rsidR="00A15D4E" w:rsidRPr="00FC519E">
        <w:t xml:space="preserve"> and </w:t>
      </w:r>
      <w:r w:rsidR="00C92A1C">
        <w:t>primary care practitioner</w:t>
      </w:r>
      <w:r w:rsidR="00BB30F5">
        <w:t>s</w:t>
      </w:r>
      <w:r>
        <w:t xml:space="preserve"> in clinical and community settings</w:t>
      </w:r>
      <w:r w:rsidR="006071C9">
        <w:rPr>
          <w:vertAlign w:val="superscript"/>
        </w:rPr>
        <w:fldChar w:fldCharType="begin"/>
      </w:r>
      <w:r w:rsidR="005A36A7">
        <w:rPr>
          <w:vertAlign w:val="superscript"/>
        </w:rPr>
        <w:instrText xml:space="preserve"> ADDIN EN.CITE &lt;EndNote&gt;&lt;Cite&gt;&lt;Author&gt;Public Health England&lt;/Author&gt;&lt;Year&gt;2018&lt;/Year&gt;&lt;RecNum&gt;4746&lt;/RecNum&gt;&lt;DisplayText&gt;(18)&lt;/DisplayText&gt;&lt;record&gt;&lt;rec-number&gt;4746&lt;/rec-number&gt;&lt;foreign-keys&gt;&lt;key app="EN" db-id="rarddvt55v9a26e0pdcxvavzdvedt2vd0xtd" timestamp="1621005816"&gt;4746&lt;/key&gt;&lt;/foreign-keys&gt;&lt;ref-type name="Report"&gt;27&lt;/ref-type&gt;&lt;contributors&gt;&lt;authors&gt;&lt;author&gt;Public Health England,&lt;/author&gt;&lt;/authors&gt;&lt;/contributors&gt;&lt;titles&gt;&lt;title&gt;Making the Case for Preconception Care&lt;/title&gt;&lt;/titles&gt;&lt;dates&gt;&lt;year&gt;2018&lt;/year&gt;&lt;/dates&gt;&lt;urls&gt;&lt;related-urls&gt;&lt;url&gt;https://assets.publishing.service.gov.uk/government/uploads/system/uploads/attachment_data/file/729018/Making_the_case_for_preconception_care.pdf&lt;/url&gt;&lt;/related-urls&gt;&lt;/urls&gt;&lt;/record&gt;&lt;/Cite&gt;&lt;/EndNote&gt;</w:instrText>
      </w:r>
      <w:r w:rsidR="006071C9">
        <w:rPr>
          <w:vertAlign w:val="superscript"/>
        </w:rPr>
        <w:fldChar w:fldCharType="separate"/>
      </w:r>
      <w:r w:rsidR="005A36A7">
        <w:rPr>
          <w:noProof/>
          <w:vertAlign w:val="superscript"/>
        </w:rPr>
        <w:t>(18)</w:t>
      </w:r>
      <w:r w:rsidR="006071C9">
        <w:rPr>
          <w:vertAlign w:val="superscript"/>
        </w:rPr>
        <w:fldChar w:fldCharType="end"/>
      </w:r>
      <w:r w:rsidR="00A15D4E" w:rsidRPr="00FC519E">
        <w:t xml:space="preserve">. </w:t>
      </w:r>
      <w:r w:rsidR="00A15D4E">
        <w:t xml:space="preserve"> </w:t>
      </w:r>
    </w:p>
    <w:p w14:paraId="780A60E3" w14:textId="69C18619" w:rsidR="00846F44" w:rsidRDefault="00F110C2" w:rsidP="000D3CA0">
      <w:pPr>
        <w:spacing w:line="480" w:lineRule="auto"/>
        <w:rPr>
          <w:rFonts w:cstheme="minorHAnsi"/>
          <w:color w:val="111111"/>
        </w:rPr>
      </w:pPr>
      <w:r>
        <w:rPr>
          <w:rFonts w:cstheme="minorHAnsi"/>
          <w:color w:val="111111"/>
        </w:rPr>
        <w:t xml:space="preserve">Through this </w:t>
      </w:r>
      <w:r w:rsidR="00FD3A63">
        <w:rPr>
          <w:rFonts w:cstheme="minorHAnsi"/>
          <w:color w:val="111111"/>
        </w:rPr>
        <w:t>scoping</w:t>
      </w:r>
      <w:r>
        <w:rPr>
          <w:rFonts w:cstheme="minorHAnsi"/>
          <w:color w:val="111111"/>
        </w:rPr>
        <w:t xml:space="preserve"> review and policy analysis, we aimed to synthesise</w:t>
      </w:r>
      <w:r w:rsidRPr="00A16C41">
        <w:rPr>
          <w:rFonts w:cstheme="minorHAnsi"/>
          <w:color w:val="111111"/>
        </w:rPr>
        <w:t xml:space="preserve"> articles</w:t>
      </w:r>
      <w:r>
        <w:rPr>
          <w:rFonts w:cstheme="minorHAnsi"/>
          <w:color w:val="111111"/>
        </w:rPr>
        <w:t xml:space="preserve"> and guidelines on </w:t>
      </w:r>
      <w:proofErr w:type="spellStart"/>
      <w:r w:rsidRPr="00A16C41">
        <w:rPr>
          <w:rFonts w:cstheme="minorHAnsi"/>
          <w:color w:val="111111"/>
        </w:rPr>
        <w:t>interconception</w:t>
      </w:r>
      <w:proofErr w:type="spellEnd"/>
      <w:r w:rsidRPr="00A16C41">
        <w:rPr>
          <w:rFonts w:cstheme="minorHAnsi"/>
          <w:color w:val="111111"/>
        </w:rPr>
        <w:t xml:space="preserve"> </w:t>
      </w:r>
      <w:r>
        <w:rPr>
          <w:rFonts w:cstheme="minorHAnsi"/>
          <w:color w:val="111111"/>
        </w:rPr>
        <w:t>care</w:t>
      </w:r>
      <w:r w:rsidRPr="00A16C41">
        <w:rPr>
          <w:rFonts w:cstheme="minorHAnsi"/>
          <w:color w:val="111111"/>
        </w:rPr>
        <w:t xml:space="preserve"> to </w:t>
      </w:r>
      <w:r w:rsidR="004313F6">
        <w:rPr>
          <w:rFonts w:cstheme="minorHAnsi"/>
          <w:color w:val="111111"/>
        </w:rPr>
        <w:t>develop recommendations for use in healthcare and practice</w:t>
      </w:r>
      <w:r w:rsidR="00BD13AE">
        <w:rPr>
          <w:rFonts w:cstheme="minorHAnsi"/>
          <w:color w:val="111111"/>
        </w:rPr>
        <w:t xml:space="preserve">, with </w:t>
      </w:r>
      <w:proofErr w:type="gramStart"/>
      <w:r w:rsidR="00BD13AE">
        <w:rPr>
          <w:rFonts w:cstheme="minorHAnsi"/>
          <w:color w:val="111111"/>
        </w:rPr>
        <w:t>particular reference</w:t>
      </w:r>
      <w:proofErr w:type="gramEnd"/>
      <w:r w:rsidR="00BD13AE">
        <w:rPr>
          <w:rFonts w:cstheme="minorHAnsi"/>
          <w:color w:val="111111"/>
        </w:rPr>
        <w:t xml:space="preserve"> </w:t>
      </w:r>
      <w:r>
        <w:rPr>
          <w:rFonts w:cstheme="minorHAnsi"/>
          <w:color w:val="111111"/>
        </w:rPr>
        <w:t>to improv</w:t>
      </w:r>
      <w:r w:rsidR="00BD13AE">
        <w:rPr>
          <w:rFonts w:cstheme="minorHAnsi"/>
          <w:color w:val="111111"/>
        </w:rPr>
        <w:t>ing</w:t>
      </w:r>
      <w:r w:rsidR="00A16837">
        <w:rPr>
          <w:rFonts w:cstheme="minorHAnsi"/>
          <w:color w:val="111111"/>
        </w:rPr>
        <w:t xml:space="preserve"> nutrition related</w:t>
      </w:r>
      <w:r>
        <w:rPr>
          <w:rFonts w:cstheme="minorHAnsi"/>
          <w:color w:val="111111"/>
        </w:rPr>
        <w:t xml:space="preserve"> health outcomes</w:t>
      </w:r>
      <w:r w:rsidR="004D6C49">
        <w:rPr>
          <w:rFonts w:cstheme="minorHAnsi"/>
          <w:color w:val="111111"/>
        </w:rPr>
        <w:t xml:space="preserve"> and NCD risk</w:t>
      </w:r>
      <w:r>
        <w:rPr>
          <w:rFonts w:cstheme="minorHAnsi"/>
          <w:color w:val="111111"/>
        </w:rPr>
        <w:t xml:space="preserve"> </w:t>
      </w:r>
      <w:r w:rsidR="00A16837">
        <w:rPr>
          <w:rFonts w:cstheme="minorHAnsi"/>
          <w:color w:val="111111"/>
        </w:rPr>
        <w:t>for</w:t>
      </w:r>
      <w:r>
        <w:rPr>
          <w:rFonts w:cstheme="minorHAnsi"/>
          <w:color w:val="111111"/>
        </w:rPr>
        <w:t xml:space="preserve"> parents</w:t>
      </w:r>
      <w:r w:rsidR="00A16837">
        <w:rPr>
          <w:rFonts w:cstheme="minorHAnsi"/>
          <w:color w:val="111111"/>
        </w:rPr>
        <w:t xml:space="preserve"> and the next generation</w:t>
      </w:r>
      <w:r w:rsidR="00BD13AE">
        <w:rPr>
          <w:rFonts w:cstheme="minorHAnsi"/>
          <w:color w:val="111111"/>
        </w:rPr>
        <w:t>.</w:t>
      </w:r>
      <w:r w:rsidR="00A16837">
        <w:rPr>
          <w:rFonts w:cstheme="minorHAnsi"/>
          <w:color w:val="111111"/>
        </w:rPr>
        <w:t xml:space="preserve"> </w:t>
      </w:r>
      <w:r w:rsidRPr="00A16C41">
        <w:rPr>
          <w:rFonts w:cstheme="minorHAnsi"/>
          <w:color w:val="111111"/>
        </w:rPr>
        <w:t xml:space="preserve"> </w:t>
      </w:r>
      <w:r w:rsidR="0036259C">
        <w:rPr>
          <w:rFonts w:cstheme="minorHAnsi"/>
          <w:color w:val="111111"/>
        </w:rPr>
        <w:t>Two research questions were addressed</w:t>
      </w:r>
      <w:r w:rsidR="00846F44">
        <w:rPr>
          <w:rFonts w:cstheme="minorHAnsi"/>
          <w:color w:val="111111"/>
        </w:rPr>
        <w:t>:</w:t>
      </w:r>
    </w:p>
    <w:p w14:paraId="0AED0493" w14:textId="4D8EBED9" w:rsidR="0036259C" w:rsidRPr="0036259C" w:rsidRDefault="0036259C" w:rsidP="0036259C">
      <w:pPr>
        <w:spacing w:line="480" w:lineRule="auto"/>
        <w:rPr>
          <w:rFonts w:cstheme="minorHAnsi"/>
          <w:color w:val="111111"/>
        </w:rPr>
      </w:pPr>
      <w:r w:rsidRPr="0036259C">
        <w:rPr>
          <w:rFonts w:cstheme="minorHAnsi"/>
          <w:color w:val="111111"/>
        </w:rPr>
        <w:t>1.</w:t>
      </w:r>
      <w:r w:rsidRPr="0036259C">
        <w:rPr>
          <w:rFonts w:cstheme="minorHAnsi"/>
          <w:color w:val="111111"/>
        </w:rPr>
        <w:tab/>
        <w:t xml:space="preserve">What models of </w:t>
      </w:r>
      <w:proofErr w:type="spellStart"/>
      <w:r w:rsidRPr="0036259C">
        <w:rPr>
          <w:rFonts w:cstheme="minorHAnsi"/>
          <w:color w:val="111111"/>
        </w:rPr>
        <w:t>interconception</w:t>
      </w:r>
      <w:proofErr w:type="spellEnd"/>
      <w:r w:rsidRPr="0036259C">
        <w:rPr>
          <w:rFonts w:cstheme="minorHAnsi"/>
          <w:color w:val="111111"/>
        </w:rPr>
        <w:t xml:space="preserve"> and postpartum care are in use or have been described in literature </w:t>
      </w:r>
      <w:r>
        <w:rPr>
          <w:rFonts w:cstheme="minorHAnsi"/>
          <w:color w:val="111111"/>
        </w:rPr>
        <w:t>globally</w:t>
      </w:r>
      <w:r w:rsidRPr="0036259C">
        <w:rPr>
          <w:rFonts w:cstheme="minorHAnsi"/>
          <w:color w:val="111111"/>
        </w:rPr>
        <w:t>?</w:t>
      </w:r>
    </w:p>
    <w:p w14:paraId="6C2CFAC5" w14:textId="3466F85F" w:rsidR="0036259C" w:rsidRDefault="0036259C" w:rsidP="0036259C">
      <w:pPr>
        <w:spacing w:line="480" w:lineRule="auto"/>
        <w:rPr>
          <w:rFonts w:cstheme="minorHAnsi"/>
          <w:color w:val="111111"/>
        </w:rPr>
      </w:pPr>
      <w:r w:rsidRPr="0036259C">
        <w:rPr>
          <w:rFonts w:cstheme="minorHAnsi"/>
          <w:color w:val="111111"/>
        </w:rPr>
        <w:t>2.</w:t>
      </w:r>
      <w:r w:rsidRPr="0036259C">
        <w:rPr>
          <w:rFonts w:cstheme="minorHAnsi"/>
          <w:color w:val="111111"/>
        </w:rPr>
        <w:tab/>
        <w:t xml:space="preserve">What </w:t>
      </w:r>
      <w:r>
        <w:rPr>
          <w:rFonts w:cstheme="minorHAnsi"/>
          <w:color w:val="111111"/>
        </w:rPr>
        <w:t>guidelines</w:t>
      </w:r>
      <w:r w:rsidRPr="0036259C">
        <w:rPr>
          <w:rFonts w:cstheme="minorHAnsi"/>
          <w:color w:val="111111"/>
        </w:rPr>
        <w:t xml:space="preserve"> of </w:t>
      </w:r>
      <w:proofErr w:type="spellStart"/>
      <w:r w:rsidRPr="0036259C">
        <w:rPr>
          <w:rFonts w:cstheme="minorHAnsi"/>
          <w:color w:val="111111"/>
        </w:rPr>
        <w:t>interconception</w:t>
      </w:r>
      <w:proofErr w:type="spellEnd"/>
      <w:r w:rsidRPr="0036259C">
        <w:rPr>
          <w:rFonts w:cstheme="minorHAnsi"/>
          <w:color w:val="111111"/>
        </w:rPr>
        <w:t xml:space="preserve"> and postpartum care are in use or have been described </w:t>
      </w:r>
      <w:r>
        <w:rPr>
          <w:rFonts w:cstheme="minorHAnsi"/>
          <w:color w:val="111111"/>
        </w:rPr>
        <w:t>in the UK?</w:t>
      </w:r>
    </w:p>
    <w:p w14:paraId="10425B48" w14:textId="7A7E2414" w:rsidR="007B1239" w:rsidRDefault="00D04111" w:rsidP="000D3CA0">
      <w:pPr>
        <w:spacing w:line="480" w:lineRule="auto"/>
        <w:rPr>
          <w:b/>
          <w:bCs/>
        </w:rPr>
      </w:pPr>
      <w:r>
        <w:rPr>
          <w:b/>
          <w:bCs/>
        </w:rPr>
        <w:t xml:space="preserve">Materials and </w:t>
      </w:r>
      <w:r w:rsidR="007B1239" w:rsidRPr="00F110C2">
        <w:rPr>
          <w:b/>
          <w:bCs/>
        </w:rPr>
        <w:t>Methods</w:t>
      </w:r>
    </w:p>
    <w:p w14:paraId="44143C8F" w14:textId="6E30DB0E" w:rsidR="00AF123A" w:rsidRDefault="001B4DA7" w:rsidP="00DF007E">
      <w:pPr>
        <w:spacing w:after="0" w:line="480" w:lineRule="auto"/>
        <w:rPr>
          <w:rFonts w:cstheme="minorHAnsi"/>
          <w:color w:val="111111"/>
        </w:rPr>
      </w:pPr>
      <w:r>
        <w:rPr>
          <w:rFonts w:cstheme="minorHAnsi"/>
          <w:color w:val="111111"/>
        </w:rPr>
        <w:t xml:space="preserve">The </w:t>
      </w:r>
      <w:r w:rsidR="00327EA5">
        <w:rPr>
          <w:rFonts w:cstheme="minorHAnsi"/>
          <w:color w:val="111111"/>
        </w:rPr>
        <w:t>scoping review</w:t>
      </w:r>
      <w:r w:rsidR="00CF1A0A">
        <w:rPr>
          <w:rFonts w:cstheme="minorHAnsi"/>
          <w:color w:val="111111"/>
        </w:rPr>
        <w:t xml:space="preserve"> was conducted </w:t>
      </w:r>
      <w:r w:rsidR="001C020C">
        <w:rPr>
          <w:rFonts w:cstheme="minorHAnsi"/>
          <w:color w:val="111111"/>
        </w:rPr>
        <w:t>to</w:t>
      </w:r>
      <w:r w:rsidR="00284AD9">
        <w:rPr>
          <w:rFonts w:cstheme="minorHAnsi"/>
          <w:color w:val="111111"/>
        </w:rPr>
        <w:t xml:space="preserve"> explore the published and grey literature on </w:t>
      </w:r>
      <w:proofErr w:type="spellStart"/>
      <w:r w:rsidR="00284AD9">
        <w:rPr>
          <w:rFonts w:cstheme="minorHAnsi"/>
          <w:color w:val="111111"/>
        </w:rPr>
        <w:t>interconception</w:t>
      </w:r>
      <w:proofErr w:type="spellEnd"/>
      <w:r w:rsidR="00284AD9">
        <w:rPr>
          <w:rFonts w:cstheme="minorHAnsi"/>
          <w:color w:val="111111"/>
        </w:rPr>
        <w:t xml:space="preserve"> care</w:t>
      </w:r>
      <w:r w:rsidR="00CC0E9C">
        <w:rPr>
          <w:rFonts w:cstheme="minorHAnsi"/>
          <w:color w:val="111111"/>
          <w:vertAlign w:val="superscript"/>
        </w:rPr>
        <w:fldChar w:fldCharType="begin"/>
      </w:r>
      <w:r w:rsidR="00CC0E9C">
        <w:rPr>
          <w:rFonts w:cstheme="minorHAnsi"/>
          <w:color w:val="111111"/>
          <w:vertAlign w:val="superscript"/>
        </w:rPr>
        <w:instrText xml:space="preserve"> ADDIN EN.CITE &lt;EndNote&gt;&lt;Cite&gt;&lt;Author&gt;Arksey&lt;/Author&gt;&lt;Year&gt;2005&lt;/Year&gt;&lt;RecNum&gt;380&lt;/RecNum&gt;&lt;DisplayText&gt;(19)&lt;/DisplayText&gt;&lt;record&gt;&lt;rec-number&gt;380&lt;/rec-number&gt;&lt;foreign-keys&gt;&lt;key app="EN" db-id="sfa92vvzdwrstpexsw9vxt9x0dzf22dad59z" timestamp="1561455886"&gt;380&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lt;/isbn&gt;&lt;urls&gt;&lt;/urls&gt;&lt;/record&gt;&lt;/Cite&gt;&lt;/EndNote&gt;</w:instrText>
      </w:r>
      <w:r w:rsidR="00CC0E9C">
        <w:rPr>
          <w:rFonts w:cstheme="minorHAnsi"/>
          <w:color w:val="111111"/>
          <w:vertAlign w:val="superscript"/>
        </w:rPr>
        <w:fldChar w:fldCharType="separate"/>
      </w:r>
      <w:r w:rsidR="00CC0E9C">
        <w:rPr>
          <w:rFonts w:cstheme="minorHAnsi"/>
          <w:noProof/>
          <w:color w:val="111111"/>
          <w:vertAlign w:val="superscript"/>
        </w:rPr>
        <w:t>(19)</w:t>
      </w:r>
      <w:r w:rsidR="00CC0E9C">
        <w:rPr>
          <w:rFonts w:cstheme="minorHAnsi"/>
          <w:color w:val="111111"/>
          <w:vertAlign w:val="superscript"/>
        </w:rPr>
        <w:fldChar w:fldCharType="end"/>
      </w:r>
      <w:r w:rsidR="001C020C">
        <w:rPr>
          <w:rFonts w:cstheme="minorHAnsi"/>
          <w:color w:val="111111"/>
        </w:rPr>
        <w:t xml:space="preserve">, </w:t>
      </w:r>
      <w:r w:rsidR="00A90996">
        <w:rPr>
          <w:rFonts w:cstheme="minorHAnsi"/>
          <w:color w:val="111111"/>
        </w:rPr>
        <w:t xml:space="preserve"> </w:t>
      </w:r>
      <w:r w:rsidR="00782F8B">
        <w:rPr>
          <w:rFonts w:cstheme="minorHAnsi"/>
          <w:color w:val="111111"/>
        </w:rPr>
        <w:t xml:space="preserve">using three different </w:t>
      </w:r>
      <w:r w:rsidR="00B01A17">
        <w:rPr>
          <w:rFonts w:cstheme="minorHAnsi"/>
          <w:color w:val="111111"/>
        </w:rPr>
        <w:t xml:space="preserve">simultaneous </w:t>
      </w:r>
      <w:r w:rsidR="00782F8B">
        <w:rPr>
          <w:rFonts w:cstheme="minorHAnsi"/>
          <w:color w:val="111111"/>
        </w:rPr>
        <w:t xml:space="preserve">methods: 1) </w:t>
      </w:r>
      <w:r w:rsidR="00E55D39">
        <w:rPr>
          <w:rFonts w:cstheme="minorHAnsi"/>
          <w:color w:val="111111"/>
        </w:rPr>
        <w:t xml:space="preserve">review of studies in the </w:t>
      </w:r>
      <w:proofErr w:type="spellStart"/>
      <w:r w:rsidR="00E55D39">
        <w:rPr>
          <w:rFonts w:cstheme="minorHAnsi"/>
          <w:color w:val="111111"/>
        </w:rPr>
        <w:t>interconception</w:t>
      </w:r>
      <w:proofErr w:type="spellEnd"/>
      <w:r w:rsidR="00E55D39">
        <w:rPr>
          <w:rFonts w:cstheme="minorHAnsi"/>
          <w:color w:val="111111"/>
        </w:rPr>
        <w:t xml:space="preserve"> period, 2) </w:t>
      </w:r>
      <w:r w:rsidR="00782F8B">
        <w:rPr>
          <w:rFonts w:cstheme="minorHAnsi"/>
          <w:color w:val="111111"/>
        </w:rPr>
        <w:t xml:space="preserve">review of systematic reviews in the </w:t>
      </w:r>
      <w:proofErr w:type="spellStart"/>
      <w:r w:rsidR="00782F8B">
        <w:rPr>
          <w:rFonts w:cstheme="minorHAnsi"/>
          <w:color w:val="111111"/>
        </w:rPr>
        <w:t>interconception</w:t>
      </w:r>
      <w:proofErr w:type="spellEnd"/>
      <w:r w:rsidR="00782F8B">
        <w:rPr>
          <w:rFonts w:cstheme="minorHAnsi"/>
          <w:color w:val="111111"/>
        </w:rPr>
        <w:t xml:space="preserve"> and postpartum period, </w:t>
      </w:r>
      <w:r>
        <w:rPr>
          <w:rFonts w:cstheme="minorHAnsi"/>
          <w:color w:val="111111"/>
        </w:rPr>
        <w:t>and 3)</w:t>
      </w:r>
      <w:r w:rsidR="005F42F4">
        <w:rPr>
          <w:rFonts w:cstheme="minorHAnsi"/>
          <w:color w:val="111111"/>
        </w:rPr>
        <w:t xml:space="preserve"> grey literature review of policy guidelines in the </w:t>
      </w:r>
      <w:proofErr w:type="spellStart"/>
      <w:r w:rsidR="005F42F4">
        <w:rPr>
          <w:rFonts w:cstheme="minorHAnsi"/>
          <w:color w:val="111111"/>
        </w:rPr>
        <w:t>interconception</w:t>
      </w:r>
      <w:proofErr w:type="spellEnd"/>
      <w:r w:rsidR="005F42F4">
        <w:rPr>
          <w:rFonts w:cstheme="minorHAnsi"/>
          <w:color w:val="111111"/>
        </w:rPr>
        <w:t xml:space="preserve"> and postpartum period</w:t>
      </w:r>
      <w:r w:rsidR="009162CD">
        <w:rPr>
          <w:rFonts w:cstheme="minorHAnsi"/>
          <w:color w:val="111111"/>
        </w:rPr>
        <w:t xml:space="preserve">. </w:t>
      </w:r>
      <w:r w:rsidR="00176E78">
        <w:rPr>
          <w:rFonts w:cstheme="minorHAnsi"/>
          <w:color w:val="111111"/>
        </w:rPr>
        <w:t xml:space="preserve">A protocol was developed internally but not registered publicly. </w:t>
      </w:r>
    </w:p>
    <w:p w14:paraId="30DBB776" w14:textId="7962D1BD" w:rsidR="00AF123A" w:rsidRPr="001F3274" w:rsidRDefault="00AF123A" w:rsidP="001F3274">
      <w:pPr>
        <w:pStyle w:val="ListParagraph"/>
        <w:keepNext/>
        <w:numPr>
          <w:ilvl w:val="0"/>
          <w:numId w:val="78"/>
        </w:numPr>
        <w:spacing w:after="0" w:line="480" w:lineRule="auto"/>
        <w:ind w:left="714" w:hanging="357"/>
        <w:rPr>
          <w:b/>
          <w:bCs/>
        </w:rPr>
      </w:pPr>
      <w:r w:rsidRPr="001F3274">
        <w:rPr>
          <w:b/>
          <w:bCs/>
        </w:rPr>
        <w:t xml:space="preserve">Review of studies </w:t>
      </w:r>
      <w:r w:rsidR="00E55D39">
        <w:rPr>
          <w:b/>
          <w:bCs/>
        </w:rPr>
        <w:t>i</w:t>
      </w:r>
      <w:r w:rsidRPr="001F3274">
        <w:rPr>
          <w:b/>
          <w:bCs/>
        </w:rPr>
        <w:t xml:space="preserve">n </w:t>
      </w:r>
      <w:proofErr w:type="spellStart"/>
      <w:r w:rsidRPr="001F3274">
        <w:rPr>
          <w:b/>
          <w:bCs/>
        </w:rPr>
        <w:t>interconception</w:t>
      </w:r>
      <w:proofErr w:type="spellEnd"/>
      <w:r w:rsidRPr="001F3274">
        <w:rPr>
          <w:b/>
          <w:bCs/>
        </w:rPr>
        <w:t xml:space="preserve"> </w:t>
      </w:r>
      <w:r w:rsidR="00E55D39">
        <w:rPr>
          <w:b/>
          <w:bCs/>
        </w:rPr>
        <w:t>p</w:t>
      </w:r>
      <w:r w:rsidRPr="001F3274">
        <w:rPr>
          <w:b/>
          <w:bCs/>
        </w:rPr>
        <w:t xml:space="preserve">eriod </w:t>
      </w:r>
      <w:r w:rsidR="00F832F3">
        <w:rPr>
          <w:b/>
          <w:bCs/>
        </w:rPr>
        <w:t>(research question one)</w:t>
      </w:r>
    </w:p>
    <w:p w14:paraId="5D803A15" w14:textId="0FC11168" w:rsidR="00AF123A" w:rsidRDefault="00F832F3" w:rsidP="00DF007E">
      <w:pPr>
        <w:spacing w:after="0" w:line="480" w:lineRule="auto"/>
        <w:rPr>
          <w:rFonts w:cstheme="minorHAnsi"/>
          <w:color w:val="111111"/>
        </w:rPr>
      </w:pPr>
      <w:r w:rsidRPr="005602F8">
        <w:rPr>
          <w:rFonts w:cstheme="minorHAnsi"/>
          <w:color w:val="111111"/>
        </w:rPr>
        <w:t>We specifically searched for and included pilot studies due to the paucity of trials</w:t>
      </w:r>
      <w:r>
        <w:rPr>
          <w:rFonts w:cstheme="minorHAnsi"/>
          <w:color w:val="111111"/>
        </w:rPr>
        <w:t xml:space="preserve"> in the </w:t>
      </w:r>
      <w:proofErr w:type="spellStart"/>
      <w:r>
        <w:rPr>
          <w:rFonts w:cstheme="minorHAnsi"/>
          <w:color w:val="111111"/>
        </w:rPr>
        <w:t>interconception</w:t>
      </w:r>
      <w:proofErr w:type="spellEnd"/>
      <w:r>
        <w:rPr>
          <w:rFonts w:cstheme="minorHAnsi"/>
          <w:color w:val="111111"/>
        </w:rPr>
        <w:t xml:space="preserve"> period.  A </w:t>
      </w:r>
      <w:r w:rsidR="00827516">
        <w:rPr>
          <w:rFonts w:cstheme="minorHAnsi"/>
          <w:color w:val="111111"/>
        </w:rPr>
        <w:t xml:space="preserve">scoping search on </w:t>
      </w:r>
      <w:r w:rsidR="00827516" w:rsidRPr="000D3CA0">
        <w:rPr>
          <w:rFonts w:cstheme="minorHAnsi"/>
          <w:color w:val="111111"/>
        </w:rPr>
        <w:t xml:space="preserve">Google Scholar </w:t>
      </w:r>
      <w:r w:rsidR="00827516">
        <w:rPr>
          <w:rFonts w:cstheme="minorHAnsi"/>
          <w:color w:val="111111"/>
        </w:rPr>
        <w:t xml:space="preserve">was conducted to identify all </w:t>
      </w:r>
      <w:r w:rsidR="00827516" w:rsidRPr="000D3CA0">
        <w:rPr>
          <w:rFonts w:cstheme="minorHAnsi"/>
          <w:color w:val="111111"/>
        </w:rPr>
        <w:t xml:space="preserve">studies </w:t>
      </w:r>
      <w:r w:rsidR="00827516">
        <w:rPr>
          <w:rFonts w:cstheme="minorHAnsi"/>
          <w:color w:val="111111"/>
        </w:rPr>
        <w:lastRenderedPageBreak/>
        <w:t xml:space="preserve">exclusively in the </w:t>
      </w:r>
      <w:proofErr w:type="spellStart"/>
      <w:r w:rsidR="00827516">
        <w:rPr>
          <w:rFonts w:cstheme="minorHAnsi"/>
          <w:color w:val="111111"/>
        </w:rPr>
        <w:t>interconception</w:t>
      </w:r>
      <w:proofErr w:type="spellEnd"/>
      <w:r w:rsidR="00827516">
        <w:rPr>
          <w:rFonts w:cstheme="minorHAnsi"/>
          <w:color w:val="111111"/>
        </w:rPr>
        <w:t xml:space="preserve"> period</w:t>
      </w:r>
      <w:r w:rsidR="00827516" w:rsidRPr="000D3CA0">
        <w:rPr>
          <w:rFonts w:cstheme="minorHAnsi"/>
          <w:color w:val="111111"/>
        </w:rPr>
        <w:t xml:space="preserve"> and </w:t>
      </w:r>
      <w:r w:rsidR="00827516">
        <w:rPr>
          <w:rFonts w:cstheme="minorHAnsi"/>
          <w:color w:val="111111"/>
        </w:rPr>
        <w:t xml:space="preserve">field </w:t>
      </w:r>
      <w:r w:rsidR="00827516" w:rsidRPr="000D3CA0">
        <w:rPr>
          <w:rFonts w:cstheme="minorHAnsi"/>
          <w:color w:val="111111"/>
        </w:rPr>
        <w:t>experts</w:t>
      </w:r>
      <w:r w:rsidR="00827516">
        <w:rPr>
          <w:rFonts w:cstheme="minorHAnsi"/>
          <w:color w:val="111111"/>
        </w:rPr>
        <w:t xml:space="preserve"> were consulted</w:t>
      </w:r>
      <w:r w:rsidR="00E45516">
        <w:rPr>
          <w:rFonts w:cstheme="minorHAnsi"/>
          <w:color w:val="111111"/>
        </w:rPr>
        <w:t xml:space="preserve"> (see Table 1)</w:t>
      </w:r>
      <w:r w:rsidR="00827516" w:rsidRPr="000D3CA0">
        <w:rPr>
          <w:rFonts w:cstheme="minorHAnsi"/>
          <w:color w:val="111111"/>
        </w:rPr>
        <w:t xml:space="preserve">. </w:t>
      </w:r>
      <w:r w:rsidR="00C55E98">
        <w:rPr>
          <w:rFonts w:cstheme="minorHAnsi"/>
          <w:color w:val="111111"/>
        </w:rPr>
        <w:t>All relevant published papers identified were pilot studies, although the</w:t>
      </w:r>
      <w:r>
        <w:rPr>
          <w:rFonts w:cstheme="minorHAnsi"/>
          <w:color w:val="111111"/>
        </w:rPr>
        <w:t>se</w:t>
      </w:r>
      <w:r w:rsidR="00C55E98">
        <w:rPr>
          <w:rFonts w:cstheme="minorHAnsi"/>
          <w:color w:val="111111"/>
        </w:rPr>
        <w:t xml:space="preserve"> lack the power and rigour of RCTs or systematic reviews, they were included as they provide </w:t>
      </w:r>
      <w:r w:rsidR="00C55E98" w:rsidRPr="00C55E98">
        <w:rPr>
          <w:rFonts w:cstheme="minorHAnsi"/>
          <w:color w:val="111111"/>
        </w:rPr>
        <w:t>preliminary</w:t>
      </w:r>
      <w:r w:rsidR="00C55E98">
        <w:rPr>
          <w:rFonts w:cstheme="minorHAnsi"/>
          <w:color w:val="111111"/>
        </w:rPr>
        <w:t xml:space="preserve"> evidence.  </w:t>
      </w:r>
    </w:p>
    <w:p w14:paraId="05BD69FF" w14:textId="6D20A6BA" w:rsidR="00AF123A" w:rsidRPr="001F3274" w:rsidRDefault="00DF1FAF" w:rsidP="001F3274">
      <w:pPr>
        <w:pStyle w:val="ListParagraph"/>
        <w:numPr>
          <w:ilvl w:val="0"/>
          <w:numId w:val="78"/>
        </w:numPr>
        <w:rPr>
          <w:b/>
          <w:bCs/>
        </w:rPr>
      </w:pPr>
      <w:r w:rsidRPr="001F3274">
        <w:rPr>
          <w:rFonts w:cstheme="minorHAnsi"/>
          <w:b/>
          <w:bCs/>
          <w:color w:val="111111"/>
        </w:rPr>
        <w:t>Review of reviews</w:t>
      </w:r>
      <w:r w:rsidRPr="00DF1FAF">
        <w:rPr>
          <w:rFonts w:cstheme="minorHAnsi"/>
          <w:color w:val="111111"/>
        </w:rPr>
        <w:t xml:space="preserve"> </w:t>
      </w:r>
      <w:r w:rsidR="00AF123A" w:rsidRPr="00AF123A">
        <w:rPr>
          <w:b/>
          <w:bCs/>
        </w:rPr>
        <w:t xml:space="preserve">for interventions </w:t>
      </w:r>
      <w:r w:rsidR="00E55D39">
        <w:rPr>
          <w:b/>
          <w:bCs/>
        </w:rPr>
        <w:t xml:space="preserve">and </w:t>
      </w:r>
      <w:r w:rsidR="00AF123A" w:rsidRPr="00AF123A">
        <w:rPr>
          <w:b/>
          <w:bCs/>
        </w:rPr>
        <w:t xml:space="preserve">postpartum </w:t>
      </w:r>
      <w:r w:rsidR="00E55D39">
        <w:rPr>
          <w:b/>
          <w:bCs/>
        </w:rPr>
        <w:t>period</w:t>
      </w:r>
      <w:r w:rsidR="00F832F3">
        <w:rPr>
          <w:b/>
          <w:bCs/>
        </w:rPr>
        <w:t xml:space="preserve"> (research question one)</w:t>
      </w:r>
    </w:p>
    <w:p w14:paraId="58C9CD4D" w14:textId="15F054C9" w:rsidR="004E0A29" w:rsidRDefault="009965F3" w:rsidP="00DF007E">
      <w:pPr>
        <w:spacing w:after="0" w:line="480" w:lineRule="auto"/>
        <w:rPr>
          <w:rFonts w:cstheme="minorHAnsi"/>
          <w:color w:val="111111"/>
        </w:rPr>
      </w:pPr>
      <w:r>
        <w:rPr>
          <w:rFonts w:cstheme="minorHAnsi"/>
          <w:color w:val="111111"/>
        </w:rPr>
        <w:t>Systema</w:t>
      </w:r>
      <w:r w:rsidR="00CB0514">
        <w:rPr>
          <w:rFonts w:cstheme="minorHAnsi"/>
          <w:color w:val="111111"/>
        </w:rPr>
        <w:t>tic r</w:t>
      </w:r>
      <w:r w:rsidR="008F1EBC">
        <w:rPr>
          <w:rFonts w:cstheme="minorHAnsi"/>
          <w:color w:val="111111"/>
        </w:rPr>
        <w:t>eview</w:t>
      </w:r>
      <w:r w:rsidR="00752793">
        <w:rPr>
          <w:rFonts w:cstheme="minorHAnsi"/>
          <w:color w:val="111111"/>
        </w:rPr>
        <w:t xml:space="preserve"> articles</w:t>
      </w:r>
      <w:r w:rsidR="008F1EBC">
        <w:rPr>
          <w:rFonts w:cstheme="minorHAnsi"/>
          <w:color w:val="111111"/>
        </w:rPr>
        <w:t xml:space="preserve"> </w:t>
      </w:r>
      <w:r w:rsidR="006C40D9" w:rsidRPr="000D3CA0">
        <w:rPr>
          <w:rFonts w:cstheme="minorHAnsi"/>
          <w:color w:val="111111"/>
        </w:rPr>
        <w:t xml:space="preserve">published in English </w:t>
      </w:r>
      <w:r w:rsidR="006C40D9" w:rsidRPr="00ED28E3">
        <w:rPr>
          <w:rFonts w:cstheme="minorHAnsi"/>
          <w:color w:val="111111"/>
        </w:rPr>
        <w:t>1st January 2010-12th January 2021</w:t>
      </w:r>
      <w:r w:rsidR="006C40D9">
        <w:rPr>
          <w:rFonts w:cstheme="minorHAnsi"/>
          <w:color w:val="111111"/>
        </w:rPr>
        <w:t xml:space="preserve"> </w:t>
      </w:r>
      <w:r w:rsidR="000D3CA0" w:rsidRPr="000D3CA0">
        <w:rPr>
          <w:rFonts w:cstheme="minorHAnsi"/>
          <w:color w:val="111111"/>
        </w:rPr>
        <w:t>were searched</w:t>
      </w:r>
      <w:r w:rsidR="00FD3A63">
        <w:rPr>
          <w:rFonts w:cstheme="minorHAnsi"/>
          <w:color w:val="111111"/>
        </w:rPr>
        <w:t xml:space="preserve"> for</w:t>
      </w:r>
      <w:r w:rsidR="000D3CA0" w:rsidRPr="000D3CA0">
        <w:rPr>
          <w:rFonts w:cstheme="minorHAnsi"/>
          <w:color w:val="111111"/>
        </w:rPr>
        <w:t xml:space="preserve"> on </w:t>
      </w:r>
      <w:r w:rsidR="00BF5489">
        <w:rPr>
          <w:rFonts w:cstheme="minorHAnsi"/>
          <w:color w:val="111111"/>
        </w:rPr>
        <w:t xml:space="preserve">four </w:t>
      </w:r>
      <w:r w:rsidR="000D3CA0" w:rsidRPr="000D3CA0">
        <w:rPr>
          <w:rFonts w:cstheme="minorHAnsi"/>
          <w:color w:val="111111"/>
        </w:rPr>
        <w:t xml:space="preserve">major medical and social science databases: Cochrane library, EMBASE, MEDLINE, </w:t>
      </w:r>
      <w:r w:rsidR="008F1EBC">
        <w:rPr>
          <w:rFonts w:cstheme="minorHAnsi"/>
          <w:color w:val="111111"/>
        </w:rPr>
        <w:t>and</w:t>
      </w:r>
      <w:r w:rsidR="000D3CA0" w:rsidRPr="000D3CA0">
        <w:rPr>
          <w:rFonts w:cstheme="minorHAnsi"/>
          <w:color w:val="111111"/>
        </w:rPr>
        <w:t xml:space="preserve"> CINAHL. </w:t>
      </w:r>
      <w:r w:rsidR="006C40D9">
        <w:rPr>
          <w:rFonts w:cstheme="minorHAnsi"/>
          <w:color w:val="111111"/>
        </w:rPr>
        <w:t>U</w:t>
      </w:r>
      <w:r w:rsidR="006C40D9" w:rsidRPr="000D3CA0">
        <w:rPr>
          <w:rFonts w:cstheme="minorHAnsi"/>
          <w:color w:val="111111"/>
        </w:rPr>
        <w:t>sing a combination of Medical Subject Headings (</w:t>
      </w:r>
      <w:proofErr w:type="spellStart"/>
      <w:r w:rsidR="006C40D9" w:rsidRPr="000D3CA0">
        <w:rPr>
          <w:rFonts w:cstheme="minorHAnsi"/>
          <w:color w:val="111111"/>
        </w:rPr>
        <w:t>MeSH</w:t>
      </w:r>
      <w:proofErr w:type="spellEnd"/>
      <w:r w:rsidR="006C40D9" w:rsidRPr="000D3CA0">
        <w:rPr>
          <w:rFonts w:cstheme="minorHAnsi"/>
          <w:color w:val="111111"/>
        </w:rPr>
        <w:t xml:space="preserve">) and </w:t>
      </w:r>
      <w:proofErr w:type="gramStart"/>
      <w:r w:rsidR="006C40D9" w:rsidRPr="000D3CA0">
        <w:rPr>
          <w:rFonts w:cstheme="minorHAnsi"/>
          <w:color w:val="111111"/>
        </w:rPr>
        <w:t>free-text</w:t>
      </w:r>
      <w:proofErr w:type="gramEnd"/>
      <w:r w:rsidR="006C40D9" w:rsidRPr="000D3CA0">
        <w:rPr>
          <w:rFonts w:cstheme="minorHAnsi"/>
          <w:color w:val="111111"/>
        </w:rPr>
        <w:t xml:space="preserve"> </w:t>
      </w:r>
      <w:r w:rsidR="006C40D9">
        <w:rPr>
          <w:rFonts w:cstheme="minorHAnsi"/>
          <w:color w:val="111111"/>
        </w:rPr>
        <w:t>t</w:t>
      </w:r>
      <w:r w:rsidR="006C40D9" w:rsidRPr="000D3CA0">
        <w:rPr>
          <w:rFonts w:cstheme="minorHAnsi"/>
          <w:color w:val="111111"/>
        </w:rPr>
        <w:t xml:space="preserve">he </w:t>
      </w:r>
      <w:r w:rsidR="000D3CA0" w:rsidRPr="000D3CA0">
        <w:rPr>
          <w:rFonts w:cstheme="minorHAnsi"/>
          <w:color w:val="111111"/>
        </w:rPr>
        <w:t>search strategy was based on</w:t>
      </w:r>
      <w:r w:rsidR="0014183A">
        <w:rPr>
          <w:rFonts w:cstheme="minorHAnsi"/>
          <w:color w:val="111111"/>
        </w:rPr>
        <w:t xml:space="preserve"> terms </w:t>
      </w:r>
      <w:r w:rsidR="00425C15">
        <w:rPr>
          <w:rFonts w:cstheme="minorHAnsi"/>
          <w:color w:val="111111"/>
        </w:rPr>
        <w:t xml:space="preserve">relating to the </w:t>
      </w:r>
      <w:proofErr w:type="spellStart"/>
      <w:r w:rsidR="00425C15">
        <w:rPr>
          <w:rFonts w:cstheme="minorHAnsi"/>
          <w:color w:val="111111"/>
        </w:rPr>
        <w:t>interconception</w:t>
      </w:r>
      <w:proofErr w:type="spellEnd"/>
      <w:r w:rsidR="00425C15">
        <w:rPr>
          <w:rFonts w:cstheme="minorHAnsi"/>
          <w:color w:val="111111"/>
        </w:rPr>
        <w:t xml:space="preserve"> or postpartum period and nutrition</w:t>
      </w:r>
      <w:r w:rsidR="000F1D19">
        <w:rPr>
          <w:rFonts w:cstheme="minorHAnsi"/>
          <w:color w:val="111111"/>
        </w:rPr>
        <w:t xml:space="preserve"> which </w:t>
      </w:r>
      <w:r w:rsidR="002F7438">
        <w:rPr>
          <w:rFonts w:cstheme="minorHAnsi"/>
          <w:color w:val="111111"/>
        </w:rPr>
        <w:t>also included wider outcomes including physical activity</w:t>
      </w:r>
      <w:r w:rsidR="00E941B5">
        <w:rPr>
          <w:rFonts w:cstheme="minorHAnsi"/>
          <w:color w:val="111111"/>
        </w:rPr>
        <w:t xml:space="preserve"> and</w:t>
      </w:r>
      <w:r w:rsidR="002F7438">
        <w:rPr>
          <w:rFonts w:cstheme="minorHAnsi"/>
          <w:color w:val="111111"/>
        </w:rPr>
        <w:t xml:space="preserve"> prevention of NCDs</w:t>
      </w:r>
      <w:r w:rsidR="00C04042">
        <w:rPr>
          <w:rFonts w:cstheme="minorHAnsi"/>
          <w:color w:val="111111"/>
        </w:rPr>
        <w:t xml:space="preserve">. </w:t>
      </w:r>
      <w:r w:rsidR="000D3CA0" w:rsidRPr="000D3CA0">
        <w:rPr>
          <w:rFonts w:cstheme="minorHAnsi"/>
          <w:color w:val="111111"/>
        </w:rPr>
        <w:t xml:space="preserve"> </w:t>
      </w:r>
    </w:p>
    <w:p w14:paraId="24DF919C" w14:textId="0F2E45E0" w:rsidR="00EB7564" w:rsidRDefault="00DF007E" w:rsidP="00DF007E">
      <w:pPr>
        <w:spacing w:after="0" w:line="480" w:lineRule="auto"/>
      </w:pPr>
      <w:r w:rsidRPr="003C0513">
        <w:t>Publications were stored in Endnote X9.2, duplicat</w:t>
      </w:r>
      <w:r w:rsidR="006C40D9">
        <w:t>e</w:t>
      </w:r>
      <w:r w:rsidRPr="003C0513">
        <w:t xml:space="preserve">s removed and papers screened on Rayyan </w:t>
      </w:r>
      <w:proofErr w:type="spellStart"/>
      <w:r w:rsidRPr="003C0513">
        <w:t>qcri</w:t>
      </w:r>
      <w:proofErr w:type="spellEnd"/>
      <w:r w:rsidRPr="003C0513">
        <w:t xml:space="preserve"> online website</w:t>
      </w:r>
      <w:r w:rsidRPr="00EA14F7">
        <w:rPr>
          <w:vertAlign w:val="superscript"/>
        </w:rPr>
        <w:fldChar w:fldCharType="begin"/>
      </w:r>
      <w:r w:rsidR="002753D4">
        <w:rPr>
          <w:vertAlign w:val="superscript"/>
        </w:rPr>
        <w:instrText xml:space="preserve"> ADDIN EN.CITE &lt;EndNote&gt;&lt;Cite&gt;&lt;Author&gt;Ouzzani&lt;/Author&gt;&lt;Year&gt;2016&lt;/Year&gt;&lt;RecNum&gt;515&lt;/RecNum&gt;&lt;DisplayText&gt;(20)&lt;/DisplayText&gt;&lt;record&gt;&lt;rec-number&gt;515&lt;/rec-number&gt;&lt;foreign-keys&gt;&lt;key app="EN" db-id="sfa92vvzdwrstpexsw9vxt9x0dzf22dad59z" timestamp="1571209266"&gt;515&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periodical&gt;&lt;pages&gt;210&lt;/pages&gt;&lt;volume&gt;5&lt;/volume&gt;&lt;number&gt;1&lt;/number&gt;&lt;dates&gt;&lt;year&gt;2016&lt;/year&gt;&lt;/dates&gt;&lt;isbn&gt;2046-4053&lt;/isbn&gt;&lt;urls&gt;&lt;/urls&gt;&lt;/record&gt;&lt;/Cite&gt;&lt;/EndNote&gt;</w:instrText>
      </w:r>
      <w:r w:rsidRPr="00EA14F7">
        <w:rPr>
          <w:vertAlign w:val="superscript"/>
        </w:rPr>
        <w:fldChar w:fldCharType="separate"/>
      </w:r>
      <w:r w:rsidR="002753D4">
        <w:rPr>
          <w:noProof/>
          <w:vertAlign w:val="superscript"/>
        </w:rPr>
        <w:t>(20)</w:t>
      </w:r>
      <w:r w:rsidRPr="00EA14F7">
        <w:rPr>
          <w:vertAlign w:val="superscript"/>
        </w:rPr>
        <w:fldChar w:fldCharType="end"/>
      </w:r>
      <w:r>
        <w:t>.</w:t>
      </w:r>
      <w:r w:rsidR="00FD6368">
        <w:rPr>
          <w:rFonts w:cstheme="minorHAnsi"/>
          <w:color w:val="111111"/>
        </w:rPr>
        <w:t xml:space="preserve"> </w:t>
      </w:r>
      <w:r w:rsidR="00803D06">
        <w:t>Thirty percent</w:t>
      </w:r>
      <w:r w:rsidR="00FD6368">
        <w:t xml:space="preserve"> of</w:t>
      </w:r>
      <w:r w:rsidR="00FD6368" w:rsidRPr="003C0513">
        <w:t xml:space="preserve"> paper titles, abstracts and full text were double screened</w:t>
      </w:r>
      <w:r w:rsidR="00FD6368">
        <w:t xml:space="preserve"> by a second author</w:t>
      </w:r>
      <w:r w:rsidR="00FD6368" w:rsidRPr="003C0513">
        <w:t xml:space="preserve">. </w:t>
      </w:r>
      <w:r w:rsidR="006C40D9" w:rsidRPr="003C0513">
        <w:t>Table 1</w:t>
      </w:r>
      <w:r w:rsidR="006C40D9">
        <w:t xml:space="preserve"> shows</w:t>
      </w:r>
      <w:r w:rsidR="00803D06">
        <w:t xml:space="preserve"> the</w:t>
      </w:r>
      <w:r w:rsidR="006C40D9">
        <w:t xml:space="preserve"> i</w:t>
      </w:r>
      <w:r w:rsidR="00FD6368" w:rsidRPr="003C0513">
        <w:t xml:space="preserve">nclusion criteria. Discrepancies were resolved by team review, which was deemed the final consensus. </w:t>
      </w:r>
      <w:r w:rsidR="00FD6368">
        <w:t>Studies were excluded if none of the outcome criteria were part of the review</w:t>
      </w:r>
      <w:r w:rsidR="00AC1B2A">
        <w:t>s</w:t>
      </w:r>
      <w:r w:rsidR="00FD6368">
        <w:t xml:space="preserve"> </w:t>
      </w:r>
      <w:r w:rsidR="006C40D9">
        <w:t xml:space="preserve">but included </w:t>
      </w:r>
      <w:r w:rsidR="00FD6368">
        <w:t xml:space="preserve">reviews with additional outcomes besides nutrition. There were no exclusion criteria based on study design. </w:t>
      </w:r>
      <w:r w:rsidR="003922D3">
        <w:t xml:space="preserve">Figure 1 shows </w:t>
      </w:r>
      <w:r w:rsidR="006C40D9">
        <w:t xml:space="preserve">paper </w:t>
      </w:r>
      <w:r w:rsidR="00C66A6B">
        <w:t xml:space="preserve">removal in the screening process. </w:t>
      </w:r>
    </w:p>
    <w:p w14:paraId="3EFF87A2" w14:textId="7D9DC5CA" w:rsidR="0072479B" w:rsidRDefault="008A60E2" w:rsidP="000D3CA0">
      <w:pPr>
        <w:spacing w:line="480" w:lineRule="auto"/>
      </w:pPr>
      <w:bookmarkStart w:id="1" w:name="_Hlk96358719"/>
      <w:r>
        <w:t xml:space="preserve">Assessment of risk of bias </w:t>
      </w:r>
      <w:r w:rsidR="00D15C3D">
        <w:t xml:space="preserve">for review articles </w:t>
      </w:r>
      <w:r>
        <w:t xml:space="preserve">was conducted using the </w:t>
      </w:r>
      <w:r w:rsidR="006C40D9">
        <w:t xml:space="preserve">McMaster University </w:t>
      </w:r>
      <w:r>
        <w:t>Health Evidence Quality assessment tool</w:t>
      </w:r>
      <w:r w:rsidR="008A0000">
        <w:rPr>
          <w:vertAlign w:val="superscript"/>
        </w:rPr>
        <w:fldChar w:fldCharType="begin"/>
      </w:r>
      <w:r w:rsidR="002753D4">
        <w:rPr>
          <w:vertAlign w:val="superscript"/>
        </w:rPr>
        <w:instrText xml:space="preserve"> ADDIN EN.CITE &lt;EndNote&gt;&lt;Cite&gt;&lt;Author&gt;Dobbins&lt;/Author&gt;&lt;Year&gt;2010&lt;/Year&gt;&lt;RecNum&gt;924&lt;/RecNum&gt;&lt;DisplayText&gt;(21)&lt;/DisplayText&gt;&lt;record&gt;&lt;rec-number&gt;924&lt;/rec-number&gt;&lt;foreign-keys&gt;&lt;key app="EN" db-id="sfa92vvzdwrstpexsw9vxt9x0dzf22dad59z" timestamp="1634898377"&gt;924&lt;/key&gt;&lt;/foreign-keys&gt;&lt;ref-type name="Journal Article"&gt;17&lt;/ref-type&gt;&lt;contributors&gt;&lt;authors&gt;&lt;author&gt;Dobbins, Maureen&lt;/author&gt;&lt;author&gt;DeCorby, Kara&lt;/author&gt;&lt;author&gt;Robeson, Paula&lt;/author&gt;&lt;author&gt;Husson, Heather&lt;/author&gt;&lt;author&gt;Tirilis, Daiva&lt;/author&gt;&lt;author&gt;Greco, Lori&lt;/author&gt;&lt;/authors&gt;&lt;/contributors&gt;&lt;titles&gt;&lt;title&gt;A knowledge management tool for public health: health-evidence. ca&lt;/title&gt;&lt;secondary-title&gt;BMC public health&lt;/secondary-title&gt;&lt;/titles&gt;&lt;periodical&gt;&lt;full-title&gt;BMC public health&lt;/full-title&gt;&lt;/periodical&gt;&lt;pages&gt;1-16&lt;/pages&gt;&lt;volume&gt;10&lt;/volume&gt;&lt;number&gt;1&lt;/number&gt;&lt;dates&gt;&lt;year&gt;2010&lt;/year&gt;&lt;/dates&gt;&lt;isbn&gt;1471-2458&lt;/isbn&gt;&lt;urls&gt;&lt;/urls&gt;&lt;/record&gt;&lt;/Cite&gt;&lt;/EndNote&gt;</w:instrText>
      </w:r>
      <w:r w:rsidR="008A0000">
        <w:rPr>
          <w:vertAlign w:val="superscript"/>
        </w:rPr>
        <w:fldChar w:fldCharType="separate"/>
      </w:r>
      <w:r w:rsidR="002753D4">
        <w:rPr>
          <w:noProof/>
          <w:vertAlign w:val="superscript"/>
        </w:rPr>
        <w:t>(21)</w:t>
      </w:r>
      <w:r w:rsidR="008A0000">
        <w:rPr>
          <w:vertAlign w:val="superscript"/>
        </w:rPr>
        <w:fldChar w:fldCharType="end"/>
      </w:r>
      <w:r w:rsidR="006C40D9">
        <w:t>, which</w:t>
      </w:r>
      <w:r w:rsidR="00740D79">
        <w:t xml:space="preserve"> uses a 10-point framework to assess the strength of evidence and </w:t>
      </w:r>
      <w:r w:rsidR="006C40D9">
        <w:t xml:space="preserve">categorises </w:t>
      </w:r>
      <w:r w:rsidR="00740D79">
        <w:t xml:space="preserve">studies as </w:t>
      </w:r>
      <w:r w:rsidR="00740D79">
        <w:rPr>
          <w:rFonts w:cstheme="minorHAnsi"/>
          <w:color w:val="111111"/>
        </w:rPr>
        <w:t>strong (score 8-10)</w:t>
      </w:r>
      <w:r w:rsidR="006C40D9">
        <w:rPr>
          <w:rFonts w:cstheme="minorHAnsi"/>
          <w:color w:val="111111"/>
        </w:rPr>
        <w:t>,</w:t>
      </w:r>
      <w:r w:rsidR="00740D79">
        <w:rPr>
          <w:rFonts w:cstheme="minorHAnsi"/>
          <w:color w:val="111111"/>
        </w:rPr>
        <w:t xml:space="preserve"> moderate (5-7) </w:t>
      </w:r>
      <w:r w:rsidR="006C40D9">
        <w:rPr>
          <w:rFonts w:cstheme="minorHAnsi"/>
          <w:color w:val="111111"/>
        </w:rPr>
        <w:t xml:space="preserve">or </w:t>
      </w:r>
      <w:r w:rsidR="00740D79">
        <w:rPr>
          <w:rFonts w:cstheme="minorHAnsi"/>
          <w:color w:val="111111"/>
        </w:rPr>
        <w:t>weak (0-4)</w:t>
      </w:r>
      <w:r w:rsidR="006C40D9">
        <w:rPr>
          <w:rFonts w:cstheme="minorHAnsi"/>
          <w:color w:val="111111"/>
        </w:rPr>
        <w:t xml:space="preserve"> quality</w:t>
      </w:r>
      <w:r w:rsidR="00740D79">
        <w:rPr>
          <w:rFonts w:cstheme="minorHAnsi"/>
          <w:color w:val="111111"/>
        </w:rPr>
        <w:t xml:space="preserve">. </w:t>
      </w:r>
      <w:bookmarkEnd w:id="1"/>
      <w:r w:rsidR="00D55C41">
        <w:rPr>
          <w:rFonts w:cstheme="minorHAnsi"/>
          <w:color w:val="111111"/>
        </w:rPr>
        <w:t>A separate a</w:t>
      </w:r>
      <w:r w:rsidR="00D55C41" w:rsidRPr="00D55C41">
        <w:rPr>
          <w:rFonts w:cstheme="minorHAnsi"/>
          <w:color w:val="111111"/>
        </w:rPr>
        <w:t>ssessment of risk of bias</w:t>
      </w:r>
      <w:r w:rsidR="00D55C41">
        <w:rPr>
          <w:rFonts w:cstheme="minorHAnsi"/>
          <w:color w:val="111111"/>
        </w:rPr>
        <w:t xml:space="preserve"> was conducted for the pilot studies using an adapted version of the Centre for </w:t>
      </w:r>
      <w:r w:rsidR="00167A8E">
        <w:rPr>
          <w:rFonts w:cstheme="minorHAnsi"/>
          <w:color w:val="111111"/>
        </w:rPr>
        <w:t>Reviews and Dissemination</w:t>
      </w:r>
      <w:r w:rsidR="000C7A28">
        <w:rPr>
          <w:rFonts w:cstheme="minorHAnsi"/>
          <w:color w:val="111111"/>
        </w:rPr>
        <w:t xml:space="preserve"> (Table 2 &amp;</w:t>
      </w:r>
      <w:r w:rsidR="006C7A57">
        <w:rPr>
          <w:rFonts w:cstheme="minorHAnsi"/>
          <w:color w:val="111111"/>
        </w:rPr>
        <w:t xml:space="preserve"> </w:t>
      </w:r>
      <w:r w:rsidR="000C7A28">
        <w:rPr>
          <w:rFonts w:cstheme="minorHAnsi"/>
          <w:color w:val="111111"/>
        </w:rPr>
        <w:t>3)</w:t>
      </w:r>
      <w:r w:rsidR="00F82D00" w:rsidRPr="00313E8B">
        <w:rPr>
          <w:rFonts w:ascii="Times New Roman" w:hAnsi="Times New Roman" w:cs="Times New Roman"/>
          <w:vertAlign w:val="superscript"/>
        </w:rPr>
        <w:fldChar w:fldCharType="begin"/>
      </w:r>
      <w:r w:rsidR="002753D4">
        <w:rPr>
          <w:rFonts w:ascii="Times New Roman" w:hAnsi="Times New Roman" w:cs="Times New Roman"/>
          <w:vertAlign w:val="superscript"/>
        </w:rPr>
        <w:instrText xml:space="preserve"> ADDIN EN.CITE &lt;EndNote&gt;&lt;Cite&gt;&lt;Author&gt;University of York. Centre for Reviews Dissemination&lt;/Author&gt;&lt;Year&gt;2009&lt;/Year&gt;&lt;RecNum&gt;90&lt;/RecNum&gt;&lt;DisplayText&gt;(22)&lt;/DisplayText&gt;&lt;record&gt;&lt;rec-number&gt;90&lt;/rec-number&gt;&lt;foreign-keys&gt;&lt;key app="EN" db-id="sfa92vvzdwrstpexsw9vxt9x0dzf22dad59z" timestamp="1548326577"&gt;90&lt;/key&gt;&lt;/foreign-keys&gt;&lt;ref-type name="Book"&gt;6&lt;/ref-type&gt;&lt;contributors&gt;&lt;authors&gt;&lt;author&gt;University of York. Centre for Reviews Dissemination,&lt;/author&gt;&lt;/authors&gt;&lt;/contributors&gt;&lt;titles&gt;&lt;title&gt;Systematic reviews: CRD&amp;apos;s guidance for undertaking reviews in health care&lt;/title&gt;&lt;/titles&gt;&lt;dates&gt;&lt;year&gt;2009&lt;/year&gt;&lt;/dates&gt;&lt;publisher&gt;University of York, Centre for Reviews &amp;amp; Dissemination&lt;/publisher&gt;&lt;isbn&gt;1900640473&lt;/isbn&gt;&lt;urls&gt;&lt;/urls&gt;&lt;/record&gt;&lt;/Cite&gt;&lt;/EndNote&gt;</w:instrText>
      </w:r>
      <w:r w:rsidR="00F82D00" w:rsidRPr="00313E8B">
        <w:rPr>
          <w:rFonts w:ascii="Times New Roman" w:hAnsi="Times New Roman" w:cs="Times New Roman"/>
          <w:vertAlign w:val="superscript"/>
        </w:rPr>
        <w:fldChar w:fldCharType="separate"/>
      </w:r>
      <w:r w:rsidR="002753D4">
        <w:rPr>
          <w:rFonts w:ascii="Times New Roman" w:hAnsi="Times New Roman" w:cs="Times New Roman"/>
          <w:noProof/>
          <w:vertAlign w:val="superscript"/>
        </w:rPr>
        <w:t>(22)</w:t>
      </w:r>
      <w:r w:rsidR="00F82D00" w:rsidRPr="00313E8B">
        <w:rPr>
          <w:rFonts w:ascii="Times New Roman" w:hAnsi="Times New Roman" w:cs="Times New Roman"/>
          <w:vertAlign w:val="superscript"/>
        </w:rPr>
        <w:fldChar w:fldCharType="end"/>
      </w:r>
      <w:r w:rsidR="00167A8E">
        <w:rPr>
          <w:rFonts w:cstheme="minorHAnsi"/>
          <w:color w:val="111111"/>
        </w:rPr>
        <w:t>.</w:t>
      </w:r>
      <w:r w:rsidR="00D55C41" w:rsidRPr="00D55C41">
        <w:rPr>
          <w:rFonts w:cstheme="minorHAnsi"/>
          <w:color w:val="111111"/>
        </w:rPr>
        <w:t xml:space="preserve"> </w:t>
      </w:r>
      <w:r w:rsidR="001C18CF">
        <w:rPr>
          <w:rFonts w:cstheme="minorHAnsi"/>
          <w:color w:val="111111"/>
        </w:rPr>
        <w:t xml:space="preserve">All identified studies were assessed by two independent reviewers (DW, CMJ). </w:t>
      </w:r>
      <w:r w:rsidR="00203BF6">
        <w:rPr>
          <w:rFonts w:cstheme="minorHAnsi"/>
          <w:color w:val="111111"/>
        </w:rPr>
        <w:t>Ten percent of studies</w:t>
      </w:r>
      <w:r w:rsidR="00A8084B">
        <w:rPr>
          <w:rFonts w:cstheme="minorHAnsi"/>
          <w:color w:val="111111"/>
        </w:rPr>
        <w:t xml:space="preserve"> were double </w:t>
      </w:r>
      <w:r w:rsidR="00203BF6">
        <w:rPr>
          <w:rFonts w:cstheme="minorHAnsi"/>
          <w:color w:val="111111"/>
        </w:rPr>
        <w:t>assessed</w:t>
      </w:r>
      <w:r w:rsidR="00A8084B">
        <w:rPr>
          <w:rFonts w:cstheme="minorHAnsi"/>
          <w:color w:val="111111"/>
        </w:rPr>
        <w:t xml:space="preserve"> to ensure a level of consistency, and any queries were resolved through discussion</w:t>
      </w:r>
      <w:r w:rsidR="001C18CF">
        <w:rPr>
          <w:rFonts w:cstheme="minorHAnsi"/>
          <w:color w:val="111111"/>
        </w:rPr>
        <w:t xml:space="preserve">. </w:t>
      </w:r>
      <w:r w:rsidR="006C40D9">
        <w:t xml:space="preserve">Table </w:t>
      </w:r>
      <w:r w:rsidR="000C7A28">
        <w:t>4</w:t>
      </w:r>
      <w:r w:rsidR="006C40D9">
        <w:t xml:space="preserve"> shows a</w:t>
      </w:r>
      <w:r w:rsidR="00F66167">
        <w:t xml:space="preserve"> descripti</w:t>
      </w:r>
      <w:r w:rsidR="00893BBD">
        <w:t>ve</w:t>
      </w:r>
      <w:r w:rsidR="00F66167">
        <w:t xml:space="preserve"> table of the systematic reviews</w:t>
      </w:r>
      <w:r w:rsidR="00120A18">
        <w:t xml:space="preserve">, </w:t>
      </w:r>
      <w:r w:rsidR="00F66167">
        <w:t>meta-</w:t>
      </w:r>
      <w:proofErr w:type="gramStart"/>
      <w:r w:rsidR="00F66167">
        <w:t>analys</w:t>
      </w:r>
      <w:r w:rsidR="00E45516">
        <w:t>e</w:t>
      </w:r>
      <w:r w:rsidR="00F66167">
        <w:t>s</w:t>
      </w:r>
      <w:proofErr w:type="gramEnd"/>
      <w:r w:rsidR="00F66167">
        <w:t xml:space="preserve"> </w:t>
      </w:r>
      <w:r w:rsidR="00120A18">
        <w:t>and pilot studies</w:t>
      </w:r>
      <w:r w:rsidR="00F66167">
        <w:t xml:space="preserve">. </w:t>
      </w:r>
    </w:p>
    <w:p w14:paraId="1EAC00FF" w14:textId="7C89E6A4" w:rsidR="00AF123A" w:rsidRPr="001F3274" w:rsidRDefault="00E55D39" w:rsidP="001F3274">
      <w:pPr>
        <w:pStyle w:val="ListParagraph"/>
        <w:numPr>
          <w:ilvl w:val="0"/>
          <w:numId w:val="78"/>
        </w:numPr>
        <w:rPr>
          <w:b/>
          <w:bCs/>
        </w:rPr>
      </w:pPr>
      <w:r>
        <w:rPr>
          <w:b/>
          <w:bCs/>
        </w:rPr>
        <w:t>G</w:t>
      </w:r>
      <w:r w:rsidRPr="00E55D39">
        <w:rPr>
          <w:b/>
          <w:bCs/>
        </w:rPr>
        <w:t xml:space="preserve">rey literature review of policy guidelines in the </w:t>
      </w:r>
      <w:proofErr w:type="spellStart"/>
      <w:r w:rsidRPr="00E55D39">
        <w:rPr>
          <w:b/>
          <w:bCs/>
        </w:rPr>
        <w:t>interconception</w:t>
      </w:r>
      <w:proofErr w:type="spellEnd"/>
      <w:r w:rsidRPr="00E55D39">
        <w:rPr>
          <w:b/>
          <w:bCs/>
        </w:rPr>
        <w:t xml:space="preserve"> and postpartum period</w:t>
      </w:r>
      <w:r w:rsidR="00AF123A" w:rsidRPr="001F3274">
        <w:rPr>
          <w:b/>
          <w:bCs/>
        </w:rPr>
        <w:t xml:space="preserve"> </w:t>
      </w:r>
      <w:r w:rsidR="00F832F3">
        <w:rPr>
          <w:b/>
          <w:bCs/>
        </w:rPr>
        <w:t>(research question two)</w:t>
      </w:r>
    </w:p>
    <w:p w14:paraId="47AF0709" w14:textId="74EA7DB2" w:rsidR="00AF123A" w:rsidRDefault="00AF123A" w:rsidP="00AF123A">
      <w:pPr>
        <w:spacing w:after="0" w:line="480" w:lineRule="auto"/>
        <w:rPr>
          <w:rFonts w:cstheme="minorHAnsi"/>
          <w:color w:val="111111"/>
        </w:rPr>
      </w:pPr>
      <w:r>
        <w:rPr>
          <w:rFonts w:cstheme="minorHAnsi"/>
          <w:color w:val="111111"/>
        </w:rPr>
        <w:t xml:space="preserve">Additionally, a review </w:t>
      </w:r>
      <w:r w:rsidRPr="00A16C41">
        <w:rPr>
          <w:rFonts w:cstheme="minorHAnsi"/>
          <w:color w:val="111111"/>
        </w:rPr>
        <w:t xml:space="preserve">of published guidelines </w:t>
      </w:r>
      <w:r>
        <w:rPr>
          <w:rFonts w:cstheme="minorHAnsi"/>
          <w:color w:val="111111"/>
        </w:rPr>
        <w:t>from</w:t>
      </w:r>
      <w:r w:rsidRPr="00A16C41">
        <w:rPr>
          <w:rFonts w:cstheme="minorHAnsi"/>
          <w:color w:val="111111"/>
        </w:rPr>
        <w:t xml:space="preserve"> </w:t>
      </w:r>
      <w:r>
        <w:rPr>
          <w:rFonts w:cstheme="minorHAnsi"/>
          <w:color w:val="111111"/>
        </w:rPr>
        <w:t xml:space="preserve">eleven </w:t>
      </w:r>
      <w:r w:rsidRPr="00A16C41">
        <w:rPr>
          <w:rFonts w:cstheme="minorHAnsi"/>
          <w:color w:val="111111"/>
        </w:rPr>
        <w:t>UK</w:t>
      </w:r>
      <w:r>
        <w:rPr>
          <w:rFonts w:cstheme="minorHAnsi"/>
          <w:color w:val="111111"/>
        </w:rPr>
        <w:t xml:space="preserve"> </w:t>
      </w:r>
      <w:r w:rsidRPr="00A16C41">
        <w:rPr>
          <w:rFonts w:cstheme="minorHAnsi"/>
          <w:color w:val="111111"/>
        </w:rPr>
        <w:t>public health organisations and government agencies</w:t>
      </w:r>
      <w:r>
        <w:rPr>
          <w:rFonts w:cstheme="minorHAnsi"/>
          <w:color w:val="111111"/>
        </w:rPr>
        <w:t xml:space="preserve"> was also conducted. The UK was selected as a case study to identify the current state of recommendations and guidelines for multiple stakeholders in the </w:t>
      </w:r>
      <w:proofErr w:type="spellStart"/>
      <w:r>
        <w:rPr>
          <w:rFonts w:cstheme="minorHAnsi"/>
          <w:color w:val="111111"/>
        </w:rPr>
        <w:t>interconception</w:t>
      </w:r>
      <w:proofErr w:type="spellEnd"/>
      <w:r>
        <w:rPr>
          <w:rFonts w:cstheme="minorHAnsi"/>
          <w:color w:val="111111"/>
        </w:rPr>
        <w:t xml:space="preserve"> </w:t>
      </w:r>
      <w:r>
        <w:rPr>
          <w:rFonts w:cstheme="minorHAnsi"/>
          <w:color w:val="111111"/>
        </w:rPr>
        <w:lastRenderedPageBreak/>
        <w:t xml:space="preserve">period. As the policy review identified documents with a range of issues within the </w:t>
      </w:r>
      <w:proofErr w:type="spellStart"/>
      <w:r>
        <w:rPr>
          <w:rFonts w:cstheme="minorHAnsi"/>
          <w:color w:val="111111"/>
        </w:rPr>
        <w:t>interconception</w:t>
      </w:r>
      <w:proofErr w:type="spellEnd"/>
      <w:r>
        <w:rPr>
          <w:rFonts w:cstheme="minorHAnsi"/>
          <w:color w:val="111111"/>
        </w:rPr>
        <w:t xml:space="preserve"> and postpartum period, thematic analysis was conducted </w:t>
      </w:r>
      <w:r w:rsidR="00E45516">
        <w:rPr>
          <w:rFonts w:cstheme="minorHAnsi"/>
          <w:color w:val="111111"/>
        </w:rPr>
        <w:t xml:space="preserve">by two experienced (7 years+) qualitative researchers </w:t>
      </w:r>
      <w:r>
        <w:rPr>
          <w:rFonts w:cstheme="minorHAnsi"/>
          <w:color w:val="111111"/>
        </w:rPr>
        <w:t>to synthesis the guidelines into key domains</w:t>
      </w:r>
      <w:r>
        <w:rPr>
          <w:rFonts w:cstheme="minorHAnsi"/>
          <w:color w:val="111111"/>
          <w:vertAlign w:val="superscript"/>
        </w:rPr>
        <w:fldChar w:fldCharType="begin"/>
      </w:r>
      <w:r w:rsidR="002753D4">
        <w:rPr>
          <w:rFonts w:cstheme="minorHAnsi"/>
          <w:color w:val="111111"/>
          <w:vertAlign w:val="superscript"/>
        </w:rPr>
        <w:instrText xml:space="preserve"> ADDIN EN.CITE &lt;EndNote&gt;&lt;Cite&gt;&lt;Author&gt;Bowen&lt;/Author&gt;&lt;Year&gt;2009&lt;/Year&gt;&lt;RecNum&gt;1215&lt;/RecNum&gt;&lt;DisplayText&gt;(23)&lt;/DisplayText&gt;&lt;record&gt;&lt;rec-number&gt;1215&lt;/rec-number&gt;&lt;foreign-keys&gt;&lt;key app="EN" db-id="sfa92vvzdwrstpexsw9vxt9x0dzf22dad59z" timestamp="1644517228"&gt;1215&lt;/key&gt;&lt;/foreign-keys&gt;&lt;ref-type name="Journal Article"&gt;17&lt;/ref-type&gt;&lt;contributors&gt;&lt;authors&gt;&lt;author&gt;Bowen, Glenn A&lt;/author&gt;&lt;/authors&gt;&lt;/contributors&gt;&lt;titles&gt;&lt;title&gt;Document analysis as a qualitative research method&lt;/title&gt;&lt;secondary-title&gt;Qualitative research journal&lt;/secondary-title&gt;&lt;/titles&gt;&lt;periodical&gt;&lt;full-title&gt;Qualitative research journal&lt;/full-title&gt;&lt;/periodical&gt;&lt;dates&gt;&lt;year&gt;2009&lt;/year&gt;&lt;/dates&gt;&lt;isbn&gt;1443-9883&lt;/isbn&gt;&lt;urls&gt;&lt;/urls&gt;&lt;/record&gt;&lt;/Cite&gt;&lt;/EndNote&gt;</w:instrText>
      </w:r>
      <w:r>
        <w:rPr>
          <w:rFonts w:cstheme="minorHAnsi"/>
          <w:color w:val="111111"/>
          <w:vertAlign w:val="superscript"/>
        </w:rPr>
        <w:fldChar w:fldCharType="separate"/>
      </w:r>
      <w:r w:rsidR="002753D4">
        <w:rPr>
          <w:rFonts w:cstheme="minorHAnsi"/>
          <w:noProof/>
          <w:color w:val="111111"/>
          <w:vertAlign w:val="superscript"/>
        </w:rPr>
        <w:t>(23)</w:t>
      </w:r>
      <w:r>
        <w:rPr>
          <w:rFonts w:cstheme="minorHAnsi"/>
          <w:color w:val="111111"/>
          <w:vertAlign w:val="superscript"/>
        </w:rPr>
        <w:fldChar w:fldCharType="end"/>
      </w:r>
      <w:r>
        <w:rPr>
          <w:rFonts w:cstheme="minorHAnsi"/>
          <w:color w:val="111111"/>
        </w:rPr>
        <w:t xml:space="preserve">. </w:t>
      </w:r>
      <w:r w:rsidR="007E0F62">
        <w:t>Guideline documents were entered into a reporting table which included the relevant recommendations (Table 5).</w:t>
      </w:r>
    </w:p>
    <w:p w14:paraId="2F73879C" w14:textId="52955D12" w:rsidR="00DF007E" w:rsidRDefault="00DF007E" w:rsidP="000D3CA0">
      <w:pPr>
        <w:spacing w:line="480" w:lineRule="auto"/>
      </w:pPr>
      <w:r>
        <w:t>&lt;Insert figure 1&gt;</w:t>
      </w:r>
    </w:p>
    <w:p w14:paraId="4C8D5242" w14:textId="04258BDE" w:rsidR="00E65386" w:rsidRDefault="00E65386" w:rsidP="000D3CA0">
      <w:pPr>
        <w:spacing w:line="480" w:lineRule="auto"/>
      </w:pPr>
      <w:r>
        <w:t>&lt;Insert table 1&gt;</w:t>
      </w:r>
    </w:p>
    <w:p w14:paraId="02275158" w14:textId="00F577A8" w:rsidR="00E65386" w:rsidRDefault="00E65386" w:rsidP="00E65386">
      <w:pPr>
        <w:spacing w:line="480" w:lineRule="auto"/>
      </w:pPr>
      <w:r>
        <w:t>&lt;Insert table 2&gt;</w:t>
      </w:r>
    </w:p>
    <w:p w14:paraId="08D0480C" w14:textId="4018AD18" w:rsidR="00E65386" w:rsidRDefault="00E65386" w:rsidP="00E65386">
      <w:pPr>
        <w:spacing w:line="480" w:lineRule="auto"/>
      </w:pPr>
      <w:r>
        <w:t>&lt;Insert table 3&gt;</w:t>
      </w:r>
    </w:p>
    <w:p w14:paraId="262CF167" w14:textId="072E98DC" w:rsidR="006C7A57" w:rsidRDefault="006C7A57" w:rsidP="006C7A57">
      <w:pPr>
        <w:spacing w:line="480" w:lineRule="auto"/>
      </w:pPr>
      <w:r>
        <w:t>&lt;Insert table 4&gt;</w:t>
      </w:r>
    </w:p>
    <w:p w14:paraId="0DB54AE3" w14:textId="4A73E7E1" w:rsidR="006C7A57" w:rsidRDefault="006C7A57" w:rsidP="00E65386">
      <w:pPr>
        <w:spacing w:line="480" w:lineRule="auto"/>
      </w:pPr>
      <w:r>
        <w:t>&lt;Insert table 5&gt;</w:t>
      </w:r>
    </w:p>
    <w:p w14:paraId="1511FAE9" w14:textId="58F1EECC" w:rsidR="004F42E3" w:rsidRPr="004F42E3" w:rsidRDefault="004F42E3" w:rsidP="00E65386">
      <w:pPr>
        <w:spacing w:line="480" w:lineRule="auto"/>
        <w:rPr>
          <w:i/>
          <w:iCs/>
        </w:rPr>
      </w:pPr>
      <w:r w:rsidRPr="004F42E3">
        <w:rPr>
          <w:i/>
          <w:iCs/>
        </w:rPr>
        <w:t>(</w:t>
      </w:r>
      <w:r w:rsidR="00803D06">
        <w:rPr>
          <w:i/>
          <w:iCs/>
        </w:rPr>
        <w:t>Figure and t</w:t>
      </w:r>
      <w:r w:rsidRPr="004F42E3">
        <w:rPr>
          <w:i/>
          <w:iCs/>
        </w:rPr>
        <w:t>ables presented at the end of manuscript)</w:t>
      </w:r>
    </w:p>
    <w:p w14:paraId="524E1E6F" w14:textId="764CCB88" w:rsidR="002F5B2A" w:rsidRPr="001F47C8" w:rsidRDefault="002F5B2A" w:rsidP="000D3CA0">
      <w:pPr>
        <w:spacing w:line="480" w:lineRule="auto"/>
      </w:pPr>
      <w:bookmarkStart w:id="2" w:name="_Hlk89240049"/>
      <w:r>
        <w:t>Descripti</w:t>
      </w:r>
      <w:r w:rsidR="00893BBD">
        <w:t>ve</w:t>
      </w:r>
      <w:r>
        <w:t xml:space="preserve"> tables of the </w:t>
      </w:r>
      <w:r w:rsidR="000432CE">
        <w:t xml:space="preserve">reviews, pilot studies and guidelines </w:t>
      </w:r>
      <w:r w:rsidR="00893BBD">
        <w:t xml:space="preserve">were used to underpin </w:t>
      </w:r>
      <w:r w:rsidR="003D0846">
        <w:t xml:space="preserve">the synthesis of the findings and key messages. The guidelines </w:t>
      </w:r>
      <w:r w:rsidR="00F9642B">
        <w:t xml:space="preserve">description table </w:t>
      </w:r>
      <w:r w:rsidR="00974195">
        <w:t>was</w:t>
      </w:r>
      <w:r w:rsidR="00F9642B">
        <w:t xml:space="preserve"> qualitative</w:t>
      </w:r>
      <w:r w:rsidR="00852AA3">
        <w:t>ly</w:t>
      </w:r>
      <w:r w:rsidR="00F9642B">
        <w:t xml:space="preserve"> analysed using NVivo software version 12</w:t>
      </w:r>
      <w:r w:rsidR="005D47A6">
        <w:t xml:space="preserve"> </w:t>
      </w:r>
      <w:r w:rsidR="005B3CF0">
        <w:t>to generate</w:t>
      </w:r>
      <w:r w:rsidR="005D47A6">
        <w:t xml:space="preserve"> categories</w:t>
      </w:r>
      <w:r w:rsidR="00893BBD">
        <w:t>,</w:t>
      </w:r>
      <w:r w:rsidR="005D47A6">
        <w:t xml:space="preserve"> later developed </w:t>
      </w:r>
      <w:r w:rsidR="005B3CF0">
        <w:t>into a</w:t>
      </w:r>
      <w:r w:rsidR="007C0EEA">
        <w:t xml:space="preserve"> framework of </w:t>
      </w:r>
      <w:r w:rsidR="005D47A6">
        <w:t xml:space="preserve">six </w:t>
      </w:r>
      <w:r w:rsidR="009A37D0">
        <w:t>domains</w:t>
      </w:r>
      <w:r w:rsidR="005B3CF0">
        <w:t xml:space="preserve">, which structure the </w:t>
      </w:r>
      <w:r w:rsidR="00ED65C6">
        <w:t>results</w:t>
      </w:r>
      <w:r w:rsidR="00F9642B">
        <w:t xml:space="preserve">. </w:t>
      </w:r>
      <w:r w:rsidR="00405DA2" w:rsidRPr="00405DA2">
        <w:t xml:space="preserve">Findings </w:t>
      </w:r>
      <w:r w:rsidR="003E015D">
        <w:t xml:space="preserve">are described </w:t>
      </w:r>
      <w:r w:rsidR="00405DA2" w:rsidRPr="00405DA2">
        <w:t>using a narrative synthesis approach</w:t>
      </w:r>
      <w:r w:rsidR="003367CF">
        <w:t xml:space="preserve"> based on the six key </w:t>
      </w:r>
      <w:r w:rsidR="00ED65C6">
        <w:t>domains</w:t>
      </w:r>
      <w:r w:rsidR="003367CF">
        <w:t xml:space="preserve"> of focus of the guidelines</w:t>
      </w:r>
      <w:bookmarkEnd w:id="2"/>
      <w:r w:rsidR="00405DA2" w:rsidRPr="00405DA2">
        <w:rPr>
          <w:vertAlign w:val="superscript"/>
        </w:rPr>
        <w:fldChar w:fldCharType="begin"/>
      </w:r>
      <w:r w:rsidR="00CC0E9C">
        <w:rPr>
          <w:vertAlign w:val="superscript"/>
        </w:rPr>
        <w:instrText xml:space="preserve"> ADDIN EN.CITE &lt;EndNote&gt;&lt;Cite&gt;&lt;Author&gt;Popay&lt;/Author&gt;&lt;Year&gt;2006&lt;/Year&gt;&lt;RecNum&gt;553&lt;/RecNum&gt;&lt;DisplayText&gt;(24)&lt;/DisplayText&gt;&lt;record&gt;&lt;rec-number&gt;553&lt;/rec-number&gt;&lt;foreign-keys&gt;&lt;key app="EN" db-id="sfa92vvzdwrstpexsw9vxt9x0dzf22dad59z" timestamp="1575707977"&gt;553&lt;/key&gt;&lt;/foreign-keys&gt;&lt;ref-type name="Journal Article"&gt;17&lt;/ref-type&gt;&lt;contributors&gt;&lt;authors&gt;&lt;author&gt;Popay, Jennie&lt;/author&gt;&lt;author&gt;Roberts, Helen&lt;/author&gt;&lt;author&gt;Sowden, Amanda&lt;/author&gt;&lt;author&gt;Petticrew, Mark&lt;/author&gt;&lt;author&gt;Arai, Lisa&lt;/author&gt;&lt;author&gt;Rodgers, Mark&lt;/author&gt;&lt;author&gt;Britten, Nicky&lt;/author&gt;&lt;author&gt;Roen, Katrina&lt;/author&gt;&lt;author&gt;Duffy, Steven&lt;/author&gt;&lt;/authors&gt;&lt;/contributors&gt;&lt;titles&gt;&lt;title&gt;Guidance on the conduct of narrative synthesis in systematic reviews&lt;/title&gt;&lt;secondary-title&gt;A product from the ESRC methods programme Version&lt;/secondary-title&gt;&lt;/titles&gt;&lt;periodical&gt;&lt;full-title&gt;A product from the ESRC methods programme Version&lt;/full-title&gt;&lt;/periodical&gt;&lt;pages&gt;b92&lt;/pages&gt;&lt;volume&gt;1&lt;/volume&gt;&lt;dates&gt;&lt;year&gt;2006&lt;/year&gt;&lt;/dates&gt;&lt;urls&gt;&lt;/urls&gt;&lt;/record&gt;&lt;/Cite&gt;&lt;/EndNote&gt;</w:instrText>
      </w:r>
      <w:r w:rsidR="00405DA2" w:rsidRPr="00405DA2">
        <w:rPr>
          <w:vertAlign w:val="superscript"/>
        </w:rPr>
        <w:fldChar w:fldCharType="separate"/>
      </w:r>
      <w:r w:rsidR="00CC0E9C">
        <w:rPr>
          <w:noProof/>
          <w:vertAlign w:val="superscript"/>
        </w:rPr>
        <w:t>(24)</w:t>
      </w:r>
      <w:r w:rsidR="00405DA2" w:rsidRPr="00405DA2">
        <w:rPr>
          <w:vertAlign w:val="superscript"/>
        </w:rPr>
        <w:fldChar w:fldCharType="end"/>
      </w:r>
      <w:r w:rsidR="00405DA2">
        <w:rPr>
          <w:rFonts w:ascii="Times New Roman" w:hAnsi="Times New Roman" w:cs="Times New Roman"/>
        </w:rPr>
        <w:t>.</w:t>
      </w:r>
      <w:r w:rsidR="00AB6BB9">
        <w:rPr>
          <w:rFonts w:ascii="Times New Roman" w:hAnsi="Times New Roman" w:cs="Times New Roman"/>
        </w:rPr>
        <w:t xml:space="preserve"> </w:t>
      </w:r>
      <w:r w:rsidR="00AB6BB9" w:rsidRPr="001F47C8">
        <w:t>Narrative synthesis was conducted to provide a high-level overview of the findings from the three methods described above.</w:t>
      </w:r>
      <w:r w:rsidR="00E100AA" w:rsidRPr="001F47C8">
        <w:t xml:space="preserve"> Figure 1 shows the systematic inclusion of studies for the review of review</w:t>
      </w:r>
      <w:r w:rsidR="00E106DE" w:rsidRPr="001F47C8">
        <w:t>;</w:t>
      </w:r>
      <w:r w:rsidR="00E100AA" w:rsidRPr="001F47C8">
        <w:t xml:space="preserve"> a figure to illustrate the </w:t>
      </w:r>
      <w:r w:rsidR="00A50723" w:rsidRPr="001F47C8">
        <w:t>additional</w:t>
      </w:r>
      <w:r w:rsidR="00E100AA" w:rsidRPr="001F47C8">
        <w:t xml:space="preserve"> two methods was not possible as these methods were searched manually. </w:t>
      </w:r>
    </w:p>
    <w:p w14:paraId="0521B15B" w14:textId="02DAF3C4" w:rsidR="00405DA2" w:rsidRPr="00CE27A5" w:rsidRDefault="00405DA2" w:rsidP="001F3274">
      <w:pPr>
        <w:keepNext/>
        <w:spacing w:line="480" w:lineRule="auto"/>
        <w:rPr>
          <w:b/>
          <w:bCs/>
        </w:rPr>
      </w:pPr>
      <w:r w:rsidRPr="00CE27A5">
        <w:rPr>
          <w:b/>
          <w:bCs/>
        </w:rPr>
        <w:t>Results</w:t>
      </w:r>
    </w:p>
    <w:p w14:paraId="639792DC" w14:textId="519421A1" w:rsidR="007B7A17" w:rsidRDefault="007B1239" w:rsidP="000D3CA0">
      <w:pPr>
        <w:spacing w:line="480" w:lineRule="auto"/>
      </w:pPr>
      <w:r w:rsidRPr="00F110C2">
        <w:t xml:space="preserve">We found 47 documents with guidelines, </w:t>
      </w:r>
      <w:r w:rsidR="00893BBD">
        <w:t xml:space="preserve">alongside </w:t>
      </w:r>
      <w:r w:rsidRPr="00F110C2">
        <w:t xml:space="preserve">29 </w:t>
      </w:r>
      <w:r w:rsidR="006A3903">
        <w:t xml:space="preserve">systematic </w:t>
      </w:r>
      <w:r w:rsidRPr="00F110C2">
        <w:t xml:space="preserve">reviews and 6 pilot studies on </w:t>
      </w:r>
      <w:proofErr w:type="spellStart"/>
      <w:r w:rsidRPr="00F110C2">
        <w:t>interconception</w:t>
      </w:r>
      <w:proofErr w:type="spellEnd"/>
      <w:r w:rsidRPr="00F110C2">
        <w:t xml:space="preserve"> and postpartum care </w:t>
      </w:r>
      <w:r w:rsidR="00893BBD">
        <w:t>in which</w:t>
      </w:r>
      <w:r w:rsidRPr="00F110C2">
        <w:t xml:space="preserve"> the interventions and outcomes may also inform care.</w:t>
      </w:r>
      <w:r w:rsidR="008E593D">
        <w:t xml:space="preserve"> </w:t>
      </w:r>
      <w:r w:rsidR="0057649E">
        <w:t xml:space="preserve">These findings are </w:t>
      </w:r>
      <w:r w:rsidR="00993276">
        <w:t>synthesised</w:t>
      </w:r>
      <w:r w:rsidR="0057649E">
        <w:t xml:space="preserve"> into a framework for </w:t>
      </w:r>
      <w:proofErr w:type="spellStart"/>
      <w:r w:rsidR="0057649E">
        <w:t>interconception</w:t>
      </w:r>
      <w:proofErr w:type="spellEnd"/>
      <w:r w:rsidR="0057649E">
        <w:t xml:space="preserve"> care</w:t>
      </w:r>
      <w:r w:rsidR="00D45292">
        <w:t xml:space="preserve">. </w:t>
      </w:r>
      <w:r w:rsidR="00C65753">
        <w:t xml:space="preserve">A narrative synthesis </w:t>
      </w:r>
      <w:r w:rsidR="00C65753">
        <w:lastRenderedPageBreak/>
        <w:t>of the</w:t>
      </w:r>
      <w:r w:rsidR="003F46FB">
        <w:t xml:space="preserve"> scoping</w:t>
      </w:r>
      <w:r w:rsidR="00C65753">
        <w:t xml:space="preserve"> review is presented below</w:t>
      </w:r>
      <w:r w:rsidR="00A550EA">
        <w:t xml:space="preserve"> </w:t>
      </w:r>
      <w:r w:rsidR="00D757D9">
        <w:t xml:space="preserve">and </w:t>
      </w:r>
      <w:r w:rsidR="00A550EA">
        <w:t>organised by</w:t>
      </w:r>
      <w:r w:rsidR="0025287B">
        <w:t xml:space="preserve"> the methods used and</w:t>
      </w:r>
      <w:r w:rsidR="00A550EA">
        <w:t xml:space="preserve"> </w:t>
      </w:r>
      <w:r w:rsidR="0025287B">
        <w:t xml:space="preserve">the domains that </w:t>
      </w:r>
      <w:r w:rsidR="00D757D9">
        <w:t>were generated</w:t>
      </w:r>
      <w:r w:rsidR="0025287B">
        <w:t xml:space="preserve"> </w:t>
      </w:r>
      <w:r w:rsidR="00D757D9">
        <w:t>from</w:t>
      </w:r>
      <w:r w:rsidR="0025287B">
        <w:t xml:space="preserve"> thematic analysis </w:t>
      </w:r>
      <w:r w:rsidR="00D757D9">
        <w:t>of</w:t>
      </w:r>
      <w:r w:rsidR="0025287B">
        <w:t xml:space="preserve"> the policy documents. </w:t>
      </w:r>
    </w:p>
    <w:p w14:paraId="24150AB9" w14:textId="5B8A7E6C" w:rsidR="00F05238" w:rsidRPr="00742769" w:rsidRDefault="00D45292" w:rsidP="001F3274">
      <w:pPr>
        <w:pStyle w:val="ListParagraph"/>
        <w:numPr>
          <w:ilvl w:val="0"/>
          <w:numId w:val="80"/>
        </w:numPr>
        <w:rPr>
          <w:b/>
          <w:bCs/>
        </w:rPr>
      </w:pPr>
      <w:r>
        <w:rPr>
          <w:b/>
          <w:bCs/>
        </w:rPr>
        <w:t xml:space="preserve">Findings from </w:t>
      </w:r>
      <w:r w:rsidR="002018AC">
        <w:rPr>
          <w:b/>
          <w:bCs/>
        </w:rPr>
        <w:t xml:space="preserve">pilot studies on </w:t>
      </w:r>
      <w:proofErr w:type="spellStart"/>
      <w:r w:rsidR="00893BBD">
        <w:rPr>
          <w:b/>
          <w:bCs/>
        </w:rPr>
        <w:t>i</w:t>
      </w:r>
      <w:r w:rsidR="00F05238" w:rsidRPr="00742769">
        <w:rPr>
          <w:b/>
          <w:bCs/>
        </w:rPr>
        <w:t>nterconception</w:t>
      </w:r>
      <w:proofErr w:type="spellEnd"/>
      <w:r w:rsidR="00F05238" w:rsidRPr="00742769">
        <w:rPr>
          <w:b/>
          <w:bCs/>
        </w:rPr>
        <w:t xml:space="preserve"> care during the postpartum period</w:t>
      </w:r>
      <w:r w:rsidR="008E593D" w:rsidRPr="00742769">
        <w:rPr>
          <w:b/>
          <w:bCs/>
        </w:rPr>
        <w:t xml:space="preserve"> </w:t>
      </w:r>
    </w:p>
    <w:p w14:paraId="167866A2" w14:textId="4BDCF997" w:rsidR="000627DA" w:rsidRDefault="002018AC" w:rsidP="000D3CA0">
      <w:pPr>
        <w:tabs>
          <w:tab w:val="left" w:pos="1053"/>
        </w:tabs>
        <w:spacing w:line="480" w:lineRule="auto"/>
        <w:rPr>
          <w:rFonts w:ascii="Arial" w:hAnsi="Arial" w:cs="Arial"/>
          <w:b/>
          <w:bCs/>
          <w:color w:val="222222"/>
          <w:sz w:val="20"/>
          <w:szCs w:val="20"/>
          <w:shd w:val="clear" w:color="auto" w:fill="FFFFFF"/>
        </w:rPr>
      </w:pPr>
      <w:r>
        <w:t>Six studies were identified</w:t>
      </w:r>
      <w:r w:rsidR="00770555">
        <w:t>,</w:t>
      </w:r>
      <w:r w:rsidR="00DD01D1">
        <w:t xml:space="preserve"> </w:t>
      </w:r>
      <w:r w:rsidR="0017469E">
        <w:t xml:space="preserve">scoring </w:t>
      </w:r>
      <w:r w:rsidR="00DD01D1">
        <w:t>high</w:t>
      </w:r>
      <w:r w:rsidR="0017469E">
        <w:t xml:space="preserve"> </w:t>
      </w:r>
      <w:r w:rsidR="00DD01D1">
        <w:t>(1)</w:t>
      </w:r>
      <w:r w:rsidR="0017469E">
        <w:t xml:space="preserve"> to</w:t>
      </w:r>
      <w:r w:rsidR="00DD01D1">
        <w:t>-moderate</w:t>
      </w:r>
      <w:r w:rsidR="0017469E">
        <w:t xml:space="preserve"> </w:t>
      </w:r>
      <w:r w:rsidR="00DD01D1">
        <w:t xml:space="preserve">(5) quality. Pilot studies </w:t>
      </w:r>
      <w:r w:rsidR="0056066B">
        <w:t>focus</w:t>
      </w:r>
      <w:r w:rsidR="00DD01D1">
        <w:t>ed</w:t>
      </w:r>
      <w:r w:rsidR="0056066B">
        <w:t xml:space="preserve"> on outcomes</w:t>
      </w:r>
      <w:r w:rsidR="00893BBD">
        <w:t>,</w:t>
      </w:r>
      <w:r w:rsidR="0056066B">
        <w:t xml:space="preserve"> including nutrition</w:t>
      </w:r>
      <w:r w:rsidR="00893BBD">
        <w:t>al</w:t>
      </w:r>
      <w:r w:rsidR="0056066B">
        <w:t xml:space="preserve"> supplementation, mental health outcomes</w:t>
      </w:r>
      <w:r w:rsidR="00893BBD">
        <w:t>,</w:t>
      </w:r>
      <w:r w:rsidR="0056066B">
        <w:t xml:space="preserve"> </w:t>
      </w:r>
      <w:proofErr w:type="spellStart"/>
      <w:r w:rsidR="0056066B">
        <w:t>interconception</w:t>
      </w:r>
      <w:proofErr w:type="spellEnd"/>
      <w:r w:rsidR="0056066B">
        <w:t xml:space="preserve"> care provision and contraception</w:t>
      </w:r>
      <w:r w:rsidR="008A33E6">
        <w:t xml:space="preserve"> and process evaluation of the studies</w:t>
      </w:r>
      <w:r w:rsidR="00822120" w:rsidRPr="00E674E1">
        <w:rPr>
          <w:vertAlign w:val="superscript"/>
        </w:rPr>
        <w:fldChar w:fldCharType="begin">
          <w:fldData xml:space="preserve">PEVuZE5vdGU+PENpdGU+PEF1dGhvcj5EZU1hcmNvPC9BdXRob3I+PFllYXI+MjAyMDwvWWVhcj48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</w:fldData>
        </w:fldChar>
      </w:r>
      <w:r w:rsidR="00CC0E9C">
        <w:rPr>
          <w:vertAlign w:val="superscript"/>
        </w:rPr>
        <w:instrText xml:space="preserve"> ADDIN EN.CITE </w:instrText>
      </w:r>
      <w:r w:rsidR="00CC0E9C">
        <w:rPr>
          <w:vertAlign w:val="superscript"/>
        </w:rPr>
        <w:fldChar w:fldCharType="begin">
          <w:fldData xml:space="preserve">PEVuZE5vdGU+PENpdGU+PEF1dGhvcj5EZU1hcmNvPC9BdXRob3I+PFllYXI+MjAyMDwvWWVhcj48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822120" w:rsidRPr="00E674E1">
        <w:rPr>
          <w:vertAlign w:val="superscript"/>
        </w:rPr>
      </w:r>
      <w:r w:rsidR="00822120" w:rsidRPr="00E674E1">
        <w:rPr>
          <w:vertAlign w:val="superscript"/>
        </w:rPr>
        <w:fldChar w:fldCharType="separate"/>
      </w:r>
      <w:r w:rsidR="00CC0E9C">
        <w:rPr>
          <w:noProof/>
          <w:vertAlign w:val="superscript"/>
        </w:rPr>
        <w:t>(25-31)</w:t>
      </w:r>
      <w:r w:rsidR="00822120" w:rsidRPr="00E674E1">
        <w:rPr>
          <w:vertAlign w:val="superscript"/>
        </w:rPr>
        <w:fldChar w:fldCharType="end"/>
      </w:r>
      <w:r w:rsidR="00822120">
        <w:t xml:space="preserve">. </w:t>
      </w:r>
      <w:r w:rsidR="0056066B">
        <w:t xml:space="preserve"> </w:t>
      </w:r>
      <w:proofErr w:type="spellStart"/>
      <w:r w:rsidR="00B42E71">
        <w:t>Interconception</w:t>
      </w:r>
      <w:proofErr w:type="spellEnd"/>
      <w:r w:rsidR="0093675D">
        <w:t xml:space="preserve"> care</w:t>
      </w:r>
      <w:r w:rsidR="00B42E71">
        <w:t xml:space="preserve"> interventions </w:t>
      </w:r>
      <w:r w:rsidR="004B127B">
        <w:t xml:space="preserve">can </w:t>
      </w:r>
      <w:r w:rsidR="00B42E71">
        <w:t>include risk assessments leading to tailored care</w:t>
      </w:r>
      <w:r w:rsidR="00770555">
        <w:t>,</w:t>
      </w:r>
      <w:r w:rsidR="00B42E71">
        <w:t xml:space="preserve"> </w:t>
      </w:r>
      <w:r w:rsidR="00770555">
        <w:t xml:space="preserve">complex </w:t>
      </w:r>
      <w:r w:rsidR="00B42E71">
        <w:t>intervention</w:t>
      </w:r>
      <w:r w:rsidR="002616A4">
        <w:t>s</w:t>
      </w:r>
      <w:r w:rsidR="00B42E71">
        <w:t xml:space="preserve"> and education</w:t>
      </w:r>
      <w:r w:rsidR="00250CE4">
        <w:t>al</w:t>
      </w:r>
      <w:r w:rsidR="00B42E71">
        <w:t xml:space="preserve"> components</w:t>
      </w:r>
      <w:r w:rsidR="00893BBD">
        <w:t>,</w:t>
      </w:r>
      <w:r w:rsidR="00B42E71">
        <w:t xml:space="preserve"> </w:t>
      </w:r>
      <w:r w:rsidR="00893BBD">
        <w:t>including</w:t>
      </w:r>
      <w:r w:rsidR="00B42E71">
        <w:t xml:space="preserve"> counselling, multi-vitamin supplementation,</w:t>
      </w:r>
      <w:r w:rsidR="00B42E71" w:rsidRPr="000127F1">
        <w:t xml:space="preserve"> </w:t>
      </w:r>
      <w:r w:rsidR="00B42E71" w:rsidRPr="000A056B">
        <w:t>peer support groups, walking program</w:t>
      </w:r>
      <w:r w:rsidR="00B42E71">
        <w:t>mes</w:t>
      </w:r>
      <w:r w:rsidR="00B42E71" w:rsidRPr="000A056B">
        <w:t>, contraception, mental</w:t>
      </w:r>
      <w:r w:rsidR="00E674E1">
        <w:t xml:space="preserve"> </w:t>
      </w:r>
      <w:r w:rsidR="00B42E71" w:rsidRPr="000A056B">
        <w:t xml:space="preserve">health and substance support </w:t>
      </w:r>
      <w:r w:rsidR="00B42E71">
        <w:t>and dental care</w:t>
      </w:r>
      <w:r w:rsidR="00B42E71" w:rsidRPr="00E674E1">
        <w:rPr>
          <w:vertAlign w:val="superscript"/>
        </w:rPr>
        <w:fldChar w:fldCharType="begin"/>
      </w:r>
      <w:r w:rsidR="00CC0E9C">
        <w:rPr>
          <w:vertAlign w:val="superscript"/>
        </w:rPr>
        <w:instrText xml:space="preserve"> ADDIN EN.CITE &lt;EndNote&gt;&lt;Cite&gt;&lt;Author&gt;DeMarco&lt;/Author&gt;&lt;Year&gt;2020&lt;/Year&gt;&lt;RecNum&gt;2337&lt;/RecNum&gt;&lt;DisplayText&gt;(25, 26)&lt;/DisplayText&gt;&lt;record&gt;&lt;rec-number&gt;2337&lt;/rec-number&gt;&lt;foreign-keys&gt;&lt;key app="EN" db-id="rarddvt55v9a26e0pdcxvavzdvedt2vd0xtd" timestamp="1613414587"&gt;2337&lt;/key&gt;&lt;/foreign-keys&gt;&lt;ref-type name="Journal Article"&gt;17&lt;/ref-type&gt;&lt;contributors&gt;&lt;authors&gt;&lt;author&gt;DeMarco, Mario P&lt;/author&gt;&lt;author&gt;Shafqat, Maha&lt;/author&gt;&lt;author&gt;Horst, Michael A&lt;/author&gt;&lt;author&gt;Srinivasan, Sukanya&lt;/author&gt;&lt;author&gt;Frayne, Daniel J&lt;/author&gt;&lt;author&gt;Schlar, Lisa&lt;/author&gt;&lt;author&gt;Barr, Wendy Brooks&lt;/author&gt;&lt;/authors&gt;&lt;/contributors&gt;&lt;titles&gt;&lt;title&gt;Interventions to Increase Multivitamin Use Among Women in the Interconception Period: An IMPLICIT Network Study&lt;/title&gt;&lt;secondary-title&gt;Maternal and Child Health Journal&lt;/secondary-title&gt;&lt;/titles&gt;&lt;periodical&gt;&lt;full-title&gt;Maternal and child health journal&lt;/full-title&gt;&lt;/periodical&gt;&lt;pages&gt;1-7&lt;/pages&gt;&lt;dates&gt;&lt;year&gt;2020&lt;/year&gt;&lt;/dates&gt;&lt;isbn&gt;1573-6628&lt;/isbn&gt;&lt;urls&gt;&lt;/urls&gt;&lt;/record&gt;&lt;/Cite&gt;&lt;Cite&gt;&lt;Author&gt;Srinivasan&lt;/Author&gt;&lt;Year&gt;2018&lt;/Year&gt;&lt;RecNum&gt;2338&lt;/RecNum&gt;&lt;record&gt;&lt;rec-number&gt;2338&lt;/rec-number&gt;&lt;foreign-keys&gt;&lt;key app="EN" db-id="rarddvt55v9a26e0pdcxvavzdvedt2vd0xtd" timestamp="1613488766"&gt;2338&lt;/key&gt;&lt;/foreign-keys&gt;&lt;ref-type name="Journal Article"&gt;17&lt;/ref-type&gt;&lt;contributors&gt;&lt;authors&gt;&lt;author&gt;Srinivasan, Sukanya&lt;/author&gt;&lt;author&gt;Schlar, Lisa&lt;/author&gt;&lt;author&gt;Rosener, Stephanie E&lt;/author&gt;&lt;author&gt;Frayne, Daniel J&lt;/author&gt;&lt;author&gt;Hartman, Scott G&lt;/author&gt;&lt;author&gt;Horst, Michael A&lt;/author&gt;&lt;author&gt;Brubach, Jessica L&lt;/author&gt;&lt;author&gt;Ratcliffe, Stephen&lt;/author&gt;&lt;/authors&gt;&lt;/contributors&gt;&lt;titles&gt;&lt;title&gt;Delivering interconception care during well-child visits: an IMPLICIT Network study&lt;/title&gt;&lt;secondary-title&gt;The Journal of the American Board of Family Medicine&lt;/secondary-title&gt;&lt;/titles&gt;&lt;periodical&gt;&lt;full-title&gt;The Journal of the American Board of Family Medicine&lt;/full-title&gt;&lt;/periodical&gt;&lt;pages&gt;201-210&lt;/pages&gt;&lt;volume&gt;31&lt;/volume&gt;&lt;number&gt;2&lt;/number&gt;&lt;dates&gt;&lt;year&gt;2018&lt;/year&gt;&lt;/dates&gt;&lt;isbn&gt;1557-2625&lt;/isbn&gt;&lt;urls&gt;&lt;/urls&gt;&lt;/record&gt;&lt;/Cite&gt;&lt;/EndNote&gt;</w:instrText>
      </w:r>
      <w:r w:rsidR="00B42E71" w:rsidRPr="00E674E1">
        <w:rPr>
          <w:vertAlign w:val="superscript"/>
        </w:rPr>
        <w:fldChar w:fldCharType="separate"/>
      </w:r>
      <w:r w:rsidR="00CC0E9C">
        <w:rPr>
          <w:noProof/>
          <w:vertAlign w:val="superscript"/>
        </w:rPr>
        <w:t>(25, 26)</w:t>
      </w:r>
      <w:r w:rsidR="00B42E71" w:rsidRPr="00E674E1">
        <w:rPr>
          <w:vertAlign w:val="superscript"/>
        </w:rPr>
        <w:fldChar w:fldCharType="end"/>
      </w:r>
      <w:r w:rsidR="00B42E71">
        <w:t xml:space="preserve">. Although </w:t>
      </w:r>
      <w:r w:rsidR="008A33E6">
        <w:t xml:space="preserve">none of these interventions were </w:t>
      </w:r>
      <w:r w:rsidR="00B42E71">
        <w:t>followed up to assess infant outcomes, the</w:t>
      </w:r>
      <w:r w:rsidR="007B7A17">
        <w:t>y</w:t>
      </w:r>
      <w:r w:rsidR="00B42E71">
        <w:t xml:space="preserve"> have improve</w:t>
      </w:r>
      <w:r w:rsidR="00770555">
        <w:t>d</w:t>
      </w:r>
      <w:r w:rsidR="00B42E71">
        <w:t xml:space="preserve"> women’s uptake of multivitamins supplement</w:t>
      </w:r>
      <w:r w:rsidR="00C06F1A">
        <w:t>s</w:t>
      </w:r>
      <w:r w:rsidR="00B42E71">
        <w:t xml:space="preserve">, mental health support, use of contraception, </w:t>
      </w:r>
      <w:r w:rsidR="00C06F1A">
        <w:t xml:space="preserve">physical </w:t>
      </w:r>
      <w:r w:rsidR="00B42E71">
        <w:t>exercise, and dental care</w:t>
      </w:r>
      <w:r w:rsidR="00B42E71" w:rsidRPr="00910863">
        <w:rPr>
          <w:vertAlign w:val="superscript"/>
        </w:rPr>
        <w:fldChar w:fldCharType="begin">
          <w:fldData xml:space="preserve">PEVuZE5vdGU+PENpdGU+PEF1dGhvcj5EZU1hcmNvPC9BdXRob3I+PFllYXI+MjAyMDwvWWVhcj48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</w:fldData>
        </w:fldChar>
      </w:r>
      <w:r w:rsidR="00176E78">
        <w:rPr>
          <w:vertAlign w:val="superscript"/>
        </w:rPr>
        <w:instrText xml:space="preserve"> ADDIN EN.CITE </w:instrText>
      </w:r>
      <w:r w:rsidR="00176E78">
        <w:rPr>
          <w:vertAlign w:val="superscript"/>
        </w:rPr>
        <w:fldChar w:fldCharType="begin">
          <w:fldData xml:space="preserve">PEVuZE5vdGU+PENpdGU+PEF1dGhvcj5EZU1hcmNvPC9BdXRob3I+PFllYXI+MjAyMDwvWWVhcj48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</w:fldData>
        </w:fldChar>
      </w:r>
      <w:r w:rsidR="00176E78">
        <w:rPr>
          <w:vertAlign w:val="superscript"/>
        </w:rPr>
        <w:instrText xml:space="preserve"> ADDIN EN.CITE.DATA </w:instrText>
      </w:r>
      <w:r w:rsidR="00176E78">
        <w:rPr>
          <w:vertAlign w:val="superscript"/>
        </w:rPr>
      </w:r>
      <w:r w:rsidR="00176E78">
        <w:rPr>
          <w:vertAlign w:val="superscript"/>
        </w:rPr>
        <w:fldChar w:fldCharType="end"/>
      </w:r>
      <w:r w:rsidR="00B42E71" w:rsidRPr="00910863">
        <w:rPr>
          <w:vertAlign w:val="superscript"/>
        </w:rPr>
      </w:r>
      <w:r w:rsidR="00B42E71" w:rsidRPr="00910863">
        <w:rPr>
          <w:vertAlign w:val="superscript"/>
        </w:rPr>
        <w:fldChar w:fldCharType="separate"/>
      </w:r>
      <w:r w:rsidR="00176E78">
        <w:rPr>
          <w:noProof/>
          <w:vertAlign w:val="superscript"/>
        </w:rPr>
        <w:t>(25, 26, 30)</w:t>
      </w:r>
      <w:r w:rsidR="00B42E71" w:rsidRPr="00910863">
        <w:rPr>
          <w:vertAlign w:val="superscript"/>
        </w:rPr>
        <w:fldChar w:fldCharType="end"/>
      </w:r>
      <w:r w:rsidR="00B42E71">
        <w:t xml:space="preserve">. Additionally, women in one </w:t>
      </w:r>
      <w:r w:rsidR="00F5300C">
        <w:t xml:space="preserve">pilot </w:t>
      </w:r>
      <w:proofErr w:type="spellStart"/>
      <w:r w:rsidR="00B42E71">
        <w:t>interconception</w:t>
      </w:r>
      <w:proofErr w:type="spellEnd"/>
      <w:r w:rsidR="00B42E71">
        <w:t xml:space="preserve"> </w:t>
      </w:r>
      <w:r w:rsidR="00F5300C">
        <w:t>i</w:t>
      </w:r>
      <w:r w:rsidR="00B42E71">
        <w:t xml:space="preserve">ntervention prioritised </w:t>
      </w:r>
      <w:r w:rsidR="00C06F1A">
        <w:t xml:space="preserve">their </w:t>
      </w:r>
      <w:r w:rsidR="00B42E71">
        <w:t>socioeconomic</w:t>
      </w:r>
      <w:r w:rsidR="00D03A59">
        <w:t xml:space="preserve"> needs</w:t>
      </w:r>
      <w:r w:rsidR="00B42E71">
        <w:t xml:space="preserve"> over medical</w:t>
      </w:r>
      <w:r w:rsidR="00C06F1A" w:rsidRPr="00C06F1A">
        <w:t xml:space="preserve"> </w:t>
      </w:r>
      <w:r w:rsidR="00D03A59">
        <w:t>priorities</w:t>
      </w:r>
      <w:r w:rsidR="00B42E71">
        <w:t xml:space="preserve">, </w:t>
      </w:r>
      <w:r w:rsidR="00893BBD">
        <w:t>suggesting</w:t>
      </w:r>
      <w:r w:rsidR="00B42E71">
        <w:t xml:space="preserve"> that </w:t>
      </w:r>
      <w:proofErr w:type="spellStart"/>
      <w:r w:rsidR="00B42E71">
        <w:t>interconception</w:t>
      </w:r>
      <w:proofErr w:type="spellEnd"/>
      <w:r w:rsidR="00B42E71">
        <w:t xml:space="preserve"> care needs to </w:t>
      </w:r>
      <w:r w:rsidR="00C06F1A">
        <w:t xml:space="preserve">address </w:t>
      </w:r>
      <w:r w:rsidR="00B42E71">
        <w:t>the wider determinants of health</w:t>
      </w:r>
      <w:r w:rsidR="00B42E71" w:rsidRPr="00B32E95">
        <w:rPr>
          <w:vertAlign w:val="superscript"/>
        </w:rPr>
        <w:fldChar w:fldCharType="begin"/>
      </w:r>
      <w:r w:rsidR="00CC0E9C">
        <w:rPr>
          <w:vertAlign w:val="superscript"/>
        </w:rPr>
        <w:instrText xml:space="preserve"> ADDIN EN.CITE &lt;EndNote&gt;&lt;Cite&gt;&lt;Author&gt;Handler&lt;/Author&gt;&lt;Year&gt;2013&lt;/Year&gt;&lt;RecNum&gt;2344&lt;/RecNum&gt;&lt;DisplayText&gt;(27)&lt;/DisplayText&gt;&lt;record&gt;&lt;rec-number&gt;2344&lt;/rec-number&gt;&lt;foreign-keys&gt;&lt;key app="EN" db-id="rarddvt55v9a26e0pdcxvavzdvedt2vd0xtd" timestamp="1613492341"&gt;2344&lt;/key&gt;&lt;/foreign-keys&gt;&lt;ref-type name="Journal Article"&gt;17&lt;/ref-type&gt;&lt;contributors&gt;&lt;authors&gt;&lt;author&gt;Handler, Arden&lt;/author&gt;&lt;author&gt;Rankin, Kristin M&lt;/author&gt;&lt;author&gt;Peacock, Nadine&lt;/author&gt;&lt;author&gt;Townsell, Stephanie&lt;/author&gt;&lt;author&gt;McGlynn, Andrea&lt;/author&gt;&lt;author&gt;Issel, L Michele&lt;/author&gt;&lt;/authors&gt;&lt;/contributors&gt;&lt;titles&gt;&lt;title&gt;The implementation of interconception care in two community health settings: Lessons learned&lt;/title&gt;&lt;secondary-title&gt;American Journal of Health Promotion&lt;/secondary-title&gt;&lt;/titles&gt;&lt;periodical&gt;&lt;full-title&gt;American Journal of Health Promotion&lt;/full-title&gt;&lt;/periodical&gt;&lt;pages&gt;eS21-eS31&lt;/pages&gt;&lt;volume&gt;27&lt;/volume&gt;&lt;number&gt;3_suppl&lt;/number&gt;&lt;dates&gt;&lt;year&gt;2013&lt;/year&gt;&lt;/dates&gt;&lt;isbn&gt;0890-1171&lt;/isbn&gt;&lt;urls&gt;&lt;/urls&gt;&lt;/record&gt;&lt;/Cite&gt;&lt;/EndNote&gt;</w:instrText>
      </w:r>
      <w:r w:rsidR="00B42E71" w:rsidRPr="00B32E95">
        <w:rPr>
          <w:vertAlign w:val="superscript"/>
        </w:rPr>
        <w:fldChar w:fldCharType="separate"/>
      </w:r>
      <w:r w:rsidR="00CC0E9C">
        <w:rPr>
          <w:noProof/>
          <w:vertAlign w:val="superscript"/>
        </w:rPr>
        <w:t>(27)</w:t>
      </w:r>
      <w:r w:rsidR="00B42E71" w:rsidRPr="00B32E95">
        <w:rPr>
          <w:vertAlign w:val="superscript"/>
        </w:rPr>
        <w:fldChar w:fldCharType="end"/>
      </w:r>
      <w:r w:rsidR="00473603">
        <w:t>.</w:t>
      </w:r>
      <w:r w:rsidR="0093675D" w:rsidRPr="0093675D">
        <w:t xml:space="preserve"> </w:t>
      </w:r>
      <w:r w:rsidR="00770555">
        <w:t>H</w:t>
      </w:r>
      <w:r w:rsidR="0093675D">
        <w:t>ealth professionals (physicians</w:t>
      </w:r>
      <w:r w:rsidR="00770555">
        <w:t>/</w:t>
      </w:r>
      <w:r w:rsidR="0093675D">
        <w:t xml:space="preserve">nurses) and women </w:t>
      </w:r>
      <w:r w:rsidR="00473603">
        <w:t xml:space="preserve">involved </w:t>
      </w:r>
      <w:r w:rsidR="0093675D">
        <w:t>in interventions</w:t>
      </w:r>
      <w:r w:rsidR="00803D06">
        <w:t>,</w:t>
      </w:r>
      <w:r w:rsidR="0093675D">
        <w:t xml:space="preserve"> that focused on </w:t>
      </w:r>
      <w:proofErr w:type="spellStart"/>
      <w:r w:rsidR="0093675D">
        <w:t>interconception</w:t>
      </w:r>
      <w:proofErr w:type="spellEnd"/>
      <w:r w:rsidR="0093675D">
        <w:t xml:space="preserve"> care</w:t>
      </w:r>
      <w:r w:rsidR="00803D06">
        <w:t>,</w:t>
      </w:r>
      <w:r w:rsidR="0093675D">
        <w:t xml:space="preserve"> considered</w:t>
      </w:r>
      <w:r w:rsidR="00803D06">
        <w:t xml:space="preserve"> the</w:t>
      </w:r>
      <w:r w:rsidR="0093675D">
        <w:t xml:space="preserve"> intervention acceptable and appropriate</w:t>
      </w:r>
      <w:r w:rsidR="005D6D23">
        <w:t>.</w:t>
      </w:r>
      <w:r w:rsidR="0093675D">
        <w:t xml:space="preserve"> </w:t>
      </w:r>
      <w:r w:rsidR="005D6D23">
        <w:t>H</w:t>
      </w:r>
      <w:r w:rsidR="0093675D">
        <w:t>owever</w:t>
      </w:r>
      <w:r w:rsidR="002616A4">
        <w:t>,</w:t>
      </w:r>
      <w:r w:rsidR="0093675D">
        <w:t xml:space="preserve"> only 13% of health professionals felt they could implement </w:t>
      </w:r>
      <w:proofErr w:type="spellStart"/>
      <w:r w:rsidR="0093675D">
        <w:t>interconception</w:t>
      </w:r>
      <w:proofErr w:type="spellEnd"/>
      <w:r w:rsidR="0093675D">
        <w:t xml:space="preserve"> care in</w:t>
      </w:r>
      <w:r w:rsidR="00893BBD">
        <w:t>to</w:t>
      </w:r>
      <w:r w:rsidR="0093675D">
        <w:t xml:space="preserve"> routine practice</w:t>
      </w:r>
      <w:r w:rsidR="000646FA">
        <w:t xml:space="preserve"> as </w:t>
      </w:r>
      <w:r w:rsidR="00770555">
        <w:t>it</w:t>
      </w:r>
      <w:r w:rsidR="000646FA">
        <w:t xml:space="preserve"> d</w:t>
      </w:r>
      <w:r w:rsidR="00803D06">
        <w:t>id</w:t>
      </w:r>
      <w:r w:rsidR="000646FA">
        <w:t xml:space="preserve"> not fit into their current priorities and they </w:t>
      </w:r>
      <w:r w:rsidR="0088657E">
        <w:t>expected little interest from women</w:t>
      </w:r>
      <w:r w:rsidR="0093675D" w:rsidRPr="00465D89">
        <w:rPr>
          <w:vertAlign w:val="superscript"/>
        </w:rPr>
        <w:fldChar w:fldCharType="begin"/>
      </w:r>
      <w:r w:rsidR="00CC0E9C">
        <w:rPr>
          <w:vertAlign w:val="superscript"/>
        </w:rPr>
        <w:instrText xml:space="preserve"> ADDIN EN.CITE &lt;EndNote&gt;&lt;Cite&gt;&lt;Author&gt;Sijpkens&lt;/Author&gt;&lt;Year&gt;2019&lt;/Year&gt;&lt;RecNum&gt;2336&lt;/RecNum&gt;&lt;DisplayText&gt;(28)&lt;/DisplayText&gt;&lt;record&gt;&lt;rec-number&gt;2336&lt;/rec-number&gt;&lt;foreign-keys&gt;&lt;key app="EN" db-id="rarddvt55v9a26e0pdcxvavzdvedt2vd0xtd" timestamp="1613414461"&gt;2336&lt;/key&gt;&lt;/foreign-keys&gt;&lt;ref-type name="Journal Article"&gt;17&lt;/ref-type&gt;&lt;contributors&gt;&lt;authors&gt;&lt;author&gt;Sijpkens, Meertien K&lt;/author&gt;&lt;author&gt;Lagendijk, Jacqueline&lt;/author&gt;&lt;author&gt;Van Minde, Minke RC&lt;/author&gt;&lt;author&gt;de Kroon, Marlou LA&lt;/author&gt;&lt;author&gt;Bertens, Loes CM&lt;/author&gt;&lt;author&gt;Rosman, Ageeth N&lt;/author&gt;&lt;author&gt;Steegers, Eric AP&lt;/author&gt;&lt;/authors&gt;&lt;/contributors&gt;&lt;titles&gt;&lt;title&gt;Integrating interconception care in preventive child health care services: The Healthy Pregnancy 4 All program&lt;/title&gt;&lt;secondary-title&gt;PloS one&lt;/secondary-title&gt;&lt;/titles&gt;&lt;periodical&gt;&lt;full-title&gt;PloS one&lt;/full-title&gt;&lt;/periodical&gt;&lt;pages&gt;e0224427&lt;/pages&gt;&lt;volume&gt;14&lt;/volume&gt;&lt;number&gt;11&lt;/number&gt;&lt;dates&gt;&lt;year&gt;2019&lt;/year&gt;&lt;/dates&gt;&lt;isbn&gt;1932-6203&lt;/isbn&gt;&lt;urls&gt;&lt;/urls&gt;&lt;/record&gt;&lt;/Cite&gt;&lt;/EndNote&gt;</w:instrText>
      </w:r>
      <w:r w:rsidR="0093675D" w:rsidRPr="00465D89">
        <w:rPr>
          <w:vertAlign w:val="superscript"/>
        </w:rPr>
        <w:fldChar w:fldCharType="separate"/>
      </w:r>
      <w:r w:rsidR="00CC0E9C">
        <w:rPr>
          <w:noProof/>
          <w:vertAlign w:val="superscript"/>
        </w:rPr>
        <w:t>(28)</w:t>
      </w:r>
      <w:r w:rsidR="0093675D" w:rsidRPr="00465D89">
        <w:rPr>
          <w:vertAlign w:val="superscript"/>
        </w:rPr>
        <w:fldChar w:fldCharType="end"/>
      </w:r>
      <w:r w:rsidR="0093675D">
        <w:t>.</w:t>
      </w:r>
    </w:p>
    <w:p w14:paraId="44FF3190" w14:textId="2D875417" w:rsidR="00A34977" w:rsidRDefault="00F05238" w:rsidP="001F3274">
      <w:pPr>
        <w:pStyle w:val="ListParagraph"/>
        <w:numPr>
          <w:ilvl w:val="0"/>
          <w:numId w:val="80"/>
        </w:numPr>
        <w:rPr>
          <w:b/>
          <w:bCs/>
        </w:rPr>
      </w:pPr>
      <w:r w:rsidRPr="001566BE">
        <w:rPr>
          <w:b/>
          <w:bCs/>
        </w:rPr>
        <w:t>Evidence for interventions for nutritional outcomes postpartum</w:t>
      </w:r>
      <w:r w:rsidR="00594FE9" w:rsidRPr="001566BE">
        <w:rPr>
          <w:b/>
          <w:bCs/>
        </w:rPr>
        <w:t xml:space="preserve"> </w:t>
      </w:r>
      <w:r w:rsidR="008E593D" w:rsidRPr="001566BE">
        <w:rPr>
          <w:b/>
          <w:bCs/>
        </w:rPr>
        <w:t>(Review of reviews)</w:t>
      </w:r>
    </w:p>
    <w:p w14:paraId="544B716A" w14:textId="77777777" w:rsidR="006F4271" w:rsidRPr="001566BE" w:rsidRDefault="006F4271" w:rsidP="006F4271">
      <w:pPr>
        <w:pStyle w:val="ListParagraph"/>
        <w:rPr>
          <w:b/>
          <w:bCs/>
        </w:rPr>
      </w:pPr>
    </w:p>
    <w:p w14:paraId="3188B478" w14:textId="0278B76A" w:rsidR="006F4271" w:rsidRPr="006F4271" w:rsidRDefault="00BC3728" w:rsidP="000D3CA0">
      <w:pPr>
        <w:pStyle w:val="ListParagraph"/>
        <w:spacing w:line="480" w:lineRule="auto"/>
        <w:ind w:left="0"/>
      </w:pPr>
      <w:r>
        <w:t>Twenty-nine</w:t>
      </w:r>
      <w:r w:rsidR="0058790B">
        <w:t xml:space="preserve"> systematic</w:t>
      </w:r>
      <w:r w:rsidR="00134A50">
        <w:t xml:space="preserve"> review articles were identified </w:t>
      </w:r>
      <w:r w:rsidR="00770555">
        <w:t>(</w:t>
      </w:r>
      <w:r w:rsidR="0044636C">
        <w:t>24</w:t>
      </w:r>
      <w:r w:rsidR="00134A50">
        <w:t xml:space="preserve"> systematic reviews and </w:t>
      </w:r>
      <w:r w:rsidR="0044636C">
        <w:t>5</w:t>
      </w:r>
      <w:r w:rsidR="00134A50">
        <w:t xml:space="preserve"> Cochrane reviews</w:t>
      </w:r>
      <w:r w:rsidR="00770555">
        <w:t>);</w:t>
      </w:r>
      <w:r w:rsidR="00134A50">
        <w:t xml:space="preserve"> </w:t>
      </w:r>
      <w:r w:rsidR="00770555">
        <w:rPr>
          <w:rFonts w:cstheme="minorHAnsi"/>
          <w:color w:val="111111"/>
        </w:rPr>
        <w:t xml:space="preserve">20 </w:t>
      </w:r>
      <w:r w:rsidR="003C2E2C">
        <w:rPr>
          <w:rFonts w:cstheme="minorHAnsi"/>
          <w:color w:val="111111"/>
        </w:rPr>
        <w:t xml:space="preserve">were of </w:t>
      </w:r>
      <w:r w:rsidR="00BB30F5">
        <w:rPr>
          <w:rFonts w:cstheme="minorHAnsi"/>
          <w:color w:val="111111"/>
        </w:rPr>
        <w:t xml:space="preserve">high </w:t>
      </w:r>
      <w:r w:rsidR="003C2E2C">
        <w:rPr>
          <w:rFonts w:cstheme="minorHAnsi"/>
          <w:color w:val="111111"/>
        </w:rPr>
        <w:t>quality</w:t>
      </w:r>
      <w:r w:rsidR="00893BBD">
        <w:rPr>
          <w:rFonts w:cstheme="minorHAnsi"/>
          <w:color w:val="111111"/>
        </w:rPr>
        <w:t>,</w:t>
      </w:r>
      <w:r w:rsidR="003C2E2C">
        <w:rPr>
          <w:rFonts w:cstheme="minorHAnsi"/>
          <w:color w:val="111111"/>
        </w:rPr>
        <w:t xml:space="preserve"> </w:t>
      </w:r>
      <w:r w:rsidR="00770555">
        <w:rPr>
          <w:rFonts w:cstheme="minorHAnsi"/>
          <w:color w:val="111111"/>
        </w:rPr>
        <w:t xml:space="preserve">7 </w:t>
      </w:r>
      <w:r w:rsidR="003C2E2C">
        <w:rPr>
          <w:rFonts w:cstheme="minorHAnsi"/>
          <w:color w:val="111111"/>
        </w:rPr>
        <w:t xml:space="preserve">moderate </w:t>
      </w:r>
      <w:r w:rsidR="00770555">
        <w:rPr>
          <w:rFonts w:cstheme="minorHAnsi"/>
          <w:color w:val="111111"/>
        </w:rPr>
        <w:t>quality and</w:t>
      </w:r>
      <w:r w:rsidR="00011656">
        <w:rPr>
          <w:rFonts w:cstheme="minorHAnsi"/>
          <w:color w:val="111111"/>
        </w:rPr>
        <w:t xml:space="preserve"> </w:t>
      </w:r>
      <w:r w:rsidR="00770555">
        <w:rPr>
          <w:rFonts w:cstheme="minorHAnsi"/>
          <w:color w:val="111111"/>
        </w:rPr>
        <w:t>2</w:t>
      </w:r>
      <w:r w:rsidR="00011656">
        <w:rPr>
          <w:rFonts w:cstheme="minorHAnsi"/>
          <w:color w:val="111111"/>
        </w:rPr>
        <w:t xml:space="preserve"> </w:t>
      </w:r>
      <w:r w:rsidR="00BB30F5">
        <w:rPr>
          <w:rFonts w:cstheme="minorHAnsi"/>
          <w:color w:val="111111"/>
        </w:rPr>
        <w:t xml:space="preserve">low </w:t>
      </w:r>
      <w:r w:rsidR="00893BBD">
        <w:rPr>
          <w:rFonts w:cstheme="minorHAnsi"/>
          <w:color w:val="111111"/>
        </w:rPr>
        <w:t xml:space="preserve">quality </w:t>
      </w:r>
      <w:r w:rsidR="003C2E2C">
        <w:rPr>
          <w:rFonts w:cstheme="minorHAnsi"/>
          <w:color w:val="111111"/>
        </w:rPr>
        <w:t xml:space="preserve">(Table </w:t>
      </w:r>
      <w:r w:rsidR="00803D06">
        <w:rPr>
          <w:rFonts w:cstheme="minorHAnsi"/>
          <w:color w:val="111111"/>
        </w:rPr>
        <w:t xml:space="preserve">3 &amp; </w:t>
      </w:r>
      <w:r w:rsidR="00EC3990">
        <w:rPr>
          <w:rFonts w:cstheme="minorHAnsi"/>
          <w:color w:val="111111"/>
        </w:rPr>
        <w:t>4</w:t>
      </w:r>
      <w:r w:rsidR="003C2E2C">
        <w:rPr>
          <w:rFonts w:cstheme="minorHAnsi"/>
          <w:color w:val="111111"/>
        </w:rPr>
        <w:t xml:space="preserve">). </w:t>
      </w:r>
      <w:r w:rsidR="0052703C">
        <w:t xml:space="preserve">Despite recent attention to the </w:t>
      </w:r>
      <w:proofErr w:type="spellStart"/>
      <w:r w:rsidR="0052703C">
        <w:t>interconception</w:t>
      </w:r>
      <w:proofErr w:type="spellEnd"/>
      <w:r w:rsidR="0052703C">
        <w:t xml:space="preserve"> period, a systematic review on </w:t>
      </w:r>
      <w:proofErr w:type="spellStart"/>
      <w:r w:rsidR="0052703C">
        <w:t>i</w:t>
      </w:r>
      <w:r w:rsidR="0052703C" w:rsidRPr="00C217B8">
        <w:t>nterconception</w:t>
      </w:r>
      <w:proofErr w:type="spellEnd"/>
      <w:r w:rsidR="0052703C" w:rsidRPr="00C217B8">
        <w:t xml:space="preserve"> care for women with a history of gestational diabetes</w:t>
      </w:r>
      <w:r w:rsidR="0052703C">
        <w:t xml:space="preserve"> found n</w:t>
      </w:r>
      <w:r w:rsidR="0052703C" w:rsidRPr="000C5F74">
        <w:t>o eligible published trials</w:t>
      </w:r>
      <w:r w:rsidR="0052703C" w:rsidRPr="000627DA">
        <w:rPr>
          <w:vertAlign w:val="superscript"/>
        </w:rPr>
        <w:fldChar w:fldCharType="begin">
          <w:fldData xml:space="preserve">PEVuZE5vdGU+PENpdGU+PEF1dGhvcj5UaWV1PC9BdXRob3I+PFllYXI+MjAxMzwvWWVhcj48UmVj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</w:fldData>
        </w:fldChar>
      </w:r>
      <w:r w:rsidR="00CC0E9C">
        <w:rPr>
          <w:vertAlign w:val="superscript"/>
        </w:rPr>
        <w:instrText xml:space="preserve"> ADDIN EN.CITE </w:instrText>
      </w:r>
      <w:r w:rsidR="00CC0E9C">
        <w:rPr>
          <w:vertAlign w:val="superscript"/>
        </w:rPr>
        <w:fldChar w:fldCharType="begin">
          <w:fldData xml:space="preserve">PEVuZE5vdGU+PENpdGU+PEF1dGhvcj5UaWV1PC9BdXRob3I+PFllYXI+MjAxMzwvWWVhcj48UmVj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52703C" w:rsidRPr="000627DA">
        <w:rPr>
          <w:vertAlign w:val="superscript"/>
        </w:rPr>
      </w:r>
      <w:r w:rsidR="0052703C" w:rsidRPr="000627DA">
        <w:rPr>
          <w:vertAlign w:val="superscript"/>
        </w:rPr>
        <w:fldChar w:fldCharType="separate"/>
      </w:r>
      <w:r w:rsidR="00CC0E9C">
        <w:rPr>
          <w:noProof/>
          <w:vertAlign w:val="superscript"/>
        </w:rPr>
        <w:t>(32)</w:t>
      </w:r>
      <w:r w:rsidR="0052703C" w:rsidRPr="000627DA">
        <w:rPr>
          <w:vertAlign w:val="superscript"/>
        </w:rPr>
        <w:fldChar w:fldCharType="end"/>
      </w:r>
      <w:r w:rsidR="0052703C">
        <w:t>.</w:t>
      </w:r>
      <w:r w:rsidR="006F4271">
        <w:t xml:space="preserve"> </w:t>
      </w:r>
      <w:r w:rsidR="002161A3">
        <w:t>Postpartum w</w:t>
      </w:r>
      <w:r w:rsidR="005A6723">
        <w:t>eight loss</w:t>
      </w:r>
      <w:r w:rsidR="00EA3028">
        <w:t xml:space="preserve"> programmes</w:t>
      </w:r>
      <w:r w:rsidR="00CC568F">
        <w:t>,</w:t>
      </w:r>
      <w:r w:rsidR="00C815FD">
        <w:t xml:space="preserve"> which included a combination of </w:t>
      </w:r>
      <w:r w:rsidR="00E45D32">
        <w:t>diet support and physical activity</w:t>
      </w:r>
      <w:r w:rsidR="00CC568F">
        <w:t>,</w:t>
      </w:r>
      <w:r w:rsidR="00E45D32">
        <w:t xml:space="preserve"> showed the </w:t>
      </w:r>
      <w:r w:rsidR="00541FA4">
        <w:t>most significant weight reduction in mothers</w:t>
      </w:r>
      <w:r w:rsidR="004A2CC1" w:rsidRPr="00FD12D6">
        <w:rPr>
          <w:vertAlign w:val="superscript"/>
        </w:rPr>
        <w:fldChar w:fldCharType="begin">
          <w:fldData xml:space="preserve">PEVuZE5vdGU+PENpdGU+PEF1dGhvcj5BbW9yaW0gQWRlZ2JveWU8L0F1dGhvcj48WWVhcj4yMDEz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</w:fldData>
        </w:fldChar>
      </w:r>
      <w:r w:rsidR="00CC0E9C">
        <w:rPr>
          <w:vertAlign w:val="superscript"/>
        </w:rPr>
        <w:instrText xml:space="preserve"> ADDIN EN.CITE </w:instrText>
      </w:r>
      <w:r w:rsidR="00CC0E9C">
        <w:rPr>
          <w:vertAlign w:val="superscript"/>
        </w:rPr>
        <w:fldChar w:fldCharType="begin">
          <w:fldData xml:space="preserve">PEVuZE5vdGU+PENpdGU+PEF1dGhvcj5BbW9yaW0gQWRlZ2JveWU8L0F1dGhvcj48WWVhcj4yMDEz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4A2CC1" w:rsidRPr="00FD12D6">
        <w:rPr>
          <w:vertAlign w:val="superscript"/>
        </w:rPr>
      </w:r>
      <w:r w:rsidR="004A2CC1" w:rsidRPr="00FD12D6">
        <w:rPr>
          <w:vertAlign w:val="superscript"/>
        </w:rPr>
        <w:fldChar w:fldCharType="separate"/>
      </w:r>
      <w:r w:rsidR="00CC0E9C">
        <w:rPr>
          <w:noProof/>
          <w:vertAlign w:val="superscript"/>
        </w:rPr>
        <w:t>(33-41)</w:t>
      </w:r>
      <w:r w:rsidR="004A2CC1" w:rsidRPr="00FD12D6">
        <w:rPr>
          <w:vertAlign w:val="superscript"/>
        </w:rPr>
        <w:fldChar w:fldCharType="end"/>
      </w:r>
      <w:r w:rsidR="00541FA4">
        <w:t>.</w:t>
      </w:r>
      <w:r w:rsidR="00972EF6">
        <w:t xml:space="preserve"> Evidence for </w:t>
      </w:r>
      <w:r w:rsidR="00185E74">
        <w:t>solely</w:t>
      </w:r>
      <w:r w:rsidR="00152F97">
        <w:t xml:space="preserve"> </w:t>
      </w:r>
      <w:r w:rsidR="00972EF6">
        <w:t xml:space="preserve">diet </w:t>
      </w:r>
      <w:r w:rsidR="00152F97">
        <w:t xml:space="preserve">or physical activity interventions </w:t>
      </w:r>
      <w:r w:rsidR="00CC568F">
        <w:t>was</w:t>
      </w:r>
      <w:r w:rsidR="00FE0FD3">
        <w:t xml:space="preserve"> </w:t>
      </w:r>
      <w:r w:rsidR="00152F97">
        <w:t>inconclusive</w:t>
      </w:r>
      <w:r w:rsidR="004A2CC1" w:rsidRPr="00FD12D6">
        <w:rPr>
          <w:vertAlign w:val="superscript"/>
        </w:rPr>
        <w:fldChar w:fldCharType="begin">
          <w:fldData xml:space="preserve">PEVuZE5vdGU+PENpdGU+PEF1dGhvcj5BbW9yaW0gQWRlZ2JveWU8L0F1dGhvcj48WWVhcj4yMDEz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</w:fldData>
        </w:fldChar>
      </w:r>
      <w:r w:rsidR="00CC0E9C">
        <w:rPr>
          <w:vertAlign w:val="superscript"/>
        </w:rPr>
        <w:instrText xml:space="preserve"> ADDIN EN.CITE </w:instrText>
      </w:r>
      <w:r w:rsidR="00CC0E9C">
        <w:rPr>
          <w:vertAlign w:val="superscript"/>
        </w:rPr>
        <w:fldChar w:fldCharType="begin">
          <w:fldData xml:space="preserve">PEVuZE5vdGU+PENpdGU+PEF1dGhvcj5BbW9yaW0gQWRlZ2JveWU8L0F1dGhvcj48WWVhcj4yMDEz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4A2CC1" w:rsidRPr="00FD12D6">
        <w:rPr>
          <w:vertAlign w:val="superscript"/>
        </w:rPr>
      </w:r>
      <w:r w:rsidR="004A2CC1" w:rsidRPr="00FD12D6">
        <w:rPr>
          <w:vertAlign w:val="superscript"/>
        </w:rPr>
        <w:fldChar w:fldCharType="separate"/>
      </w:r>
      <w:r w:rsidR="00CC0E9C">
        <w:rPr>
          <w:noProof/>
          <w:vertAlign w:val="superscript"/>
        </w:rPr>
        <w:t>(33, 37, 42-45)</w:t>
      </w:r>
      <w:r w:rsidR="004A2CC1" w:rsidRPr="00FD12D6">
        <w:rPr>
          <w:vertAlign w:val="superscript"/>
        </w:rPr>
        <w:fldChar w:fldCharType="end"/>
      </w:r>
      <w:r w:rsidR="00152F97">
        <w:t>.</w:t>
      </w:r>
      <w:r w:rsidR="00EC63FD">
        <w:t xml:space="preserve"> </w:t>
      </w:r>
      <w:r w:rsidR="00043B4F">
        <w:t>Women’s k</w:t>
      </w:r>
      <w:r w:rsidR="000A1323">
        <w:t>nowledge of self-care</w:t>
      </w:r>
      <w:r w:rsidR="004A2CC1" w:rsidRPr="00FD12D6">
        <w:rPr>
          <w:vertAlign w:val="superscript"/>
        </w:rPr>
        <w:fldChar w:fldCharType="begin">
          <w:fldData xml:space="preserve">PEVuZE5vdGU+PENpdGU+PEF1dGhvcj5HYXJhZDwvQXV0aG9yPjxZZWFyPjIwMjA8L1llYXI+PFJl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</w:fldData>
        </w:fldChar>
      </w:r>
      <w:r w:rsidR="00CC0E9C">
        <w:rPr>
          <w:vertAlign w:val="superscript"/>
        </w:rPr>
        <w:instrText xml:space="preserve"> ADDIN EN.CITE </w:instrText>
      </w:r>
      <w:r w:rsidR="00CC0E9C">
        <w:rPr>
          <w:vertAlign w:val="superscript"/>
        </w:rPr>
        <w:fldChar w:fldCharType="begin">
          <w:fldData xml:space="preserve">PEVuZE5vdGU+PENpdGU+PEF1dGhvcj5HYXJhZDwvQXV0aG9yPjxZZWFyPjIwMjA8L1llYXI+PFJl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4A2CC1" w:rsidRPr="00FD12D6">
        <w:rPr>
          <w:vertAlign w:val="superscript"/>
        </w:rPr>
      </w:r>
      <w:r w:rsidR="004A2CC1" w:rsidRPr="00FD12D6">
        <w:rPr>
          <w:vertAlign w:val="superscript"/>
        </w:rPr>
        <w:fldChar w:fldCharType="separate"/>
      </w:r>
      <w:r w:rsidR="00CC0E9C">
        <w:rPr>
          <w:noProof/>
          <w:vertAlign w:val="superscript"/>
        </w:rPr>
        <w:t>(46)</w:t>
      </w:r>
      <w:r w:rsidR="004A2CC1" w:rsidRPr="00FD12D6">
        <w:rPr>
          <w:vertAlign w:val="superscript"/>
        </w:rPr>
        <w:fldChar w:fldCharType="end"/>
      </w:r>
      <w:r w:rsidR="00EC63FD">
        <w:t>, behaviour change strategies</w:t>
      </w:r>
      <w:r w:rsidR="00350F3A">
        <w:t xml:space="preserve"> such as goal setting </w:t>
      </w:r>
      <w:r w:rsidR="004A2CC1" w:rsidRPr="00FD12D6">
        <w:rPr>
          <w:vertAlign w:val="superscript"/>
        </w:rPr>
        <w:fldChar w:fldCharType="begin">
          <w:fldData xml:space="preserve">PEVuZE5vdGU+PENpdGU+PEF1dGhvcj5MaW08L0F1dGhvcj48WWVhcj4yMDE1PC9ZZWFyPjxSZWNO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</w:fldData>
        </w:fldChar>
      </w:r>
      <w:r w:rsidR="00CC0E9C">
        <w:rPr>
          <w:vertAlign w:val="superscript"/>
        </w:rPr>
        <w:instrText xml:space="preserve"> ADDIN EN.CITE </w:instrText>
      </w:r>
      <w:r w:rsidR="00CC0E9C">
        <w:rPr>
          <w:vertAlign w:val="superscript"/>
        </w:rPr>
        <w:fldChar w:fldCharType="begin">
          <w:fldData xml:space="preserve">PEVuZE5vdGU+PENpdGU+PEF1dGhvcj5MaW08L0F1dGhvcj48WWVhcj4yMDE1PC9ZZWFyPjxSZWNO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4A2CC1" w:rsidRPr="00FD12D6">
        <w:rPr>
          <w:vertAlign w:val="superscript"/>
        </w:rPr>
      </w:r>
      <w:r w:rsidR="004A2CC1" w:rsidRPr="00FD12D6">
        <w:rPr>
          <w:vertAlign w:val="superscript"/>
        </w:rPr>
        <w:fldChar w:fldCharType="separate"/>
      </w:r>
      <w:r w:rsidR="00CC0E9C">
        <w:rPr>
          <w:noProof/>
          <w:vertAlign w:val="superscript"/>
        </w:rPr>
        <w:t>(38, 39)</w:t>
      </w:r>
      <w:r w:rsidR="004A2CC1" w:rsidRPr="00FD12D6">
        <w:rPr>
          <w:vertAlign w:val="superscript"/>
        </w:rPr>
        <w:fldChar w:fldCharType="end"/>
      </w:r>
      <w:r w:rsidR="005878B4">
        <w:t xml:space="preserve"> </w:t>
      </w:r>
      <w:r w:rsidR="007716CF">
        <w:t xml:space="preserve">and </w:t>
      </w:r>
      <w:r w:rsidR="00FB6435">
        <w:t>digital interventions</w:t>
      </w:r>
      <w:r w:rsidR="004A2CC1" w:rsidRPr="00FD12D6">
        <w:rPr>
          <w:vertAlign w:val="superscript"/>
        </w:rPr>
        <w:fldChar w:fldCharType="begin">
          <w:fldData xml:space="preserve">PEVuZE5vdGU+PENpdGU+PEF1dGhvcj5MYXU8L0F1dGhvcj48WWVhcj4yMDE3PC9ZZWFyPjxSZWNO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==
</w:fldData>
        </w:fldChar>
      </w:r>
      <w:r w:rsidR="00CC0E9C">
        <w:rPr>
          <w:vertAlign w:val="superscript"/>
        </w:rPr>
        <w:instrText xml:space="preserve"> ADDIN EN.CITE </w:instrText>
      </w:r>
      <w:r w:rsidR="00CC0E9C">
        <w:rPr>
          <w:vertAlign w:val="superscript"/>
        </w:rPr>
        <w:fldChar w:fldCharType="begin">
          <w:fldData xml:space="preserve">PEVuZE5vdGU+PENpdGU+PEF1dGhvcj5MYXU8L0F1dGhvcj48WWVhcj4yMDE3PC9ZZWFyPjxSZWNO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==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4A2CC1" w:rsidRPr="00FD12D6">
        <w:rPr>
          <w:vertAlign w:val="superscript"/>
        </w:rPr>
      </w:r>
      <w:r w:rsidR="004A2CC1" w:rsidRPr="00FD12D6">
        <w:rPr>
          <w:vertAlign w:val="superscript"/>
        </w:rPr>
        <w:fldChar w:fldCharType="separate"/>
      </w:r>
      <w:r w:rsidR="00CC0E9C">
        <w:rPr>
          <w:noProof/>
          <w:vertAlign w:val="superscript"/>
        </w:rPr>
        <w:t>(47, 48)</w:t>
      </w:r>
      <w:r w:rsidR="004A2CC1" w:rsidRPr="00FD12D6">
        <w:rPr>
          <w:vertAlign w:val="superscript"/>
        </w:rPr>
        <w:fldChar w:fldCharType="end"/>
      </w:r>
      <w:r w:rsidR="00FB6435">
        <w:t xml:space="preserve"> were</w:t>
      </w:r>
      <w:r w:rsidR="005878B4">
        <w:t xml:space="preserve"> </w:t>
      </w:r>
      <w:r w:rsidR="008A53B8">
        <w:t xml:space="preserve">also </w:t>
      </w:r>
      <w:r w:rsidR="005878B4">
        <w:t xml:space="preserve">associated with weight </w:t>
      </w:r>
      <w:r w:rsidR="005878B4">
        <w:lastRenderedPageBreak/>
        <w:t>loss</w:t>
      </w:r>
      <w:r w:rsidR="00015E2A">
        <w:t>.</w:t>
      </w:r>
      <w:r w:rsidR="000D763F">
        <w:t xml:space="preserve"> </w:t>
      </w:r>
      <w:r w:rsidR="00E06C47">
        <w:t>L</w:t>
      </w:r>
      <w:r w:rsidR="007B7437" w:rsidRPr="007B7437">
        <w:t>ifestyle interventions</w:t>
      </w:r>
      <w:r w:rsidR="00E06C47">
        <w:t xml:space="preserve"> including diet and physical activity for women with </w:t>
      </w:r>
      <w:r w:rsidR="00E06C47" w:rsidRPr="00E06C47">
        <w:t xml:space="preserve">previous </w:t>
      </w:r>
      <w:r w:rsidR="00E43733">
        <w:t>g</w:t>
      </w:r>
      <w:r w:rsidR="009B24A6">
        <w:t xml:space="preserve">estational </w:t>
      </w:r>
      <w:r w:rsidR="00E43733">
        <w:t>diabetes me</w:t>
      </w:r>
      <w:r w:rsidR="00403E07">
        <w:t>llitus (GDM)</w:t>
      </w:r>
      <w:r w:rsidR="00E06C47">
        <w:t xml:space="preserve"> </w:t>
      </w:r>
      <w:r w:rsidR="007B7437">
        <w:t xml:space="preserve">showed significant </w:t>
      </w:r>
      <w:r w:rsidR="008F157F">
        <w:t>reduction</w:t>
      </w:r>
      <w:r w:rsidR="007B7437">
        <w:t xml:space="preserve"> in </w:t>
      </w:r>
      <w:r w:rsidR="008F157F">
        <w:t>postnatal diabetes</w:t>
      </w:r>
      <w:r w:rsidR="0080469C" w:rsidRPr="00F835A7">
        <w:rPr>
          <w:vertAlign w:val="superscript"/>
        </w:rPr>
        <w:fldChar w:fldCharType="begin">
          <w:fldData xml:space="preserve">PEVuZE5vdGU+PENpdGU+PEF1dGhvcj5Hb3ZlaWE8L0F1dGhvcj48WWVhcj4yMDE4PC9ZZWFyPjxS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</w:fldData>
        </w:fldChar>
      </w:r>
      <w:r w:rsidR="00CC0E9C">
        <w:rPr>
          <w:vertAlign w:val="superscript"/>
        </w:rPr>
        <w:instrText xml:space="preserve"> ADDIN EN.CITE </w:instrText>
      </w:r>
      <w:r w:rsidR="00CC0E9C">
        <w:rPr>
          <w:vertAlign w:val="superscript"/>
        </w:rPr>
        <w:fldChar w:fldCharType="begin">
          <w:fldData xml:space="preserve">PEVuZE5vdGU+PENpdGU+PEF1dGhvcj5Hb3ZlaWE8L0F1dGhvcj48WWVhcj4yMDE4PC9ZZWFyPjxS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80469C" w:rsidRPr="00F835A7">
        <w:rPr>
          <w:vertAlign w:val="superscript"/>
        </w:rPr>
      </w:r>
      <w:r w:rsidR="0080469C" w:rsidRPr="00F835A7">
        <w:rPr>
          <w:vertAlign w:val="superscript"/>
        </w:rPr>
        <w:fldChar w:fldCharType="separate"/>
      </w:r>
      <w:r w:rsidR="00CC0E9C">
        <w:rPr>
          <w:noProof/>
          <w:vertAlign w:val="superscript"/>
        </w:rPr>
        <w:t>(49-52)</w:t>
      </w:r>
      <w:r w:rsidR="0080469C" w:rsidRPr="00F835A7">
        <w:rPr>
          <w:vertAlign w:val="superscript"/>
        </w:rPr>
        <w:fldChar w:fldCharType="end"/>
      </w:r>
      <w:r w:rsidR="005A0BF8" w:rsidRPr="00F835A7">
        <w:rPr>
          <w:vertAlign w:val="superscript"/>
        </w:rPr>
        <w:t xml:space="preserve"> </w:t>
      </w:r>
      <w:r w:rsidR="005A0BF8">
        <w:t>and weight loss</w:t>
      </w:r>
      <w:r w:rsidR="0080469C" w:rsidRPr="00F835A7">
        <w:rPr>
          <w:vertAlign w:val="superscript"/>
        </w:rPr>
        <w:fldChar w:fldCharType="begin">
          <w:fldData xml:space="preserve">PEVuZE5vdGU+PENpdGU+PEF1dGhvcj5IZXdhZ2U8L0F1dGhvcj48WWVhcj4yMDIwPC9ZZWFyPjxS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</w:fldData>
        </w:fldChar>
      </w:r>
      <w:r w:rsidR="00CC0E9C">
        <w:rPr>
          <w:vertAlign w:val="superscript"/>
        </w:rPr>
        <w:instrText xml:space="preserve"> ADDIN EN.CITE </w:instrText>
      </w:r>
      <w:r w:rsidR="00CC0E9C">
        <w:rPr>
          <w:vertAlign w:val="superscript"/>
        </w:rPr>
        <w:fldChar w:fldCharType="begin">
          <w:fldData xml:space="preserve">PEVuZE5vdGU+PENpdGU+PEF1dGhvcj5IZXdhZ2U8L0F1dGhvcj48WWVhcj4yMDIwPC9ZZWFyPjxS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80469C" w:rsidRPr="00F835A7">
        <w:rPr>
          <w:vertAlign w:val="superscript"/>
        </w:rPr>
      </w:r>
      <w:r w:rsidR="0080469C" w:rsidRPr="00F835A7">
        <w:rPr>
          <w:vertAlign w:val="superscript"/>
        </w:rPr>
        <w:fldChar w:fldCharType="separate"/>
      </w:r>
      <w:r w:rsidR="00CC0E9C">
        <w:rPr>
          <w:noProof/>
          <w:vertAlign w:val="superscript"/>
        </w:rPr>
        <w:t>(52-54)</w:t>
      </w:r>
      <w:r w:rsidR="0080469C" w:rsidRPr="00F835A7">
        <w:rPr>
          <w:vertAlign w:val="superscript"/>
        </w:rPr>
        <w:fldChar w:fldCharType="end"/>
      </w:r>
      <w:r w:rsidR="0039052A">
        <w:t>, which was more effective</w:t>
      </w:r>
      <w:r w:rsidR="00F835A7">
        <w:t xml:space="preserve"> when the intervention was delivered</w:t>
      </w:r>
      <w:r w:rsidR="0039052A">
        <w:t xml:space="preserve"> soon after delivery</w:t>
      </w:r>
      <w:r w:rsidR="0080469C" w:rsidRPr="00F835A7">
        <w:rPr>
          <w:vertAlign w:val="superscript"/>
        </w:rPr>
        <w:fldChar w:fldCharType="begin">
          <w:fldData xml:space="preserve">PEVuZE5vdGU+PENpdGU+PEF1dGhvcj5Hb3ZlaWE8L0F1dGhvcj48WWVhcj4yMDE4PC9ZZWFyPjxS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</w:fldData>
        </w:fldChar>
      </w:r>
      <w:r w:rsidR="00CC0E9C">
        <w:rPr>
          <w:vertAlign w:val="superscript"/>
        </w:rPr>
        <w:instrText xml:space="preserve"> ADDIN EN.CITE </w:instrText>
      </w:r>
      <w:r w:rsidR="00CC0E9C">
        <w:rPr>
          <w:vertAlign w:val="superscript"/>
        </w:rPr>
        <w:fldChar w:fldCharType="begin">
          <w:fldData xml:space="preserve">PEVuZE5vdGU+PENpdGU+PEF1dGhvcj5Hb3ZlaWE8L0F1dGhvcj48WWVhcj4yMDE4PC9ZZWFyPjxS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80469C" w:rsidRPr="00F835A7">
        <w:rPr>
          <w:vertAlign w:val="superscript"/>
        </w:rPr>
      </w:r>
      <w:r w:rsidR="0080469C" w:rsidRPr="00F835A7">
        <w:rPr>
          <w:vertAlign w:val="superscript"/>
        </w:rPr>
        <w:fldChar w:fldCharType="separate"/>
      </w:r>
      <w:r w:rsidR="00CC0E9C">
        <w:rPr>
          <w:noProof/>
          <w:vertAlign w:val="superscript"/>
        </w:rPr>
        <w:t>(49)</w:t>
      </w:r>
      <w:r w:rsidR="0080469C" w:rsidRPr="00F835A7">
        <w:rPr>
          <w:vertAlign w:val="superscript"/>
        </w:rPr>
        <w:fldChar w:fldCharType="end"/>
      </w:r>
      <w:r w:rsidR="0039052A">
        <w:t xml:space="preserve">. </w:t>
      </w:r>
      <w:r w:rsidR="004E263E">
        <w:t xml:space="preserve">There </w:t>
      </w:r>
      <w:r w:rsidR="00CC568F">
        <w:t>was</w:t>
      </w:r>
      <w:r w:rsidR="004E263E">
        <w:t xml:space="preserve"> limited evidence </w:t>
      </w:r>
      <w:r w:rsidR="00770555">
        <w:t>for</w:t>
      </w:r>
      <w:r w:rsidR="004E263E">
        <w:t xml:space="preserve"> l</w:t>
      </w:r>
      <w:r w:rsidR="00C53A84">
        <w:t xml:space="preserve">ifestyle </w:t>
      </w:r>
      <w:r w:rsidR="00F87B84">
        <w:t xml:space="preserve">interventions for women with previous </w:t>
      </w:r>
      <w:r w:rsidR="00A23C30" w:rsidRPr="00A23C30">
        <w:t>diagnosis of a hypertensive disorder of</w:t>
      </w:r>
      <w:r w:rsidR="00A23C30">
        <w:t xml:space="preserve"> </w:t>
      </w:r>
      <w:r w:rsidR="00A23C30" w:rsidRPr="00A23C30">
        <w:t>pregnancy</w:t>
      </w:r>
      <w:r w:rsidR="0080469C" w:rsidRPr="00593726">
        <w:rPr>
          <w:vertAlign w:val="superscript"/>
        </w:rPr>
        <w:fldChar w:fldCharType="begin">
          <w:fldData xml:space="preserve">PEVuZE5vdGU+PENpdGU+PEF1dGhvcj5MdWk8L0F1dGhvcj48WWVhcj4yMDE5PC9ZZWFyPjxSZWNO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</w:fldData>
        </w:fldChar>
      </w:r>
      <w:r w:rsidR="00CC0E9C">
        <w:rPr>
          <w:vertAlign w:val="superscript"/>
        </w:rPr>
        <w:instrText xml:space="preserve"> ADDIN EN.CITE </w:instrText>
      </w:r>
      <w:r w:rsidR="00CC0E9C">
        <w:rPr>
          <w:vertAlign w:val="superscript"/>
        </w:rPr>
        <w:fldChar w:fldCharType="begin">
          <w:fldData xml:space="preserve">PEVuZE5vdGU+PENpdGU+PEF1dGhvcj5MdWk8L0F1dGhvcj48WWVhcj4yMDE5PC9ZZWFyPjxSZWNO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80469C" w:rsidRPr="00593726">
        <w:rPr>
          <w:vertAlign w:val="superscript"/>
        </w:rPr>
      </w:r>
      <w:r w:rsidR="0080469C" w:rsidRPr="00593726">
        <w:rPr>
          <w:vertAlign w:val="superscript"/>
        </w:rPr>
        <w:fldChar w:fldCharType="separate"/>
      </w:r>
      <w:r w:rsidR="00CC0E9C">
        <w:rPr>
          <w:noProof/>
          <w:vertAlign w:val="superscript"/>
        </w:rPr>
        <w:t>(55)</w:t>
      </w:r>
      <w:r w:rsidR="0080469C" w:rsidRPr="00593726">
        <w:rPr>
          <w:vertAlign w:val="superscript"/>
        </w:rPr>
        <w:fldChar w:fldCharType="end"/>
      </w:r>
      <w:r w:rsidR="004E263E" w:rsidRPr="00593726">
        <w:rPr>
          <w:vertAlign w:val="superscript"/>
        </w:rPr>
        <w:t xml:space="preserve"> </w:t>
      </w:r>
      <w:r w:rsidR="00CC568F">
        <w:t>or with</w:t>
      </w:r>
      <w:r w:rsidR="0033497D">
        <w:t xml:space="preserve"> </w:t>
      </w:r>
      <w:r w:rsidR="00687963">
        <w:t>p</w:t>
      </w:r>
      <w:r w:rsidR="0033497D" w:rsidRPr="0033497D">
        <w:t>ostpartum iron deficiency anaemia</w:t>
      </w:r>
      <w:r w:rsidR="0080469C" w:rsidRPr="00593726">
        <w:rPr>
          <w:vertAlign w:val="superscript"/>
        </w:rPr>
        <w:fldChar w:fldCharType="begin">
          <w:fldData xml:space="preserve">PEVuZE5vdGU+PENpdGU+PEF1dGhvcj5NYXJrb3ZhPC9BdXRob3I+PFllYXI+MjAxNTwvWWVhcj48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=
</w:fldData>
        </w:fldChar>
      </w:r>
      <w:r w:rsidR="00CC0E9C">
        <w:rPr>
          <w:vertAlign w:val="superscript"/>
        </w:rPr>
        <w:instrText xml:space="preserve"> ADDIN EN.CITE </w:instrText>
      </w:r>
      <w:r w:rsidR="00CC0E9C">
        <w:rPr>
          <w:vertAlign w:val="superscript"/>
        </w:rPr>
        <w:fldChar w:fldCharType="begin">
          <w:fldData xml:space="preserve">PEVuZE5vdGU+PENpdGU+PEF1dGhvcj5NYXJrb3ZhPC9BdXRob3I+PFllYXI+MjAxNTwvWWVhcj48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=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80469C" w:rsidRPr="00593726">
        <w:rPr>
          <w:vertAlign w:val="superscript"/>
        </w:rPr>
      </w:r>
      <w:r w:rsidR="0080469C" w:rsidRPr="00593726">
        <w:rPr>
          <w:vertAlign w:val="superscript"/>
        </w:rPr>
        <w:fldChar w:fldCharType="separate"/>
      </w:r>
      <w:r w:rsidR="00CC0E9C">
        <w:rPr>
          <w:noProof/>
          <w:vertAlign w:val="superscript"/>
        </w:rPr>
        <w:t>(56)</w:t>
      </w:r>
      <w:r w:rsidR="0080469C" w:rsidRPr="00593726">
        <w:rPr>
          <w:vertAlign w:val="superscript"/>
        </w:rPr>
        <w:fldChar w:fldCharType="end"/>
      </w:r>
      <w:r w:rsidR="0033497D">
        <w:t>.</w:t>
      </w:r>
      <w:r w:rsidR="0002776B">
        <w:t xml:space="preserve"> </w:t>
      </w:r>
      <w:r w:rsidR="00267262">
        <w:t xml:space="preserve">There </w:t>
      </w:r>
      <w:r w:rsidR="00CC568F">
        <w:t xml:space="preserve">was </w:t>
      </w:r>
      <w:r w:rsidR="00267262" w:rsidRPr="00267262">
        <w:t xml:space="preserve">no evidence </w:t>
      </w:r>
      <w:r w:rsidR="00CC568F">
        <w:t>that</w:t>
      </w:r>
      <w:r w:rsidR="00267262" w:rsidRPr="00267262">
        <w:t xml:space="preserve"> different doses of </w:t>
      </w:r>
      <w:r w:rsidR="00CC568F" w:rsidRPr="00267262">
        <w:t xml:space="preserve">postpartum </w:t>
      </w:r>
      <w:r w:rsidR="00267262" w:rsidRPr="00267262">
        <w:t xml:space="preserve">vitamin A supplementation </w:t>
      </w:r>
      <w:r w:rsidR="00CC568F" w:rsidRPr="00267262">
        <w:t>benefit</w:t>
      </w:r>
      <w:r w:rsidR="00CC568F">
        <w:t>ed</w:t>
      </w:r>
      <w:r w:rsidR="00267262" w:rsidRPr="00267262">
        <w:t xml:space="preserve"> maternal</w:t>
      </w:r>
      <w:r w:rsidR="00803D06">
        <w:t xml:space="preserve"> or </w:t>
      </w:r>
      <w:r w:rsidR="00267262" w:rsidRPr="00267262">
        <w:t>infant mortality and morbidity</w:t>
      </w:r>
      <w:r w:rsidR="0080469C" w:rsidRPr="00593726">
        <w:rPr>
          <w:vertAlign w:val="superscript"/>
        </w:rPr>
        <w:fldChar w:fldCharType="begin"/>
      </w:r>
      <w:r w:rsidR="00CC0E9C">
        <w:rPr>
          <w:vertAlign w:val="superscript"/>
        </w:rPr>
        <w:instrText xml:space="preserve"> ADDIN EN.CITE &lt;EndNote&gt;&lt;Cite&gt;&lt;Author&gt;Oliveira-Menegozzo&lt;/Author&gt;&lt;Year&gt;2010&lt;/Year&gt;&lt;RecNum&gt;2185&lt;/RecNum&gt;&lt;DisplayText&gt;(57)&lt;/DisplayText&gt;&lt;record&gt;&lt;rec-number&gt;2185&lt;/rec-number&gt;&lt;foreign-keys&gt;&lt;key app="EN" db-id="rarddvt55v9a26e0pdcxvavzdvedt2vd0xtd" timestamp="1610485675"&gt;2185&lt;/key&gt;&lt;/foreign-keys&gt;&lt;ref-type name="Journal Article"&gt;17&lt;/ref-type&gt;&lt;contributors&gt;&lt;authors&gt;&lt;author&gt;Oliveira-Menegozzo, J. M.&lt;/author&gt;&lt;author&gt;Bergamaschi, D. P.&lt;/author&gt;&lt;author&gt;Middleton, P.&lt;/author&gt;&lt;author&gt;East, C. E.&lt;/author&gt;&lt;/authors&gt;&lt;/contributors&gt;&lt;titles&gt;&lt;title&gt;Vitamin A supplementation for postpartum women&lt;/title&gt;&lt;secondary-title&gt;Cochrane Database of Systematic Reviews&lt;/secondary-title&gt;&lt;/titles&gt;&lt;periodical&gt;&lt;full-title&gt;Cochrane Database of Systematic Reviews&lt;/full-title&gt;&lt;/periodical&gt;&lt;pages&gt;N.PAG-N.PAG&lt;/pages&gt;&lt;keywords&gt;&lt;keyword&gt;Breast Feeding&lt;/keyword&gt;&lt;keyword&gt;Dietary Supplementation&lt;/keyword&gt;&lt;keyword&gt;Postnatal Care&lt;/keyword&gt;&lt;keyword&gt;Treatment Outcomes&lt;/keyword&gt;&lt;keyword&gt;Vitamin A&lt;/keyword&gt;&lt;keyword&gt;Cochrane Library&lt;/keyword&gt;&lt;keyword&gt;Human&lt;/keyword&gt;&lt;keyword&gt;Maternal-Child Health&lt;/keyword&gt;&lt;keyword&gt;Relative Risk&lt;/keyword&gt;&lt;keyword&gt;Vitamin A -- Administration and Dosage&lt;/keyword&gt;&lt;/keywords&gt;&lt;dates&gt;&lt;year&gt;2010&lt;/year&gt;&lt;/dates&gt;&lt;pub-location&gt;, &amp;lt;Blank&amp;gt;&lt;/pub-location&gt;&lt;publisher&gt;John Wiley &amp;amp; Sons, Inc.&lt;/publisher&gt;&lt;isbn&gt;1469-493X&lt;/isbn&gt;&lt;accession-num&gt;105008838. Language: English. Entry Date: 20110107. Revision Date: 20150711. Publication Type: Journal Article&lt;/accession-num&gt;&lt;urls&gt;&lt;related-urls&gt;&lt;url&gt;http://search.ebscohost.com/login.aspx?direct=true&amp;amp;db=rzh&amp;amp;AN=105008838&amp;amp;site=ehost-live&lt;/url&gt;&lt;/related-urls&gt;&lt;/urls&gt;&lt;remote-database-name&gt;rzh&lt;/remote-database-name&gt;&lt;remote-database-provider&gt;EBSCOhost&lt;/remote-database-provider&gt;&lt;/record&gt;&lt;/Cite&gt;&lt;/EndNote&gt;</w:instrText>
      </w:r>
      <w:r w:rsidR="0080469C" w:rsidRPr="00593726">
        <w:rPr>
          <w:vertAlign w:val="superscript"/>
        </w:rPr>
        <w:fldChar w:fldCharType="separate"/>
      </w:r>
      <w:r w:rsidR="00CC0E9C">
        <w:rPr>
          <w:noProof/>
          <w:vertAlign w:val="superscript"/>
        </w:rPr>
        <w:t>(57)</w:t>
      </w:r>
      <w:r w:rsidR="0080469C" w:rsidRPr="00593726">
        <w:rPr>
          <w:vertAlign w:val="superscript"/>
        </w:rPr>
        <w:fldChar w:fldCharType="end"/>
      </w:r>
      <w:r w:rsidR="00267262">
        <w:t>.</w:t>
      </w:r>
      <w:r w:rsidR="00687963">
        <w:t xml:space="preserve"> One review on </w:t>
      </w:r>
      <w:r w:rsidR="002E4523">
        <w:t xml:space="preserve">dietary, behavioural and medical interventions for </w:t>
      </w:r>
      <w:r w:rsidR="003B749A" w:rsidRPr="003B749A">
        <w:t>postpartum constipation</w:t>
      </w:r>
      <w:r w:rsidR="003B749A">
        <w:t xml:space="preserve"> found no</w:t>
      </w:r>
      <w:r w:rsidR="00F009B2">
        <w:t xml:space="preserve"> eligible</w:t>
      </w:r>
      <w:r w:rsidR="003B749A">
        <w:t xml:space="preserve"> </w:t>
      </w:r>
      <w:r w:rsidR="00593726">
        <w:t>trials</w:t>
      </w:r>
      <w:r w:rsidR="0080469C" w:rsidRPr="00593726">
        <w:rPr>
          <w:vertAlign w:val="superscript"/>
        </w:rPr>
        <w:fldChar w:fldCharType="begin"/>
      </w:r>
      <w:r w:rsidR="00CC0E9C">
        <w:rPr>
          <w:vertAlign w:val="superscript"/>
        </w:rPr>
        <w:instrText xml:space="preserve"> ADDIN EN.CITE &lt;EndNote&gt;&lt;Cite&gt;&lt;Author&gt;Turawa&lt;/Author&gt;&lt;Year&gt;2014&lt;/Year&gt;&lt;RecNum&gt;888&lt;/RecNum&gt;&lt;DisplayText&gt;(58)&lt;/DisplayText&gt;&lt;record&gt;&lt;rec-number&gt;888&lt;/rec-number&gt;&lt;foreign-keys&gt;&lt;key app="EN" db-id="rarddvt55v9a26e0pdcxvavzdvedt2vd0xtd" timestamp="1610484259"&gt;888&lt;/key&gt;&lt;/foreign-keys&gt;&lt;ref-type name="Journal Article"&gt;17&lt;/ref-type&gt;&lt;contributors&gt;&lt;authors&gt;&lt;author&gt;Turawa, Eunice B.&lt;/author&gt;&lt;author&gt;Musekiwa, Alfred&lt;/author&gt;&lt;author&gt;Rohwer, Anke C.&lt;/author&gt;&lt;/authors&gt;&lt;/contributors&gt;&lt;titles&gt;&lt;title&gt;Interventions for treating postpartum constipation&lt;/title&gt;&lt;secondary-title&gt;The Cochrane database of systematic reviews&lt;/secondary-title&gt;&lt;/titles&gt;&lt;periodical&gt;&lt;full-title&gt;The Cochrane database of systematic reviews&lt;/full-title&gt;&lt;/periodical&gt;&lt;pages&gt;CD010273&lt;/pages&gt;&lt;number&gt;9&lt;/number&gt;&lt;section&gt;Turawa, Eunice B. Division of Community Health, Faculty of Medicine and Health Sciences, Stellenbosch University, Tygerberg, South Africa.&lt;/section&gt;&lt;keywords&gt;&lt;keyword&gt;Adult&lt;/keyword&gt;&lt;keyword&gt;*Constipation/th [Therapy]&lt;/keyword&gt;&lt;keyword&gt;Female&lt;/keyword&gt;&lt;keyword&gt;Humans&lt;/keyword&gt;&lt;keyword&gt;*Postpartum Period&lt;/keyword&gt;&lt;/keywords&gt;&lt;dates&gt;&lt;year&gt;2014&lt;/year&gt;&lt;/dates&gt;&lt;pub-location&gt;England&lt;/pub-location&gt;&lt;isbn&gt;1469-493X&amp;#xD;1361-6137&lt;/isbn&gt;&lt;urls&gt;&lt;related-urls&gt;&lt;url&gt;http://ovidsp.ovid.com/ovidweb.cgi?T=JS&amp;amp;PAGE=reference&amp;amp;D=med11&amp;amp;NEWS=N&amp;amp;AN=25246307&lt;/url&gt;&lt;/related-urls&gt;&lt;/urls&gt;&lt;custom1&gt;Database: Ovid MEDLINE(R) and Epub Ahead of Print, In-Process &amp;amp; Other Non-Indexed Citations, Daily and Versions(R) &amp;lt;1946 to January 08, 2021&amp;gt; Search Strategy:&lt;/custom1&gt;&lt;electronic-resource-num&gt;https://dx.doi.org/10.1002/14651858.CD010273.pub2&lt;/electronic-resource-num&gt;&lt;/record&gt;&lt;/Cite&gt;&lt;/EndNote&gt;</w:instrText>
      </w:r>
      <w:r w:rsidR="0080469C" w:rsidRPr="00593726">
        <w:rPr>
          <w:vertAlign w:val="superscript"/>
        </w:rPr>
        <w:fldChar w:fldCharType="separate"/>
      </w:r>
      <w:r w:rsidR="00CC0E9C">
        <w:rPr>
          <w:noProof/>
          <w:vertAlign w:val="superscript"/>
        </w:rPr>
        <w:t>(58)</w:t>
      </w:r>
      <w:r w:rsidR="0080469C" w:rsidRPr="00593726">
        <w:rPr>
          <w:vertAlign w:val="superscript"/>
        </w:rPr>
        <w:fldChar w:fldCharType="end"/>
      </w:r>
      <w:r w:rsidR="003B749A">
        <w:t>.</w:t>
      </w:r>
    </w:p>
    <w:p w14:paraId="4A73116F" w14:textId="28A5A7FB" w:rsidR="00DA3C7B" w:rsidRDefault="00B209FB" w:rsidP="000D3CA0">
      <w:pPr>
        <w:pStyle w:val="ListParagraph"/>
        <w:spacing w:line="480" w:lineRule="auto"/>
        <w:ind w:left="0"/>
        <w:rPr>
          <w:b/>
          <w:bCs/>
        </w:rPr>
      </w:pPr>
      <w:r>
        <w:t xml:space="preserve">Postpartum </w:t>
      </w:r>
      <w:r w:rsidR="00CA4D26">
        <w:t>i</w:t>
      </w:r>
      <w:r w:rsidR="001118F0">
        <w:t xml:space="preserve">nterventions were delivered in </w:t>
      </w:r>
      <w:r w:rsidR="00770555">
        <w:t>various</w:t>
      </w:r>
      <w:r w:rsidR="001118F0">
        <w:t xml:space="preserve"> setting</w:t>
      </w:r>
      <w:r w:rsidR="004A1745">
        <w:t>s</w:t>
      </w:r>
      <w:r w:rsidR="001118F0">
        <w:t xml:space="preserve"> including </w:t>
      </w:r>
      <w:r w:rsidR="0047114E">
        <w:t>hospital</w:t>
      </w:r>
      <w:r w:rsidR="00CC568F">
        <w:t>s</w:t>
      </w:r>
      <w:r w:rsidR="001118F0">
        <w:t>, clinic</w:t>
      </w:r>
      <w:r w:rsidR="00CC568F">
        <w:t>s</w:t>
      </w:r>
      <w:r w:rsidR="001118F0">
        <w:t xml:space="preserve">, </w:t>
      </w:r>
      <w:r w:rsidR="001118F0" w:rsidRPr="00EC68F5">
        <w:t>home</w:t>
      </w:r>
      <w:r w:rsidR="001118F0">
        <w:t xml:space="preserve">, </w:t>
      </w:r>
      <w:r w:rsidR="001118F0" w:rsidRPr="00EC68F5">
        <w:t>communit</w:t>
      </w:r>
      <w:r w:rsidR="00CC568F">
        <w:t>ies</w:t>
      </w:r>
      <w:r w:rsidR="001118F0">
        <w:t>, o</w:t>
      </w:r>
      <w:r w:rsidR="001118F0" w:rsidRPr="006E7169">
        <w:t>utdoor</w:t>
      </w:r>
      <w:r w:rsidR="00C87C6C">
        <w:t>s</w:t>
      </w:r>
      <w:r w:rsidR="001118F0" w:rsidRPr="006E7169">
        <w:t xml:space="preserve"> and school hall</w:t>
      </w:r>
      <w:r w:rsidR="00A766F5">
        <w:t>s</w:t>
      </w:r>
      <w:r w:rsidR="007A7363">
        <w:rPr>
          <w:vertAlign w:val="superscript"/>
        </w:rPr>
        <w:fldChar w:fldCharType="begin">
          <w:fldData xml:space="preserve">PEVuZE5vdGU+PENpdGU+PEF1dGhvcj5HYXJhZDwvQXV0aG9yPjxZZWFyPjIwMjA8L1llYXI+PFJl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</w:fldData>
        </w:fldChar>
      </w:r>
      <w:r w:rsidR="00CC0E9C">
        <w:rPr>
          <w:vertAlign w:val="superscript"/>
        </w:rPr>
        <w:instrText xml:space="preserve"> ADDIN EN.CITE </w:instrText>
      </w:r>
      <w:r w:rsidR="00CC0E9C">
        <w:rPr>
          <w:vertAlign w:val="superscript"/>
        </w:rPr>
        <w:fldChar w:fldCharType="begin">
          <w:fldData xml:space="preserve">PEVuZE5vdGU+PENpdGU+PEF1dGhvcj5HYXJhZDwvQXV0aG9yPjxZZWFyPjIwMjA8L1llYXI+PFJl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7A7363">
        <w:rPr>
          <w:vertAlign w:val="superscript"/>
        </w:rPr>
      </w:r>
      <w:r w:rsidR="007A7363">
        <w:rPr>
          <w:vertAlign w:val="superscript"/>
        </w:rPr>
        <w:fldChar w:fldCharType="separate"/>
      </w:r>
      <w:r w:rsidR="00CC0E9C">
        <w:rPr>
          <w:noProof/>
          <w:vertAlign w:val="superscript"/>
        </w:rPr>
        <w:t>(38, 41, 46)</w:t>
      </w:r>
      <w:r w:rsidR="007A7363">
        <w:rPr>
          <w:vertAlign w:val="superscript"/>
        </w:rPr>
        <w:fldChar w:fldCharType="end"/>
      </w:r>
      <w:r w:rsidR="00EF13A2" w:rsidRPr="002F7971">
        <w:t>.</w:t>
      </w:r>
      <w:r w:rsidR="00EF13A2">
        <w:t xml:space="preserve"> </w:t>
      </w:r>
      <w:r w:rsidR="001118F0">
        <w:t xml:space="preserve"> I</w:t>
      </w:r>
      <w:r w:rsidR="005B1C23">
        <w:t>nterventions</w:t>
      </w:r>
      <w:r w:rsidR="00341933">
        <w:t xml:space="preserve"> were </w:t>
      </w:r>
      <w:r w:rsidR="00507682">
        <w:t xml:space="preserve">also </w:t>
      </w:r>
      <w:r w:rsidR="00341933">
        <w:t>delivered by a range of</w:t>
      </w:r>
      <w:r w:rsidR="00AF7D59">
        <w:t xml:space="preserve"> clinical and non-clinical</w:t>
      </w:r>
      <w:r w:rsidR="00341933">
        <w:t xml:space="preserve"> </w:t>
      </w:r>
      <w:r w:rsidR="00AF7D59">
        <w:t>professionals</w:t>
      </w:r>
      <w:r w:rsidR="00CC568F">
        <w:t>,</w:t>
      </w:r>
      <w:r w:rsidR="00AF7D59">
        <w:t xml:space="preserve"> including </w:t>
      </w:r>
      <w:r w:rsidR="00406465" w:rsidRPr="0097016C">
        <w:t>midwives</w:t>
      </w:r>
      <w:r w:rsidR="00406465">
        <w:t xml:space="preserve">, </w:t>
      </w:r>
      <w:r w:rsidR="00406465" w:rsidRPr="0097016C">
        <w:t>general practitioners</w:t>
      </w:r>
      <w:r w:rsidR="00406465">
        <w:t xml:space="preserve">, </w:t>
      </w:r>
      <w:r w:rsidR="002F7971" w:rsidRPr="002F7971">
        <w:t>dietitian</w:t>
      </w:r>
      <w:r w:rsidR="00252643">
        <w:t>s</w:t>
      </w:r>
      <w:r w:rsidR="002F7971" w:rsidRPr="002F7971">
        <w:t xml:space="preserve">, </w:t>
      </w:r>
      <w:r w:rsidR="009D2768">
        <w:t>heath psychologist</w:t>
      </w:r>
      <w:r w:rsidR="00252643">
        <w:t>s</w:t>
      </w:r>
      <w:r w:rsidR="009D2768">
        <w:t xml:space="preserve">, </w:t>
      </w:r>
      <w:r w:rsidR="002F7971" w:rsidRPr="002F7971">
        <w:t>lifestyle counsellor</w:t>
      </w:r>
      <w:r w:rsidR="00252643">
        <w:t>s</w:t>
      </w:r>
      <w:r w:rsidR="002F7971" w:rsidRPr="002F7971">
        <w:t>, health coach</w:t>
      </w:r>
      <w:r w:rsidR="00252643">
        <w:t>es</w:t>
      </w:r>
      <w:r w:rsidR="002F7971" w:rsidRPr="002F7971">
        <w:t>, nutrition professional</w:t>
      </w:r>
      <w:r w:rsidR="00252643">
        <w:t>s</w:t>
      </w:r>
      <w:r w:rsidR="002F7971" w:rsidRPr="002F7971">
        <w:t xml:space="preserve"> </w:t>
      </w:r>
      <w:r w:rsidR="00CC568F">
        <w:t>and</w:t>
      </w:r>
      <w:r w:rsidR="00CC568F" w:rsidRPr="002F7971">
        <w:t xml:space="preserve"> </w:t>
      </w:r>
      <w:r w:rsidR="002F7971" w:rsidRPr="002F7971">
        <w:t>interventionist</w:t>
      </w:r>
      <w:r w:rsidR="00252643">
        <w:t>s</w:t>
      </w:r>
      <w:r w:rsidR="007A7363">
        <w:rPr>
          <w:vertAlign w:val="superscript"/>
        </w:rPr>
        <w:fldChar w:fldCharType="begin">
          <w:fldData xml:space="preserve">PEVuZE5vdGU+PENpdGU+PEF1dGhvcj5EYWxyeW1wbGU8L0F1dGhvcj48WWVhcj4yMDE4PC9ZZWFy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</w:fldData>
        </w:fldChar>
      </w:r>
      <w:r w:rsidR="00CC0E9C">
        <w:rPr>
          <w:vertAlign w:val="superscript"/>
        </w:rPr>
        <w:instrText xml:space="preserve"> ADDIN EN.CITE </w:instrText>
      </w:r>
      <w:r w:rsidR="00CC0E9C">
        <w:rPr>
          <w:vertAlign w:val="superscript"/>
        </w:rPr>
        <w:fldChar w:fldCharType="begin">
          <w:fldData xml:space="preserve">PEVuZE5vdGU+PENpdGU+PEF1dGhvcj5EYWxyeW1wbGU8L0F1dGhvcj48WWVhcj4yMDE4PC9ZZWFy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7A7363">
        <w:rPr>
          <w:vertAlign w:val="superscript"/>
        </w:rPr>
      </w:r>
      <w:r w:rsidR="007A7363">
        <w:rPr>
          <w:vertAlign w:val="superscript"/>
        </w:rPr>
        <w:fldChar w:fldCharType="separate"/>
      </w:r>
      <w:r w:rsidR="00CC0E9C">
        <w:rPr>
          <w:noProof/>
          <w:vertAlign w:val="superscript"/>
        </w:rPr>
        <w:t>(35, 38, 41, 59, 60)</w:t>
      </w:r>
      <w:r w:rsidR="007A7363">
        <w:rPr>
          <w:vertAlign w:val="superscript"/>
        </w:rPr>
        <w:fldChar w:fldCharType="end"/>
      </w:r>
      <w:r w:rsidR="002F7971" w:rsidRPr="002F7971">
        <w:t>.</w:t>
      </w:r>
      <w:r w:rsidR="005B1C23">
        <w:t xml:space="preserve"> </w:t>
      </w:r>
      <w:r w:rsidR="000E01AD">
        <w:t>However, clinical h</w:t>
      </w:r>
      <w:r w:rsidR="00A95FAF">
        <w:t xml:space="preserve">ealth professionals </w:t>
      </w:r>
      <w:r w:rsidR="00E36380">
        <w:t>delivering interventions resulted in greater weight loss</w:t>
      </w:r>
      <w:r w:rsidR="0083545F">
        <w:t xml:space="preserve"> for mothers</w:t>
      </w:r>
      <w:r w:rsidR="00E36380">
        <w:t xml:space="preserve"> compared to non-health professionals</w:t>
      </w:r>
      <w:r w:rsidR="00E36380" w:rsidRPr="004C4F48">
        <w:rPr>
          <w:vertAlign w:val="superscript"/>
        </w:rPr>
        <w:fldChar w:fldCharType="begin">
          <w:fldData xml:space="preserve">PEVuZE5vdGU+PENpdGU+PEF1dGhvcj5MaW08L0F1dGhvcj48WWVhcj4yMDE5PC9ZZWFyPjxSZWNO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=
</w:fldData>
        </w:fldChar>
      </w:r>
      <w:r w:rsidR="00CC0E9C">
        <w:rPr>
          <w:vertAlign w:val="superscript"/>
        </w:rPr>
        <w:instrText xml:space="preserve"> ADDIN EN.CITE </w:instrText>
      </w:r>
      <w:r w:rsidR="00CC0E9C">
        <w:rPr>
          <w:vertAlign w:val="superscript"/>
        </w:rPr>
        <w:fldChar w:fldCharType="begin">
          <w:fldData xml:space="preserve">PEVuZE5vdGU+PENpdGU+PEF1dGhvcj5MaW08L0F1dGhvcj48WWVhcj4yMDE5PC9ZZWFyPjxSZWNO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=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E36380" w:rsidRPr="004C4F48">
        <w:rPr>
          <w:vertAlign w:val="superscript"/>
        </w:rPr>
      </w:r>
      <w:r w:rsidR="00E36380" w:rsidRPr="004C4F48">
        <w:rPr>
          <w:vertAlign w:val="superscript"/>
        </w:rPr>
        <w:fldChar w:fldCharType="separate"/>
      </w:r>
      <w:r w:rsidR="00CC0E9C">
        <w:rPr>
          <w:noProof/>
          <w:vertAlign w:val="superscript"/>
        </w:rPr>
        <w:t>(59)</w:t>
      </w:r>
      <w:r w:rsidR="00E36380" w:rsidRPr="004C4F48">
        <w:rPr>
          <w:vertAlign w:val="superscript"/>
        </w:rPr>
        <w:fldChar w:fldCharType="end"/>
      </w:r>
      <w:r w:rsidR="00340111">
        <w:t>. E</w:t>
      </w:r>
      <w:r w:rsidR="00340111" w:rsidRPr="00340111">
        <w:t>arly postnatal discharge combined with home</w:t>
      </w:r>
      <w:r w:rsidR="00707801">
        <w:t xml:space="preserve"> and</w:t>
      </w:r>
      <w:r w:rsidR="00340111">
        <w:t xml:space="preserve"> individualised</w:t>
      </w:r>
      <w:r w:rsidR="00340111" w:rsidRPr="00340111">
        <w:t xml:space="preserve"> midwifery support reduce</w:t>
      </w:r>
      <w:r w:rsidR="004C4F48">
        <w:t>d</w:t>
      </w:r>
      <w:r w:rsidR="00340111" w:rsidRPr="00340111">
        <w:t xml:space="preserve"> costs and improve</w:t>
      </w:r>
      <w:r w:rsidR="00CC568F">
        <w:t>d</w:t>
      </w:r>
      <w:r w:rsidR="00340111" w:rsidRPr="00340111">
        <w:t xml:space="preserve"> the satisfaction, health and wellbeing of both mother and </w:t>
      </w:r>
      <w:r w:rsidR="00707801">
        <w:t>infant</w:t>
      </w:r>
      <w:r w:rsidR="0080469C" w:rsidRPr="004C4F48">
        <w:rPr>
          <w:vertAlign w:val="superscript"/>
        </w:rPr>
        <w:fldChar w:fldCharType="begin">
          <w:fldData xml:space="preserve">PEVuZE5vdGU+PENpdGU+PEF1dGhvcj5QYW5hZ29wb3Vsb3U8L0F1dGhvcj48WWVhcj4yMDE3PC9Z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</w:fldData>
        </w:fldChar>
      </w:r>
      <w:r w:rsidR="00CC0E9C">
        <w:rPr>
          <w:vertAlign w:val="superscript"/>
        </w:rPr>
        <w:instrText xml:space="preserve"> ADDIN EN.CITE </w:instrText>
      </w:r>
      <w:r w:rsidR="00CC0E9C">
        <w:rPr>
          <w:vertAlign w:val="superscript"/>
        </w:rPr>
        <w:fldChar w:fldCharType="begin">
          <w:fldData xml:space="preserve">PEVuZE5vdGU+PENpdGU+PEF1dGhvcj5QYW5hZ29wb3Vsb3U8L0F1dGhvcj48WWVhcj4yMDE3PC9Z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80469C" w:rsidRPr="004C4F48">
        <w:rPr>
          <w:vertAlign w:val="superscript"/>
        </w:rPr>
      </w:r>
      <w:r w:rsidR="0080469C" w:rsidRPr="004C4F48">
        <w:rPr>
          <w:vertAlign w:val="superscript"/>
        </w:rPr>
        <w:fldChar w:fldCharType="separate"/>
      </w:r>
      <w:r w:rsidR="00CC0E9C">
        <w:rPr>
          <w:noProof/>
          <w:vertAlign w:val="superscript"/>
        </w:rPr>
        <w:t>(61)</w:t>
      </w:r>
      <w:r w:rsidR="0080469C" w:rsidRPr="004C4F48">
        <w:rPr>
          <w:vertAlign w:val="superscript"/>
        </w:rPr>
        <w:fldChar w:fldCharType="end"/>
      </w:r>
      <w:r w:rsidR="00A93F96">
        <w:t>.</w:t>
      </w:r>
      <w:r w:rsidR="00392907">
        <w:t xml:space="preserve"> </w:t>
      </w:r>
    </w:p>
    <w:p w14:paraId="532CFC86" w14:textId="2FC9FF42" w:rsidR="00DA3C7B" w:rsidRDefault="00D21479" w:rsidP="001F3274">
      <w:pPr>
        <w:pStyle w:val="ListParagraph"/>
        <w:numPr>
          <w:ilvl w:val="0"/>
          <w:numId w:val="80"/>
        </w:numPr>
        <w:rPr>
          <w:b/>
          <w:bCs/>
        </w:rPr>
      </w:pPr>
      <w:r>
        <w:rPr>
          <w:b/>
          <w:bCs/>
        </w:rPr>
        <w:t xml:space="preserve">Review of </w:t>
      </w:r>
      <w:proofErr w:type="spellStart"/>
      <w:r w:rsidR="003C00CB" w:rsidRPr="0016552F">
        <w:rPr>
          <w:b/>
          <w:bCs/>
        </w:rPr>
        <w:t>I</w:t>
      </w:r>
      <w:r w:rsidR="00A63747" w:rsidRPr="0016552F">
        <w:rPr>
          <w:b/>
          <w:bCs/>
        </w:rPr>
        <w:t>nterconception</w:t>
      </w:r>
      <w:proofErr w:type="spellEnd"/>
      <w:r w:rsidR="00A63747" w:rsidRPr="0016552F">
        <w:rPr>
          <w:b/>
          <w:bCs/>
        </w:rPr>
        <w:t xml:space="preserve"> and postpartum guidelines</w:t>
      </w:r>
      <w:r w:rsidR="00A34977" w:rsidRPr="0016552F">
        <w:rPr>
          <w:b/>
          <w:bCs/>
        </w:rPr>
        <w:t xml:space="preserve"> for policy and healthcare practice</w:t>
      </w:r>
      <w:r w:rsidR="008E593D" w:rsidRPr="0016552F">
        <w:rPr>
          <w:b/>
          <w:bCs/>
        </w:rPr>
        <w:t xml:space="preserve"> </w:t>
      </w:r>
    </w:p>
    <w:p w14:paraId="73524FBB" w14:textId="77777777" w:rsidR="00B413B2" w:rsidRPr="0016552F" w:rsidRDefault="00B413B2" w:rsidP="00B413B2">
      <w:pPr>
        <w:pStyle w:val="ListParagraph"/>
        <w:rPr>
          <w:b/>
          <w:bCs/>
        </w:rPr>
      </w:pPr>
    </w:p>
    <w:p w14:paraId="35F7FC5F" w14:textId="50770C8C" w:rsidR="00E54678" w:rsidRPr="00AA7D80" w:rsidRDefault="00ED45C8" w:rsidP="000D3CA0">
      <w:pPr>
        <w:pStyle w:val="ListParagraph"/>
        <w:spacing w:line="480" w:lineRule="auto"/>
        <w:ind w:left="0"/>
      </w:pPr>
      <w:r>
        <w:t xml:space="preserve">47 </w:t>
      </w:r>
      <w:r w:rsidR="00692F2E">
        <w:t xml:space="preserve">documents with guidelines </w:t>
      </w:r>
      <w:r w:rsidR="00AA7D80">
        <w:t xml:space="preserve">on </w:t>
      </w:r>
      <w:proofErr w:type="spellStart"/>
      <w:r w:rsidR="00AA7D80">
        <w:t>interconception</w:t>
      </w:r>
      <w:proofErr w:type="spellEnd"/>
      <w:r w:rsidR="00AA7D80">
        <w:t xml:space="preserve"> and postpartum nutrition and health</w:t>
      </w:r>
      <w:r w:rsidR="007C37BD">
        <w:t xml:space="preserve"> interventions</w:t>
      </w:r>
      <w:r w:rsidR="00F80FCB">
        <w:t xml:space="preserve"> were identified</w:t>
      </w:r>
      <w:r w:rsidR="00AA7D80">
        <w:t xml:space="preserve"> </w:t>
      </w:r>
      <w:r w:rsidR="00342F0D">
        <w:t xml:space="preserve">from health bodies </w:t>
      </w:r>
      <w:r w:rsidR="00770555">
        <w:t>including</w:t>
      </w:r>
      <w:r w:rsidR="00342F0D">
        <w:t xml:space="preserve"> NICE, </w:t>
      </w:r>
      <w:r w:rsidR="00D84E7D">
        <w:t>PHE</w:t>
      </w:r>
      <w:r w:rsidR="00342F0D">
        <w:t xml:space="preserve"> and the Royal Colleges, and from parliamentary </w:t>
      </w:r>
      <w:r w:rsidR="007C37BD">
        <w:t>discussions</w:t>
      </w:r>
      <w:r w:rsidR="00B44618">
        <w:t xml:space="preserve"> (Table </w:t>
      </w:r>
      <w:r w:rsidR="00EC3990">
        <w:t>5</w:t>
      </w:r>
      <w:r w:rsidR="00B44618">
        <w:t>)</w:t>
      </w:r>
      <w:r w:rsidR="00F80FCB">
        <w:t xml:space="preserve">. </w:t>
      </w:r>
      <w:r w:rsidR="00370F6B">
        <w:t>The g</w:t>
      </w:r>
      <w:r w:rsidR="00F80FCB">
        <w:t>uidance</w:t>
      </w:r>
      <w:r w:rsidR="007C37BD">
        <w:t xml:space="preserve"> highlight</w:t>
      </w:r>
      <w:r w:rsidR="00CC568F">
        <w:t>ed</w:t>
      </w:r>
      <w:r w:rsidR="007C37BD">
        <w:t xml:space="preserve"> </w:t>
      </w:r>
      <w:r w:rsidR="00F80FCB">
        <w:t>six</w:t>
      </w:r>
      <w:r w:rsidR="007C37BD">
        <w:t xml:space="preserve"> key </w:t>
      </w:r>
      <w:r w:rsidR="00B413B2">
        <w:t>domains</w:t>
      </w:r>
      <w:r w:rsidR="007C37BD">
        <w:t>:</w:t>
      </w:r>
    </w:p>
    <w:p w14:paraId="2A6E1131" w14:textId="6117B8E0" w:rsidR="00CB4952" w:rsidRDefault="0016552F" w:rsidP="000D3CA0">
      <w:pPr>
        <w:pStyle w:val="Heading2"/>
        <w:spacing w:line="480" w:lineRule="auto"/>
      </w:pPr>
      <w:r>
        <w:t>3.</w:t>
      </w:r>
      <w:r w:rsidR="002C1706">
        <w:t xml:space="preserve">1. </w:t>
      </w:r>
      <w:proofErr w:type="spellStart"/>
      <w:r w:rsidR="00CB4952">
        <w:t>Interconception</w:t>
      </w:r>
      <w:proofErr w:type="spellEnd"/>
      <w:r w:rsidR="00CB4952">
        <w:t xml:space="preserve"> </w:t>
      </w:r>
      <w:r w:rsidR="00E4562C">
        <w:t>care</w:t>
      </w:r>
    </w:p>
    <w:p w14:paraId="36C277F6" w14:textId="1EABD611" w:rsidR="00E81A4F" w:rsidRDefault="00347E93" w:rsidP="000D3CA0">
      <w:pPr>
        <w:pStyle w:val="ListParagraph"/>
        <w:spacing w:line="480" w:lineRule="auto"/>
        <w:ind w:left="0"/>
      </w:pPr>
      <w:r>
        <w:t xml:space="preserve">Guidance on </w:t>
      </w:r>
      <w:r w:rsidR="004F7CC7">
        <w:t xml:space="preserve">nutrition during the </w:t>
      </w:r>
      <w:proofErr w:type="spellStart"/>
      <w:r>
        <w:t>interconception</w:t>
      </w:r>
      <w:proofErr w:type="spellEnd"/>
      <w:r>
        <w:t xml:space="preserve"> </w:t>
      </w:r>
      <w:r w:rsidR="004F7CC7">
        <w:t xml:space="preserve">period </w:t>
      </w:r>
      <w:r w:rsidR="00F14F17">
        <w:t>was more aimed at women postpartum without consideration o</w:t>
      </w:r>
      <w:r w:rsidR="00252643">
        <w:t>f</w:t>
      </w:r>
      <w:r w:rsidR="00F14F17">
        <w:t xml:space="preserve"> impact</w:t>
      </w:r>
      <w:r w:rsidR="00770555">
        <w:t>s</w:t>
      </w:r>
      <w:r w:rsidR="00F14F17">
        <w:t xml:space="preserve"> on </w:t>
      </w:r>
      <w:r w:rsidR="004B3D38">
        <w:t>potential</w:t>
      </w:r>
      <w:r w:rsidR="00F14F17">
        <w:t xml:space="preserve"> </w:t>
      </w:r>
      <w:r w:rsidR="00770555">
        <w:t xml:space="preserve">future </w:t>
      </w:r>
      <w:r w:rsidR="004B3D38">
        <w:t>pregnanc</w:t>
      </w:r>
      <w:r w:rsidR="00770555">
        <w:t>ies</w:t>
      </w:r>
      <w:r w:rsidR="004B3D38">
        <w:t xml:space="preserve">. </w:t>
      </w:r>
      <w:r w:rsidR="00B0641C">
        <w:t>G</w:t>
      </w:r>
      <w:r w:rsidR="004B3D38">
        <w:t xml:space="preserve">uidelines </w:t>
      </w:r>
      <w:r w:rsidR="00167E04">
        <w:t xml:space="preserve">on the </w:t>
      </w:r>
      <w:proofErr w:type="spellStart"/>
      <w:r w:rsidR="00167E04">
        <w:t>interconception</w:t>
      </w:r>
      <w:proofErr w:type="spellEnd"/>
      <w:r w:rsidR="00167E04">
        <w:t xml:space="preserve"> period</w:t>
      </w:r>
      <w:r w:rsidR="00B0641C">
        <w:t xml:space="preserve"> recommended weight management </w:t>
      </w:r>
      <w:r w:rsidR="00D059E5">
        <w:t>postpartum and after successive pregnancies</w:t>
      </w:r>
      <w:r w:rsidR="00C435E1" w:rsidRPr="002A7B05">
        <w:rPr>
          <w:vertAlign w:val="superscript"/>
        </w:rPr>
        <w:fldChar w:fldCharType="begin"/>
      </w:r>
      <w:r w:rsidR="00CC0E9C">
        <w:rPr>
          <w:vertAlign w:val="superscript"/>
        </w:rPr>
        <w:instrText xml:space="preserve"> ADDIN EN.CITE &lt;EndNote&gt;&lt;Cite&gt;&lt;Author&gt;National Institute for Health and Social Care Excellence&lt;/Author&gt;&lt;Year&gt;2020&lt;/Year&gt;&lt;RecNum&gt;4703&lt;/RecNum&gt;&lt;DisplayText&gt;(62)&lt;/DisplayText&gt;&lt;record&gt;&lt;rec-number&gt;4703&lt;/rec-number&gt;&lt;foreign-keys&gt;&lt;key app="EN" db-id="rarddvt55v9a26e0pdcxvavzdvedt2vd0xtd" timestamp="1620971436"&gt;4703&lt;/key&gt;&lt;/foreign-keys&gt;&lt;ref-type name="Report"&gt;27&lt;/ref-type&gt;&lt;contributors&gt;&lt;authors&gt;&lt;author&gt;National Institute for Health and Social Care Excellence,&lt;/author&gt;&lt;/authors&gt;&lt;/contributors&gt;&lt;titles&gt;&lt;title&gt;Training in maternal and child nutrition&lt;/title&gt;&lt;/titles&gt;&lt;dates&gt;&lt;year&gt;2020&lt;/year&gt;&lt;/dates&gt;&lt;urls&gt;&lt;related-urls&gt;&lt;url&gt;https://pathways.nice.org.uk/pathways/maternal-and-child-nutrition#path=view%3A/pathways/maternal-and-child-nutrition/training-in-maternal-and-child-nutrition.xml&amp;amp;content=view-index&lt;/url&gt;&lt;/related-urls&gt;&lt;/urls&gt;&lt;/record&gt;&lt;/Cite&gt;&lt;/EndNote&gt;</w:instrText>
      </w:r>
      <w:r w:rsidR="00C435E1" w:rsidRPr="002A7B05">
        <w:rPr>
          <w:vertAlign w:val="superscript"/>
        </w:rPr>
        <w:fldChar w:fldCharType="separate"/>
      </w:r>
      <w:r w:rsidR="00CC0E9C">
        <w:rPr>
          <w:noProof/>
          <w:vertAlign w:val="superscript"/>
        </w:rPr>
        <w:t>(62)</w:t>
      </w:r>
      <w:r w:rsidR="00C435E1" w:rsidRPr="002A7B05">
        <w:rPr>
          <w:vertAlign w:val="superscript"/>
        </w:rPr>
        <w:fldChar w:fldCharType="end"/>
      </w:r>
      <w:r w:rsidR="00260887">
        <w:t xml:space="preserve"> and </w:t>
      </w:r>
      <w:r w:rsidR="002D426B">
        <w:t xml:space="preserve">consideration </w:t>
      </w:r>
      <w:r w:rsidR="003E5A45">
        <w:t>on contraception post-delivery</w:t>
      </w:r>
      <w:r w:rsidR="00C435E1" w:rsidRPr="002A7B05">
        <w:rPr>
          <w:vertAlign w:val="superscript"/>
        </w:rPr>
        <w:fldChar w:fldCharType="begin"/>
      </w:r>
      <w:r w:rsidR="00CC0E9C">
        <w:rPr>
          <w:vertAlign w:val="superscript"/>
        </w:rPr>
        <w:instrText xml:space="preserve"> ADDIN EN.CITE &lt;EndNote&gt;&lt;Cite&gt;&lt;Author&gt;Public Health England&lt;/Author&gt;&lt;Year&gt;2018&lt;/Year&gt;&lt;RecNum&gt;4704&lt;/RecNum&gt;&lt;DisplayText&gt;(63, 64)&lt;/DisplayText&gt;&lt;record&gt;&lt;rec-number&gt;4704&lt;/rec-number&gt;&lt;foreign-keys&gt;&lt;key app="EN" db-id="rarddvt55v9a26e0pdcxvavzdvedt2vd0xtd" timestamp="1620971670"&gt;4704&lt;/key&gt;&lt;/foreign-keys&gt;&lt;ref-type name="Report"&gt;27&lt;/ref-type&gt;&lt;contributors&gt;&lt;authors&gt;&lt;author&gt;Public Health England,&lt;/author&gt;&lt;/authors&gt;&lt;/contributors&gt;&lt;titles&gt;&lt;title&gt;Health matters: reproductive health and pregnancy planning&lt;/title&gt;&lt;/titles&gt;&lt;dates&gt;&lt;year&gt;2018&lt;/year&gt;&lt;/dates&gt;&lt;urls&gt;&lt;related-urls&gt;&lt;url&gt;https://www.gov.uk/government/publications/health-matters-reproductive-health-and-pregnancy-planning/health-matters-reproductive-health-and-pregnancy-planning&lt;/url&gt;&lt;/related-urls&gt;&lt;/urls&gt;&lt;/record&gt;&lt;/Cite&gt;&lt;Cite&gt;&lt;Author&gt;Public Health England&lt;/Author&gt;&lt;Year&gt;2018&lt;/Year&gt;&lt;RecNum&gt;4706&lt;/RecNum&gt;&lt;record&gt;&lt;rec-number&gt;4706&lt;/rec-number&gt;&lt;foreign-keys&gt;&lt;key app="EN" db-id="rarddvt55v9a26e0pdcxvavzdvedt2vd0xtd" timestamp="1620971942"&gt;4706&lt;/key&gt;&lt;/foreign-keys&gt;&lt;ref-type name="Report"&gt;27&lt;/ref-type&gt;&lt;contributors&gt;&lt;authors&gt;&lt;author&gt;Public Health England,&lt;/author&gt;&lt;/authors&gt;&lt;/contributors&gt;&lt;titles&gt;&lt;title&gt;Understanding the contraceptive needs of postnatal women&lt;/title&gt;&lt;/titles&gt;&lt;dates&gt;&lt;year&gt;2018&lt;/year&gt;&lt;/dates&gt;&lt;urls&gt;&lt;related-urls&gt;&lt;url&gt;https://www.gov.uk/government/case-studies/understanding-the-contraceptive-needs-of-postnatal-women&lt;/url&gt;&lt;/related-urls&gt;&lt;/urls&gt;&lt;/record&gt;&lt;/Cite&gt;&lt;/EndNote&gt;</w:instrText>
      </w:r>
      <w:r w:rsidR="00C435E1" w:rsidRPr="002A7B05">
        <w:rPr>
          <w:vertAlign w:val="superscript"/>
        </w:rPr>
        <w:fldChar w:fldCharType="separate"/>
      </w:r>
      <w:r w:rsidR="00CC0E9C">
        <w:rPr>
          <w:noProof/>
          <w:vertAlign w:val="superscript"/>
        </w:rPr>
        <w:t>(63, 64)</w:t>
      </w:r>
      <w:r w:rsidR="00C435E1" w:rsidRPr="002A7B05">
        <w:rPr>
          <w:vertAlign w:val="superscript"/>
        </w:rPr>
        <w:fldChar w:fldCharType="end"/>
      </w:r>
      <w:r w:rsidR="00260887">
        <w:t xml:space="preserve">. </w:t>
      </w:r>
      <w:r w:rsidR="00BC3728">
        <w:t>Public Health England (</w:t>
      </w:r>
      <w:r w:rsidR="002A7B05">
        <w:t>PHE</w:t>
      </w:r>
      <w:r w:rsidR="00BC3728">
        <w:t>)</w:t>
      </w:r>
      <w:r w:rsidR="003B7575">
        <w:t xml:space="preserve"> </w:t>
      </w:r>
      <w:r w:rsidR="00590A6A">
        <w:t>(</w:t>
      </w:r>
      <w:r w:rsidR="003B7575">
        <w:t>2018</w:t>
      </w:r>
      <w:r w:rsidR="00590A6A">
        <w:t>)</w:t>
      </w:r>
      <w:r w:rsidR="003B7575">
        <w:t xml:space="preserve"> guidance </w:t>
      </w:r>
      <w:r w:rsidR="006C0786">
        <w:lastRenderedPageBreak/>
        <w:t xml:space="preserve">advised that </w:t>
      </w:r>
      <w:proofErr w:type="spellStart"/>
      <w:r w:rsidR="006C0786">
        <w:t>interconception</w:t>
      </w:r>
      <w:proofErr w:type="spellEnd"/>
      <w:r w:rsidR="006C0786">
        <w:t xml:space="preserve"> plans should be </w:t>
      </w:r>
      <w:r w:rsidR="00876642">
        <w:t>discussed</w:t>
      </w:r>
      <w:r w:rsidR="006C0786">
        <w:t xml:space="preserve"> with health </w:t>
      </w:r>
      <w:r w:rsidR="003608D2">
        <w:t xml:space="preserve">visitors in the antenatal period and be flexibly followed up </w:t>
      </w:r>
      <w:r w:rsidR="00E54678">
        <w:t>between pregnancies</w:t>
      </w:r>
      <w:r w:rsidR="00C435E1" w:rsidRPr="00712E8D">
        <w:rPr>
          <w:vertAlign w:val="superscript"/>
        </w:rPr>
        <w:fldChar w:fldCharType="begin"/>
      </w:r>
      <w:r w:rsidR="00CC0E9C">
        <w:rPr>
          <w:vertAlign w:val="superscript"/>
        </w:rPr>
        <w:instrText xml:space="preserve"> ADDIN EN.CITE &lt;EndNote&gt;&lt;Cite&gt;&lt;Author&gt;Public Health England&lt;/Author&gt;&lt;Year&gt;2018&lt;/Year&gt;&lt;RecNum&gt;4705&lt;/RecNum&gt;&lt;DisplayText&gt;(65)&lt;/DisplayText&gt;&lt;record&gt;&lt;rec-number&gt;4705&lt;/rec-number&gt;&lt;foreign-keys&gt;&lt;key app="EN" db-id="rarddvt55v9a26e0pdcxvavzdvedt2vd0xtd" timestamp="1620971816"&gt;4705&lt;/key&gt;&lt;/foreign-keys&gt;&lt;ref-type name="Report"&gt;27&lt;/ref-type&gt;&lt;contributors&gt;&lt;authors&gt;&lt;author&gt;Public Health England,&lt;/author&gt;&lt;/authors&gt;&lt;/contributors&gt;&lt;titles&gt;&lt;title&gt;Making the Case for Preconception&amp;#xD;Care&lt;/title&gt;&lt;/titles&gt;&lt;dates&gt;&lt;year&gt;2018&lt;/year&gt;&lt;/dates&gt;&lt;urls&gt;&lt;related-urls&gt;&lt;url&gt;https://assets.publishing.service.gov.uk/government/uploads/system/uploads/attachment_data/file/729018/Making_the_case_for_preconception_care.pdf&lt;/url&gt;&lt;/related-urls&gt;&lt;/urls&gt;&lt;/record&gt;&lt;/Cite&gt;&lt;/EndNote&gt;</w:instrText>
      </w:r>
      <w:r w:rsidR="00C435E1" w:rsidRPr="00712E8D">
        <w:rPr>
          <w:vertAlign w:val="superscript"/>
        </w:rPr>
        <w:fldChar w:fldCharType="separate"/>
      </w:r>
      <w:r w:rsidR="00CC0E9C">
        <w:rPr>
          <w:noProof/>
          <w:vertAlign w:val="superscript"/>
        </w:rPr>
        <w:t>(65)</w:t>
      </w:r>
      <w:r w:rsidR="00C435E1" w:rsidRPr="00712E8D">
        <w:rPr>
          <w:vertAlign w:val="superscript"/>
        </w:rPr>
        <w:fldChar w:fldCharType="end"/>
      </w:r>
      <w:r w:rsidR="00E54678">
        <w:t>.</w:t>
      </w:r>
      <w:r w:rsidR="003B7575">
        <w:t xml:space="preserve"> </w:t>
      </w:r>
      <w:r w:rsidR="003E5A45">
        <w:t xml:space="preserve"> </w:t>
      </w:r>
    </w:p>
    <w:p w14:paraId="0981C51F" w14:textId="6A30AE44" w:rsidR="00D207E2" w:rsidRPr="00A97944" w:rsidRDefault="0016552F" w:rsidP="000D3CA0">
      <w:pPr>
        <w:pStyle w:val="Heading2"/>
        <w:spacing w:line="480" w:lineRule="auto"/>
      </w:pPr>
      <w:r>
        <w:t>3.</w:t>
      </w:r>
      <w:r w:rsidR="002C1706">
        <w:t xml:space="preserve">2. </w:t>
      </w:r>
      <w:r w:rsidR="00D207E2" w:rsidRPr="00A97944">
        <w:t xml:space="preserve">Nutrition-specific </w:t>
      </w:r>
      <w:r w:rsidR="00D207E2">
        <w:t>interventions</w:t>
      </w:r>
    </w:p>
    <w:p w14:paraId="43C3CA5E" w14:textId="0347A00E" w:rsidR="00D207E2" w:rsidRPr="00CE27A5" w:rsidRDefault="00D207E2" w:rsidP="000D3CA0">
      <w:pPr>
        <w:pStyle w:val="ListParagraph"/>
        <w:spacing w:line="480" w:lineRule="auto"/>
        <w:ind w:left="0"/>
      </w:pPr>
      <w:r w:rsidRPr="00FA052F">
        <w:t xml:space="preserve">Nutrition-specific interventions </w:t>
      </w:r>
      <w:r>
        <w:t>directly</w:t>
      </w:r>
      <w:r w:rsidRPr="00FA052F">
        <w:t xml:space="preserve"> address immediate determinants of </w:t>
      </w:r>
      <w:proofErr w:type="spellStart"/>
      <w:r w:rsidRPr="00FA052F">
        <w:t>fetal</w:t>
      </w:r>
      <w:proofErr w:type="spellEnd"/>
      <w:r w:rsidRPr="00FA052F">
        <w:t xml:space="preserve"> and child nutrition and development</w:t>
      </w:r>
      <w:r>
        <w:t xml:space="preserve"> through </w:t>
      </w:r>
      <w:r w:rsidRPr="00FA052F">
        <w:t>adequate food and nutrient intake, feeding</w:t>
      </w:r>
      <w:r w:rsidR="00D13034">
        <w:t xml:space="preserve"> and</w:t>
      </w:r>
      <w:r w:rsidRPr="00FA052F">
        <w:t xml:space="preserve"> caregiving</w:t>
      </w:r>
      <w:r w:rsidR="008B5012" w:rsidRPr="00712E8D">
        <w:rPr>
          <w:vertAlign w:val="superscript"/>
        </w:rPr>
        <w:fldChar w:fldCharType="begin"/>
      </w:r>
      <w:r w:rsidR="00CC0E9C">
        <w:rPr>
          <w:vertAlign w:val="superscript"/>
        </w:rPr>
        <w:instrText xml:space="preserve"> ADDIN EN.CITE &lt;EndNote&gt;&lt;Cite&gt;&lt;Author&gt;Ruel&lt;/Author&gt;&lt;Year&gt;2018&lt;/Year&gt;&lt;RecNum&gt;475&lt;/RecNum&gt;&lt;DisplayText&gt;(66)&lt;/DisplayText&gt;&lt;record&gt;&lt;rec-number&gt;475&lt;/rec-number&gt;&lt;foreign-keys&gt;&lt;key app="EN" db-id="sfa92vvzdwrstpexsw9vxt9x0dzf22dad59z" timestamp="1568980356"&gt;475&lt;/key&gt;&lt;/foreign-keys&gt;&lt;ref-type name="Journal Article"&gt;17&lt;/ref-type&gt;&lt;contributors&gt;&lt;authors&gt;&lt;author&gt;Ruel, Marie T&lt;/author&gt;&lt;author&gt;Quisumbing, Agnes R&lt;/author&gt;&lt;author&gt;Balagamwala, Mysbah&lt;/author&gt;&lt;/authors&gt;&lt;/contributors&gt;&lt;titles&gt;&lt;title&gt;Nutrition-sensitive agriculture: What have we learned so far?&lt;/title&gt;&lt;secondary-title&gt;Global Food Security&lt;/secondary-title&gt;&lt;/titles&gt;&lt;periodical&gt;&lt;full-title&gt;Global Food Security&lt;/full-title&gt;&lt;/periodical&gt;&lt;pages&gt;128-153&lt;/pages&gt;&lt;volume&gt;17&lt;/volume&gt;&lt;dates&gt;&lt;year&gt;2018&lt;/year&gt;&lt;/dates&gt;&lt;isbn&gt;2211-9124&lt;/isbn&gt;&lt;urls&gt;&lt;/urls&gt;&lt;/record&gt;&lt;/Cite&gt;&lt;/EndNote&gt;</w:instrText>
      </w:r>
      <w:r w:rsidR="008B5012" w:rsidRPr="00712E8D">
        <w:rPr>
          <w:vertAlign w:val="superscript"/>
        </w:rPr>
        <w:fldChar w:fldCharType="separate"/>
      </w:r>
      <w:r w:rsidR="00CC0E9C">
        <w:rPr>
          <w:noProof/>
          <w:vertAlign w:val="superscript"/>
        </w:rPr>
        <w:t>(66)</w:t>
      </w:r>
      <w:r w:rsidR="008B5012" w:rsidRPr="00712E8D">
        <w:rPr>
          <w:vertAlign w:val="superscript"/>
        </w:rPr>
        <w:fldChar w:fldCharType="end"/>
      </w:r>
      <w:r w:rsidRPr="00430C27">
        <w:t>.</w:t>
      </w:r>
      <w:r>
        <w:t xml:space="preserve"> </w:t>
      </w:r>
      <w:r w:rsidR="00D13034">
        <w:t>G</w:t>
      </w:r>
      <w:r w:rsidR="0025723C">
        <w:t>uidance</w:t>
      </w:r>
      <w:r w:rsidR="00A34977">
        <w:t xml:space="preserve"> by</w:t>
      </w:r>
      <w:r w:rsidR="0025723C">
        <w:t xml:space="preserve"> </w:t>
      </w:r>
      <w:r w:rsidR="00A4072B">
        <w:t xml:space="preserve">the </w:t>
      </w:r>
      <w:r w:rsidR="00794739">
        <w:t>P</w:t>
      </w:r>
      <w:r w:rsidR="00794739" w:rsidRPr="00794739">
        <w:t>arliamentary Office of Science and Technology</w:t>
      </w:r>
      <w:r w:rsidR="00794739">
        <w:t xml:space="preserve"> (</w:t>
      </w:r>
      <w:r w:rsidR="00794739" w:rsidRPr="00794739">
        <w:t>201</w:t>
      </w:r>
      <w:r w:rsidR="008D2FC8">
        <w:t>7</w:t>
      </w:r>
      <w:r w:rsidR="00794739">
        <w:t>)</w:t>
      </w:r>
      <w:r w:rsidR="00C435E1" w:rsidRPr="00712E8D">
        <w:rPr>
          <w:vertAlign w:val="superscript"/>
        </w:rPr>
        <w:fldChar w:fldCharType="begin"/>
      </w:r>
      <w:r w:rsidR="00CC0E9C">
        <w:rPr>
          <w:vertAlign w:val="superscript"/>
        </w:rPr>
        <w:instrText xml:space="preserve"> ADDIN EN.CITE &lt;EndNote&gt;&lt;Cite&gt;&lt;Author&gt;Parliamentary Office of Science and Technology&lt;/Author&gt;&lt;Year&gt;2017&lt;/Year&gt;&lt;RecNum&gt;4708&lt;/RecNum&gt;&lt;DisplayText&gt;(67)&lt;/DisplayText&gt;&lt;record&gt;&lt;rec-number&gt;4708&lt;/rec-number&gt;&lt;foreign-keys&gt;&lt;key app="EN" db-id="rarddvt55v9a26e0pdcxvavzdvedt2vd0xtd" timestamp="1620972484"&gt;4708&lt;/key&gt;&lt;/foreign-keys&gt;&lt;ref-type name="Report"&gt;27&lt;/ref-type&gt;&lt;contributors&gt;&lt;authors&gt;&lt;author&gt;Parliamentary Office of Science and Technology,&lt;/author&gt;&lt;/authors&gt;&lt;/contributors&gt;&lt;titles&gt;&lt;title&gt;Dietary Advice, Pregnancy &amp;amp; Breastfeeding&lt;/title&gt;&lt;/titles&gt;&lt;dates&gt;&lt;year&gt;2017&lt;/year&gt;&lt;/dates&gt;&lt;urls&gt;&lt;related-urls&gt;&lt;url&gt;https://post.parliament.uk/research-briefings/post-pn-0551/&lt;/url&gt;&lt;/related-urls&gt;&lt;/urls&gt;&lt;/record&gt;&lt;/Cite&gt;&lt;/EndNote&gt;</w:instrText>
      </w:r>
      <w:r w:rsidR="00C435E1" w:rsidRPr="00712E8D">
        <w:rPr>
          <w:vertAlign w:val="superscript"/>
        </w:rPr>
        <w:fldChar w:fldCharType="separate"/>
      </w:r>
      <w:r w:rsidR="00CC0E9C">
        <w:rPr>
          <w:noProof/>
          <w:vertAlign w:val="superscript"/>
        </w:rPr>
        <w:t>(67)</w:t>
      </w:r>
      <w:r w:rsidR="00C435E1" w:rsidRPr="00712E8D">
        <w:rPr>
          <w:vertAlign w:val="superscript"/>
        </w:rPr>
        <w:fldChar w:fldCharType="end"/>
      </w:r>
      <w:r w:rsidR="00794739" w:rsidRPr="00794739">
        <w:t xml:space="preserve"> </w:t>
      </w:r>
      <w:r w:rsidR="00BE5D57">
        <w:t>and other</w:t>
      </w:r>
      <w:r w:rsidR="00477D79">
        <w:t xml:space="preserve"> </w:t>
      </w:r>
      <w:r w:rsidR="00561A85">
        <w:t>bodies</w:t>
      </w:r>
      <w:r w:rsidR="00C435E1" w:rsidRPr="00712E8D">
        <w:rPr>
          <w:vertAlign w:val="superscript"/>
        </w:rPr>
        <w:fldChar w:fldCharType="begin">
          <w:fldData xml:space="preserve">PEVuZE5vdGU+PENpdGU+PEF1dGhvcj5OYXRpb25hbCBJbnN0aXR1dGUgZm9yIEhlYWx0aCBhbmQg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TA8L1llYXI+PFJlY051bT40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C435E1" w:rsidRPr="00712E8D">
        <w:rPr>
          <w:vertAlign w:val="superscript"/>
        </w:rPr>
      </w:r>
      <w:r w:rsidR="00C435E1" w:rsidRPr="00712E8D">
        <w:rPr>
          <w:vertAlign w:val="superscript"/>
        </w:rPr>
        <w:fldChar w:fldCharType="separate"/>
      </w:r>
      <w:r w:rsidR="00CC0E9C">
        <w:rPr>
          <w:noProof/>
          <w:vertAlign w:val="superscript"/>
        </w:rPr>
        <w:t>(62, 68-72)</w:t>
      </w:r>
      <w:r w:rsidR="00C435E1" w:rsidRPr="00712E8D">
        <w:rPr>
          <w:vertAlign w:val="superscript"/>
        </w:rPr>
        <w:fldChar w:fldCharType="end"/>
      </w:r>
      <w:r w:rsidR="00BE5D57">
        <w:t xml:space="preserve"> </w:t>
      </w:r>
      <w:r w:rsidR="009B370E">
        <w:t>recommends</w:t>
      </w:r>
      <w:r w:rsidR="0025723C">
        <w:t xml:space="preserve"> that health professionals advise and </w:t>
      </w:r>
      <w:r w:rsidR="000A0958">
        <w:t>support women to</w:t>
      </w:r>
      <w:r w:rsidR="0025723C">
        <w:t xml:space="preserve"> </w:t>
      </w:r>
      <w:r w:rsidR="00706604">
        <w:t xml:space="preserve">exclusively </w:t>
      </w:r>
      <w:r w:rsidR="0025723C">
        <w:t>b</w:t>
      </w:r>
      <w:r>
        <w:t>reastfeed</w:t>
      </w:r>
      <w:r w:rsidR="00706604">
        <w:t xml:space="preserve"> </w:t>
      </w:r>
      <w:r w:rsidR="00561A85">
        <w:t xml:space="preserve">for </w:t>
      </w:r>
      <w:r w:rsidR="00706604">
        <w:t xml:space="preserve">up </w:t>
      </w:r>
      <w:r w:rsidR="0025286F">
        <w:t xml:space="preserve">to </w:t>
      </w:r>
      <w:r w:rsidR="00706604">
        <w:t>6 months</w:t>
      </w:r>
      <w:r w:rsidR="0013298C">
        <w:t>,</w:t>
      </w:r>
      <w:r w:rsidR="000A0958">
        <w:t xml:space="preserve"> </w:t>
      </w:r>
      <w:r w:rsidR="002057D2">
        <w:t>i</w:t>
      </w:r>
      <w:r w:rsidR="000A0958">
        <w:t>nclud</w:t>
      </w:r>
      <w:r w:rsidR="0013298C">
        <w:t>ing</w:t>
      </w:r>
      <w:r w:rsidR="000A0958">
        <w:t xml:space="preserve"> exploration </w:t>
      </w:r>
      <w:r w:rsidR="004F6A5E">
        <w:t xml:space="preserve">of </w:t>
      </w:r>
      <w:r w:rsidR="000A0958">
        <w:t xml:space="preserve">the </w:t>
      </w:r>
      <w:r w:rsidR="004F6A5E">
        <w:t xml:space="preserve">potential </w:t>
      </w:r>
      <w:r w:rsidR="000A0958">
        <w:t>barriers</w:t>
      </w:r>
      <w:r w:rsidR="000903A0">
        <w:t xml:space="preserve">. </w:t>
      </w:r>
      <w:r w:rsidR="0053235B">
        <w:t xml:space="preserve">Balanced healthy </w:t>
      </w:r>
      <w:r w:rsidR="0007687D">
        <w:t>d</w:t>
      </w:r>
      <w:r>
        <w:t>iet</w:t>
      </w:r>
      <w:r w:rsidR="0007687D">
        <w:t>s</w:t>
      </w:r>
      <w:r w:rsidR="00D35962">
        <w:t xml:space="preserve">, including </w:t>
      </w:r>
      <w:r w:rsidR="004F6A5E">
        <w:t xml:space="preserve">example </w:t>
      </w:r>
      <w:r w:rsidR="00D35962">
        <w:t xml:space="preserve">recipes, </w:t>
      </w:r>
      <w:r w:rsidR="0013298C">
        <w:t xml:space="preserve">were </w:t>
      </w:r>
      <w:r w:rsidR="00DE6D00">
        <w:t>recommended to</w:t>
      </w:r>
      <w:r w:rsidR="0027626C" w:rsidRPr="0083019F">
        <w:t xml:space="preserve"> be</w:t>
      </w:r>
      <w:r w:rsidR="0007687D">
        <w:t xml:space="preserve"> advised </w:t>
      </w:r>
      <w:r w:rsidR="0027626C">
        <w:t>by health professionals</w:t>
      </w:r>
      <w:r w:rsidR="0013298C">
        <w:t>; notably,</w:t>
      </w:r>
      <w:r w:rsidR="00985F31">
        <w:t xml:space="preserve"> </w:t>
      </w:r>
      <w:r w:rsidR="0027626C">
        <w:t>dieticians and nutritionists</w:t>
      </w:r>
      <w:r w:rsidR="00985F31">
        <w:t xml:space="preserve"> </w:t>
      </w:r>
      <w:r w:rsidR="0013298C">
        <w:t xml:space="preserve">were </w:t>
      </w:r>
      <w:r w:rsidR="00FB25D0">
        <w:t>advised to</w:t>
      </w:r>
      <w:r w:rsidR="00985F31">
        <w:t xml:space="preserve"> include </w:t>
      </w:r>
      <w:r w:rsidR="00CC568F">
        <w:t xml:space="preserve">dietary </w:t>
      </w:r>
      <w:r w:rsidR="003847C2">
        <w:t xml:space="preserve">advice </w:t>
      </w:r>
      <w:r w:rsidR="00CC568F">
        <w:t>for</w:t>
      </w:r>
      <w:r w:rsidR="0007687D">
        <w:t xml:space="preserve"> families on low budgets</w:t>
      </w:r>
      <w:r w:rsidR="00C435E1" w:rsidRPr="00662916">
        <w:rPr>
          <w:vertAlign w:val="superscript"/>
        </w:rPr>
        <w:fldChar w:fldCharType="begin">
          <w:fldData xml:space="preserve">PEVuZE5vdGU+PENpdGU+PEF1dGhvcj5OYXRpb25hbCBJbnN0aXR1dGUgZm9yIEhlYWx0aCBhbmQg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jA8L1llYXI+PFJlY051bT40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C435E1" w:rsidRPr="00662916">
        <w:rPr>
          <w:vertAlign w:val="superscript"/>
        </w:rPr>
      </w:r>
      <w:r w:rsidR="00C435E1" w:rsidRPr="00662916">
        <w:rPr>
          <w:vertAlign w:val="superscript"/>
        </w:rPr>
        <w:fldChar w:fldCharType="separate"/>
      </w:r>
      <w:r w:rsidR="00CC0E9C">
        <w:rPr>
          <w:noProof/>
          <w:vertAlign w:val="superscript"/>
        </w:rPr>
        <w:t>(62, 69, 72-75)</w:t>
      </w:r>
      <w:r w:rsidR="00C435E1" w:rsidRPr="00662916">
        <w:rPr>
          <w:vertAlign w:val="superscript"/>
        </w:rPr>
        <w:fldChar w:fldCharType="end"/>
      </w:r>
      <w:r w:rsidR="0007687D">
        <w:t xml:space="preserve">. </w:t>
      </w:r>
      <w:r w:rsidR="006A04FF">
        <w:t>Community schemes</w:t>
      </w:r>
      <w:r w:rsidR="00E55D09">
        <w:t xml:space="preserve"> were </w:t>
      </w:r>
      <w:r w:rsidR="00F25BBC">
        <w:t>recommend</w:t>
      </w:r>
      <w:r w:rsidR="002478ED">
        <w:t>ed</w:t>
      </w:r>
      <w:r w:rsidR="003847C2">
        <w:t>,</w:t>
      </w:r>
      <w:r w:rsidR="00E55D09">
        <w:t xml:space="preserve"> such as cooking and eating clubs</w:t>
      </w:r>
      <w:r w:rsidR="00C435E1" w:rsidRPr="00662916">
        <w:rPr>
          <w:vertAlign w:val="superscript"/>
        </w:rPr>
        <w:fldChar w:fldCharType="begin"/>
      </w:r>
      <w:r w:rsidR="00CC0E9C">
        <w:rPr>
          <w:vertAlign w:val="superscript"/>
        </w:rPr>
        <w:instrText xml:space="preserve"> ADDIN EN.CITE &lt;EndNote&gt;&lt;Cite&gt;&lt;Author&gt;National Institute for Health and Social Care Excellence&lt;/Author&gt;&lt;Year&gt;2020&lt;/Year&gt;&lt;RecNum&gt;4710&lt;/RecNum&gt;&lt;DisplayText&gt;(69)&lt;/DisplayText&gt;&lt;record&gt;&lt;rec-number&gt;4710&lt;/rec-number&gt;&lt;foreign-keys&gt;&lt;key app="EN" db-id="rarddvt55v9a26e0pdcxvavzdvedt2vd0xtd" timestamp="1620972892"&gt;4710&lt;/key&gt;&lt;/foreign-keys&gt;&lt;ref-type name="Report"&gt;27&lt;/ref-type&gt;&lt;contributors&gt;&lt;authors&gt;&lt;author&gt;National Institute for Health and Social Care Excellence,&lt;/author&gt;&lt;/authors&gt;&lt;/contributors&gt;&lt;titles&gt;&lt;title&gt;Strategy, policy and commissioning for maternal and child nutrition&lt;/title&gt;&lt;/titles&gt;&lt;dates&gt;&lt;year&gt;2020&lt;/year&gt;&lt;/dates&gt;&lt;urls&gt;&lt;related-urls&gt;&lt;url&gt;https://pathways.nice.org.uk/pathways/maternal-and-child-nutrition#path=view%3A/pathways/maternal-and-child-nutrition/strategy-policy-and-commissioning-for-maternal-and-child-nutrition.xml&amp;amp;content=view-index&lt;/url&gt;&lt;/related-urls&gt;&lt;/urls&gt;&lt;/record&gt;&lt;/Cite&gt;&lt;/EndNote&gt;</w:instrText>
      </w:r>
      <w:r w:rsidR="00C435E1" w:rsidRPr="00662916">
        <w:rPr>
          <w:vertAlign w:val="superscript"/>
        </w:rPr>
        <w:fldChar w:fldCharType="separate"/>
      </w:r>
      <w:r w:rsidR="00CC0E9C">
        <w:rPr>
          <w:noProof/>
          <w:vertAlign w:val="superscript"/>
        </w:rPr>
        <w:t>(69)</w:t>
      </w:r>
      <w:r w:rsidR="00C435E1" w:rsidRPr="00662916">
        <w:rPr>
          <w:vertAlign w:val="superscript"/>
        </w:rPr>
        <w:fldChar w:fldCharType="end"/>
      </w:r>
      <w:r w:rsidR="004C3D09">
        <w:t>. H</w:t>
      </w:r>
      <w:r w:rsidR="0007687D">
        <w:t xml:space="preserve">ealth professionals </w:t>
      </w:r>
      <w:r w:rsidR="00CC568F">
        <w:t xml:space="preserve">were recommended to </w:t>
      </w:r>
      <w:r w:rsidR="008377EE">
        <w:t>promote</w:t>
      </w:r>
      <w:r w:rsidR="004C3D09">
        <w:t xml:space="preserve"> supplementation</w:t>
      </w:r>
      <w:r w:rsidR="000914B6">
        <w:t>, e.g. with folic acid, vitamin</w:t>
      </w:r>
      <w:r w:rsidR="0013298C">
        <w:t>s</w:t>
      </w:r>
      <w:r w:rsidR="000914B6">
        <w:t xml:space="preserve"> C and D</w:t>
      </w:r>
      <w:r w:rsidR="00C435E1" w:rsidRPr="00662916">
        <w:rPr>
          <w:vertAlign w:val="superscript"/>
        </w:rPr>
        <w:fldChar w:fldCharType="begin">
          <w:fldData xml:space="preserve">PEVuZE5vdGU+PENpdGU+PEF1dGhvcj5OYXRpb25hbCBJbnN0aXR1dGUgZm9yIEhlYWx0aCBhbmQg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TA8L1llYXI+PFJlY051bT40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C435E1" w:rsidRPr="00662916">
        <w:rPr>
          <w:vertAlign w:val="superscript"/>
        </w:rPr>
      </w:r>
      <w:r w:rsidR="00C435E1" w:rsidRPr="00662916">
        <w:rPr>
          <w:vertAlign w:val="superscript"/>
        </w:rPr>
        <w:fldChar w:fldCharType="separate"/>
      </w:r>
      <w:r w:rsidR="00CC0E9C">
        <w:rPr>
          <w:noProof/>
          <w:vertAlign w:val="superscript"/>
        </w:rPr>
        <w:t>(62, 68, 76, 77)</w:t>
      </w:r>
      <w:r w:rsidR="00C435E1" w:rsidRPr="00662916">
        <w:rPr>
          <w:vertAlign w:val="superscript"/>
        </w:rPr>
        <w:fldChar w:fldCharType="end"/>
      </w:r>
      <w:r w:rsidR="0013298C">
        <w:t xml:space="preserve">, </w:t>
      </w:r>
      <w:r w:rsidR="004C3D09">
        <w:t xml:space="preserve">for mothers postpartum </w:t>
      </w:r>
      <w:r w:rsidR="008377EE">
        <w:t xml:space="preserve">through the </w:t>
      </w:r>
      <w:r w:rsidR="00657C70">
        <w:t>H</w:t>
      </w:r>
      <w:r w:rsidR="008377EE">
        <w:t>ealth</w:t>
      </w:r>
      <w:r w:rsidR="00657C70">
        <w:t>y</w:t>
      </w:r>
      <w:r w:rsidR="008377EE">
        <w:t xml:space="preserve"> </w:t>
      </w:r>
      <w:r w:rsidR="00657C70">
        <w:t>S</w:t>
      </w:r>
      <w:r w:rsidR="008377EE">
        <w:t>tart scheme</w:t>
      </w:r>
      <w:r w:rsidR="00C435E1" w:rsidRPr="00B3651E">
        <w:rPr>
          <w:vertAlign w:val="superscript"/>
        </w:rPr>
        <w:fldChar w:fldCharType="begin"/>
      </w:r>
      <w:r w:rsidR="00CC0E9C">
        <w:rPr>
          <w:vertAlign w:val="superscript"/>
        </w:rPr>
        <w:instrText xml:space="preserve"> ADDIN EN.CITE &lt;EndNote&gt;&lt;Cite&gt;&lt;Author&gt;National Institute for Health and Social Care Excellence&lt;/Author&gt;&lt;Year&gt;2020&lt;/Year&gt;&lt;RecNum&gt;4710&lt;/RecNum&gt;&lt;DisplayText&gt;(69)&lt;/DisplayText&gt;&lt;record&gt;&lt;rec-number&gt;4710&lt;/rec-number&gt;&lt;foreign-keys&gt;&lt;key app="EN" db-id="rarddvt55v9a26e0pdcxvavzdvedt2vd0xtd" timestamp="1620972892"&gt;4710&lt;/key&gt;&lt;/foreign-keys&gt;&lt;ref-type name="Report"&gt;27&lt;/ref-type&gt;&lt;contributors&gt;&lt;authors&gt;&lt;author&gt;National Institute for Health and Social Care Excellence,&lt;/author&gt;&lt;/authors&gt;&lt;/contributors&gt;&lt;titles&gt;&lt;title&gt;Strategy, policy and commissioning for maternal and child nutrition&lt;/title&gt;&lt;/titles&gt;&lt;dates&gt;&lt;year&gt;2020&lt;/year&gt;&lt;/dates&gt;&lt;urls&gt;&lt;related-urls&gt;&lt;url&gt;https://pathways.nice.org.uk/pathways/maternal-and-child-nutrition#path=view%3A/pathways/maternal-and-child-nutrition/strategy-policy-and-commissioning-for-maternal-and-child-nutrition.xml&amp;amp;content=view-index&lt;/url&gt;&lt;/related-urls&gt;&lt;/urls&gt;&lt;/record&gt;&lt;/Cite&gt;&lt;/EndNote&gt;</w:instrText>
      </w:r>
      <w:r w:rsidR="00C435E1" w:rsidRPr="00B3651E">
        <w:rPr>
          <w:vertAlign w:val="superscript"/>
        </w:rPr>
        <w:fldChar w:fldCharType="separate"/>
      </w:r>
      <w:r w:rsidR="00CC0E9C">
        <w:rPr>
          <w:noProof/>
          <w:vertAlign w:val="superscript"/>
        </w:rPr>
        <w:t>(69)</w:t>
      </w:r>
      <w:r w:rsidR="00C435E1" w:rsidRPr="00B3651E">
        <w:rPr>
          <w:vertAlign w:val="superscript"/>
        </w:rPr>
        <w:fldChar w:fldCharType="end"/>
      </w:r>
      <w:r w:rsidR="008377EE">
        <w:t xml:space="preserve">. </w:t>
      </w:r>
      <w:r w:rsidR="00E907DE">
        <w:t xml:space="preserve">Women with </w:t>
      </w:r>
      <w:r>
        <w:t>previous GDM</w:t>
      </w:r>
      <w:r w:rsidR="00E907DE">
        <w:t xml:space="preserve"> </w:t>
      </w:r>
      <w:r w:rsidR="00174AFA">
        <w:t>are</w:t>
      </w:r>
      <w:r w:rsidR="00E907DE">
        <w:t xml:space="preserve"> offered </w:t>
      </w:r>
      <w:r w:rsidR="000812F9">
        <w:t xml:space="preserve">a diabetes test </w:t>
      </w:r>
      <w:r w:rsidR="0013298C">
        <w:t xml:space="preserve">and lifestyle support </w:t>
      </w:r>
      <w:r w:rsidR="000812F9">
        <w:t>when planning for subsequent pregnancies</w:t>
      </w:r>
      <w:r w:rsidR="00A016D0">
        <w:t>,</w:t>
      </w:r>
      <w:r w:rsidR="000812F9">
        <w:t xml:space="preserve"> </w:t>
      </w:r>
      <w:r w:rsidR="00AD56E2">
        <w:t xml:space="preserve">and </w:t>
      </w:r>
      <w:r w:rsidR="005836E0">
        <w:t>advise</w:t>
      </w:r>
      <w:r w:rsidR="006C1C0B">
        <w:t>d</w:t>
      </w:r>
      <w:r w:rsidR="00D750BF">
        <w:t xml:space="preserve"> on managing blood glucose levels</w:t>
      </w:r>
      <w:r w:rsidR="00C435E1" w:rsidRPr="0035701D">
        <w:rPr>
          <w:vertAlign w:val="superscript"/>
        </w:rPr>
        <w:fldChar w:fldCharType="begin"/>
      </w:r>
      <w:r w:rsidR="00CC0E9C">
        <w:rPr>
          <w:vertAlign w:val="superscript"/>
        </w:rPr>
        <w:instrText xml:space="preserve"> ADDIN EN.CITE &lt;EndNote&gt;&lt;Cite&gt;&lt;Author&gt;National Institute for Health and Social Care Excellence&lt;/Author&gt;&lt;Year&gt;2020&lt;/Year&gt;&lt;RecNum&gt;4719&lt;/RecNum&gt;&lt;DisplayText&gt;(78)&lt;/DisplayText&gt;&lt;record&gt;&lt;rec-number&gt;4719&lt;/rec-number&gt;&lt;foreign-keys&gt;&lt;key app="EN" db-id="rarddvt55v9a26e0pdcxvavzdvedt2vd0xtd" timestamp="1620974437"&gt;4719&lt;/key&gt;&lt;/foreign-keys&gt;&lt;ref-type name="Report"&gt;27&lt;/ref-type&gt;&lt;contributors&gt;&lt;authors&gt;&lt;author&gt;National Institute for Health and Social Care Excellence,&lt;/author&gt;&lt;/authors&gt;&lt;/contributors&gt;&lt;titles&gt;&lt;title&gt;Diabetes in pregnancy overview&lt;/title&gt;&lt;/titles&gt;&lt;dates&gt;&lt;year&gt;2020&lt;/year&gt;&lt;/dates&gt;&lt;urls&gt;&lt;related-urls&gt;&lt;url&gt;https://pathways.nice.org.uk/pathways/diabetes-in-pregnancy/diabetes-in-pregnancy-overview&lt;/url&gt;&lt;/related-urls&gt;&lt;/urls&gt;&lt;/record&gt;&lt;/Cite&gt;&lt;/EndNote&gt;</w:instrText>
      </w:r>
      <w:r w:rsidR="00C435E1" w:rsidRPr="0035701D">
        <w:rPr>
          <w:vertAlign w:val="superscript"/>
        </w:rPr>
        <w:fldChar w:fldCharType="separate"/>
      </w:r>
      <w:r w:rsidR="00CC0E9C">
        <w:rPr>
          <w:noProof/>
          <w:vertAlign w:val="superscript"/>
        </w:rPr>
        <w:t>(78)</w:t>
      </w:r>
      <w:r w:rsidR="00C435E1" w:rsidRPr="0035701D">
        <w:rPr>
          <w:vertAlign w:val="superscript"/>
        </w:rPr>
        <w:fldChar w:fldCharType="end"/>
      </w:r>
      <w:r w:rsidR="005D52FB">
        <w:t xml:space="preserve">. </w:t>
      </w:r>
      <w:r w:rsidR="00581A61">
        <w:t xml:space="preserve">Women </w:t>
      </w:r>
      <w:r w:rsidR="00316F1D">
        <w:t>with</w:t>
      </w:r>
      <w:r w:rsidR="00DA5E79">
        <w:t xml:space="preserve"> </w:t>
      </w:r>
      <w:r w:rsidR="00581A61">
        <w:t>overweight or obes</w:t>
      </w:r>
      <w:r w:rsidR="00316F1D">
        <w:t>ity</w:t>
      </w:r>
      <w:r w:rsidR="00A34977">
        <w:t xml:space="preserve"> </w:t>
      </w:r>
      <w:r w:rsidR="002D4993">
        <w:t xml:space="preserve">are recommended to </w:t>
      </w:r>
      <w:r w:rsidR="00EE333A">
        <w:t>be</w:t>
      </w:r>
      <w:r w:rsidR="00581A61">
        <w:t xml:space="preserve"> of</w:t>
      </w:r>
      <w:r w:rsidR="005836E0">
        <w:t xml:space="preserve">fered a tailored weight-loss programme with their health professional or a club such as </w:t>
      </w:r>
      <w:r w:rsidR="006E7C41">
        <w:t>S</w:t>
      </w:r>
      <w:r w:rsidR="005836E0">
        <w:t xml:space="preserve">limming </w:t>
      </w:r>
      <w:r w:rsidR="006E7C41">
        <w:t>W</w:t>
      </w:r>
      <w:r w:rsidR="005836E0">
        <w:t>orld</w:t>
      </w:r>
      <w:r w:rsidR="00C435E1" w:rsidRPr="0035701D">
        <w:rPr>
          <w:vertAlign w:val="superscript"/>
        </w:rPr>
        <w:fldChar w:fldCharType="begin">
          <w:fldData xml:space="preserve">PEVuZE5vdGU+PENpdGU+PEF1dGhvcj5OYXRpb25hbCBJbnN0aXR1dGUgZm9yIEhlYWx0aCBhbmQg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TA8L1llYXI+PFJlY051bT40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C435E1" w:rsidRPr="0035701D">
        <w:rPr>
          <w:vertAlign w:val="superscript"/>
        </w:rPr>
      </w:r>
      <w:r w:rsidR="00C435E1" w:rsidRPr="0035701D">
        <w:rPr>
          <w:vertAlign w:val="superscript"/>
        </w:rPr>
        <w:fldChar w:fldCharType="separate"/>
      </w:r>
      <w:r w:rsidR="00CC0E9C">
        <w:rPr>
          <w:noProof/>
          <w:vertAlign w:val="superscript"/>
        </w:rPr>
        <w:t>(62, 68, 71, 72, 79-81)</w:t>
      </w:r>
      <w:r w:rsidR="00C435E1" w:rsidRPr="0035701D">
        <w:rPr>
          <w:vertAlign w:val="superscript"/>
        </w:rPr>
        <w:fldChar w:fldCharType="end"/>
      </w:r>
      <w:r w:rsidR="005836E0">
        <w:t xml:space="preserve">. </w:t>
      </w:r>
      <w:r w:rsidR="0004603C">
        <w:t xml:space="preserve">Slimming </w:t>
      </w:r>
      <w:r w:rsidR="00187F26">
        <w:t>W</w:t>
      </w:r>
      <w:r w:rsidR="0004603C">
        <w:t xml:space="preserve">orld programmes </w:t>
      </w:r>
      <w:r w:rsidR="00FB69AB">
        <w:t xml:space="preserve">reduce energy intake whilst </w:t>
      </w:r>
      <w:r w:rsidR="00FF1457">
        <w:t>meet</w:t>
      </w:r>
      <w:r w:rsidR="00187F26">
        <w:t>ing</w:t>
      </w:r>
      <w:r w:rsidR="00FF1457">
        <w:t xml:space="preserve"> the UK dietary guidelines</w:t>
      </w:r>
      <w:r w:rsidR="007A7363">
        <w:rPr>
          <w:vertAlign w:val="superscript"/>
        </w:rPr>
        <w:fldChar w:fldCharType="begin"/>
      </w:r>
      <w:r w:rsidR="00CC0E9C">
        <w:rPr>
          <w:vertAlign w:val="superscript"/>
        </w:rPr>
        <w:instrText xml:space="preserve"> ADDIN EN.CITE &lt;EndNote&gt;&lt;Cite&gt;&lt;Author&gt;Coe&lt;/Author&gt;&lt;Year&gt;2019&lt;/Year&gt;&lt;RecNum&gt;2351&lt;/RecNum&gt;&lt;DisplayText&gt;(82)&lt;/DisplayText&gt;&lt;record&gt;&lt;rec-number&gt;2351&lt;/rec-number&gt;&lt;foreign-keys&gt;&lt;key app="EN" db-id="rarddvt55v9a26e0pdcxvavzdvedt2vd0xtd" timestamp="1619791598"&gt;2351&lt;/key&gt;&lt;/foreign-keys&gt;&lt;ref-type name="Journal Article"&gt;17&lt;/ref-type&gt;&lt;contributors&gt;&lt;authors&gt;&lt;author&gt;Coe, S&lt;/author&gt;&lt;author&gt;Spiro, A&lt;/author&gt;&lt;author&gt;Lockyer, S&lt;/author&gt;&lt;author&gt;Stanner, S&lt;/author&gt;&lt;/authors&gt;&lt;/contributors&gt;&lt;titles&gt;&lt;title&gt;Ensuring a healthy approach to long‐term weight management: Review of the Slimming World programme&lt;/title&gt;&lt;secondary-title&gt;Nutrition Bulletin&lt;/secondary-title&gt;&lt;/titles&gt;&lt;periodical&gt;&lt;full-title&gt;Nutrition Bulletin&lt;/full-title&gt;&lt;/periodical&gt;&lt;pages&gt;267-282&lt;/pages&gt;&lt;volume&gt;44&lt;/volume&gt;&lt;number&gt;3&lt;/number&gt;&lt;dates&gt;&lt;year&gt;2019&lt;/year&gt;&lt;/dates&gt;&lt;isbn&gt;1471-9827&lt;/isbn&gt;&lt;urls&gt;&lt;/urls&gt;&lt;/record&gt;&lt;/Cite&gt;&lt;/EndNote&gt;</w:instrText>
      </w:r>
      <w:r w:rsidR="007A7363">
        <w:rPr>
          <w:vertAlign w:val="superscript"/>
        </w:rPr>
        <w:fldChar w:fldCharType="separate"/>
      </w:r>
      <w:r w:rsidR="00CC0E9C">
        <w:rPr>
          <w:noProof/>
          <w:vertAlign w:val="superscript"/>
        </w:rPr>
        <w:t>(82)</w:t>
      </w:r>
      <w:r w:rsidR="007A7363">
        <w:rPr>
          <w:vertAlign w:val="superscript"/>
        </w:rPr>
        <w:fldChar w:fldCharType="end"/>
      </w:r>
      <w:r w:rsidR="00FF1457">
        <w:t xml:space="preserve">. </w:t>
      </w:r>
    </w:p>
    <w:p w14:paraId="49374C25" w14:textId="018B1C16" w:rsidR="00D207E2" w:rsidRPr="00BF694A" w:rsidRDefault="0016552F" w:rsidP="000D3CA0">
      <w:pPr>
        <w:pStyle w:val="Heading2"/>
        <w:spacing w:line="480" w:lineRule="auto"/>
      </w:pPr>
      <w:r>
        <w:t>3.</w:t>
      </w:r>
      <w:r w:rsidR="002C1706">
        <w:t xml:space="preserve">3. </w:t>
      </w:r>
      <w:r w:rsidR="00D207E2" w:rsidRPr="00BF694A">
        <w:t xml:space="preserve">Nutrition-sensitive </w:t>
      </w:r>
      <w:r w:rsidR="00D207E2">
        <w:t>interventions</w:t>
      </w:r>
    </w:p>
    <w:p w14:paraId="6A960DB9" w14:textId="077A7AEF" w:rsidR="00D207E2" w:rsidRPr="00763094" w:rsidRDefault="00D207E2" w:rsidP="000D3CA0">
      <w:pPr>
        <w:pStyle w:val="ListParagraph"/>
        <w:spacing w:line="480" w:lineRule="auto"/>
        <w:ind w:left="0"/>
      </w:pPr>
      <w:r>
        <w:t>N</w:t>
      </w:r>
      <w:r w:rsidRPr="00166292">
        <w:t xml:space="preserve">utrition-sensitive interventions </w:t>
      </w:r>
      <w:r w:rsidR="002E6187">
        <w:t xml:space="preserve">indirectly </w:t>
      </w:r>
      <w:r w:rsidRPr="00166292">
        <w:t>addres</w:t>
      </w:r>
      <w:r w:rsidR="00BD09A6">
        <w:t>s</w:t>
      </w:r>
      <w:r w:rsidRPr="00166292">
        <w:t xml:space="preserve"> the underlying determinants of </w:t>
      </w:r>
      <w:proofErr w:type="spellStart"/>
      <w:r w:rsidRPr="00166292">
        <w:t>fetal</w:t>
      </w:r>
      <w:proofErr w:type="spellEnd"/>
      <w:r w:rsidRPr="00166292">
        <w:t xml:space="preserve"> and child nutrition and development</w:t>
      </w:r>
      <w:r w:rsidR="00187F26">
        <w:t>,</w:t>
      </w:r>
      <w:r w:rsidRPr="00166292">
        <w:t xml:space="preserve"> such as</w:t>
      </w:r>
      <w:r>
        <w:t xml:space="preserve"> through</w:t>
      </w:r>
      <w:r w:rsidRPr="00166292">
        <w:t xml:space="preserve"> nutrition security</w:t>
      </w:r>
      <w:r w:rsidR="00AC1992">
        <w:t>,</w:t>
      </w:r>
      <w:r w:rsidRPr="00166292">
        <w:t xml:space="preserve"> caregiving resources</w:t>
      </w:r>
      <w:r w:rsidR="00AC1992">
        <w:t>,</w:t>
      </w:r>
      <w:r w:rsidRPr="00166292">
        <w:t xml:space="preserve"> access to health services and safe and hygienic environmen</w:t>
      </w:r>
      <w:r>
        <w:t>ts</w:t>
      </w:r>
      <w:r w:rsidR="008B5012" w:rsidRPr="0002462B">
        <w:rPr>
          <w:vertAlign w:val="superscript"/>
        </w:rPr>
        <w:fldChar w:fldCharType="begin"/>
      </w:r>
      <w:r w:rsidR="00CC0E9C">
        <w:rPr>
          <w:vertAlign w:val="superscript"/>
        </w:rPr>
        <w:instrText xml:space="preserve"> ADDIN EN.CITE &lt;EndNote&gt;&lt;Cite&gt;&lt;Author&gt;Ruel&lt;/Author&gt;&lt;Year&gt;2018&lt;/Year&gt;&lt;RecNum&gt;475&lt;/RecNum&gt;&lt;DisplayText&gt;(66)&lt;/DisplayText&gt;&lt;record&gt;&lt;rec-number&gt;475&lt;/rec-number&gt;&lt;foreign-keys&gt;&lt;key app="EN" db-id="sfa92vvzdwrstpexsw9vxt9x0dzf22dad59z" timestamp="1568980356"&gt;475&lt;/key&gt;&lt;/foreign-keys&gt;&lt;ref-type name="Journal Article"&gt;17&lt;/ref-type&gt;&lt;contributors&gt;&lt;authors&gt;&lt;author&gt;Ruel, Marie T&lt;/author&gt;&lt;author&gt;Quisumbing, Agnes R&lt;/author&gt;&lt;author&gt;Balagamwala, Mysbah&lt;/author&gt;&lt;/authors&gt;&lt;/contributors&gt;&lt;titles&gt;&lt;title&gt;Nutrition-sensitive agriculture: What have we learned so far?&lt;/title&gt;&lt;secondary-title&gt;Global Food Security&lt;/secondary-title&gt;&lt;/titles&gt;&lt;periodical&gt;&lt;full-title&gt;Global Food Security&lt;/full-title&gt;&lt;/periodical&gt;&lt;pages&gt;128-153&lt;/pages&gt;&lt;volume&gt;17&lt;/volume&gt;&lt;dates&gt;&lt;year&gt;2018&lt;/year&gt;&lt;/dates&gt;&lt;isbn&gt;2211-9124&lt;/isbn&gt;&lt;urls&gt;&lt;/urls&gt;&lt;/record&gt;&lt;/Cite&gt;&lt;/EndNote&gt;</w:instrText>
      </w:r>
      <w:r w:rsidR="008B5012" w:rsidRPr="0002462B">
        <w:rPr>
          <w:vertAlign w:val="superscript"/>
        </w:rPr>
        <w:fldChar w:fldCharType="separate"/>
      </w:r>
      <w:r w:rsidR="00CC0E9C">
        <w:rPr>
          <w:noProof/>
          <w:vertAlign w:val="superscript"/>
        </w:rPr>
        <w:t>(66)</w:t>
      </w:r>
      <w:r w:rsidR="008B5012" w:rsidRPr="0002462B">
        <w:rPr>
          <w:vertAlign w:val="superscript"/>
        </w:rPr>
        <w:fldChar w:fldCharType="end"/>
      </w:r>
      <w:r>
        <w:t xml:space="preserve">. </w:t>
      </w:r>
      <w:r w:rsidR="00AC1992">
        <w:t>Guidelines</w:t>
      </w:r>
      <w:r w:rsidR="002E6187">
        <w:t xml:space="preserve"> </w:t>
      </w:r>
      <w:r w:rsidR="00A9145C">
        <w:t xml:space="preserve">for </w:t>
      </w:r>
      <w:r w:rsidR="002E6187">
        <w:t>indirectly support</w:t>
      </w:r>
      <w:r w:rsidR="00A9145C">
        <w:t>ing</w:t>
      </w:r>
      <w:r w:rsidR="002E6187">
        <w:t xml:space="preserve"> nutrition</w:t>
      </w:r>
      <w:r w:rsidR="00AC1992">
        <w:t xml:space="preserve"> </w:t>
      </w:r>
      <w:r w:rsidR="005242CC">
        <w:t>recommend</w:t>
      </w:r>
      <w:r w:rsidR="00D27C32">
        <w:t xml:space="preserve"> </w:t>
      </w:r>
      <w:r w:rsidR="00CC568F">
        <w:t>that</w:t>
      </w:r>
      <w:r w:rsidR="00D27C32">
        <w:t xml:space="preserve"> postpartum women </w:t>
      </w:r>
      <w:r w:rsidR="00CF0645">
        <w:t>engage in r</w:t>
      </w:r>
      <w:r w:rsidR="00CF0645" w:rsidRPr="00CF0645">
        <w:t>egular, moderate-intensity physical activity</w:t>
      </w:r>
      <w:r w:rsidR="00C435E1" w:rsidRPr="003269A9">
        <w:rPr>
          <w:vertAlign w:val="superscript"/>
        </w:rPr>
        <w:fldChar w:fldCharType="begin">
          <w:fldData xml:space="preserve">PEVuZE5vdGU+PENpdGU+PEF1dGhvcj5OYXRpb25hbCBJbnN0aXR1dGUgZm9yIEhlYWx0aCBhbmQg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TA8L1llYXI+PFJlY051bT40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C435E1" w:rsidRPr="003269A9">
        <w:rPr>
          <w:vertAlign w:val="superscript"/>
        </w:rPr>
      </w:r>
      <w:r w:rsidR="00C435E1" w:rsidRPr="003269A9">
        <w:rPr>
          <w:vertAlign w:val="superscript"/>
        </w:rPr>
        <w:fldChar w:fldCharType="separate"/>
      </w:r>
      <w:r w:rsidR="00CC0E9C">
        <w:rPr>
          <w:noProof/>
          <w:vertAlign w:val="superscript"/>
        </w:rPr>
        <w:t>(68, 70, 71, 83)</w:t>
      </w:r>
      <w:r w:rsidR="00C435E1" w:rsidRPr="003269A9">
        <w:rPr>
          <w:vertAlign w:val="superscript"/>
        </w:rPr>
        <w:fldChar w:fldCharType="end"/>
      </w:r>
      <w:r w:rsidR="00CF0645">
        <w:t xml:space="preserve">.  </w:t>
      </w:r>
      <w:r w:rsidR="00A9145C">
        <w:t>H</w:t>
      </w:r>
      <w:r w:rsidR="00DA0A03">
        <w:t>ealth professional</w:t>
      </w:r>
      <w:r w:rsidR="00A9145C">
        <w:t>s</w:t>
      </w:r>
      <w:r w:rsidR="00DA0A03">
        <w:t xml:space="preserve"> </w:t>
      </w:r>
      <w:r w:rsidR="00FC3230">
        <w:t>wer</w:t>
      </w:r>
      <w:r w:rsidR="00325A02">
        <w:t>e recommended to</w:t>
      </w:r>
      <w:r w:rsidR="00DA0A03">
        <w:t xml:space="preserve"> </w:t>
      </w:r>
      <w:r w:rsidR="00893899">
        <w:t>screen and monitor</w:t>
      </w:r>
      <w:r w:rsidR="00DA0A03">
        <w:t xml:space="preserve"> wom</w:t>
      </w:r>
      <w:r w:rsidR="00044043">
        <w:t>e</w:t>
      </w:r>
      <w:r w:rsidR="00DA0A03">
        <w:t>n’s and infants’</w:t>
      </w:r>
      <w:r w:rsidR="000F375C">
        <w:t xml:space="preserve"> </w:t>
      </w:r>
      <w:r w:rsidR="00DA0A03">
        <w:t>wellbeing</w:t>
      </w:r>
      <w:r w:rsidR="00C435E1" w:rsidRPr="003269A9">
        <w:rPr>
          <w:vertAlign w:val="superscript"/>
        </w:rPr>
        <w:fldChar w:fldCharType="begin">
          <w:fldData xml:space="preserve">PEVuZE5vdGU+PENpdGU+PEF1dGhvcj5OYXRpb25hbCBJbnN0aXR1dGUgZm9yIEhlYWx0aCBhbmQg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TU8L1llYXI+PFJlY051bT40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C435E1" w:rsidRPr="003269A9">
        <w:rPr>
          <w:vertAlign w:val="superscript"/>
        </w:rPr>
      </w:r>
      <w:r w:rsidR="00C435E1" w:rsidRPr="003269A9">
        <w:rPr>
          <w:vertAlign w:val="superscript"/>
        </w:rPr>
        <w:fldChar w:fldCharType="separate"/>
      </w:r>
      <w:r w:rsidR="00CC0E9C">
        <w:rPr>
          <w:noProof/>
          <w:vertAlign w:val="superscript"/>
        </w:rPr>
        <w:t>(72, 84-88)</w:t>
      </w:r>
      <w:r w:rsidR="00C435E1" w:rsidRPr="003269A9">
        <w:rPr>
          <w:vertAlign w:val="superscript"/>
        </w:rPr>
        <w:fldChar w:fldCharType="end"/>
      </w:r>
      <w:r w:rsidR="008A2033">
        <w:t xml:space="preserve">, especially during </w:t>
      </w:r>
      <w:r w:rsidR="00044043">
        <w:t xml:space="preserve">crises such as </w:t>
      </w:r>
      <w:r w:rsidR="008A2033">
        <w:t>COVID-19 lockdowns</w:t>
      </w:r>
      <w:r w:rsidR="00C435E1" w:rsidRPr="003269A9">
        <w:rPr>
          <w:vertAlign w:val="superscript"/>
        </w:rPr>
        <w:fldChar w:fldCharType="begin"/>
      </w:r>
      <w:r w:rsidR="00CC0E9C">
        <w:rPr>
          <w:vertAlign w:val="superscript"/>
        </w:rPr>
        <w:instrText xml:space="preserve"> ADDIN EN.CITE &lt;EndNote&gt;&lt;Cite&gt;&lt;Author&gt;Parliamentary Business&lt;/Author&gt;&lt;Year&gt;2020&lt;/Year&gt;&lt;RecNum&gt;4728&lt;/RecNum&gt;&lt;DisplayText&gt;(89)&lt;/DisplayText&gt;&lt;record&gt;&lt;rec-number&gt;4728&lt;/rec-number&gt;&lt;foreign-keys&gt;&lt;key app="EN" db-id="rarddvt55v9a26e0pdcxvavzdvedt2vd0xtd" timestamp="1620976142"&gt;4728&lt;/key&gt;&lt;/foreign-keys&gt;&lt;ref-type name="Report"&gt;27&lt;/ref-type&gt;&lt;contributors&gt;&lt;authors&gt;&lt;author&gt;Parliamentary Business,&lt;/author&gt;&lt;/authors&gt;&lt;/contributors&gt;&lt;titles&gt;&lt;title&gt;Becoming a new parent during the pandemic&lt;/title&gt;&lt;/titles&gt;&lt;dates&gt;&lt;year&gt;2020&lt;/year&gt;&lt;/dates&gt;&lt;urls&gt;&lt;related-urls&gt;&lt;url&gt;https://publications.parliament.uk/pa/cm5801/cmselect/cmpetitions/526/52607.htm&lt;/url&gt;&lt;/related-urls&gt;&lt;/urls&gt;&lt;/record&gt;&lt;/Cite&gt;&lt;/EndNote&gt;</w:instrText>
      </w:r>
      <w:r w:rsidR="00C435E1" w:rsidRPr="003269A9">
        <w:rPr>
          <w:vertAlign w:val="superscript"/>
        </w:rPr>
        <w:fldChar w:fldCharType="separate"/>
      </w:r>
      <w:r w:rsidR="00CC0E9C">
        <w:rPr>
          <w:noProof/>
          <w:vertAlign w:val="superscript"/>
        </w:rPr>
        <w:t>(89)</w:t>
      </w:r>
      <w:r w:rsidR="00C435E1" w:rsidRPr="003269A9">
        <w:rPr>
          <w:vertAlign w:val="superscript"/>
        </w:rPr>
        <w:fldChar w:fldCharType="end"/>
      </w:r>
      <w:r w:rsidR="00893899">
        <w:t xml:space="preserve">. </w:t>
      </w:r>
      <w:proofErr w:type="gramStart"/>
      <w:r w:rsidR="00195C19">
        <w:t>Overall</w:t>
      </w:r>
      <w:proofErr w:type="gramEnd"/>
      <w:r w:rsidR="00195C19">
        <w:t xml:space="preserve"> many guidelines </w:t>
      </w:r>
      <w:r w:rsidR="00195C19">
        <w:lastRenderedPageBreak/>
        <w:t xml:space="preserve">targeted recommendations towards healthcare professionals. This included </w:t>
      </w:r>
      <w:r w:rsidR="00AD0837">
        <w:t>support</w:t>
      </w:r>
      <w:r w:rsidR="00B715EF">
        <w:t>ing</w:t>
      </w:r>
      <w:r w:rsidR="00AD0837">
        <w:t xml:space="preserve"> women with other health issues which indirectly impact on nutrition</w:t>
      </w:r>
      <w:r w:rsidR="00044043">
        <w:t>,</w:t>
      </w:r>
      <w:r w:rsidR="00AD0837">
        <w:t xml:space="preserve"> such as </w:t>
      </w:r>
      <w:r w:rsidR="00DC7B92">
        <w:t>m</w:t>
      </w:r>
      <w:r w:rsidR="00044043">
        <w:t>ental health</w:t>
      </w:r>
      <w:r w:rsidR="00DC7B92">
        <w:t xml:space="preserve">, </w:t>
      </w:r>
      <w:r w:rsidR="003336AE">
        <w:t>recovery from labour, d</w:t>
      </w:r>
      <w:r w:rsidR="003336AE" w:rsidRPr="003336AE">
        <w:t>yspareunia</w:t>
      </w:r>
      <w:r w:rsidR="003336AE">
        <w:t xml:space="preserve">, </w:t>
      </w:r>
      <w:r w:rsidR="000F0A3A">
        <w:t xml:space="preserve">urinary issues, </w:t>
      </w:r>
      <w:r w:rsidR="001E4F5F">
        <w:t xml:space="preserve">domestic </w:t>
      </w:r>
      <w:r w:rsidR="003F0D0B">
        <w:t>violence</w:t>
      </w:r>
      <w:r w:rsidR="001E4F5F">
        <w:t>, substance abuse and loss of a pregnancy</w:t>
      </w:r>
      <w:r w:rsidR="00C435E1" w:rsidRPr="004C1A93">
        <w:rPr>
          <w:vertAlign w:val="superscript"/>
        </w:rPr>
        <w:fldChar w:fldCharType="begin">
          <w:fldData xml:space="preserve">PEVuZE5vdGU+PENpdGU+PEF1dGhvcj5OYXRpb25hbCBJbnN0aXR1dGUgZm9yIEhlYWx0aCBhbmQg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jA8L1llYXI+PFJlY051bT40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C435E1" w:rsidRPr="004C1A93">
        <w:rPr>
          <w:vertAlign w:val="superscript"/>
        </w:rPr>
      </w:r>
      <w:r w:rsidR="00C435E1" w:rsidRPr="004C1A93">
        <w:rPr>
          <w:vertAlign w:val="superscript"/>
        </w:rPr>
        <w:fldChar w:fldCharType="separate"/>
      </w:r>
      <w:r w:rsidR="00CC0E9C">
        <w:rPr>
          <w:noProof/>
          <w:vertAlign w:val="superscript"/>
        </w:rPr>
        <w:t>(71, 86, 90-93)</w:t>
      </w:r>
      <w:r w:rsidR="00C435E1" w:rsidRPr="004C1A93">
        <w:rPr>
          <w:vertAlign w:val="superscript"/>
        </w:rPr>
        <w:fldChar w:fldCharType="end"/>
      </w:r>
      <w:r w:rsidR="001E4F5F">
        <w:t xml:space="preserve">. </w:t>
      </w:r>
      <w:r w:rsidR="00DA0A03">
        <w:t xml:space="preserve"> </w:t>
      </w:r>
      <w:r w:rsidR="00390FA5">
        <w:t xml:space="preserve">Many of these interventions included an element of social support </w:t>
      </w:r>
      <w:r w:rsidR="00130275">
        <w:t xml:space="preserve">which can enhance nutritional behaviour </w:t>
      </w:r>
      <w:r w:rsidR="0013298C">
        <w:t>and</w:t>
      </w:r>
      <w:r w:rsidR="00130275">
        <w:t xml:space="preserve"> wellbeing</w:t>
      </w:r>
      <w:r w:rsidR="00C435E1" w:rsidRPr="004C1A93">
        <w:rPr>
          <w:vertAlign w:val="superscript"/>
        </w:rPr>
        <w:fldChar w:fldCharType="begin">
          <w:fldData xml:space="preserve">PEVuZE5vdGU+PENpdGU+PEF1dGhvcj5OYXRpb25hbCBJbnN0aXR1dGUgZm9yIEhlYWx0aCBhbmQg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jA8L1llYXI+PFJlY051bT40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C435E1" w:rsidRPr="004C1A93">
        <w:rPr>
          <w:vertAlign w:val="superscript"/>
        </w:rPr>
      </w:r>
      <w:r w:rsidR="00C435E1" w:rsidRPr="004C1A93">
        <w:rPr>
          <w:vertAlign w:val="superscript"/>
        </w:rPr>
        <w:fldChar w:fldCharType="separate"/>
      </w:r>
      <w:r w:rsidR="00CC0E9C">
        <w:rPr>
          <w:noProof/>
          <w:vertAlign w:val="superscript"/>
        </w:rPr>
        <w:t>(80, 86, 94)</w:t>
      </w:r>
      <w:r w:rsidR="00C435E1" w:rsidRPr="004C1A93">
        <w:rPr>
          <w:vertAlign w:val="superscript"/>
        </w:rPr>
        <w:fldChar w:fldCharType="end"/>
      </w:r>
      <w:r w:rsidR="00130275">
        <w:t xml:space="preserve">. </w:t>
      </w:r>
      <w:r w:rsidR="00B054F2">
        <w:t xml:space="preserve">Two </w:t>
      </w:r>
      <w:r w:rsidR="00B20529">
        <w:t>guidelines recommended</w:t>
      </w:r>
      <w:r w:rsidR="0096320F">
        <w:t xml:space="preserve"> and enacted</w:t>
      </w:r>
      <w:r w:rsidR="00B20529">
        <w:t xml:space="preserve"> </w:t>
      </w:r>
      <w:r w:rsidR="00781810">
        <w:t>financial</w:t>
      </w:r>
      <w:r w:rsidR="00B054F2">
        <w:t xml:space="preserve"> schemes for</w:t>
      </w:r>
      <w:r w:rsidR="00B20529">
        <w:t xml:space="preserve"> parents with</w:t>
      </w:r>
      <w:r w:rsidR="00B054F2">
        <w:t xml:space="preserve"> </w:t>
      </w:r>
      <w:proofErr w:type="spellStart"/>
      <w:r w:rsidR="00781810">
        <w:t>newborns</w:t>
      </w:r>
      <w:proofErr w:type="spellEnd"/>
      <w:r w:rsidR="00B054F2">
        <w:t xml:space="preserve"> and </w:t>
      </w:r>
      <w:r w:rsidR="00781810">
        <w:t>maternity and paternity payment during the COVID-19 pandemic</w:t>
      </w:r>
      <w:r w:rsidR="00C435E1" w:rsidRPr="00380792">
        <w:rPr>
          <w:vertAlign w:val="superscript"/>
        </w:rPr>
        <w:fldChar w:fldCharType="begin"/>
      </w:r>
      <w:r w:rsidR="00CC0E9C">
        <w:rPr>
          <w:vertAlign w:val="superscript"/>
        </w:rPr>
        <w:instrText xml:space="preserve"> ADDIN EN.CITE &lt;EndNote&gt;&lt;Cite&gt;&lt;Author&gt;UK Government&lt;/Author&gt;&lt;Year&gt;2020&lt;/Year&gt;&lt;RecNum&gt;4735&lt;/RecNum&gt;&lt;DisplayText&gt;(95, 96)&lt;/DisplayText&gt;&lt;record&gt;&lt;rec-number&gt;4735&lt;/rec-number&gt;&lt;foreign-keys&gt;&lt;key app="EN" db-id="rarddvt55v9a26e0pdcxvavzdvedt2vd0xtd" timestamp="1620977313"&gt;4735&lt;/key&gt;&lt;/foreign-keys&gt;&lt;ref-type name="Report"&gt;27&lt;/ref-type&gt;&lt;contributors&gt;&lt;authors&gt;&lt;author&gt; UK Government,&lt;/author&gt;&lt;/authors&gt;&lt;/contributors&gt;&lt;titles&gt;&lt;title&gt;Sure Start Maternity Grant&lt;/title&gt;&lt;/titles&gt;&lt;dates&gt;&lt;year&gt;2020&lt;/year&gt;&lt;/dates&gt;&lt;urls&gt;&lt;related-urls&gt;&lt;url&gt;https://www.gov.uk/sure-start-maternity-grant&lt;/url&gt;&lt;/related-urls&gt;&lt;/urls&gt;&lt;/record&gt;&lt;/Cite&gt;&lt;Cite&gt;&lt;Author&gt;Parliamentary business&lt;/Author&gt;&lt;Year&gt;2020&lt;/Year&gt;&lt;RecNum&gt;4736&lt;/RecNum&gt;&lt;record&gt;&lt;rec-number&gt;4736&lt;/rec-number&gt;&lt;foreign-keys&gt;&lt;key app="EN" db-id="rarddvt55v9a26e0pdcxvavzdvedt2vd0xtd" timestamp="1620977387"&gt;4736&lt;/key&gt;&lt;/foreign-keys&gt;&lt;ref-type name="Report"&gt;27&lt;/ref-type&gt;&lt;contributors&gt;&lt;authors&gt;&lt;author&gt;Parliamentary business,&lt;/author&gt;&lt;/authors&gt;&lt;/contributors&gt;&lt;titles&gt;&lt;title&gt;The impact of COVID-19 on maternity and parental leave: Government Response to the Committee’s First Report&lt;/title&gt;&lt;/titles&gt;&lt;dates&gt;&lt;year&gt;2020&lt;/year&gt;&lt;/dates&gt;&lt;urls&gt;&lt;related-urls&gt;&lt;url&gt;https://publications.parliament.uk/pa/cm5801/cmselect/cmpetitions/770/77003.htm&lt;/url&gt;&lt;/related-urls&gt;&lt;/urls&gt;&lt;/record&gt;&lt;/Cite&gt;&lt;/EndNote&gt;</w:instrText>
      </w:r>
      <w:r w:rsidR="00C435E1" w:rsidRPr="00380792">
        <w:rPr>
          <w:vertAlign w:val="superscript"/>
        </w:rPr>
        <w:fldChar w:fldCharType="separate"/>
      </w:r>
      <w:r w:rsidR="00CC0E9C">
        <w:rPr>
          <w:noProof/>
          <w:vertAlign w:val="superscript"/>
        </w:rPr>
        <w:t>(95, 96)</w:t>
      </w:r>
      <w:r w:rsidR="00C435E1" w:rsidRPr="00380792">
        <w:rPr>
          <w:vertAlign w:val="superscript"/>
        </w:rPr>
        <w:fldChar w:fldCharType="end"/>
      </w:r>
      <w:r w:rsidR="00781810">
        <w:t xml:space="preserve">. </w:t>
      </w:r>
      <w:r w:rsidR="00BC3728">
        <w:t>Guidance also advised that f</w:t>
      </w:r>
      <w:r w:rsidR="00195C19">
        <w:t xml:space="preserve">athers need to be offered </w:t>
      </w:r>
      <w:r w:rsidR="005D2C17" w:rsidRPr="005D2C17">
        <w:t>information and support in adjusting to their new role and responsibilities within the family unit</w:t>
      </w:r>
      <w:r w:rsidR="00D22B4A" w:rsidRPr="00380792">
        <w:rPr>
          <w:vertAlign w:val="superscript"/>
        </w:rPr>
        <w:fldChar w:fldCharType="begin">
          <w:fldData xml:space="preserve">PEVuZE5vdGU+PENpdGU+PEF1dGhvcj5OYXRpb25hbCBJbnN0aXR1dGUgZm9yIEhlYWx0aCBhbmQg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jA8L1llYXI+PFJlY051bT40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D22B4A" w:rsidRPr="00380792">
        <w:rPr>
          <w:vertAlign w:val="superscript"/>
        </w:rPr>
      </w:r>
      <w:r w:rsidR="00D22B4A" w:rsidRPr="00380792">
        <w:rPr>
          <w:vertAlign w:val="superscript"/>
        </w:rPr>
        <w:fldChar w:fldCharType="separate"/>
      </w:r>
      <w:r w:rsidR="00CC0E9C">
        <w:rPr>
          <w:noProof/>
          <w:vertAlign w:val="superscript"/>
        </w:rPr>
        <w:t>(73, 86, 89, 97, 98)</w:t>
      </w:r>
      <w:r w:rsidR="00D22B4A" w:rsidRPr="00380792">
        <w:rPr>
          <w:vertAlign w:val="superscript"/>
        </w:rPr>
        <w:fldChar w:fldCharType="end"/>
      </w:r>
      <w:r w:rsidR="00590E45">
        <w:t>. For parents who have experienced a</w:t>
      </w:r>
      <w:r w:rsidR="00F8750D">
        <w:t xml:space="preserve"> previous</w:t>
      </w:r>
      <w:r w:rsidR="00590E45">
        <w:t xml:space="preserve"> </w:t>
      </w:r>
      <w:r w:rsidR="005D2C17">
        <w:t>pregnancy loss</w:t>
      </w:r>
      <w:r w:rsidR="00F8750D">
        <w:t xml:space="preserve">, extra appointments </w:t>
      </w:r>
      <w:r w:rsidR="00775401">
        <w:t xml:space="preserve">with health professionals </w:t>
      </w:r>
      <w:r w:rsidR="00B10EBE">
        <w:t>have been proposed as</w:t>
      </w:r>
      <w:r w:rsidR="004E2210">
        <w:t xml:space="preserve"> </w:t>
      </w:r>
      <w:r w:rsidR="00775401">
        <w:t>important for reassurance</w:t>
      </w:r>
      <w:r w:rsidR="00BC018F">
        <w:t xml:space="preserve">; </w:t>
      </w:r>
      <w:r w:rsidR="00775401">
        <w:t xml:space="preserve">however there </w:t>
      </w:r>
      <w:r w:rsidR="00BC018F">
        <w:t>is little</w:t>
      </w:r>
      <w:r w:rsidR="00775401">
        <w:t xml:space="preserve"> guidance on this</w:t>
      </w:r>
      <w:r w:rsidR="00D22B4A" w:rsidRPr="00380792">
        <w:rPr>
          <w:vertAlign w:val="superscript"/>
        </w:rPr>
        <w:fldChar w:fldCharType="begin"/>
      </w:r>
      <w:r w:rsidR="00CC0E9C">
        <w:rPr>
          <w:vertAlign w:val="superscript"/>
        </w:rPr>
        <w:instrText xml:space="preserve"> ADDIN EN.CITE &lt;EndNote&gt;&lt;Cite ExcludeYear="1"&gt;&lt;Author&gt;Tommy&amp;apos;s&lt;/Author&gt;&lt;RecNum&gt;4732&lt;/RecNum&gt;&lt;DisplayText&gt;(92, 98)&lt;/DisplayText&gt;&lt;record&gt;&lt;rec-number&gt;4732&lt;/rec-number&gt;&lt;foreign-keys&gt;&lt;key app="EN" db-id="rarddvt55v9a26e0pdcxvavzdvedt2vd0xtd" timestamp="1620976911"&gt;4732&lt;/key&gt;&lt;/foreign-keys&gt;&lt;ref-type name="Report"&gt;27&lt;/ref-type&gt;&lt;contributors&gt;&lt;authors&gt;&lt;author&gt;Tommy&amp;apos;s,&lt;/author&gt;&lt;/authors&gt;&lt;/contributors&gt;&lt;titles&gt;&lt;title&gt;Improving support in a pregnancy after stillbirth or neonatal death (the IMPS study)&lt;/title&gt;&lt;/titles&gt;&lt;dates&gt;&lt;/dates&gt;&lt;urls&gt;&lt;related-urls&gt;&lt;url&gt;https://www.tommys.org/research/research-topics/stillbirth-research/improving-support-pregnancy-after-stillbirth-or-neonatal-death-imps-study&lt;/url&gt;&lt;/related-urls&gt;&lt;/urls&gt;&lt;/record&gt;&lt;/Cite&gt;&lt;Cite ExcludeYear="1"&gt;&lt;Author&gt;Tommy&amp;apos;s&lt;/Author&gt;&lt;RecNum&gt;4738&lt;/RecNum&gt;&lt;record&gt;&lt;rec-number&gt;4738&lt;/rec-number&gt;&lt;foreign-keys&gt;&lt;key app="EN" db-id="rarddvt55v9a26e0pdcxvavzdvedt2vd0xtd" timestamp="1620984287"&gt;4738&lt;/key&gt;&lt;/foreign-keys&gt;&lt;ref-type name="Report"&gt;27&lt;/ref-type&gt;&lt;contributors&gt;&lt;authors&gt;&lt;author&gt;Tommy&amp;apos;s&lt;/author&gt;&lt;/authors&gt;&lt;/contributors&gt;&lt;titles&gt;&lt;title&gt;Improving miscarriage support for men&lt;/title&gt;&lt;/titles&gt;&lt;dates&gt;&lt;/dates&gt;&lt;urls&gt;&lt;related-urls&gt;&lt;url&gt;https://www.tommys.org/research/research-topics/miscarriage-research/improving-miscarriage-support-women-partners-and-family&lt;/url&gt;&lt;/related-urls&gt;&lt;/urls&gt;&lt;/record&gt;&lt;/Cite&gt;&lt;/EndNote&gt;</w:instrText>
      </w:r>
      <w:r w:rsidR="00D22B4A" w:rsidRPr="00380792">
        <w:rPr>
          <w:vertAlign w:val="superscript"/>
        </w:rPr>
        <w:fldChar w:fldCharType="separate"/>
      </w:r>
      <w:r w:rsidR="00CC0E9C">
        <w:rPr>
          <w:noProof/>
          <w:vertAlign w:val="superscript"/>
        </w:rPr>
        <w:t>(92, 98)</w:t>
      </w:r>
      <w:r w:rsidR="00D22B4A" w:rsidRPr="00380792">
        <w:rPr>
          <w:vertAlign w:val="superscript"/>
        </w:rPr>
        <w:fldChar w:fldCharType="end"/>
      </w:r>
      <w:r w:rsidR="00852BDB">
        <w:t xml:space="preserve">. </w:t>
      </w:r>
    </w:p>
    <w:p w14:paraId="54171046" w14:textId="35E9F89B" w:rsidR="004F7825" w:rsidRPr="00BF694A" w:rsidRDefault="0016552F" w:rsidP="000D3CA0">
      <w:pPr>
        <w:pStyle w:val="Heading2"/>
        <w:spacing w:line="480" w:lineRule="auto"/>
      </w:pPr>
      <w:r>
        <w:t>3.</w:t>
      </w:r>
      <w:r w:rsidR="002C1706">
        <w:t xml:space="preserve">4. </w:t>
      </w:r>
      <w:r w:rsidR="006D4798">
        <w:t>Person-centred care</w:t>
      </w:r>
    </w:p>
    <w:p w14:paraId="2D1C57BC" w14:textId="78D17808" w:rsidR="004F7825" w:rsidRDefault="00EC369F" w:rsidP="000D3CA0">
      <w:pPr>
        <w:pStyle w:val="ListParagraph"/>
        <w:spacing w:line="480" w:lineRule="auto"/>
        <w:ind w:left="0"/>
      </w:pPr>
      <w:r>
        <w:t xml:space="preserve">Health professionals </w:t>
      </w:r>
      <w:r w:rsidR="00FC3230">
        <w:t>were</w:t>
      </w:r>
      <w:r w:rsidR="00FC3230" w:rsidRPr="00074626">
        <w:t xml:space="preserve"> </w:t>
      </w:r>
      <w:r w:rsidR="00074626" w:rsidRPr="00074626">
        <w:t>advised to</w:t>
      </w:r>
      <w:r w:rsidRPr="00074626">
        <w:t xml:space="preserve"> use</w:t>
      </w:r>
      <w:r>
        <w:t xml:space="preserve"> e</w:t>
      </w:r>
      <w:r w:rsidRPr="00EC369F">
        <w:t>vidence-based behaviour change techniques</w:t>
      </w:r>
      <w:r>
        <w:t xml:space="preserve"> to </w:t>
      </w:r>
      <w:r w:rsidR="00696256">
        <w:t xml:space="preserve">motivate and </w:t>
      </w:r>
      <w:r>
        <w:t xml:space="preserve">support </w:t>
      </w:r>
      <w:r w:rsidR="006679BC">
        <w:t>families</w:t>
      </w:r>
      <w:r>
        <w:t xml:space="preserve"> with their nutrition and health</w:t>
      </w:r>
      <w:r w:rsidR="00D22B4A" w:rsidRPr="000F59D5">
        <w:rPr>
          <w:vertAlign w:val="superscript"/>
        </w:rPr>
        <w:fldChar w:fldCharType="begin">
          <w:fldData xml:space="preserve">PEVuZE5vdGU+PENpdGU+PEF1dGhvcj5OYXRpb25hbCBJbnN0aXR1dGUgZm9yIEhlYWx0aCBhbmQg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TA8L1llYXI+PFJlY051bT40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D22B4A" w:rsidRPr="000F59D5">
        <w:rPr>
          <w:vertAlign w:val="superscript"/>
        </w:rPr>
      </w:r>
      <w:r w:rsidR="00D22B4A" w:rsidRPr="000F59D5">
        <w:rPr>
          <w:vertAlign w:val="superscript"/>
        </w:rPr>
        <w:fldChar w:fldCharType="separate"/>
      </w:r>
      <w:r w:rsidR="00CC0E9C">
        <w:rPr>
          <w:noProof/>
          <w:vertAlign w:val="superscript"/>
        </w:rPr>
        <w:t>(62, 68, 70, 71, 79, 99)</w:t>
      </w:r>
      <w:r w:rsidR="00D22B4A" w:rsidRPr="000F59D5">
        <w:rPr>
          <w:vertAlign w:val="superscript"/>
        </w:rPr>
        <w:fldChar w:fldCharType="end"/>
      </w:r>
      <w:r>
        <w:t xml:space="preserve">. </w:t>
      </w:r>
      <w:r w:rsidR="00AB5797">
        <w:t xml:space="preserve">This includes </w:t>
      </w:r>
      <w:r w:rsidR="00AB5797" w:rsidRPr="00AB5797">
        <w:t>being able to help people to identify how their behaviour is affecting their health, draw up an action plan, make the changes and maintain them.</w:t>
      </w:r>
      <w:r w:rsidR="00AB5797">
        <w:t xml:space="preserve"> </w:t>
      </w:r>
      <w:r w:rsidR="00AF14DD">
        <w:t xml:space="preserve">Advice and support </w:t>
      </w:r>
      <w:r w:rsidR="00195C19">
        <w:t>were</w:t>
      </w:r>
      <w:r w:rsidR="008C0FB5">
        <w:t xml:space="preserve"> recommended </w:t>
      </w:r>
      <w:r w:rsidR="00AF14DD" w:rsidRPr="008C0FB5">
        <w:t>to be</w:t>
      </w:r>
      <w:r w:rsidR="00AF14DD">
        <w:t xml:space="preserve"> tailored</w:t>
      </w:r>
      <w:r w:rsidR="00175E9D">
        <w:t xml:space="preserve"> and </w:t>
      </w:r>
      <w:r w:rsidR="003447C6">
        <w:t xml:space="preserve">personalised to each </w:t>
      </w:r>
      <w:r w:rsidR="00DE7A4D">
        <w:t>family</w:t>
      </w:r>
      <w:r w:rsidR="003447C6">
        <w:t xml:space="preserve"> to discuss realistic</w:t>
      </w:r>
      <w:r w:rsidR="000F6B57">
        <w:t xml:space="preserve"> postpartum nutrition</w:t>
      </w:r>
      <w:r w:rsidR="003447C6">
        <w:t xml:space="preserve"> plans and expectations that fit into </w:t>
      </w:r>
      <w:r w:rsidR="00DE7A4D">
        <w:t>their</w:t>
      </w:r>
      <w:r w:rsidR="00F45B2D">
        <w:t xml:space="preserve"> </w:t>
      </w:r>
      <w:r w:rsidR="003447C6">
        <w:t>life</w:t>
      </w:r>
      <w:r w:rsidR="00D22B4A" w:rsidRPr="000F59D5">
        <w:rPr>
          <w:vertAlign w:val="superscript"/>
        </w:rPr>
        <w:fldChar w:fldCharType="begin">
          <w:fldData xml:space="preserve">PEVuZE5vdGU+PENpdGU+PEF1dGhvcj5OYXRpb25hbCBJbnN0aXR1dGUgZm9yIEhlYWx0aCBhbmQg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TA8L1llYXI+PFJlY051bT40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D22B4A" w:rsidRPr="000F59D5">
        <w:rPr>
          <w:vertAlign w:val="superscript"/>
        </w:rPr>
      </w:r>
      <w:r w:rsidR="00D22B4A" w:rsidRPr="000F59D5">
        <w:rPr>
          <w:vertAlign w:val="superscript"/>
        </w:rPr>
        <w:fldChar w:fldCharType="separate"/>
      </w:r>
      <w:r w:rsidR="00CC0E9C">
        <w:rPr>
          <w:noProof/>
          <w:vertAlign w:val="superscript"/>
        </w:rPr>
        <w:t>(68, 70, 71, 80, 84-86, 90)</w:t>
      </w:r>
      <w:r w:rsidR="00D22B4A" w:rsidRPr="000F59D5">
        <w:rPr>
          <w:vertAlign w:val="superscript"/>
        </w:rPr>
        <w:fldChar w:fldCharType="end"/>
      </w:r>
      <w:r w:rsidR="003447C6">
        <w:t xml:space="preserve">. </w:t>
      </w:r>
      <w:r w:rsidRPr="00EC369F">
        <w:t xml:space="preserve"> </w:t>
      </w:r>
      <w:r w:rsidR="00F31836">
        <w:t xml:space="preserve">This type of care </w:t>
      </w:r>
      <w:r w:rsidR="008C0FB5">
        <w:t xml:space="preserve">was proposed to </w:t>
      </w:r>
      <w:r w:rsidR="007D2B75">
        <w:t xml:space="preserve">continue across the reproductive </w:t>
      </w:r>
      <w:r w:rsidR="00982F9F">
        <w:t>life</w:t>
      </w:r>
      <w:r w:rsidR="009C608B">
        <w:t xml:space="preserve"> </w:t>
      </w:r>
      <w:r w:rsidR="00982F9F">
        <w:t>course</w:t>
      </w:r>
      <w:r w:rsidR="007D2B75">
        <w:t xml:space="preserve"> from preconception before the first pregnancy to </w:t>
      </w:r>
      <w:proofErr w:type="spellStart"/>
      <w:r w:rsidR="00B3557B">
        <w:t>interconception</w:t>
      </w:r>
      <w:proofErr w:type="spellEnd"/>
      <w:r w:rsidR="00B3557B">
        <w:t xml:space="preserve"> care </w:t>
      </w:r>
      <w:r w:rsidR="00982F9F">
        <w:t xml:space="preserve">in </w:t>
      </w:r>
      <w:r w:rsidR="00B3557B">
        <w:t>subsequent pregnancies</w:t>
      </w:r>
      <w:r w:rsidR="00D22B4A" w:rsidRPr="00DC34C7">
        <w:rPr>
          <w:vertAlign w:val="superscript"/>
        </w:rPr>
        <w:fldChar w:fldCharType="begin">
          <w:fldData xml:space="preserve">PEVuZE5vdGU+PENpdGU+PEF1dGhvcj5Ib3VzZSBvZiBMb3JkcyAtIFNjaWVuY2UgYW5kIFRlY2hu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</w:fldData>
        </w:fldChar>
      </w:r>
      <w:r w:rsidR="00CC0E9C">
        <w:rPr>
          <w:vertAlign w:val="superscript"/>
        </w:rPr>
        <w:instrText xml:space="preserve"> ADDIN EN.CITE </w:instrText>
      </w:r>
      <w:r w:rsidR="00CC0E9C">
        <w:rPr>
          <w:vertAlign w:val="superscript"/>
        </w:rPr>
        <w:fldChar w:fldCharType="begin">
          <w:fldData xml:space="preserve">PEVuZE5vdGU+PENpdGU+PEF1dGhvcj5Ib3VzZSBvZiBMb3JkcyAtIFNjaWVuY2UgYW5kIFRlY2hu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D22B4A" w:rsidRPr="00DC34C7">
        <w:rPr>
          <w:vertAlign w:val="superscript"/>
        </w:rPr>
      </w:r>
      <w:r w:rsidR="00D22B4A" w:rsidRPr="00DC34C7">
        <w:rPr>
          <w:vertAlign w:val="superscript"/>
        </w:rPr>
        <w:fldChar w:fldCharType="separate"/>
      </w:r>
      <w:r w:rsidR="00CC0E9C">
        <w:rPr>
          <w:noProof/>
          <w:vertAlign w:val="superscript"/>
        </w:rPr>
        <w:t>(67, 87, 88, 99-101)</w:t>
      </w:r>
      <w:r w:rsidR="00D22B4A" w:rsidRPr="00DC34C7">
        <w:rPr>
          <w:vertAlign w:val="superscript"/>
        </w:rPr>
        <w:fldChar w:fldCharType="end"/>
      </w:r>
      <w:r w:rsidR="00B3557B">
        <w:t xml:space="preserve">. </w:t>
      </w:r>
      <w:r w:rsidR="0005022D">
        <w:t xml:space="preserve">The </w:t>
      </w:r>
      <w:proofErr w:type="spellStart"/>
      <w:r w:rsidR="0005022D">
        <w:t>interconception</w:t>
      </w:r>
      <w:proofErr w:type="spellEnd"/>
      <w:r w:rsidR="0005022D">
        <w:t xml:space="preserve"> period is unique in that </w:t>
      </w:r>
      <w:r w:rsidR="009E4CD6">
        <w:t xml:space="preserve">health professionals can support women based on </w:t>
      </w:r>
      <w:r w:rsidR="00520D65">
        <w:t>t</w:t>
      </w:r>
      <w:r w:rsidR="009E4CD6">
        <w:t xml:space="preserve">heir previous pregnancy </w:t>
      </w:r>
      <w:r w:rsidR="00520D65">
        <w:t xml:space="preserve">experience </w:t>
      </w:r>
      <w:r w:rsidR="009E4CD6">
        <w:t>to minimise risk and support healthy behaviour changes.</w:t>
      </w:r>
    </w:p>
    <w:p w14:paraId="2D9D6C41" w14:textId="6867DCB4" w:rsidR="00DA721E" w:rsidRDefault="0016552F" w:rsidP="000D3CA0">
      <w:pPr>
        <w:pStyle w:val="Heading2"/>
        <w:spacing w:line="480" w:lineRule="auto"/>
      </w:pPr>
      <w:r>
        <w:t>3.</w:t>
      </w:r>
      <w:r w:rsidR="002C1706">
        <w:t xml:space="preserve">5. </w:t>
      </w:r>
      <w:r w:rsidR="00DA721E" w:rsidRPr="00FC4013">
        <w:t>Role of the health professional</w:t>
      </w:r>
    </w:p>
    <w:p w14:paraId="04B4A3CE" w14:textId="4B6C8FFE" w:rsidR="00C6504B" w:rsidRDefault="00A60047" w:rsidP="000D3CA0">
      <w:pPr>
        <w:pStyle w:val="ListParagraph"/>
        <w:spacing w:line="480" w:lineRule="auto"/>
        <w:ind w:left="0"/>
      </w:pPr>
      <w:r>
        <w:t>Supportive c</w:t>
      </w:r>
      <w:r w:rsidR="00DA721E">
        <w:t>ommunication</w:t>
      </w:r>
      <w:r>
        <w:t xml:space="preserve"> from health professionals was </w:t>
      </w:r>
      <w:r w:rsidR="005A4048">
        <w:t xml:space="preserve">a </w:t>
      </w:r>
      <w:r>
        <w:t>key thread throughout the guidelines</w:t>
      </w:r>
      <w:r w:rsidR="005A4048">
        <w:t xml:space="preserve">. </w:t>
      </w:r>
      <w:r w:rsidR="00D14AF4">
        <w:t>These recommended that h</w:t>
      </w:r>
      <w:r w:rsidR="005A4048">
        <w:t>ealth professionals should</w:t>
      </w:r>
      <w:r>
        <w:t xml:space="preserve"> </w:t>
      </w:r>
      <w:r w:rsidR="00F50464">
        <w:t xml:space="preserve">provide advice, </w:t>
      </w:r>
      <w:proofErr w:type="gramStart"/>
      <w:r w:rsidR="00F50464">
        <w:t>support</w:t>
      </w:r>
      <w:proofErr w:type="gramEnd"/>
      <w:r w:rsidR="00F50464">
        <w:t xml:space="preserve"> and an opportunity to </w:t>
      </w:r>
      <w:r w:rsidR="00B610ED">
        <w:t>explore</w:t>
      </w:r>
      <w:r w:rsidR="00F229E4">
        <w:t xml:space="preserve"> </w:t>
      </w:r>
      <w:r w:rsidR="0013298C">
        <w:t xml:space="preserve">family </w:t>
      </w:r>
      <w:r w:rsidR="00F229E4">
        <w:t>concerns</w:t>
      </w:r>
      <w:r w:rsidR="00D22B4A" w:rsidRPr="005C7B2F">
        <w:rPr>
          <w:vertAlign w:val="superscript"/>
        </w:rPr>
        <w:fldChar w:fldCharType="begin">
          <w:fldData xml:space="preserve">PEVuZE5vdGU+PENpdGU+PEF1dGhvcj5OYXRpb25hbCBJbnN0aXR1dGUgZm9yIEhlYWx0aCBhbmQg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TA8L1llYXI+PFJlY051bT40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D22B4A" w:rsidRPr="005C7B2F">
        <w:rPr>
          <w:vertAlign w:val="superscript"/>
        </w:rPr>
      </w:r>
      <w:r w:rsidR="00D22B4A" w:rsidRPr="005C7B2F">
        <w:rPr>
          <w:vertAlign w:val="superscript"/>
        </w:rPr>
        <w:fldChar w:fldCharType="separate"/>
      </w:r>
      <w:r w:rsidR="00CC0E9C">
        <w:rPr>
          <w:noProof/>
          <w:vertAlign w:val="superscript"/>
        </w:rPr>
        <w:t>(68, 73, 84-86, 102)</w:t>
      </w:r>
      <w:r w:rsidR="00D22B4A" w:rsidRPr="005C7B2F">
        <w:rPr>
          <w:vertAlign w:val="superscript"/>
        </w:rPr>
        <w:fldChar w:fldCharType="end"/>
      </w:r>
      <w:r w:rsidR="00F229E4">
        <w:t>. This included support</w:t>
      </w:r>
      <w:r w:rsidR="004E2210">
        <w:t xml:space="preserve"> </w:t>
      </w:r>
      <w:r w:rsidR="00F45B2D">
        <w:t>for</w:t>
      </w:r>
      <w:r w:rsidR="00F229E4">
        <w:t xml:space="preserve"> set</w:t>
      </w:r>
      <w:r w:rsidR="00F45B2D">
        <w:t>ting</w:t>
      </w:r>
      <w:r w:rsidR="00F229E4">
        <w:t xml:space="preserve"> goals</w:t>
      </w:r>
      <w:r w:rsidR="00335973">
        <w:t xml:space="preserve"> on breastfeeding, </w:t>
      </w:r>
      <w:proofErr w:type="gramStart"/>
      <w:r w:rsidR="00335973">
        <w:t>diet</w:t>
      </w:r>
      <w:proofErr w:type="gramEnd"/>
      <w:r w:rsidR="00335973">
        <w:t xml:space="preserve"> </w:t>
      </w:r>
      <w:r w:rsidR="00335973">
        <w:lastRenderedPageBreak/>
        <w:t>and physical activity</w:t>
      </w:r>
      <w:r w:rsidR="00D22B4A" w:rsidRPr="005C7B2F">
        <w:rPr>
          <w:vertAlign w:val="superscript"/>
        </w:rPr>
        <w:fldChar w:fldCharType="begin">
          <w:fldData xml:space="preserve">PEVuZE5vdGU+PENpdGU+PEF1dGhvcj5OYXRpb25hbCBJbnN0aXR1dGUgZm9yIEhlYWx0aCBhbmQg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TA8L1llYXI+PFJlY051bT40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D22B4A" w:rsidRPr="005C7B2F">
        <w:rPr>
          <w:vertAlign w:val="superscript"/>
        </w:rPr>
      </w:r>
      <w:r w:rsidR="00D22B4A" w:rsidRPr="005C7B2F">
        <w:rPr>
          <w:vertAlign w:val="superscript"/>
        </w:rPr>
        <w:fldChar w:fldCharType="separate"/>
      </w:r>
      <w:r w:rsidR="00CC0E9C">
        <w:rPr>
          <w:noProof/>
          <w:vertAlign w:val="superscript"/>
        </w:rPr>
        <w:t>(62, 68, 70)</w:t>
      </w:r>
      <w:r w:rsidR="00D22B4A" w:rsidRPr="005C7B2F">
        <w:rPr>
          <w:vertAlign w:val="superscript"/>
        </w:rPr>
        <w:fldChar w:fldCharType="end"/>
      </w:r>
      <w:r w:rsidR="00335973">
        <w:t>.</w:t>
      </w:r>
      <w:r w:rsidR="00452DF3">
        <w:t xml:space="preserve"> Continuous</w:t>
      </w:r>
      <w:r w:rsidR="009B18DE">
        <w:t xml:space="preserve">, </w:t>
      </w:r>
      <w:r w:rsidR="00EF185A">
        <w:t>monitored</w:t>
      </w:r>
      <w:r w:rsidR="0065300C">
        <w:t xml:space="preserve"> </w:t>
      </w:r>
      <w:r w:rsidR="009B18DE">
        <w:t xml:space="preserve">and updated </w:t>
      </w:r>
      <w:r w:rsidR="00452DF3">
        <w:t>t</w:t>
      </w:r>
      <w:r w:rsidR="00DA721E">
        <w:t>raining</w:t>
      </w:r>
      <w:r w:rsidR="00452DF3">
        <w:t xml:space="preserve"> for health professionals on communication skills</w:t>
      </w:r>
      <w:r w:rsidR="00EF185A">
        <w:t xml:space="preserve"> and technical knowledge on nutrition and wider health advice </w:t>
      </w:r>
      <w:r w:rsidR="00D14AF4">
        <w:t xml:space="preserve">was a consistent </w:t>
      </w:r>
      <w:r w:rsidR="00AB6A7C">
        <w:t>domain</w:t>
      </w:r>
      <w:r w:rsidR="00D22B4A" w:rsidRPr="005C7B2F">
        <w:rPr>
          <w:vertAlign w:val="superscript"/>
        </w:rPr>
        <w:fldChar w:fldCharType="begin"/>
      </w:r>
      <w:r w:rsidR="00CC0E9C">
        <w:rPr>
          <w:vertAlign w:val="superscript"/>
        </w:rPr>
        <w:instrText xml:space="preserve"> ADDIN EN.CITE &lt;EndNote&gt;&lt;Cite&gt;&lt;Author&gt;National Institute for Health and Social Care Excellence&lt;/Author&gt;&lt;Year&gt;2020&lt;/Year&gt;&lt;RecNum&gt;4703&lt;/RecNum&gt;&lt;DisplayText&gt;(62, 71)&lt;/DisplayText&gt;&lt;record&gt;&lt;rec-number&gt;4703&lt;/rec-number&gt;&lt;foreign-keys&gt;&lt;key app="EN" db-id="rarddvt55v9a26e0pdcxvavzdvedt2vd0xtd" timestamp="1620971436"&gt;4703&lt;/key&gt;&lt;/foreign-keys&gt;&lt;ref-type name="Report"&gt;27&lt;/ref-type&gt;&lt;contributors&gt;&lt;authors&gt;&lt;author&gt;National Institute for Health and Social Care Excellence,&lt;/author&gt;&lt;/authors&gt;&lt;/contributors&gt;&lt;titles&gt;&lt;title&gt;Training in maternal and child nutrition&lt;/title&gt;&lt;/titles&gt;&lt;dates&gt;&lt;year&gt;2020&lt;/year&gt;&lt;/dates&gt;&lt;urls&gt;&lt;related-urls&gt;&lt;url&gt;https://pathways.nice.org.uk/pathways/maternal-and-child-nutrition#path=view%3A/pathways/maternal-and-child-nutrition/training-in-maternal-and-child-nutrition.xml&amp;amp;content=view-index&lt;/url&gt;&lt;/related-urls&gt;&lt;/urls&gt;&lt;/record&gt;&lt;/Cite&gt;&lt;Cite&gt;&lt;Author&gt;Public Health England&lt;/Author&gt;&lt;Year&gt;2020&lt;/Year&gt;&lt;RecNum&gt;4712&lt;/RecNum&gt;&lt;record&gt;&lt;rec-number&gt;4712&lt;/rec-number&gt;&lt;foreign-keys&gt;&lt;key app="EN" db-id="rarddvt55v9a26e0pdcxvavzdvedt2vd0xtd" timestamp="1620973125"&gt;4712&lt;/key&gt;&lt;/foreign-keys&gt;&lt;ref-type name="Report"&gt;27&lt;/ref-type&gt;&lt;contributors&gt;&lt;authors&gt;&lt;author&gt;Public Health England,&lt;/author&gt;&lt;/authors&gt;&lt;/contributors&gt;&lt;titles&gt;&lt;title&gt;Maternity high impact area: Supporting healthy weight before and between pregnancies&lt;/title&gt;&lt;/titles&gt;&lt;dates&gt;&lt;year&gt;2020&lt;/year&gt;&lt;/dates&gt;&lt;urls&gt;&lt;related-urls&gt;&lt;url&gt;https://assets.publishing.service.gov.uk/government/uploads/system/uploads/attachment_data/file/942476/Maternity_high_impact_area_3_Supporting_healthy_weight_before_and_between_pregnancies_.pdf&lt;/url&gt;&lt;/related-urls&gt;&lt;/urls&gt;&lt;/record&gt;&lt;/Cite&gt;&lt;/EndNote&gt;</w:instrText>
      </w:r>
      <w:r w:rsidR="00D22B4A" w:rsidRPr="005C7B2F">
        <w:rPr>
          <w:vertAlign w:val="superscript"/>
        </w:rPr>
        <w:fldChar w:fldCharType="separate"/>
      </w:r>
      <w:r w:rsidR="00CC0E9C">
        <w:rPr>
          <w:noProof/>
          <w:vertAlign w:val="superscript"/>
        </w:rPr>
        <w:t>(62, 71)</w:t>
      </w:r>
      <w:r w:rsidR="00D22B4A" w:rsidRPr="005C7B2F">
        <w:rPr>
          <w:vertAlign w:val="superscript"/>
        </w:rPr>
        <w:fldChar w:fldCharType="end"/>
      </w:r>
      <w:r w:rsidR="00EF185A">
        <w:t xml:space="preserve">. </w:t>
      </w:r>
    </w:p>
    <w:p w14:paraId="4DD78A3A" w14:textId="510E785F" w:rsidR="004F7825" w:rsidRDefault="00D14AF4" w:rsidP="000D3CA0">
      <w:pPr>
        <w:pStyle w:val="ListParagraph"/>
        <w:spacing w:line="480" w:lineRule="auto"/>
        <w:ind w:left="0"/>
      </w:pPr>
      <w:r>
        <w:t>The guidelines emphasised that c</w:t>
      </w:r>
      <w:r w:rsidR="00DA721E">
        <w:t>ontinuity</w:t>
      </w:r>
      <w:r w:rsidR="00111D0F">
        <w:t xml:space="preserve"> of care is needed across the reproductive period</w:t>
      </w:r>
      <w:r>
        <w:t>,</w:t>
      </w:r>
      <w:r w:rsidR="00111D0F">
        <w:t xml:space="preserve"> with recom</w:t>
      </w:r>
      <w:r w:rsidR="0069460B">
        <w:t>men</w:t>
      </w:r>
      <w:r w:rsidR="00111D0F">
        <w:t xml:space="preserve">dations to have the same health professionals </w:t>
      </w:r>
      <w:r w:rsidR="0069460B">
        <w:t xml:space="preserve">for each woman and </w:t>
      </w:r>
      <w:r w:rsidR="00FB6640">
        <w:t xml:space="preserve">consistent </w:t>
      </w:r>
      <w:r w:rsidR="0069460B">
        <w:t>online and in</w:t>
      </w:r>
      <w:r w:rsidR="005F41C5">
        <w:t>-</w:t>
      </w:r>
      <w:r w:rsidR="0069460B">
        <w:t>person support</w:t>
      </w:r>
      <w:r w:rsidR="00D22B4A" w:rsidRPr="006848A7">
        <w:rPr>
          <w:vertAlign w:val="superscript"/>
        </w:rPr>
        <w:fldChar w:fldCharType="begin"/>
      </w:r>
      <w:r w:rsidR="00CC0E9C">
        <w:rPr>
          <w:vertAlign w:val="superscript"/>
        </w:rPr>
        <w:instrText xml:space="preserve"> ADDIN EN.CITE &lt;EndNote&gt;&lt;Cite&gt;&lt;Author&gt;National Institute for Health and Social Care Excellence&lt;/Author&gt;&lt;Year&gt;2020&lt;/Year&gt;&lt;RecNum&gt;4726&lt;/RecNum&gt;&lt;DisplayText&gt;(72, 86)&lt;/DisplayText&gt;&lt;record&gt;&lt;rec-number&gt;4726&lt;/rec-number&gt;&lt;foreign-keys&gt;&lt;key app="EN" db-id="rarddvt55v9a26e0pdcxvavzdvedt2vd0xtd" timestamp="1620975823"&gt;4726&lt;/key&gt;&lt;/foreign-keys&gt;&lt;ref-type name="Report"&gt;27&lt;/ref-type&gt;&lt;contributors&gt;&lt;authors&gt;&lt;author&gt;National Institute for Health and Social Care Excellence,&lt;/author&gt;&lt;/authors&gt;&lt;/contributors&gt;&lt;titles&gt;&lt;title&gt;Postnatal care overview&lt;/title&gt;&lt;/titles&gt;&lt;dates&gt;&lt;year&gt;2020&lt;/year&gt;&lt;/dates&gt;&lt;urls&gt;&lt;related-urls&gt;&lt;url&gt;https://pathways.nice.org.uk/pathways/postnatal-care&lt;/url&gt;&lt;/related-urls&gt;&lt;/urls&gt;&lt;/record&gt;&lt;/Cite&gt;&lt;Cite&gt;&lt;Author&gt;Department for Education&lt;/Author&gt;&lt;Year&gt;2020&lt;/Year&gt;&lt;RecNum&gt;4713&lt;/RecNum&gt;&lt;record&gt;&lt;rec-number&gt;4713&lt;/rec-number&gt;&lt;foreign-keys&gt;&lt;key app="EN" db-id="rarddvt55v9a26e0pdcxvavzdvedt2vd0xtd" timestamp="1620973236"&gt;4713&lt;/key&gt;&lt;/foreign-keys&gt;&lt;ref-type name="Report"&gt;27&lt;/ref-type&gt;&lt;contributors&gt;&lt;authors&gt;&lt;author&gt;Department for Education,&lt;/author&gt;&lt;/authors&gt;&lt;/contributors&gt;&lt;titles&gt;&lt;title&gt;An evaluating of improving practice in Sure Start – Kilkeel Sure Start, Promotion of health families’&lt;/title&gt;&lt;/titles&gt;&lt;dates&gt;&lt;year&gt;2020&lt;/year&gt;&lt;/dates&gt;&lt;urls&gt;&lt;related-urls&gt;&lt;url&gt;https://www.etini.gov.uk/sites/etini.gov.uk/files/publications/an-evaluation-of-improving-practice-in-sure-start.pdf&lt;/url&gt;&lt;/related-urls&gt;&lt;/urls&gt;&lt;/record&gt;&lt;/Cite&gt;&lt;/EndNote&gt;</w:instrText>
      </w:r>
      <w:r w:rsidR="00D22B4A" w:rsidRPr="006848A7">
        <w:rPr>
          <w:vertAlign w:val="superscript"/>
        </w:rPr>
        <w:fldChar w:fldCharType="separate"/>
      </w:r>
      <w:r w:rsidR="00CC0E9C">
        <w:rPr>
          <w:noProof/>
          <w:vertAlign w:val="superscript"/>
        </w:rPr>
        <w:t>(72, 86)</w:t>
      </w:r>
      <w:r w:rsidR="00D22B4A" w:rsidRPr="006848A7">
        <w:rPr>
          <w:vertAlign w:val="superscript"/>
        </w:rPr>
        <w:fldChar w:fldCharType="end"/>
      </w:r>
      <w:r w:rsidR="00E06B9B">
        <w:t>.</w:t>
      </w:r>
      <w:r w:rsidR="00603CAE">
        <w:t xml:space="preserve"> </w:t>
      </w:r>
      <w:r w:rsidR="00CE4EA5">
        <w:t>During the COVI</w:t>
      </w:r>
      <w:r w:rsidR="006848A7">
        <w:t>D-</w:t>
      </w:r>
      <w:r w:rsidR="00CE4EA5">
        <w:t>19 pandemic health visitors and mothers bec</w:t>
      </w:r>
      <w:r w:rsidR="00BF2C95">
        <w:t>a</w:t>
      </w:r>
      <w:r w:rsidR="00CE4EA5">
        <w:t xml:space="preserve">me more adept and confident </w:t>
      </w:r>
      <w:r w:rsidR="0013298C">
        <w:t>with</w:t>
      </w:r>
      <w:r w:rsidR="00CE4EA5">
        <w:t xml:space="preserve"> online communication tools to ensure continuity of care</w:t>
      </w:r>
      <w:r w:rsidR="00D22B4A" w:rsidRPr="006848A7">
        <w:rPr>
          <w:vertAlign w:val="superscript"/>
        </w:rPr>
        <w:fldChar w:fldCharType="begin">
          <w:fldData xml:space="preserve">PEVuZE5vdGU+PENpdGU+PEF1dGhvcj5Sb3lhbCBDb2xsZWdlIG9mIE9ic3RldHJpY2lhbnMgJmFt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</w:fldData>
        </w:fldChar>
      </w:r>
      <w:r w:rsidR="00CC0E9C">
        <w:rPr>
          <w:vertAlign w:val="superscript"/>
        </w:rPr>
        <w:instrText xml:space="preserve"> ADDIN EN.CITE </w:instrText>
      </w:r>
      <w:r w:rsidR="00CC0E9C">
        <w:rPr>
          <w:vertAlign w:val="superscript"/>
        </w:rPr>
        <w:fldChar w:fldCharType="begin">
          <w:fldData xml:space="preserve">PEVuZE5vdGU+PENpdGU+PEF1dGhvcj5Sb3lhbCBDb2xsZWdlIG9mIE9ic3RldHJpY2lhbnMgJmFt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D22B4A" w:rsidRPr="006848A7">
        <w:rPr>
          <w:vertAlign w:val="superscript"/>
        </w:rPr>
      </w:r>
      <w:r w:rsidR="00D22B4A" w:rsidRPr="006848A7">
        <w:rPr>
          <w:vertAlign w:val="superscript"/>
        </w:rPr>
        <w:fldChar w:fldCharType="separate"/>
      </w:r>
      <w:r w:rsidR="00CC0E9C">
        <w:rPr>
          <w:noProof/>
          <w:vertAlign w:val="superscript"/>
        </w:rPr>
        <w:t>(89, 90, 103)</w:t>
      </w:r>
      <w:r w:rsidR="00D22B4A" w:rsidRPr="006848A7">
        <w:rPr>
          <w:vertAlign w:val="superscript"/>
        </w:rPr>
        <w:fldChar w:fldCharType="end"/>
      </w:r>
      <w:r w:rsidR="0013298C">
        <w:t>,</w:t>
      </w:r>
      <w:r w:rsidR="00CE4EA5">
        <w:t xml:space="preserve"> offer</w:t>
      </w:r>
      <w:r w:rsidR="0013298C">
        <w:t>ing</w:t>
      </w:r>
      <w:r w:rsidR="00CE4EA5">
        <w:t xml:space="preserve"> an opportunity to use these </w:t>
      </w:r>
      <w:r w:rsidR="0013298C">
        <w:t>for</w:t>
      </w:r>
      <w:r w:rsidR="00CE4EA5">
        <w:t xml:space="preserve"> blended support in the future</w:t>
      </w:r>
      <w:r w:rsidR="00D22B4A" w:rsidRPr="006848A7">
        <w:rPr>
          <w:vertAlign w:val="superscript"/>
        </w:rPr>
        <w:fldChar w:fldCharType="begin"/>
      </w:r>
      <w:r w:rsidR="00CC0E9C">
        <w:rPr>
          <w:vertAlign w:val="superscript"/>
        </w:rPr>
        <w:instrText xml:space="preserve"> ADDIN EN.CITE &lt;EndNote&gt;&lt;Cite&gt;&lt;Author&gt;National Institute for Health and Social Care Excellence&lt;/Author&gt;&lt;Year&gt;2010&lt;/Year&gt;&lt;RecNum&gt;4709&lt;/RecNum&gt;&lt;DisplayText&gt;(68)&lt;/DisplayText&gt;&lt;record&gt;&lt;rec-number&gt;4709&lt;/rec-number&gt;&lt;foreign-keys&gt;&lt;key app="EN" db-id="rarddvt55v9a26e0pdcxvavzdvedt2vd0xtd" timestamp="1620972679"&gt;4709&lt;/key&gt;&lt;/foreign-keys&gt;&lt;ref-type name="Report"&gt;27&lt;/ref-type&gt;&lt;contributors&gt;&lt;authors&gt;&lt;author&gt;National Institute for Health and Social Care Excellence,&lt;/author&gt;&lt;/authors&gt;&lt;/contributors&gt;&lt;titles&gt;&lt;title&gt;Weight management before, during and after pregnancy&lt;/title&gt;&lt;/titles&gt;&lt;dates&gt;&lt;year&gt;2010&lt;/year&gt;&lt;/dates&gt;&lt;urls&gt;&lt;related-urls&gt;&lt;url&gt;https://www.nice.org.uk/guidance/ph27/chapter/Recommendations#recommendation-3-supporting-women-after-childbirth&lt;/url&gt;&lt;/related-urls&gt;&lt;/urls&gt;&lt;/record&gt;&lt;/Cite&gt;&lt;/EndNote&gt;</w:instrText>
      </w:r>
      <w:r w:rsidR="00D22B4A" w:rsidRPr="006848A7">
        <w:rPr>
          <w:vertAlign w:val="superscript"/>
        </w:rPr>
        <w:fldChar w:fldCharType="separate"/>
      </w:r>
      <w:r w:rsidR="00CC0E9C">
        <w:rPr>
          <w:noProof/>
          <w:vertAlign w:val="superscript"/>
        </w:rPr>
        <w:t>(68)</w:t>
      </w:r>
      <w:r w:rsidR="00D22B4A" w:rsidRPr="006848A7">
        <w:rPr>
          <w:vertAlign w:val="superscript"/>
        </w:rPr>
        <w:fldChar w:fldCharType="end"/>
      </w:r>
      <w:r w:rsidR="0069460B">
        <w:t xml:space="preserve">. </w:t>
      </w:r>
      <w:r w:rsidR="009C3C38">
        <w:t xml:space="preserve">Health professionals </w:t>
      </w:r>
      <w:r>
        <w:t xml:space="preserve">were </w:t>
      </w:r>
      <w:r w:rsidR="009C3C38">
        <w:t xml:space="preserve">also </w:t>
      </w:r>
      <w:r>
        <w:t>encouraged</w:t>
      </w:r>
      <w:r w:rsidR="009C3C38">
        <w:t xml:space="preserve"> to </w:t>
      </w:r>
      <w:r w:rsidR="00805EA9">
        <w:t>be connected</w:t>
      </w:r>
      <w:r w:rsidR="00FB6640">
        <w:t xml:space="preserve"> to</w:t>
      </w:r>
      <w:r w:rsidR="00805EA9">
        <w:t xml:space="preserve"> and </w:t>
      </w:r>
      <w:r w:rsidR="009C3C38">
        <w:t xml:space="preserve">refer </w:t>
      </w:r>
      <w:r w:rsidR="00603CAE">
        <w:t xml:space="preserve">at-risk </w:t>
      </w:r>
      <w:r w:rsidR="00A76DA8">
        <w:t>women</w:t>
      </w:r>
      <w:r w:rsidR="009C3C38">
        <w:t xml:space="preserve"> to other health professionals or to </w:t>
      </w:r>
      <w:r w:rsidR="004F7825">
        <w:t>organisations external to the health system</w:t>
      </w:r>
      <w:r w:rsidR="00D22B4A" w:rsidRPr="00571AC7">
        <w:rPr>
          <w:vertAlign w:val="superscript"/>
        </w:rPr>
        <w:fldChar w:fldCharType="begin"/>
      </w:r>
      <w:r w:rsidR="00CC0E9C">
        <w:rPr>
          <w:vertAlign w:val="superscript"/>
        </w:rPr>
        <w:instrText xml:space="preserve"> ADDIN EN.CITE &lt;EndNote&gt;&lt;Cite&gt;&lt;Author&gt;National Institute for Health and Social Care Excellence&lt;/Author&gt;&lt;Year&gt;2020&lt;/Year&gt;&lt;RecNum&gt;4726&lt;/RecNum&gt;&lt;DisplayText&gt;(86, 90)&lt;/DisplayText&gt;&lt;record&gt;&lt;rec-number&gt;4726&lt;/rec-number&gt;&lt;foreign-keys&gt;&lt;key app="EN" db-id="rarddvt55v9a26e0pdcxvavzdvedt2vd0xtd" timestamp="1620975823"&gt;4726&lt;/key&gt;&lt;/foreign-keys&gt;&lt;ref-type name="Report"&gt;27&lt;/ref-type&gt;&lt;contributors&gt;&lt;authors&gt;&lt;author&gt;National Institute for Health and Social Care Excellence,&lt;/author&gt;&lt;/authors&gt;&lt;/contributors&gt;&lt;titles&gt;&lt;title&gt;Postnatal care overview&lt;/title&gt;&lt;/titles&gt;&lt;dates&gt;&lt;year&gt;2020&lt;/year&gt;&lt;/dates&gt;&lt;urls&gt;&lt;related-urls&gt;&lt;url&gt;https://pathways.nice.org.uk/pathways/postnatal-care&lt;/url&gt;&lt;/related-urls&gt;&lt;/urls&gt;&lt;/record&gt;&lt;/Cite&gt;&lt;Cite&gt;&lt;Author&gt;Royal College of Obstetricians &amp;amp; Gynaecologists&lt;/Author&gt;&lt;Year&gt;2020&lt;/Year&gt;&lt;RecNum&gt;4730&lt;/RecNum&gt;&lt;record&gt;&lt;rec-number&gt;4730&lt;/rec-number&gt;&lt;foreign-keys&gt;&lt;key app="EN" db-id="rarddvt55v9a26e0pdcxvavzdvedt2vd0xtd" timestamp="1620976702"&gt;4730&lt;/key&gt;&lt;/foreign-keys&gt;&lt;ref-type name="Report"&gt;27&lt;/ref-type&gt;&lt;contributors&gt;&lt;authors&gt;&lt;author&gt;Royal College of Obstetricians &amp;amp; Gynaecologists, The Royal College of Midwives,&lt;/author&gt;&lt;/authors&gt;&lt;/contributors&gt;&lt;titles&gt;&lt;title&gt;Guidance for Antenatal and Postnatal Services in the evolving Coronavirus (COVID-19) pandemic&lt;/title&gt;&lt;/titles&gt;&lt;dates&gt;&lt;year&gt;2020&lt;/year&gt;&lt;/dates&gt;&lt;urls&gt;&lt;related-urls&gt;&lt;url&gt;https://www.rcog.org.uk/globalassets/documents/guidelines/2020-10-21-guidance-for-antenatal-and-postnatal-services-in-the-evolving-coronavirus-covid-19-pandemic-v3.pdf&lt;/url&gt;&lt;/related-urls&gt;&lt;/urls&gt;&lt;/record&gt;&lt;/Cite&gt;&lt;/EndNote&gt;</w:instrText>
      </w:r>
      <w:r w:rsidR="00D22B4A" w:rsidRPr="00571AC7">
        <w:rPr>
          <w:vertAlign w:val="superscript"/>
        </w:rPr>
        <w:fldChar w:fldCharType="separate"/>
      </w:r>
      <w:r w:rsidR="00CC0E9C">
        <w:rPr>
          <w:noProof/>
          <w:vertAlign w:val="superscript"/>
        </w:rPr>
        <w:t>(86, 90)</w:t>
      </w:r>
      <w:r w:rsidR="00D22B4A" w:rsidRPr="00571AC7">
        <w:rPr>
          <w:vertAlign w:val="superscript"/>
        </w:rPr>
        <w:fldChar w:fldCharType="end"/>
      </w:r>
      <w:r w:rsidR="004F7825">
        <w:t xml:space="preserve">. </w:t>
      </w:r>
      <w:r w:rsidR="00603CAE">
        <w:t>For example, they c</w:t>
      </w:r>
      <w:r w:rsidR="00EB6B00">
        <w:t>ould</w:t>
      </w:r>
      <w:r w:rsidR="00603CAE">
        <w:t xml:space="preserve"> identify nutritionally at-risk women through the use of tools such as the </w:t>
      </w:r>
      <w:r w:rsidR="00603CAE" w:rsidRPr="002E488E">
        <w:t>FIGO nutrition checklist</w:t>
      </w:r>
      <w:r w:rsidR="0057649E" w:rsidRPr="00AF1758">
        <w:rPr>
          <w:rStyle w:val="Hyperlink"/>
          <w:color w:val="auto"/>
          <w:u w:val="none"/>
          <w:vertAlign w:val="superscript"/>
        </w:rPr>
        <w:fldChar w:fldCharType="begin"/>
      </w:r>
      <w:r w:rsidR="00CC0E9C">
        <w:rPr>
          <w:rStyle w:val="Hyperlink"/>
          <w:color w:val="auto"/>
          <w:u w:val="none"/>
          <w:vertAlign w:val="superscript"/>
        </w:rPr>
        <w:instrText xml:space="preserve"> ADDIN EN.CITE &lt;EndNote&gt;&lt;Cite&gt;&lt;Author&gt;International Federation of Gynecology and Obstertrics&lt;/Author&gt;&lt;Year&gt;2015&lt;/Year&gt;&lt;RecNum&gt;915&lt;/RecNum&gt;&lt;DisplayText&gt;(104)&lt;/DisplayText&gt;&lt;record&gt;&lt;rec-number&gt;915&lt;/rec-number&gt;&lt;foreign-keys&gt;&lt;key app="EN" db-id="sfa92vvzdwrstpexsw9vxt9x0dzf22dad59z" timestamp="1623138469"&gt;915&lt;/key&gt;&lt;/foreign-keys&gt;&lt;ref-type name="Report"&gt;27&lt;/ref-type&gt;&lt;contributors&gt;&lt;authors&gt;&lt;author&gt;International Federation of Gynecology and Obstertrics,&lt;/author&gt;&lt;/authors&gt;&lt;/contributors&gt;&lt;titles&gt;&lt;title&gt;FIGO nutrition checklist for pre-pregnant/early pregnant women&lt;/title&gt;&lt;/titles&gt;&lt;dates&gt;&lt;year&gt;2015&lt;/year&gt;&lt;/dates&gt;&lt;urls&gt;&lt;related-urls&gt;&lt;url&gt;https://obgyn.onlinelibrary.wiley.com/action/downloadSupplement?doi=10.1002%2Fijgo.13321&amp;amp;file=ijgo13321-sup-0001-Supinfo.pdf&lt;/url&gt;&lt;/related-urls&gt;&lt;/urls&gt;&lt;/record&gt;&lt;/Cite&gt;&lt;/EndNote&gt;</w:instrText>
      </w:r>
      <w:r w:rsidR="0057649E" w:rsidRPr="00AF1758">
        <w:rPr>
          <w:rStyle w:val="Hyperlink"/>
          <w:color w:val="auto"/>
          <w:u w:val="none"/>
          <w:vertAlign w:val="superscript"/>
        </w:rPr>
        <w:fldChar w:fldCharType="separate"/>
      </w:r>
      <w:r w:rsidR="00CC0E9C">
        <w:rPr>
          <w:rStyle w:val="Hyperlink"/>
          <w:noProof/>
          <w:color w:val="auto"/>
          <w:u w:val="none"/>
          <w:vertAlign w:val="superscript"/>
        </w:rPr>
        <w:t>(104)</w:t>
      </w:r>
      <w:r w:rsidR="0057649E" w:rsidRPr="00AF1758">
        <w:rPr>
          <w:rStyle w:val="Hyperlink"/>
          <w:color w:val="auto"/>
          <w:u w:val="none"/>
          <w:vertAlign w:val="superscript"/>
        </w:rPr>
        <w:fldChar w:fldCharType="end"/>
      </w:r>
      <w:r w:rsidR="00603CAE" w:rsidRPr="009C608B">
        <w:t xml:space="preserve">, and provide appropriate support. </w:t>
      </w:r>
      <w:r w:rsidR="0013298C">
        <w:t>W</w:t>
      </w:r>
      <w:r w:rsidR="00603CAE" w:rsidRPr="009C608B">
        <w:t>omen identified as high-risk</w:t>
      </w:r>
      <w:r w:rsidR="00FE6033">
        <w:t xml:space="preserve"> were recommended to</w:t>
      </w:r>
      <w:r w:rsidR="00603CAE" w:rsidRPr="00FE6033">
        <w:t xml:space="preserve"> be</w:t>
      </w:r>
      <w:r w:rsidR="00603CAE" w:rsidRPr="009C608B">
        <w:t xml:space="preserve"> </w:t>
      </w:r>
      <w:r w:rsidR="00EB6B00" w:rsidRPr="009C608B">
        <w:t>refer</w:t>
      </w:r>
      <w:r w:rsidR="00603CAE" w:rsidRPr="009C608B">
        <w:t>red</w:t>
      </w:r>
      <w:r w:rsidR="00EB6B00">
        <w:t xml:space="preserve"> to dieticians</w:t>
      </w:r>
      <w:r w:rsidR="00603CAE">
        <w:t xml:space="preserve"> for specific nutritional issues</w:t>
      </w:r>
      <w:r w:rsidR="0013298C">
        <w:t>, or</w:t>
      </w:r>
      <w:r w:rsidR="00603CAE">
        <w:t xml:space="preserve"> to </w:t>
      </w:r>
      <w:r w:rsidR="00EB6B00">
        <w:t xml:space="preserve">health visitors, GPs, </w:t>
      </w:r>
      <w:r w:rsidR="0073554B">
        <w:t xml:space="preserve">and </w:t>
      </w:r>
      <w:r w:rsidR="00EB6B00">
        <w:t>nurses to discuss weight</w:t>
      </w:r>
      <w:r w:rsidR="00B4464F">
        <w:t xml:space="preserve"> management</w:t>
      </w:r>
      <w:r w:rsidR="00EB6B00">
        <w:t xml:space="preserve"> throughout the reproductive period, especially postpartum</w:t>
      </w:r>
      <w:r w:rsidR="00D22B4A" w:rsidRPr="00571AC7">
        <w:rPr>
          <w:vertAlign w:val="superscript"/>
        </w:rPr>
        <w:fldChar w:fldCharType="begin">
          <w:fldData xml:space="preserve">PEVuZE5vdGU+PENpdGU+PEF1dGhvcj5OYXRpb25hbCBJbnN0aXR1dGUgZm9yIEhlYWx0aCBhbmQg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TA8L1llYXI+PFJlY051bT40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D22B4A" w:rsidRPr="00571AC7">
        <w:rPr>
          <w:vertAlign w:val="superscript"/>
        </w:rPr>
      </w:r>
      <w:r w:rsidR="00D22B4A" w:rsidRPr="00571AC7">
        <w:rPr>
          <w:vertAlign w:val="superscript"/>
        </w:rPr>
        <w:fldChar w:fldCharType="separate"/>
      </w:r>
      <w:r w:rsidR="00CC0E9C">
        <w:rPr>
          <w:noProof/>
          <w:vertAlign w:val="superscript"/>
        </w:rPr>
        <w:t>(68, 70, 79)</w:t>
      </w:r>
      <w:r w:rsidR="00D22B4A" w:rsidRPr="00571AC7">
        <w:rPr>
          <w:vertAlign w:val="superscript"/>
        </w:rPr>
        <w:fldChar w:fldCharType="end"/>
      </w:r>
      <w:r w:rsidR="00392650">
        <w:t>.</w:t>
      </w:r>
      <w:r w:rsidR="008A298C">
        <w:t xml:space="preserve"> Health professionals </w:t>
      </w:r>
      <w:r w:rsidR="00B05E5C">
        <w:t xml:space="preserve">were advised to </w:t>
      </w:r>
      <w:r w:rsidR="008A298C" w:rsidRPr="00B05E5C">
        <w:t>have</w:t>
      </w:r>
      <w:r w:rsidR="008A298C">
        <w:t xml:space="preserve"> </w:t>
      </w:r>
      <w:r w:rsidR="00935C5B" w:rsidRPr="00935C5B">
        <w:t>appropriate knowledge and skills to give advice on</w:t>
      </w:r>
      <w:r w:rsidR="00935C5B">
        <w:t xml:space="preserve"> balanced diets, supplements, </w:t>
      </w:r>
      <w:r w:rsidR="0064359D">
        <w:t xml:space="preserve">nutritional needs of infants and </w:t>
      </w:r>
      <w:r w:rsidR="00CE6999">
        <w:t>weight management</w:t>
      </w:r>
      <w:r w:rsidR="00D22B4A" w:rsidRPr="00571AC7">
        <w:rPr>
          <w:vertAlign w:val="superscript"/>
        </w:rPr>
        <w:fldChar w:fldCharType="begin">
          <w:fldData xml:space="preserve">PEVuZE5vdGU+PENpdGU+PEF1dGhvcj5OYXRpb25hbCBJbnN0aXR1dGUgZm9yIEhlYWx0aCBhbmQg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TA8L1llYXI+PFJlY051bT40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D22B4A" w:rsidRPr="00571AC7">
        <w:rPr>
          <w:vertAlign w:val="superscript"/>
        </w:rPr>
      </w:r>
      <w:r w:rsidR="00D22B4A" w:rsidRPr="00571AC7">
        <w:rPr>
          <w:vertAlign w:val="superscript"/>
        </w:rPr>
        <w:fldChar w:fldCharType="separate"/>
      </w:r>
      <w:r w:rsidR="00CC0E9C">
        <w:rPr>
          <w:noProof/>
          <w:vertAlign w:val="superscript"/>
        </w:rPr>
        <w:t>(68, 69, 71, 72)</w:t>
      </w:r>
      <w:r w:rsidR="00D22B4A" w:rsidRPr="00571AC7">
        <w:rPr>
          <w:vertAlign w:val="superscript"/>
        </w:rPr>
        <w:fldChar w:fldCharType="end"/>
      </w:r>
      <w:r w:rsidR="007D6975">
        <w:t>.</w:t>
      </w:r>
    </w:p>
    <w:p w14:paraId="5948DC11" w14:textId="72BD1262" w:rsidR="004F7825" w:rsidRPr="00B15AC5" w:rsidRDefault="0016552F" w:rsidP="000D3CA0">
      <w:pPr>
        <w:pStyle w:val="Heading2"/>
        <w:spacing w:line="480" w:lineRule="auto"/>
      </w:pPr>
      <w:r>
        <w:t>3.</w:t>
      </w:r>
      <w:r w:rsidR="002C1706">
        <w:t xml:space="preserve">6. Need for a </w:t>
      </w:r>
      <w:r w:rsidR="0013298C">
        <w:t>m</w:t>
      </w:r>
      <w:r w:rsidR="00692F2E">
        <w:t>ulti</w:t>
      </w:r>
      <w:r w:rsidR="004544DF">
        <w:t>-</w:t>
      </w:r>
      <w:r w:rsidR="00692F2E">
        <w:t>stakeholder approach</w:t>
      </w:r>
    </w:p>
    <w:p w14:paraId="4C365FEA" w14:textId="6CDB8AD7" w:rsidR="00052150" w:rsidRDefault="00D14AF4" w:rsidP="000D3CA0">
      <w:pPr>
        <w:pStyle w:val="ListParagraph"/>
        <w:spacing w:line="480" w:lineRule="auto"/>
        <w:ind w:left="0"/>
      </w:pPr>
      <w:r>
        <w:t xml:space="preserve">A consistent </w:t>
      </w:r>
      <w:r w:rsidR="00A12AD5">
        <w:t>domain</w:t>
      </w:r>
      <w:r w:rsidR="00BF2C95">
        <w:t xml:space="preserve"> </w:t>
      </w:r>
      <w:r>
        <w:t>was that third</w:t>
      </w:r>
      <w:r w:rsidR="00AA5865">
        <w:t xml:space="preserve"> sectors and local authorities have role</w:t>
      </w:r>
      <w:r w:rsidR="0013298C">
        <w:t>s</w:t>
      </w:r>
      <w:r w:rsidR="00AA5865">
        <w:t xml:space="preserve"> to play in supporting women with </w:t>
      </w:r>
      <w:r w:rsidR="00CF1742">
        <w:t xml:space="preserve">breastfeeding, mental health and parenting </w:t>
      </w:r>
      <w:r w:rsidR="00BF2C95">
        <w:t>support</w:t>
      </w:r>
      <w:r w:rsidR="005147B5">
        <w:t xml:space="preserve"> and </w:t>
      </w:r>
      <w:r w:rsidR="00E33E31">
        <w:t xml:space="preserve">in </w:t>
      </w:r>
      <w:r w:rsidR="005147B5">
        <w:t>provid</w:t>
      </w:r>
      <w:r w:rsidR="00E33E31">
        <w:t>ing</w:t>
      </w:r>
      <w:r w:rsidR="00BF4241">
        <w:t xml:space="preserve"> community</w:t>
      </w:r>
      <w:r w:rsidR="005147B5">
        <w:t xml:space="preserve"> services</w:t>
      </w:r>
      <w:r w:rsidR="00BF4241">
        <w:t xml:space="preserve"> and </w:t>
      </w:r>
      <w:r w:rsidR="005A5800">
        <w:t xml:space="preserve">recreational </w:t>
      </w:r>
      <w:r w:rsidR="00BF4241">
        <w:t>programmes such as walking groups</w:t>
      </w:r>
      <w:r w:rsidR="00B4464F">
        <w:t xml:space="preserve"> and </w:t>
      </w:r>
      <w:r w:rsidR="008335AE">
        <w:t>affordable creche</w:t>
      </w:r>
      <w:r w:rsidR="0013298C">
        <w:t>s</w:t>
      </w:r>
      <w:r w:rsidR="00D22B4A" w:rsidRPr="008846ED">
        <w:rPr>
          <w:vertAlign w:val="superscript"/>
        </w:rPr>
        <w:fldChar w:fldCharType="begin">
          <w:fldData xml:space="preserve">PEVuZE5vdGU+PENpdGU+PEF1dGhvcj5OYXRpb25hbCBJbnN0aXR1dGUgZm9yIEhlYWx0aCBhbmQg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TA8L1llYXI+PFJlY051bT40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D22B4A" w:rsidRPr="008846ED">
        <w:rPr>
          <w:vertAlign w:val="superscript"/>
        </w:rPr>
      </w:r>
      <w:r w:rsidR="00D22B4A" w:rsidRPr="008846ED">
        <w:rPr>
          <w:vertAlign w:val="superscript"/>
        </w:rPr>
        <w:fldChar w:fldCharType="separate"/>
      </w:r>
      <w:r w:rsidR="00CC0E9C">
        <w:rPr>
          <w:noProof/>
          <w:vertAlign w:val="superscript"/>
        </w:rPr>
        <w:t>(68, 72, 76, 79, 80, 90, 94)</w:t>
      </w:r>
      <w:r w:rsidR="00D22B4A" w:rsidRPr="008846ED">
        <w:rPr>
          <w:vertAlign w:val="superscript"/>
        </w:rPr>
        <w:fldChar w:fldCharType="end"/>
      </w:r>
      <w:r w:rsidR="008335AE">
        <w:t>.</w:t>
      </w:r>
      <w:r w:rsidR="004A7779">
        <w:t xml:space="preserve"> Pharmacist</w:t>
      </w:r>
      <w:r w:rsidR="00B715EF">
        <w:t>s</w:t>
      </w:r>
      <w:r w:rsidR="004A7779">
        <w:t xml:space="preserve"> </w:t>
      </w:r>
      <w:r>
        <w:t>were</w:t>
      </w:r>
      <w:r w:rsidR="004A7779">
        <w:t xml:space="preserve"> encouraged to se</w:t>
      </w:r>
      <w:r w:rsidR="008846ED">
        <w:t>ll</w:t>
      </w:r>
      <w:r w:rsidR="004A7779">
        <w:t xml:space="preserve"> healthy start supplementation</w:t>
      </w:r>
      <w:r w:rsidR="00D22B4A" w:rsidRPr="008846ED">
        <w:rPr>
          <w:vertAlign w:val="superscript"/>
        </w:rPr>
        <w:fldChar w:fldCharType="begin"/>
      </w:r>
      <w:r w:rsidR="00CC0E9C">
        <w:rPr>
          <w:vertAlign w:val="superscript"/>
        </w:rPr>
        <w:instrText xml:space="preserve"> ADDIN EN.CITE &lt;EndNote&gt;&lt;Cite&gt;&lt;Author&gt;National Institute for Health and Social Care Excellence&lt;/Author&gt;&lt;Year&gt;2017&lt;/Year&gt;&lt;RecNum&gt;4717&lt;/RecNum&gt;&lt;DisplayText&gt;(76)&lt;/DisplayText&gt;&lt;record&gt;&lt;rec-number&gt;4717&lt;/rec-number&gt;&lt;foreign-keys&gt;&lt;key app="EN" db-id="rarddvt55v9a26e0pdcxvavzdvedt2vd0xtd" timestamp="1620974141"&gt;4717&lt;/key&gt;&lt;/foreign-keys&gt;&lt;ref-type name="Report"&gt;27&lt;/ref-type&gt;&lt;contributors&gt;&lt;authors&gt;&lt;author&gt;National Institute for Health and Social Care Excellence,&lt;/author&gt;&lt;/authors&gt;&lt;/contributors&gt;&lt;titles&gt;&lt;title&gt;Vitamin D: supplement use in specific population groups&lt;/title&gt;&lt;/titles&gt;&lt;dates&gt;&lt;year&gt;2017&lt;/year&gt;&lt;/dates&gt;&lt;urls&gt;&lt;related-urls&gt;&lt;url&gt;https://www.nice.org.uk/guidance/ph56&lt;/url&gt;&lt;/related-urls&gt;&lt;/urls&gt;&lt;/record&gt;&lt;/Cite&gt;&lt;/EndNote&gt;</w:instrText>
      </w:r>
      <w:r w:rsidR="00D22B4A" w:rsidRPr="008846ED">
        <w:rPr>
          <w:vertAlign w:val="superscript"/>
        </w:rPr>
        <w:fldChar w:fldCharType="separate"/>
      </w:r>
      <w:r w:rsidR="00CC0E9C">
        <w:rPr>
          <w:noProof/>
          <w:vertAlign w:val="superscript"/>
        </w:rPr>
        <w:t>(76)</w:t>
      </w:r>
      <w:r w:rsidR="00D22B4A" w:rsidRPr="008846ED">
        <w:rPr>
          <w:vertAlign w:val="superscript"/>
        </w:rPr>
        <w:fldChar w:fldCharType="end"/>
      </w:r>
      <w:r w:rsidR="004A7779">
        <w:t>.</w:t>
      </w:r>
      <w:r w:rsidR="008335AE">
        <w:t xml:space="preserve"> </w:t>
      </w:r>
      <w:r w:rsidR="0014779C">
        <w:t>C</w:t>
      </w:r>
      <w:r w:rsidR="0049413F">
        <w:t>ommunity-focused approach</w:t>
      </w:r>
      <w:r w:rsidR="0014779C">
        <w:t>es</w:t>
      </w:r>
      <w:r w:rsidR="0049413F">
        <w:t xml:space="preserve"> </w:t>
      </w:r>
      <w:r w:rsidR="00BF2C95">
        <w:t>were</w:t>
      </w:r>
      <w:r>
        <w:t xml:space="preserve"> widely recognised to</w:t>
      </w:r>
      <w:r w:rsidR="0049413F">
        <w:t xml:space="preserve"> </w:t>
      </w:r>
      <w:r w:rsidR="00A832D8">
        <w:t>have a greater reach</w:t>
      </w:r>
      <w:r w:rsidR="00FC545D">
        <w:t xml:space="preserve">, </w:t>
      </w:r>
      <w:r w:rsidR="0049413F">
        <w:t xml:space="preserve">ensure that families are not left behind, and </w:t>
      </w:r>
      <w:r w:rsidR="00FC545D">
        <w:t>provide</w:t>
      </w:r>
      <w:r w:rsidR="00BF2C95">
        <w:t>d</w:t>
      </w:r>
      <w:r w:rsidR="00FC545D">
        <w:t xml:space="preserve"> accessible </w:t>
      </w:r>
      <w:r w:rsidR="0014779C">
        <w:t>opportunit</w:t>
      </w:r>
      <w:r w:rsidR="00D03869">
        <w:t xml:space="preserve">ies </w:t>
      </w:r>
      <w:r w:rsidR="00FC545D">
        <w:t xml:space="preserve">for women </w:t>
      </w:r>
      <w:r w:rsidR="0014779C">
        <w:t>to discuss and make changes in</w:t>
      </w:r>
      <w:r w:rsidR="00A832D8">
        <w:t xml:space="preserve"> the </w:t>
      </w:r>
      <w:proofErr w:type="spellStart"/>
      <w:r w:rsidR="00603CAE">
        <w:t>interconception</w:t>
      </w:r>
      <w:proofErr w:type="spellEnd"/>
      <w:r w:rsidR="00A832D8">
        <w:t xml:space="preserve"> period</w:t>
      </w:r>
      <w:r w:rsidR="0049413F">
        <w:t xml:space="preserve">. </w:t>
      </w:r>
      <w:r w:rsidR="00F16C00">
        <w:t xml:space="preserve">A multi-stakeholder approach </w:t>
      </w:r>
      <w:r w:rsidR="00621620">
        <w:t xml:space="preserve">would </w:t>
      </w:r>
      <w:r w:rsidR="002B6169">
        <w:t>guarantee</w:t>
      </w:r>
      <w:r w:rsidR="007975E5">
        <w:t xml:space="preserve"> a more holistic </w:t>
      </w:r>
      <w:r w:rsidR="007B24C3">
        <w:t>collaborative</w:t>
      </w:r>
      <w:r w:rsidR="00F63BCD">
        <w:t xml:space="preserve"> strategy to </w:t>
      </w:r>
      <w:proofErr w:type="spellStart"/>
      <w:r w:rsidR="00F63BCD">
        <w:t>interconception</w:t>
      </w:r>
      <w:proofErr w:type="spellEnd"/>
      <w:r w:rsidR="00F63BCD">
        <w:t xml:space="preserve"> health</w:t>
      </w:r>
      <w:r w:rsidR="007B24C3">
        <w:t xml:space="preserve">, </w:t>
      </w:r>
      <w:r w:rsidR="00D33CAD">
        <w:t xml:space="preserve">with </w:t>
      </w:r>
      <w:r w:rsidR="007B24C3">
        <w:t>organisation</w:t>
      </w:r>
      <w:r w:rsidR="00B715EF">
        <w:t>s</w:t>
      </w:r>
      <w:r w:rsidR="007B24C3">
        <w:t xml:space="preserve"> work</w:t>
      </w:r>
      <w:r w:rsidR="00D33CAD">
        <w:t>ing</w:t>
      </w:r>
      <w:r w:rsidR="007B24C3">
        <w:t xml:space="preserve"> together </w:t>
      </w:r>
      <w:r w:rsidR="00D33CAD">
        <w:t>to avoid</w:t>
      </w:r>
      <w:r w:rsidR="007B24C3">
        <w:t xml:space="preserve"> </w:t>
      </w:r>
      <w:r w:rsidR="00A17A99">
        <w:t>duplicating efforts</w:t>
      </w:r>
      <w:r w:rsidR="00D33CAD">
        <w:t xml:space="preserve"> and</w:t>
      </w:r>
      <w:r w:rsidR="00A17A99">
        <w:t xml:space="preserve"> save funds</w:t>
      </w:r>
      <w:r w:rsidR="002B6169">
        <w:t xml:space="preserve">. </w:t>
      </w:r>
      <w:r w:rsidR="00223014">
        <w:t>Food manufacturers</w:t>
      </w:r>
      <w:r w:rsidR="00F743F6">
        <w:t>,</w:t>
      </w:r>
      <w:r w:rsidR="00223014">
        <w:t xml:space="preserve"> retailers</w:t>
      </w:r>
      <w:r w:rsidR="00F743F6">
        <w:t xml:space="preserve"> and supermarkets </w:t>
      </w:r>
      <w:r w:rsidR="00B303FB">
        <w:t xml:space="preserve">were recommended to </w:t>
      </w:r>
      <w:r w:rsidR="00223014" w:rsidRPr="00B303FB">
        <w:t>be</w:t>
      </w:r>
      <w:r w:rsidR="00223014">
        <w:t xml:space="preserve"> engaged </w:t>
      </w:r>
      <w:r w:rsidR="00F854AE">
        <w:lastRenderedPageBreak/>
        <w:t xml:space="preserve">in creating healthier </w:t>
      </w:r>
      <w:r w:rsidR="001F4572">
        <w:t>food environments</w:t>
      </w:r>
      <w:r w:rsidR="00D22B4A" w:rsidRPr="003A1053">
        <w:rPr>
          <w:vertAlign w:val="superscript"/>
        </w:rPr>
        <w:fldChar w:fldCharType="begin">
          <w:fldData xml:space="preserve">PEVuZE5vdGU+PENpdGU+PEF1dGhvcj5OYXRpb25hbCBJbnN0aXR1dGUgZm9yIEhlYWx0aCBhbmQg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</w:fldData>
        </w:fldChar>
      </w:r>
      <w:r w:rsidR="00CC0E9C">
        <w:rPr>
          <w:vertAlign w:val="superscript"/>
        </w:rPr>
        <w:instrText xml:space="preserve"> ADDIN EN.CITE </w:instrText>
      </w:r>
      <w:r w:rsidR="00CC0E9C">
        <w:rPr>
          <w:vertAlign w:val="superscript"/>
        </w:rPr>
        <w:fldChar w:fldCharType="begin">
          <w:fldData xml:space="preserve">PEVuZE5vdGU+PENpdGU+PEF1dGhvcj5OYXRpb25hbCBJbnN0aXR1dGUgZm9yIEhlYWx0aCBhbmQg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</w:fldData>
        </w:fldChar>
      </w:r>
      <w:r w:rsidR="00CC0E9C">
        <w:rPr>
          <w:vertAlign w:val="superscript"/>
        </w:rPr>
        <w:instrText xml:space="preserve"> ADDIN EN.CITE.DATA </w:instrText>
      </w:r>
      <w:r w:rsidR="00CC0E9C">
        <w:rPr>
          <w:vertAlign w:val="superscript"/>
        </w:rPr>
      </w:r>
      <w:r w:rsidR="00CC0E9C">
        <w:rPr>
          <w:vertAlign w:val="superscript"/>
        </w:rPr>
        <w:fldChar w:fldCharType="end"/>
      </w:r>
      <w:r w:rsidR="00D22B4A" w:rsidRPr="003A1053">
        <w:rPr>
          <w:vertAlign w:val="superscript"/>
        </w:rPr>
      </w:r>
      <w:r w:rsidR="00D22B4A" w:rsidRPr="003A1053">
        <w:rPr>
          <w:vertAlign w:val="superscript"/>
        </w:rPr>
        <w:fldChar w:fldCharType="separate"/>
      </w:r>
      <w:r w:rsidR="00CC0E9C">
        <w:rPr>
          <w:noProof/>
          <w:vertAlign w:val="superscript"/>
        </w:rPr>
        <w:t>(69, 76, 105)</w:t>
      </w:r>
      <w:r w:rsidR="00D22B4A" w:rsidRPr="003A1053">
        <w:rPr>
          <w:vertAlign w:val="superscript"/>
        </w:rPr>
        <w:fldChar w:fldCharType="end"/>
      </w:r>
      <w:r w:rsidR="001F4572">
        <w:t xml:space="preserve">. </w:t>
      </w:r>
      <w:r w:rsidR="00533135">
        <w:t xml:space="preserve">The </w:t>
      </w:r>
      <w:r w:rsidR="00340D3D">
        <w:t xml:space="preserve">UK </w:t>
      </w:r>
      <w:r w:rsidR="00533135">
        <w:t xml:space="preserve">Department </w:t>
      </w:r>
      <w:r w:rsidR="00314CAD">
        <w:t>of He</w:t>
      </w:r>
      <w:r w:rsidR="00B5029A">
        <w:t>alth and Social Care</w:t>
      </w:r>
      <w:r w:rsidR="00340D3D">
        <w:t xml:space="preserve"> announced </w:t>
      </w:r>
      <w:r w:rsidR="0010044D">
        <w:t>a c</w:t>
      </w:r>
      <w:r w:rsidR="00EA1B4E">
        <w:t xml:space="preserve">hange in </w:t>
      </w:r>
      <w:r w:rsidR="001C25F6">
        <w:t>legislation</w:t>
      </w:r>
      <w:r w:rsidR="00EA1B4E">
        <w:t xml:space="preserve"> to restrict</w:t>
      </w:r>
      <w:r w:rsidR="001C25F6">
        <w:t xml:space="preserve"> the</w:t>
      </w:r>
      <w:r w:rsidR="00EA1B4E">
        <w:t xml:space="preserve"> promotions of unhealthy foods in re</w:t>
      </w:r>
      <w:r w:rsidR="001C25F6">
        <w:t>tailers</w:t>
      </w:r>
      <w:r w:rsidR="00891E78">
        <w:t xml:space="preserve"> in April 2022</w:t>
      </w:r>
      <w:r w:rsidR="006071C9">
        <w:rPr>
          <w:vertAlign w:val="superscript"/>
        </w:rPr>
        <w:fldChar w:fldCharType="begin"/>
      </w:r>
      <w:r w:rsidR="00CC0E9C">
        <w:rPr>
          <w:vertAlign w:val="superscript"/>
        </w:rPr>
        <w:instrText xml:space="preserve"> ADDIN EN.CITE &lt;EndNote&gt;&lt;Cite&gt;&lt;Author&gt;Department of Health and Social Care&lt;/Author&gt;&lt;Year&gt;2020&lt;/Year&gt;&lt;RecNum&gt;4745&lt;/RecNum&gt;&lt;DisplayText&gt;(106)&lt;/DisplayText&gt;&lt;record&gt;&lt;rec-number&gt;4745&lt;/rec-number&gt;&lt;foreign-keys&gt;&lt;key app="EN" db-id="rarddvt55v9a26e0pdcxvavzdvedt2vd0xtd" timestamp="1620996186"&gt;4745&lt;/key&gt;&lt;/foreign-keys&gt;&lt;ref-type name="Press Release"&gt;63&lt;/ref-type&gt;&lt;contributors&gt;&lt;authors&gt;&lt;author&gt;Department of Health and Social Care,&lt;/author&gt;&lt;/authors&gt;&lt;/contributors&gt;&lt;titles&gt;&lt;title&gt;Promotions of unhealthy foods restricted from April 2022&lt;/title&gt;&lt;/titles&gt;&lt;dates&gt;&lt;year&gt;2020&lt;/year&gt;&lt;/dates&gt;&lt;urls&gt;&lt;related-urls&gt;&lt;url&gt;https://www.gov.uk/government/news/promotions-of-unhealthy-foods-restricted-from-april-2022&lt;/url&gt;&lt;/related-urls&gt;&lt;/urls&gt;&lt;access-date&gt;14th May 2021&lt;/access-date&gt;&lt;/record&gt;&lt;/Cite&gt;&lt;/EndNote&gt;</w:instrText>
      </w:r>
      <w:r w:rsidR="006071C9">
        <w:rPr>
          <w:vertAlign w:val="superscript"/>
        </w:rPr>
        <w:fldChar w:fldCharType="separate"/>
      </w:r>
      <w:r w:rsidR="00CC0E9C">
        <w:rPr>
          <w:noProof/>
          <w:vertAlign w:val="superscript"/>
        </w:rPr>
        <w:t>(106)</w:t>
      </w:r>
      <w:r w:rsidR="006071C9">
        <w:rPr>
          <w:vertAlign w:val="superscript"/>
        </w:rPr>
        <w:fldChar w:fldCharType="end"/>
      </w:r>
      <w:r w:rsidR="00891E78">
        <w:t xml:space="preserve">, which </w:t>
      </w:r>
      <w:r w:rsidR="0040353F">
        <w:t>might</w:t>
      </w:r>
      <w:r w:rsidR="00891E78">
        <w:t xml:space="preserve"> hold manufacturers, retailers and supermarkets more accountable</w:t>
      </w:r>
      <w:r w:rsidR="00340D3D">
        <w:t xml:space="preserve">. </w:t>
      </w:r>
      <w:r w:rsidR="00E33E31">
        <w:t xml:space="preserve">Devolved UK </w:t>
      </w:r>
      <w:r w:rsidR="00D33CAD">
        <w:t xml:space="preserve">administrations </w:t>
      </w:r>
      <w:r w:rsidR="00804DC9">
        <w:t>are advised to</w:t>
      </w:r>
      <w:r w:rsidR="003D6924">
        <w:t xml:space="preserve"> also engage in co-producing policies that </w:t>
      </w:r>
      <w:r w:rsidR="00A34977">
        <w:t>consider</w:t>
      </w:r>
      <w:r w:rsidR="009A6FFA">
        <w:t xml:space="preserve"> the full reproductive life</w:t>
      </w:r>
      <w:r w:rsidR="0015537E">
        <w:t>-</w:t>
      </w:r>
      <w:r w:rsidR="009A6FFA">
        <w:t xml:space="preserve">course, including </w:t>
      </w:r>
      <w:r w:rsidR="005B07B5">
        <w:t xml:space="preserve">the </w:t>
      </w:r>
      <w:proofErr w:type="spellStart"/>
      <w:r w:rsidR="009A6FFA">
        <w:t>interconception</w:t>
      </w:r>
      <w:proofErr w:type="spellEnd"/>
      <w:r w:rsidR="009A6FFA">
        <w:t xml:space="preserve"> period. </w:t>
      </w:r>
      <w:r w:rsidR="00E33E31">
        <w:t xml:space="preserve">National </w:t>
      </w:r>
      <w:r w:rsidR="00D33CAD">
        <w:t>p</w:t>
      </w:r>
      <w:r w:rsidR="00E33E31">
        <w:t xml:space="preserve">arliaments in the UK </w:t>
      </w:r>
      <w:r w:rsidR="001B01C0">
        <w:t xml:space="preserve">were </w:t>
      </w:r>
      <w:r w:rsidR="005A7E29">
        <w:t>advised</w:t>
      </w:r>
      <w:r w:rsidR="001B01C0">
        <w:t xml:space="preserve"> to</w:t>
      </w:r>
      <w:r w:rsidR="00E33E31">
        <w:t xml:space="preserve"> hold </w:t>
      </w:r>
      <w:r w:rsidR="00B34043">
        <w:t>governments</w:t>
      </w:r>
      <w:r w:rsidR="00E33E31">
        <w:t xml:space="preserve"> to account in delivering the above policies through select committee scrutiny and advocacy functions.</w:t>
      </w:r>
    </w:p>
    <w:p w14:paraId="66BDBA83" w14:textId="09B4892E" w:rsidR="00773816" w:rsidRDefault="00991604">
      <w:pPr>
        <w:pStyle w:val="ListParagraph"/>
        <w:keepNext/>
        <w:spacing w:line="480" w:lineRule="auto"/>
        <w:ind w:left="0"/>
        <w:rPr>
          <w:b/>
          <w:bCs/>
        </w:rPr>
      </w:pPr>
      <w:r w:rsidRPr="00991604">
        <w:rPr>
          <w:b/>
          <w:bCs/>
        </w:rPr>
        <w:t>Discussion</w:t>
      </w:r>
    </w:p>
    <w:p w14:paraId="2067860F" w14:textId="64FA8D7F" w:rsidR="009027F2" w:rsidRDefault="009027F2" w:rsidP="009027F2">
      <w:pPr>
        <w:pStyle w:val="PlainText"/>
        <w:spacing w:line="480" w:lineRule="auto"/>
        <w:rPr>
          <w:rFonts w:asciiTheme="minorHAnsi" w:hAnsiTheme="minorHAnsi" w:cstheme="minorHAnsi"/>
          <w:szCs w:val="22"/>
        </w:rPr>
      </w:pPr>
      <w:r w:rsidRPr="00B25A82">
        <w:t>This scoping review and policy analysis revealed</w:t>
      </w:r>
      <w:r>
        <w:t xml:space="preserve"> an</w:t>
      </w:r>
      <w:r w:rsidRPr="00B25A82">
        <w:t xml:space="preserve"> </w:t>
      </w:r>
      <w:r>
        <w:t>important</w:t>
      </w:r>
      <w:r w:rsidRPr="00B25A82">
        <w:t xml:space="preserve"> gap</w:t>
      </w:r>
      <w:r>
        <w:t xml:space="preserve"> in</w:t>
      </w:r>
      <w:r w:rsidRPr="00B25A82">
        <w:t xml:space="preserve"> </w:t>
      </w:r>
      <w:proofErr w:type="spellStart"/>
      <w:r w:rsidRPr="00B25A82">
        <w:t>interconception</w:t>
      </w:r>
      <w:proofErr w:type="spellEnd"/>
      <w:r w:rsidRPr="00B25A82">
        <w:t xml:space="preserve"> care interventions and guidelines to improve maternal and child health</w:t>
      </w:r>
      <w:r>
        <w:t xml:space="preserve">; </w:t>
      </w:r>
      <w:r w:rsidRPr="00B25A82">
        <w:t xml:space="preserve">only one systematic review on </w:t>
      </w:r>
      <w:proofErr w:type="spellStart"/>
      <w:r w:rsidRPr="00B25A82">
        <w:t>interconception</w:t>
      </w:r>
      <w:proofErr w:type="spellEnd"/>
      <w:r w:rsidRPr="00B25A82">
        <w:t xml:space="preserve"> care was identified</w:t>
      </w:r>
      <w:r>
        <w:t>,</w:t>
      </w:r>
      <w:r w:rsidRPr="00B25A82">
        <w:t xml:space="preserve"> which itself found no studies. The identified pilot studies on </w:t>
      </w:r>
      <w:proofErr w:type="spellStart"/>
      <w:r w:rsidRPr="00B25A82">
        <w:t>interconconception</w:t>
      </w:r>
      <w:proofErr w:type="spellEnd"/>
      <w:r w:rsidRPr="00B25A82">
        <w:t xml:space="preserve"> health provided insight into the </w:t>
      </w:r>
      <w:r>
        <w:t xml:space="preserve">potential </w:t>
      </w:r>
      <w:r w:rsidRPr="00B25A82">
        <w:t xml:space="preserve">benefits of intervening in the </w:t>
      </w:r>
      <w:proofErr w:type="spellStart"/>
      <w:r w:rsidRPr="00B25A82">
        <w:t>interconception</w:t>
      </w:r>
      <w:proofErr w:type="spellEnd"/>
      <w:r w:rsidRPr="00B25A82">
        <w:t xml:space="preserve"> period</w:t>
      </w:r>
      <w:r>
        <w:t>,</w:t>
      </w:r>
      <w:r w:rsidRPr="00B25A82">
        <w:t xml:space="preserve"> including by improving women’s uptake of multivitamins supplements, mental health support, use of contraception, physical exercise, and dental care</w:t>
      </w:r>
      <w:r w:rsidRPr="00910863">
        <w:rPr>
          <w:vertAlign w:val="superscript"/>
        </w:rPr>
        <w:fldChar w:fldCharType="begin"/>
      </w:r>
      <w:r>
        <w:rPr>
          <w:vertAlign w:val="superscript"/>
        </w:rPr>
        <w:instrText xml:space="preserve"> ADDIN EN.CITE &lt;EndNote&gt;&lt;Cite&gt;&lt;Author&gt;DeMarco&lt;/Author&gt;&lt;Year&gt;2020&lt;/Year&gt;&lt;RecNum&gt;2337&lt;/RecNum&gt;&lt;DisplayText&gt;(25, 26)&lt;/DisplayText&gt;&lt;record&gt;&lt;rec-number&gt;2337&lt;/rec-number&gt;&lt;foreign-keys&gt;&lt;key app="EN" db-id="rarddvt55v9a26e0pdcxvavzdvedt2vd0xtd" timestamp="1613414587"&gt;2337&lt;/key&gt;&lt;/foreign-keys&gt;&lt;ref-type name="Journal Article"&gt;17&lt;/ref-type&gt;&lt;contributors&gt;&lt;authors&gt;&lt;author&gt;DeMarco, Mario P&lt;/author&gt;&lt;author&gt;Shafqat, Maha&lt;/author&gt;&lt;author&gt;Horst, Michael A&lt;/author&gt;&lt;author&gt;Srinivasan, Sukanya&lt;/author&gt;&lt;author&gt;Frayne, Daniel J&lt;/author&gt;&lt;author&gt;Schlar, Lisa&lt;/author&gt;&lt;author&gt;Barr, Wendy Brooks&lt;/author&gt;&lt;/authors&gt;&lt;/contributors&gt;&lt;titles&gt;&lt;title&gt;Interventions to Increase Multivitamin Use Among Women in the Interconception Period: An IMPLICIT Network Study&lt;/title&gt;&lt;secondary-title&gt;Maternal and Child Health Journal&lt;/secondary-title&gt;&lt;/titles&gt;&lt;periodical&gt;&lt;full-title&gt;Maternal and child health journal&lt;/full-title&gt;&lt;/periodical&gt;&lt;pages&gt;1-7&lt;/pages&gt;&lt;dates&gt;&lt;year&gt;2020&lt;/year&gt;&lt;/dates&gt;&lt;isbn&gt;1573-6628&lt;/isbn&gt;&lt;urls&gt;&lt;/urls&gt;&lt;/record&gt;&lt;/Cite&gt;&lt;Cite&gt;&lt;Author&gt;Srinivasan&lt;/Author&gt;&lt;Year&gt;2018&lt;/Year&gt;&lt;RecNum&gt;2338&lt;/RecNum&gt;&lt;record&gt;&lt;rec-number&gt;2338&lt;/rec-number&gt;&lt;foreign-keys&gt;&lt;key app="EN" db-id="rarddvt55v9a26e0pdcxvavzdvedt2vd0xtd" timestamp="1613488766"&gt;2338&lt;/key&gt;&lt;/foreign-keys&gt;&lt;ref-type name="Journal Article"&gt;17&lt;/ref-type&gt;&lt;contributors&gt;&lt;authors&gt;&lt;author&gt;Srinivasan, Sukanya&lt;/author&gt;&lt;author&gt;Schlar, Lisa&lt;/author&gt;&lt;author&gt;Rosener, Stephanie E&lt;/author&gt;&lt;author&gt;Frayne, Daniel J&lt;/author&gt;&lt;author&gt;Hartman, Scott G&lt;/author&gt;&lt;author&gt;Horst, Michael A&lt;/author&gt;&lt;author&gt;Brubach, Jessica L&lt;/author&gt;&lt;author&gt;Ratcliffe, Stephen&lt;/author&gt;&lt;/authors&gt;&lt;/contributors&gt;&lt;titles&gt;&lt;title&gt;Delivering interconception care during well-child visits: an IMPLICIT Network study&lt;/title&gt;&lt;secondary-title&gt;The Journal of the American Board of Family Medicine&lt;/secondary-title&gt;&lt;/titles&gt;&lt;periodical&gt;&lt;full-title&gt;The Journal of the American Board of Family Medicine&lt;/full-title&gt;&lt;/periodical&gt;&lt;pages&gt;201-210&lt;/pages&gt;&lt;volume&gt;31&lt;/volume&gt;&lt;number&gt;2&lt;/number&gt;&lt;dates&gt;&lt;year&gt;2018&lt;/year&gt;&lt;/dates&gt;&lt;isbn&gt;1557-2625&lt;/isbn&gt;&lt;urls&gt;&lt;/urls&gt;&lt;/record&gt;&lt;/Cite&gt;&lt;/EndNote&gt;</w:instrText>
      </w:r>
      <w:r w:rsidRPr="00910863">
        <w:rPr>
          <w:vertAlign w:val="superscript"/>
        </w:rPr>
        <w:fldChar w:fldCharType="separate"/>
      </w:r>
      <w:r>
        <w:rPr>
          <w:noProof/>
          <w:vertAlign w:val="superscript"/>
        </w:rPr>
        <w:t>(25, 26)</w:t>
      </w:r>
      <w:r w:rsidRPr="00910863">
        <w:rPr>
          <w:vertAlign w:val="superscript"/>
        </w:rPr>
        <w:fldChar w:fldCharType="end"/>
      </w:r>
      <w:r>
        <w:t>.</w:t>
      </w:r>
      <w:r w:rsidRPr="00B25A82">
        <w:t xml:space="preserve"> These pilot studies should be seen as preliminary evidence and more large-scale research is needed to draw </w:t>
      </w:r>
      <w:r>
        <w:t>robust</w:t>
      </w:r>
      <w:r w:rsidRPr="00B25A82">
        <w:t xml:space="preserve"> conclusions. The identified systematic reviews on intervening in the postpartum period, particularly diet and physical activity interventions, revealed significant reductions in women’s postnatal weight and prevalence of diabetes. The UK guidance advised similar nutrition-based advice to</w:t>
      </w:r>
      <w:r>
        <w:t xml:space="preserve"> that utilised in</w:t>
      </w:r>
      <w:r w:rsidRPr="00B25A82">
        <w:t xml:space="preserve"> the pilot studies and review of reviews, but also had a focus on the wider determinants of health</w:t>
      </w:r>
      <w:r>
        <w:t>,</w:t>
      </w:r>
      <w:r w:rsidRPr="00B25A82">
        <w:t xml:space="preserve"> such as financial </w:t>
      </w:r>
      <w:r>
        <w:t>aspects</w:t>
      </w:r>
      <w:r w:rsidRPr="00B25A82">
        <w:t xml:space="preserve">. </w:t>
      </w:r>
      <w:r>
        <w:t>T</w:t>
      </w:r>
      <w:r w:rsidRPr="00B25A82">
        <w:t xml:space="preserve">his scoping review provides an overview of the potential components of effective </w:t>
      </w:r>
      <w:proofErr w:type="spellStart"/>
      <w:r w:rsidRPr="00B25A82">
        <w:t>interconception</w:t>
      </w:r>
      <w:proofErr w:type="spellEnd"/>
      <w:r w:rsidRPr="00B25A82">
        <w:t xml:space="preserve"> care intervention and guidelines</w:t>
      </w:r>
      <w:r>
        <w:t>,</w:t>
      </w:r>
      <w:r w:rsidRPr="00B25A82" w:rsidDel="00355BE7">
        <w:t xml:space="preserve"> </w:t>
      </w:r>
      <w:r>
        <w:t>but further</w:t>
      </w:r>
      <w:r w:rsidRPr="00B25A82">
        <w:t xml:space="preserve"> work is needed to gain </w:t>
      </w:r>
      <w:r>
        <w:t xml:space="preserve">secure </w:t>
      </w:r>
      <w:r w:rsidRPr="00B25A82">
        <w:t xml:space="preserve">evidence on the short and long term maternal and child health outcomes of intervening in the </w:t>
      </w:r>
      <w:proofErr w:type="spellStart"/>
      <w:r w:rsidRPr="00B25A82">
        <w:t>interconception</w:t>
      </w:r>
      <w:proofErr w:type="spellEnd"/>
      <w:r w:rsidRPr="00B25A82">
        <w:t xml:space="preserve"> period</w:t>
      </w:r>
      <w:r w:rsidRPr="00B25A82">
        <w:rPr>
          <w:b/>
          <w:bCs/>
        </w:rPr>
        <w:t xml:space="preserve">. </w:t>
      </w:r>
    </w:p>
    <w:p w14:paraId="3E433C56" w14:textId="77777777" w:rsidR="00A50723" w:rsidRDefault="00A50723" w:rsidP="00B30021">
      <w:pPr>
        <w:pStyle w:val="ListParagraph"/>
        <w:spacing w:line="480" w:lineRule="auto"/>
        <w:ind w:left="0"/>
      </w:pPr>
    </w:p>
    <w:p w14:paraId="3CF0ACE6" w14:textId="0A1A4B14" w:rsidR="00FC4B6C" w:rsidRPr="00B30021" w:rsidRDefault="00082836" w:rsidP="00B30021">
      <w:pPr>
        <w:pStyle w:val="ListParagraph"/>
        <w:spacing w:line="480" w:lineRule="auto"/>
        <w:ind w:left="0"/>
        <w:rPr>
          <w:b/>
          <w:bCs/>
        </w:rPr>
      </w:pPr>
      <w:r>
        <w:t xml:space="preserve">Overall, results from </w:t>
      </w:r>
      <w:r w:rsidR="001E7ED6">
        <w:t xml:space="preserve">both </w:t>
      </w:r>
      <w:r>
        <w:t xml:space="preserve">the </w:t>
      </w:r>
      <w:r w:rsidR="004857D1" w:rsidRPr="004857D1">
        <w:t>scoping review and policy analysis</w:t>
      </w:r>
      <w:r w:rsidR="004857D1" w:rsidRPr="004857D1" w:rsidDel="004857D1">
        <w:t xml:space="preserve"> </w:t>
      </w:r>
      <w:r>
        <w:t>suggest that t</w:t>
      </w:r>
      <w:r w:rsidR="00AC684E">
        <w:t xml:space="preserve">he </w:t>
      </w:r>
      <w:proofErr w:type="spellStart"/>
      <w:r w:rsidR="00AC684E">
        <w:t>interconception</w:t>
      </w:r>
      <w:proofErr w:type="spellEnd"/>
      <w:r w:rsidR="00AC684E">
        <w:t xml:space="preserve"> </w:t>
      </w:r>
      <w:r w:rsidR="00D33CAD">
        <w:t xml:space="preserve">and </w:t>
      </w:r>
      <w:r w:rsidR="00AC684E">
        <w:t>postpartum period</w:t>
      </w:r>
      <w:r w:rsidR="00D33CAD">
        <w:t>s</w:t>
      </w:r>
      <w:r w:rsidR="00AC684E">
        <w:t xml:space="preserve"> offer </w:t>
      </w:r>
      <w:r w:rsidR="00C11050">
        <w:t>important</w:t>
      </w:r>
      <w:r w:rsidR="00AC684E">
        <w:t xml:space="preserve"> opportunit</w:t>
      </w:r>
      <w:r w:rsidR="00D33CAD">
        <w:t>ies</w:t>
      </w:r>
      <w:r w:rsidR="00AC684E">
        <w:t xml:space="preserve"> to reduce possible</w:t>
      </w:r>
      <w:r w:rsidR="00350F3A">
        <w:t xml:space="preserve"> negative</w:t>
      </w:r>
      <w:r w:rsidR="00AC684E">
        <w:t xml:space="preserve"> long-term effects </w:t>
      </w:r>
      <w:r w:rsidR="00C11050">
        <w:lastRenderedPageBreak/>
        <w:t>on the offspring</w:t>
      </w:r>
      <w:r w:rsidR="00B715EF">
        <w:t>,</w:t>
      </w:r>
      <w:r w:rsidR="00AC684E">
        <w:t xml:space="preserve"> o</w:t>
      </w:r>
      <w:r w:rsidR="00B715EF">
        <w:t>r</w:t>
      </w:r>
      <w:r w:rsidR="00AC684E">
        <w:t xml:space="preserve"> problems </w:t>
      </w:r>
      <w:r w:rsidR="00B715EF">
        <w:t xml:space="preserve">for the mother </w:t>
      </w:r>
      <w:r w:rsidR="00AC684E">
        <w:t xml:space="preserve">such as GDM, hypertension, nutritional </w:t>
      </w:r>
      <w:r w:rsidR="00444D2E">
        <w:t>deficiencies,</w:t>
      </w:r>
      <w:r w:rsidR="00AC684E">
        <w:t xml:space="preserve"> or </w:t>
      </w:r>
      <w:r w:rsidR="00B715EF">
        <w:t xml:space="preserve">reduction of </w:t>
      </w:r>
      <w:r w:rsidR="00D33CAD">
        <w:t>postpartum weight retention</w:t>
      </w:r>
      <w:r w:rsidR="00AC684E">
        <w:t xml:space="preserve">, and to prevent problems in any future pregnancies.  </w:t>
      </w:r>
    </w:p>
    <w:p w14:paraId="5CB17F4F" w14:textId="3C1E985F" w:rsidR="00E16DA3" w:rsidRDefault="009E0D0E" w:rsidP="009E0D0E">
      <w:pPr>
        <w:spacing w:line="480" w:lineRule="auto"/>
      </w:pPr>
      <w:r w:rsidRPr="0080469C">
        <w:t xml:space="preserve">Postpartum </w:t>
      </w:r>
      <w:r w:rsidR="000E2C30">
        <w:t xml:space="preserve"> </w:t>
      </w:r>
      <w:r w:rsidRPr="0080469C">
        <w:t xml:space="preserve">health also affects outcomes of </w:t>
      </w:r>
      <w:r w:rsidR="00BF2C95">
        <w:t>the</w:t>
      </w:r>
      <w:r w:rsidR="00B715EF" w:rsidRPr="0080469C">
        <w:t xml:space="preserve"> </w:t>
      </w:r>
      <w:r w:rsidRPr="0080469C">
        <w:t>next pregnancy</w:t>
      </w:r>
      <w:r w:rsidRPr="00D3190D">
        <w:rPr>
          <w:vertAlign w:val="superscript"/>
        </w:rPr>
        <w:fldChar w:fldCharType="begin"/>
      </w:r>
      <w:r w:rsidR="00CC0E9C">
        <w:rPr>
          <w:vertAlign w:val="superscript"/>
        </w:rPr>
        <w:instrText xml:space="preserve"> ADDIN EN.CITE &lt;EndNote&gt;&lt;Cite&gt;&lt;Author&gt;Walker&lt;/Author&gt;&lt;Year&gt;2015&lt;/Year&gt;&lt;RecNum&gt;2340&lt;/RecNum&gt;&lt;DisplayText&gt;(107)&lt;/DisplayText&gt;&lt;record&gt;&lt;rec-number&gt;2340&lt;/rec-number&gt;&lt;foreign-keys&gt;&lt;key app="EN" db-id="rarddvt55v9a26e0pdcxvavzdvedt2vd0xtd" timestamp="1613489793"&gt;2340&lt;/key&gt;&lt;/foreign-keys&gt;&lt;ref-type name="Journal Article"&gt;17&lt;/ref-type&gt;&lt;contributors&gt;&lt;authors&gt;&lt;author&gt;Walker, Lorraine O&lt;/author&gt;&lt;author&gt;Francine Nichols, RN&lt;/author&gt;&lt;/authors&gt;&lt;/contributors&gt;&lt;titles&gt;&lt;title&gt;The broken thread of health promotion and disease prevention for women during the postpartum period&lt;/title&gt;&lt;secondary-title&gt;The Journal of Perinatal Education&lt;/secondary-title&gt;&lt;/titles&gt;&lt;periodical&gt;&lt;full-title&gt;The Journal of Perinatal Education&lt;/full-title&gt;&lt;/periodical&gt;&lt;pages&gt;81&lt;/pages&gt;&lt;volume&gt;24&lt;/volume&gt;&lt;number&gt;2&lt;/number&gt;&lt;dates&gt;&lt;year&gt;2015&lt;/year&gt;&lt;/dates&gt;&lt;isbn&gt;1058-1243&lt;/isbn&gt;&lt;urls&gt;&lt;/urls&gt;&lt;/record&gt;&lt;/Cite&gt;&lt;/EndNote&gt;</w:instrText>
      </w:r>
      <w:r w:rsidRPr="00D3190D">
        <w:rPr>
          <w:vertAlign w:val="superscript"/>
        </w:rPr>
        <w:fldChar w:fldCharType="separate"/>
      </w:r>
      <w:r w:rsidR="00CC0E9C">
        <w:rPr>
          <w:noProof/>
          <w:vertAlign w:val="superscript"/>
        </w:rPr>
        <w:t>(107)</w:t>
      </w:r>
      <w:r w:rsidRPr="00D3190D">
        <w:rPr>
          <w:vertAlign w:val="superscript"/>
        </w:rPr>
        <w:fldChar w:fldCharType="end"/>
      </w:r>
      <w:r w:rsidR="00B715EF">
        <w:t xml:space="preserve"> and</w:t>
      </w:r>
      <w:r w:rsidRPr="0080469C">
        <w:t xml:space="preserve"> experiencing an adverse outcome in a previous pregnancy is a strong predictor of future reproductive risk</w:t>
      </w:r>
      <w:r w:rsidRPr="00D3190D">
        <w:rPr>
          <w:vertAlign w:val="superscript"/>
        </w:rPr>
        <w:fldChar w:fldCharType="begin"/>
      </w:r>
      <w:r w:rsidR="00CC0E9C">
        <w:rPr>
          <w:vertAlign w:val="superscript"/>
        </w:rPr>
        <w:instrText xml:space="preserve"> ADDIN EN.CITE &lt;EndNote&gt;&lt;Cite&gt;&lt;Author&gt;Johnson&lt;/Author&gt;&lt;Year&gt;2015&lt;/Year&gt;&lt;RecNum&gt;2341&lt;/RecNum&gt;&lt;DisplayText&gt;(108)&lt;/DisplayText&gt;&lt;record&gt;&lt;rec-number&gt;2341&lt;/rec-number&gt;&lt;foreign-keys&gt;&lt;key app="EN" db-id="rarddvt55v9a26e0pdcxvavzdvedt2vd0xtd" timestamp="1613490217"&gt;2341&lt;/key&gt;&lt;/foreign-keys&gt;&lt;ref-type name="Conference Proceedings"&gt;10&lt;/ref-type&gt;&lt;contributors&gt;&lt;authors&gt;&lt;author&gt;Johnson, Kay A&lt;/author&gt;&lt;author&gt;Gee, Rebekah E&lt;/author&gt;&lt;/authors&gt;&lt;/contributors&gt;&lt;titles&gt;&lt;title&gt;Interpregnancy care&lt;/title&gt;&lt;secondary-title&gt;Seminars in Perinatology&lt;/secondary-title&gt;&lt;/titles&gt;&lt;periodical&gt;&lt;full-title&gt;Seminars in perinatology&lt;/full-title&gt;&lt;/periodical&gt;&lt;pages&gt;310-315&lt;/pages&gt;&lt;volume&gt;39&lt;/volume&gt;&lt;number&gt;4&lt;/number&gt;&lt;dates&gt;&lt;year&gt;2015&lt;/year&gt;&lt;/dates&gt;&lt;publisher&gt;Elsevier&lt;/publisher&gt;&lt;isbn&gt;0146-0005&lt;/isbn&gt;&lt;urls&gt;&lt;/urls&gt;&lt;/record&gt;&lt;/Cite&gt;&lt;/EndNote&gt;</w:instrText>
      </w:r>
      <w:r w:rsidRPr="00D3190D">
        <w:rPr>
          <w:vertAlign w:val="superscript"/>
        </w:rPr>
        <w:fldChar w:fldCharType="separate"/>
      </w:r>
      <w:r w:rsidR="00CC0E9C">
        <w:rPr>
          <w:noProof/>
          <w:vertAlign w:val="superscript"/>
        </w:rPr>
        <w:t>(108)</w:t>
      </w:r>
      <w:r w:rsidRPr="00D3190D">
        <w:rPr>
          <w:vertAlign w:val="superscript"/>
        </w:rPr>
        <w:fldChar w:fldCharType="end"/>
      </w:r>
      <w:r w:rsidRPr="0080469C">
        <w:t xml:space="preserve">. Postpartum visits </w:t>
      </w:r>
      <w:r>
        <w:t xml:space="preserve">are </w:t>
      </w:r>
      <w:r w:rsidRPr="0080469C">
        <w:t xml:space="preserve">a useful gateway to </w:t>
      </w:r>
      <w:proofErr w:type="spellStart"/>
      <w:r w:rsidRPr="0080469C">
        <w:t>interconception</w:t>
      </w:r>
      <w:proofErr w:type="spellEnd"/>
      <w:r w:rsidRPr="0080469C">
        <w:t xml:space="preserve"> care</w:t>
      </w:r>
      <w:r w:rsidRPr="002661BE">
        <w:rPr>
          <w:vertAlign w:val="superscript"/>
        </w:rPr>
        <w:fldChar w:fldCharType="begin"/>
      </w:r>
      <w:r w:rsidR="00CC0E9C">
        <w:rPr>
          <w:vertAlign w:val="superscript"/>
        </w:rPr>
        <w:instrText xml:space="preserve"> ADDIN EN.CITE &lt;EndNote&gt;&lt;Cite&gt;&lt;Author&gt;Johnson&lt;/Author&gt;&lt;Year&gt;2015&lt;/Year&gt;&lt;RecNum&gt;2341&lt;/RecNum&gt;&lt;DisplayText&gt;(108)&lt;/DisplayText&gt;&lt;record&gt;&lt;rec-number&gt;2341&lt;/rec-number&gt;&lt;foreign-keys&gt;&lt;key app="EN" db-id="rarddvt55v9a26e0pdcxvavzdvedt2vd0xtd" timestamp="1613490217"&gt;2341&lt;/key&gt;&lt;/foreign-keys&gt;&lt;ref-type name="Conference Proceedings"&gt;10&lt;/ref-type&gt;&lt;contributors&gt;&lt;authors&gt;&lt;author&gt;Johnson, Kay A&lt;/author&gt;&lt;author&gt;Gee, Rebekah E&lt;/author&gt;&lt;/authors&gt;&lt;/contributors&gt;&lt;titles&gt;&lt;title&gt;Interpregnancy care&lt;/title&gt;&lt;secondary-title&gt;Seminars in Perinatology&lt;/secondary-title&gt;&lt;/titles&gt;&lt;periodical&gt;&lt;full-title&gt;Seminars in perinatology&lt;/full-title&gt;&lt;/periodical&gt;&lt;pages&gt;310-315&lt;/pages&gt;&lt;volume&gt;39&lt;/volume&gt;&lt;number&gt;4&lt;/number&gt;&lt;dates&gt;&lt;year&gt;2015&lt;/year&gt;&lt;/dates&gt;&lt;publisher&gt;Elsevier&lt;/publisher&gt;&lt;isbn&gt;0146-0005&lt;/isbn&gt;&lt;urls&gt;&lt;/urls&gt;&lt;/record&gt;&lt;/Cite&gt;&lt;/EndNote&gt;</w:instrText>
      </w:r>
      <w:r w:rsidRPr="002661BE">
        <w:rPr>
          <w:vertAlign w:val="superscript"/>
        </w:rPr>
        <w:fldChar w:fldCharType="separate"/>
      </w:r>
      <w:r w:rsidR="00CC0E9C">
        <w:rPr>
          <w:noProof/>
          <w:vertAlign w:val="superscript"/>
        </w:rPr>
        <w:t>(108)</w:t>
      </w:r>
      <w:r w:rsidRPr="002661BE">
        <w:rPr>
          <w:vertAlign w:val="superscript"/>
        </w:rPr>
        <w:fldChar w:fldCharType="end"/>
      </w:r>
      <w:r w:rsidRPr="0080469C">
        <w:t xml:space="preserve">. </w:t>
      </w:r>
      <w:r>
        <w:t>Current c</w:t>
      </w:r>
      <w:r w:rsidRPr="0080469C">
        <w:t>linical guidelines for postpartum care recommend support on breastfeeding, healthy diet and physical activity, weight loss and contraception</w:t>
      </w:r>
      <w:r w:rsidRPr="002661BE">
        <w:rPr>
          <w:vertAlign w:val="superscript"/>
        </w:rPr>
        <w:fldChar w:fldCharType="begin"/>
      </w:r>
      <w:r w:rsidR="00CC0E9C">
        <w:rPr>
          <w:vertAlign w:val="superscript"/>
        </w:rPr>
        <w:instrText xml:space="preserve"> ADDIN EN.CITE &lt;EndNote&gt;&lt;Cite&gt;&lt;Author&gt;McAuliffe&lt;/Author&gt;&lt;Year&gt;2020&lt;/Year&gt;&lt;RecNum&gt;2349&lt;/RecNum&gt;&lt;DisplayText&gt;(109)&lt;/DisplayText&gt;&lt;record&gt;&lt;rec-number&gt;2349&lt;/rec-number&gt;&lt;foreign-keys&gt;&lt;key app="EN" db-id="rarddvt55v9a26e0pdcxvavzdvedt2vd0xtd" timestamp="1613495445"&gt;2349&lt;/key&gt;&lt;/foreign-keys&gt;&lt;ref-type name="Journal Article"&gt;17&lt;/ref-type&gt;&lt;contributors&gt;&lt;authors&gt;&lt;author&gt;McAuliffe, Fionnuala M&lt;/author&gt;&lt;author&gt;Killeen, Sarah Louise&lt;/author&gt;&lt;author&gt;Jacob, Chandni Maria&lt;/author&gt;&lt;author&gt;Hanson, Mark A&lt;/author&gt;&lt;author&gt;Hadar, Eran&lt;/author&gt;&lt;author&gt;McIntyre, H David&lt;/author&gt;&lt;author&gt;Kapur, Anil&lt;/author&gt;&lt;author&gt;Kihara, Anne B&lt;/author&gt;&lt;author&gt;Ma, Ronald C&lt;/author&gt;&lt;author&gt;Divakar, Hema&lt;/author&gt;&lt;/authors&gt;&lt;/contributors&gt;&lt;titles&gt;&lt;title&gt;Management of prepregnancy, pregnancy, and postpartum obesity from the FIGO Pregnancy and Non‐Communicable Diseases Committee: A FIGO (International Federation of Gynecology and Obstetrics) guideline&lt;/title&gt;&lt;secondary-title&gt;International Journal of Gynecology &amp;amp; Obstetrics&lt;/secondary-title&gt;&lt;/titles&gt;&lt;periodical&gt;&lt;full-title&gt;International Journal of Gynecology &amp;amp; Obstetrics&lt;/full-title&gt;&lt;/periodical&gt;&lt;pages&gt;16-36&lt;/pages&gt;&lt;volume&gt;151&lt;/volume&gt;&lt;dates&gt;&lt;year&gt;2020&lt;/year&gt;&lt;/dates&gt;&lt;isbn&gt;0020-7292&lt;/isbn&gt;&lt;urls&gt;&lt;/urls&gt;&lt;/record&gt;&lt;/Cite&gt;&lt;/EndNote&gt;</w:instrText>
      </w:r>
      <w:r w:rsidRPr="002661BE">
        <w:rPr>
          <w:vertAlign w:val="superscript"/>
        </w:rPr>
        <w:fldChar w:fldCharType="separate"/>
      </w:r>
      <w:r w:rsidR="00CC0E9C">
        <w:rPr>
          <w:noProof/>
          <w:vertAlign w:val="superscript"/>
        </w:rPr>
        <w:t>(109)</w:t>
      </w:r>
      <w:r w:rsidRPr="002661BE">
        <w:rPr>
          <w:vertAlign w:val="superscript"/>
        </w:rPr>
        <w:fldChar w:fldCharType="end"/>
      </w:r>
      <w:r w:rsidRPr="0080469C">
        <w:t xml:space="preserve">. </w:t>
      </w:r>
      <w:r>
        <w:t xml:space="preserve"> </w:t>
      </w:r>
      <w:r w:rsidR="00BA2AE1">
        <w:t xml:space="preserve">Figure </w:t>
      </w:r>
      <w:r w:rsidR="00AF7543">
        <w:t>2</w:t>
      </w:r>
      <w:r w:rsidR="00BA2AE1">
        <w:t xml:space="preserve"> illustrates the opportunities to intervene in the </w:t>
      </w:r>
      <w:proofErr w:type="spellStart"/>
      <w:r w:rsidR="00BA2AE1">
        <w:t>interconception</w:t>
      </w:r>
      <w:proofErr w:type="spellEnd"/>
      <w:r w:rsidR="00BA2AE1">
        <w:t xml:space="preserve"> period based on this review.</w:t>
      </w:r>
    </w:p>
    <w:p w14:paraId="304A640A" w14:textId="3B483110" w:rsidR="00962A5E" w:rsidRPr="008E593D" w:rsidRDefault="00962A5E" w:rsidP="00962A5E">
      <w:pPr>
        <w:spacing w:line="480" w:lineRule="auto"/>
      </w:pPr>
      <w:r>
        <w:t xml:space="preserve">&lt;Insert figure </w:t>
      </w:r>
      <w:r w:rsidR="00AF7543">
        <w:t>2</w:t>
      </w:r>
      <w:r>
        <w:t>&gt;</w:t>
      </w:r>
      <w:r w:rsidR="00ED562D">
        <w:t xml:space="preserve"> </w:t>
      </w:r>
    </w:p>
    <w:p w14:paraId="60B97C49" w14:textId="39882458" w:rsidR="00EF2B9D" w:rsidRDefault="00EF2B9D" w:rsidP="00EF2B9D">
      <w:pPr>
        <w:pStyle w:val="ListParagraph"/>
        <w:spacing w:line="480" w:lineRule="auto"/>
        <w:ind w:left="0"/>
      </w:pPr>
      <w:r>
        <w:t xml:space="preserve">Pregnancy planning and contraception offer a window of opportunity to have conversations about </w:t>
      </w:r>
      <w:proofErr w:type="spellStart"/>
      <w:r>
        <w:t>interconception</w:t>
      </w:r>
      <w:proofErr w:type="spellEnd"/>
      <w:r>
        <w:t xml:space="preserve"> </w:t>
      </w:r>
      <w:r w:rsidR="001A4026">
        <w:t xml:space="preserve">nutrition and health </w:t>
      </w:r>
      <w:r>
        <w:t xml:space="preserve">with parents. </w:t>
      </w:r>
      <w:r w:rsidR="0070110F">
        <w:t>This include</w:t>
      </w:r>
      <w:r w:rsidR="00D60743">
        <w:t>s</w:t>
      </w:r>
      <w:r w:rsidR="0070110F">
        <w:t xml:space="preserve"> the </w:t>
      </w:r>
      <w:r w:rsidR="00D60743">
        <w:t>appropriate</w:t>
      </w:r>
      <w:r w:rsidR="0070110F">
        <w:t xml:space="preserve"> language to be used when talking to parents. </w:t>
      </w:r>
      <w:r w:rsidR="00444D2E">
        <w:t xml:space="preserve">The studies and guidelines included in our study focused only on people who identified as female. </w:t>
      </w:r>
      <w:r w:rsidR="00AA6EEB">
        <w:t>A r</w:t>
      </w:r>
      <w:r w:rsidR="007B76CF">
        <w:t>ecent</w:t>
      </w:r>
      <w:r w:rsidR="00E26736">
        <w:t xml:space="preserve"> </w:t>
      </w:r>
      <w:r w:rsidR="007B76CF">
        <w:t>Patient and Public Involvement</w:t>
      </w:r>
      <w:r w:rsidR="00E16DA3">
        <w:t xml:space="preserve"> (PPI)</w:t>
      </w:r>
      <w:r w:rsidR="007B76CF">
        <w:t xml:space="preserve"> </w:t>
      </w:r>
      <w:r w:rsidR="00E26736">
        <w:t>project found that language</w:t>
      </w:r>
      <w:r w:rsidR="006A111D">
        <w:t xml:space="preserve"> around gender</w:t>
      </w:r>
      <w:r w:rsidR="00E26736">
        <w:t xml:space="preserve"> </w:t>
      </w:r>
      <w:r w:rsidR="0070110F">
        <w:t>in</w:t>
      </w:r>
      <w:r w:rsidR="001E43A7">
        <w:t xml:space="preserve"> the</w:t>
      </w:r>
      <w:r w:rsidR="0070110F">
        <w:t xml:space="preserve"> </w:t>
      </w:r>
      <w:proofErr w:type="spellStart"/>
      <w:r w:rsidR="00E26736">
        <w:t>interconception</w:t>
      </w:r>
      <w:proofErr w:type="spellEnd"/>
      <w:r w:rsidR="00E26736">
        <w:t xml:space="preserve"> period</w:t>
      </w:r>
      <w:r w:rsidR="001E43A7">
        <w:t xml:space="preserve"> is not currently inclusive of </w:t>
      </w:r>
      <w:r w:rsidR="008A2CA3">
        <w:t>all genders</w:t>
      </w:r>
      <w:r w:rsidR="0057649E" w:rsidRPr="00096693">
        <w:rPr>
          <w:vertAlign w:val="superscript"/>
        </w:rPr>
        <w:fldChar w:fldCharType="begin"/>
      </w:r>
      <w:r w:rsidR="00CC0E9C">
        <w:rPr>
          <w:vertAlign w:val="superscript"/>
        </w:rPr>
        <w:instrText xml:space="preserve"> ADDIN EN.CITE &lt;EndNote&gt;&lt;Cite&gt;&lt;Author&gt;Danielle Schoenaker&lt;/Author&gt;&lt;Year&gt;2021&lt;/Year&gt;&lt;RecNum&gt;916&lt;/RecNum&gt;&lt;DisplayText&gt;(110, 111)&lt;/DisplayText&gt;&lt;record&gt;&lt;rec-number&gt;916&lt;/rec-number&gt;&lt;foreign-keys&gt;&lt;key app="EN" db-id="sfa92vvzdwrstpexsw9vxt9x0dzf22dad59z" timestamp="1623142701"&gt;916&lt;/key&gt;&lt;/foreign-keys&gt;&lt;ref-type name="Blog"&gt;56&lt;/ref-type&gt;&lt;contributors&gt;&lt;authors&gt;&lt;author&gt;Danielle Schoenaker,&lt;/author&gt;&lt;/authors&gt;&lt;/contributors&gt;&lt;titles&gt;&lt;title&gt;Inclusive language in pregnancy and parenthood&lt;/title&gt;&lt;secondary-title&gt;Chrysalis&lt;/secondary-title&gt;&lt;/titles&gt;&lt;volume&gt;2021&lt;/volume&gt;&lt;number&gt;8th June&lt;/number&gt;&lt;dates&gt;&lt;year&gt;2021&lt;/year&gt;&lt;/dates&gt;&lt;urls&gt;&lt;related-urls&gt;&lt;url&gt;https://chrysalisgim.org.uk/blogs/member-support-coordinators-blog/inclusive-language-in-pregnancy-and-parenthood/&lt;/url&gt;&lt;/related-urls&gt;&lt;/urls&gt;&lt;/record&gt;&lt;/Cite&gt;&lt;Cite&gt;&lt;Author&gt;Schoenaker&lt;/Author&gt;&lt;Year&gt;2021&lt;/Year&gt;&lt;RecNum&gt;952&lt;/RecNum&gt;&lt;record&gt;&lt;rec-number&gt;952&lt;/rec-number&gt;&lt;foreign-keys&gt;&lt;key app="EN" db-id="sfa92vvzdwrstpexsw9vxt9x0dzf22dad59z" timestamp="1638346377"&gt;952&lt;/key&gt;&lt;/foreign-keys&gt;&lt;ref-type name="Journal Article"&gt;17&lt;/ref-type&gt;&lt;contributors&gt;&lt;authors&gt;&lt;author&gt;Schoenaker, Danielle AJM&lt;/author&gt;&lt;author&gt;Gafari, Olatundun&lt;/author&gt;&lt;author&gt;Taylor, Elizabeth&lt;/author&gt;&lt;author&gt;Hall, Jennifer&lt;/author&gt;&lt;author&gt;Barker, Caroline&lt;/author&gt;&lt;author&gt;Jones, Barney&lt;/author&gt;&lt;author&gt;Alwan, Nisreen A&lt;/author&gt;&lt;author&gt;Stephenson, Judith&lt;/author&gt;&lt;/authors&gt;&lt;/contributors&gt;&lt;titles&gt;&lt;title&gt;Informing public health messages and strategies to raise awareness of pre-conception health: a public consultation&lt;/title&gt;&lt;secondary-title&gt;The Lancet&lt;/secondary-title&gt;&lt;/titles&gt;&lt;periodical&gt;&lt;full-title&gt;The Lancet&lt;/full-title&gt;&lt;/periodical&gt;&lt;pages&gt;S77&lt;/pages&gt;&lt;volume&gt;398&lt;/volume&gt;&lt;dates&gt;&lt;year&gt;2021&lt;/year&gt;&lt;/dates&gt;&lt;isbn&gt;0140-6736&lt;/isbn&gt;&lt;urls&gt;&lt;/urls&gt;&lt;/record&gt;&lt;/Cite&gt;&lt;/EndNote&gt;</w:instrText>
      </w:r>
      <w:r w:rsidR="0057649E" w:rsidRPr="00096693">
        <w:rPr>
          <w:vertAlign w:val="superscript"/>
        </w:rPr>
        <w:fldChar w:fldCharType="separate"/>
      </w:r>
      <w:r w:rsidR="00CC0E9C">
        <w:rPr>
          <w:noProof/>
          <w:vertAlign w:val="superscript"/>
        </w:rPr>
        <w:t>(110, 111)</w:t>
      </w:r>
      <w:r w:rsidR="0057649E" w:rsidRPr="00096693">
        <w:rPr>
          <w:vertAlign w:val="superscript"/>
        </w:rPr>
        <w:fldChar w:fldCharType="end"/>
      </w:r>
      <w:r w:rsidR="008A2CA3">
        <w:t xml:space="preserve">. </w:t>
      </w:r>
      <w:r w:rsidR="006E2BCD">
        <w:t>Language within this period focuse</w:t>
      </w:r>
      <w:r w:rsidR="00D60743">
        <w:t>s</w:t>
      </w:r>
      <w:r w:rsidR="006E2BCD">
        <w:t xml:space="preserve"> on ‘</w:t>
      </w:r>
      <w:r w:rsidR="00E16DA3">
        <w:t>pregnant</w:t>
      </w:r>
      <w:r w:rsidR="006E2BCD">
        <w:t xml:space="preserve"> women’, ‘mothers’ and ‘fathers’</w:t>
      </w:r>
      <w:r w:rsidR="00E16DA3">
        <w:t>,</w:t>
      </w:r>
      <w:r w:rsidR="006E2BCD">
        <w:t xml:space="preserve"> yet</w:t>
      </w:r>
      <w:r w:rsidR="00E16DA3">
        <w:t>,</w:t>
      </w:r>
      <w:r w:rsidR="006E2BCD">
        <w:t xml:space="preserve"> </w:t>
      </w:r>
      <w:r w:rsidR="00E16DA3">
        <w:t>as one PPI contributor explained</w:t>
      </w:r>
      <w:r w:rsidR="00350F3A">
        <w:t xml:space="preserve"> </w:t>
      </w:r>
      <w:r w:rsidR="00E16DA3" w:rsidRPr="001F3274">
        <w:rPr>
          <w:i/>
          <w:iCs/>
        </w:rPr>
        <w:t>“To become pregnant, you need a uterus (womb) but you don’t need to be a woman</w:t>
      </w:r>
      <w:r w:rsidR="00E16DA3" w:rsidRPr="00E16DA3">
        <w:t>”</w:t>
      </w:r>
      <w:r w:rsidR="0057649E" w:rsidRPr="00517CB4">
        <w:rPr>
          <w:vertAlign w:val="superscript"/>
        </w:rPr>
        <w:fldChar w:fldCharType="begin"/>
      </w:r>
      <w:r w:rsidR="00CC0E9C">
        <w:rPr>
          <w:vertAlign w:val="superscript"/>
        </w:rPr>
        <w:instrText xml:space="preserve"> ADDIN EN.CITE &lt;EndNote&gt;&lt;Cite&gt;&lt;Author&gt;Danielle Schoenaker&lt;/Author&gt;&lt;Year&gt;2021&lt;/Year&gt;&lt;RecNum&gt;916&lt;/RecNum&gt;&lt;DisplayText&gt;(110)&lt;/DisplayText&gt;&lt;record&gt;&lt;rec-number&gt;916&lt;/rec-number&gt;&lt;foreign-keys&gt;&lt;key app="EN" db-id="sfa92vvzdwrstpexsw9vxt9x0dzf22dad59z" timestamp="1623142701"&gt;916&lt;/key&gt;&lt;/foreign-keys&gt;&lt;ref-type name="Blog"&gt;56&lt;/ref-type&gt;&lt;contributors&gt;&lt;authors&gt;&lt;author&gt;Danielle Schoenaker,&lt;/author&gt;&lt;/authors&gt;&lt;/contributors&gt;&lt;titles&gt;&lt;title&gt;Inclusive language in pregnancy and parenthood&lt;/title&gt;&lt;secondary-title&gt;Chrysalis&lt;/secondary-title&gt;&lt;/titles&gt;&lt;volume&gt;2021&lt;/volume&gt;&lt;number&gt;8th June&lt;/number&gt;&lt;dates&gt;&lt;year&gt;2021&lt;/year&gt;&lt;/dates&gt;&lt;urls&gt;&lt;related-urls&gt;&lt;url&gt;https://chrysalisgim.org.uk/blogs/member-support-coordinators-blog/inclusive-language-in-pregnancy-and-parenthood/&lt;/url&gt;&lt;/related-urls&gt;&lt;/urls&gt;&lt;/record&gt;&lt;/Cite&gt;&lt;/EndNote&gt;</w:instrText>
      </w:r>
      <w:r w:rsidR="0057649E" w:rsidRPr="00517CB4">
        <w:rPr>
          <w:vertAlign w:val="superscript"/>
        </w:rPr>
        <w:fldChar w:fldCharType="separate"/>
      </w:r>
      <w:r w:rsidR="00CC0E9C">
        <w:rPr>
          <w:noProof/>
          <w:vertAlign w:val="superscript"/>
        </w:rPr>
        <w:t>(110)</w:t>
      </w:r>
      <w:r w:rsidR="0057649E" w:rsidRPr="00517CB4">
        <w:rPr>
          <w:vertAlign w:val="superscript"/>
        </w:rPr>
        <w:fldChar w:fldCharType="end"/>
      </w:r>
      <w:r w:rsidR="00E16DA3">
        <w:t xml:space="preserve">.  </w:t>
      </w:r>
      <w:r w:rsidR="00D60743">
        <w:t xml:space="preserve">More work needs to be </w:t>
      </w:r>
      <w:r w:rsidR="00F17C12">
        <w:t>conducted</w:t>
      </w:r>
      <w:r w:rsidR="00D60743">
        <w:t xml:space="preserve"> on how </w:t>
      </w:r>
      <w:r w:rsidR="00F17C12">
        <w:t xml:space="preserve">best </w:t>
      </w:r>
      <w:r w:rsidR="00D60743">
        <w:t xml:space="preserve">to </w:t>
      </w:r>
      <w:r w:rsidR="00B903B8">
        <w:t xml:space="preserve">engage parents from all backgrounds in the </w:t>
      </w:r>
      <w:proofErr w:type="spellStart"/>
      <w:r w:rsidR="00B903B8">
        <w:t>interconception</w:t>
      </w:r>
      <w:proofErr w:type="spellEnd"/>
      <w:r w:rsidR="00B903B8">
        <w:t xml:space="preserve"> period.</w:t>
      </w:r>
      <w:r w:rsidR="00444D2E">
        <w:t xml:space="preserve"> </w:t>
      </w:r>
    </w:p>
    <w:p w14:paraId="2DF5E6C6" w14:textId="77777777" w:rsidR="00653343" w:rsidRDefault="00653343" w:rsidP="00C53C86">
      <w:pPr>
        <w:pStyle w:val="ListParagraph"/>
        <w:spacing w:line="480" w:lineRule="auto"/>
        <w:ind w:left="0"/>
        <w:rPr>
          <w:b/>
          <w:bCs/>
        </w:rPr>
      </w:pPr>
    </w:p>
    <w:p w14:paraId="293852B6" w14:textId="069866D8" w:rsidR="002E290D" w:rsidRPr="00653343" w:rsidRDefault="00B1642F" w:rsidP="00C53C86">
      <w:pPr>
        <w:pStyle w:val="ListParagraph"/>
        <w:spacing w:line="480" w:lineRule="auto"/>
        <w:ind w:left="0"/>
      </w:pPr>
      <w:r>
        <w:t>The</w:t>
      </w:r>
      <w:r w:rsidR="001E7ED6">
        <w:t xml:space="preserve"> policy</w:t>
      </w:r>
      <w:r>
        <w:t xml:space="preserve"> guidance and </w:t>
      </w:r>
      <w:r w:rsidR="001E7ED6">
        <w:t xml:space="preserve">scoping review </w:t>
      </w:r>
      <w:r>
        <w:t>evidence suggested c</w:t>
      </w:r>
      <w:r w:rsidR="00444D2E">
        <w:t xml:space="preserve">onducting risk assessments </w:t>
      </w:r>
      <w:r>
        <w:t xml:space="preserve">to </w:t>
      </w:r>
      <w:r w:rsidR="00444D2E">
        <w:t>screen</w:t>
      </w:r>
      <w:r w:rsidR="00C65753">
        <w:t xml:space="preserve"> parents in clinical and community settings</w:t>
      </w:r>
      <w:r>
        <w:t>. This</w:t>
      </w:r>
      <w:r w:rsidR="00C65753">
        <w:t xml:space="preserve"> </w:t>
      </w:r>
      <w:r>
        <w:t>would support consideration of the parent’s</w:t>
      </w:r>
      <w:r w:rsidR="00C65753">
        <w:t xml:space="preserve"> biological</w:t>
      </w:r>
      <w:r w:rsidR="00BF2C95">
        <w:t xml:space="preserve">, </w:t>
      </w:r>
      <w:proofErr w:type="gramStart"/>
      <w:r w:rsidR="00C65753">
        <w:t>physical</w:t>
      </w:r>
      <w:proofErr w:type="gramEnd"/>
      <w:r w:rsidR="00C65753">
        <w:t xml:space="preserve"> and psychosocial factors </w:t>
      </w:r>
      <w:r w:rsidR="00BF2C95">
        <w:t xml:space="preserve">that </w:t>
      </w:r>
      <w:r w:rsidR="00C65753">
        <w:t xml:space="preserve">can lead to a better understanding of their wider underlying circumstances, pick up </w:t>
      </w:r>
      <w:r w:rsidR="00C65753" w:rsidRPr="00DE1939">
        <w:t>asymptomatic</w:t>
      </w:r>
      <w:r w:rsidR="00BF2C95">
        <w:t xml:space="preserve"> and</w:t>
      </w:r>
      <w:r w:rsidR="00C65753" w:rsidRPr="00DE1939">
        <w:t xml:space="preserve"> missed cases</w:t>
      </w:r>
      <w:r w:rsidR="00C65753">
        <w:t xml:space="preserve">, </w:t>
      </w:r>
      <w:r w:rsidR="00C65753" w:rsidRPr="00DE1939">
        <w:t xml:space="preserve">reduce inequalities </w:t>
      </w:r>
      <w:r w:rsidR="001A4026">
        <w:t xml:space="preserve">such </w:t>
      </w:r>
      <w:r w:rsidR="00C65753" w:rsidRPr="00DE1939">
        <w:t xml:space="preserve">as some high-risk groups </w:t>
      </w:r>
      <w:r w:rsidR="00C65753">
        <w:t xml:space="preserve">and structure a personalised intervention. It is therefore important to understand the attitudes of families receiving </w:t>
      </w:r>
      <w:proofErr w:type="spellStart"/>
      <w:r w:rsidR="00C65753">
        <w:t>interconception</w:t>
      </w:r>
      <w:proofErr w:type="spellEnd"/>
      <w:r w:rsidR="00C65753">
        <w:t xml:space="preserve"> </w:t>
      </w:r>
      <w:proofErr w:type="gramStart"/>
      <w:r w:rsidR="00C65753">
        <w:t xml:space="preserve">care, </w:t>
      </w:r>
      <w:r w:rsidR="00444D2E">
        <w:t xml:space="preserve"> concerning</w:t>
      </w:r>
      <w:proofErr w:type="gramEnd"/>
      <w:r w:rsidR="00C65753">
        <w:t xml:space="preserve"> the</w:t>
      </w:r>
      <w:r w:rsidR="00D33CAD">
        <w:t>ir</w:t>
      </w:r>
      <w:r w:rsidR="00C65753">
        <w:t xml:space="preserve"> previous pregnancy and its outcomes. This should include conversations about parents</w:t>
      </w:r>
      <w:r w:rsidR="001A4026">
        <w:t>’</w:t>
      </w:r>
      <w:r w:rsidR="00C65753">
        <w:t xml:space="preserve"> knowledge of the importance of healthy </w:t>
      </w:r>
      <w:r w:rsidR="00C65753">
        <w:lastRenderedPageBreak/>
        <w:t xml:space="preserve">behaviours such as physical activity and diet </w:t>
      </w:r>
      <w:r w:rsidR="00D33CAD">
        <w:t xml:space="preserve">for </w:t>
      </w:r>
      <w:r w:rsidR="00C65753">
        <w:t xml:space="preserve">both </w:t>
      </w:r>
      <w:r w:rsidR="001A4026">
        <w:t xml:space="preserve">their </w:t>
      </w:r>
      <w:r w:rsidR="00D33CAD">
        <w:t xml:space="preserve">own </w:t>
      </w:r>
      <w:r w:rsidR="00C65753">
        <w:t xml:space="preserve">and </w:t>
      </w:r>
      <w:r w:rsidR="001A4026">
        <w:t xml:space="preserve">their </w:t>
      </w:r>
      <w:r w:rsidR="00C65753">
        <w:t>child</w:t>
      </w:r>
      <w:r w:rsidR="001A4026">
        <w:t>’s</w:t>
      </w:r>
      <w:r w:rsidR="00C65753">
        <w:t xml:space="preserve"> health and preparation for a subsequent pregnancy. This would enable parents and health professionals to co-create acceptable and effective interventions in this period.</w:t>
      </w:r>
    </w:p>
    <w:p w14:paraId="754BD062" w14:textId="77777777" w:rsidR="00D757D9" w:rsidRPr="002E290D" w:rsidRDefault="00D757D9" w:rsidP="00D757D9">
      <w:pPr>
        <w:rPr>
          <w:b/>
          <w:bCs/>
        </w:rPr>
      </w:pPr>
      <w:r>
        <w:rPr>
          <w:b/>
          <w:bCs/>
        </w:rPr>
        <w:t xml:space="preserve">Interpretation </w:t>
      </w:r>
    </w:p>
    <w:p w14:paraId="7886378F" w14:textId="5F5D471E" w:rsidR="00D757D9" w:rsidRDefault="00D757D9" w:rsidP="00D757D9">
      <w:pPr>
        <w:spacing w:before="240" w:line="480" w:lineRule="auto"/>
      </w:pPr>
      <w:r>
        <w:t xml:space="preserve">Based on the findings of our scoping review </w:t>
      </w:r>
      <w:r w:rsidR="001E7ED6">
        <w:t xml:space="preserve">and policy analysis </w:t>
      </w:r>
      <w:r>
        <w:t>we propose that p</w:t>
      </w:r>
      <w:r w:rsidRPr="00597B77">
        <w:t>ostnatal care</w:t>
      </w:r>
      <w:r>
        <w:t xml:space="preserve">, for example with </w:t>
      </w:r>
      <w:r w:rsidRPr="00597B77">
        <w:t>health visitor</w:t>
      </w:r>
      <w:r>
        <w:t>s or home visiting programmes, should be r</w:t>
      </w:r>
      <w:r w:rsidRPr="00597B77">
        <w:t>e-design</w:t>
      </w:r>
      <w:r>
        <w:t>ed</w:t>
      </w:r>
      <w:r w:rsidRPr="00597B77">
        <w:t xml:space="preserve"> </w:t>
      </w:r>
      <w:r>
        <w:t>to ensure</w:t>
      </w:r>
      <w:r w:rsidRPr="00597B77">
        <w:t xml:space="preserve"> continuity from antenatal to postnatal care</w:t>
      </w:r>
      <w:r>
        <w:t xml:space="preserve"> and to promote parents’ and baby’s lifelong health</w:t>
      </w:r>
      <w:r w:rsidRPr="006848A7">
        <w:rPr>
          <w:vertAlign w:val="superscript"/>
        </w:rPr>
        <w:fldChar w:fldCharType="begin">
          <w:fldData xml:space="preserve">PEVuZE5vdGU+PENpdGU+PEF1dGhvcj5Sb3lhbCBDb2xsZWdlIG9mIE9ic3RldHJpY2lhbnMgJmFt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</w:fldData>
        </w:fldChar>
      </w:r>
      <w:r>
        <w:rPr>
          <w:vertAlign w:val="superscript"/>
        </w:rPr>
        <w:instrText xml:space="preserve"> ADDIN EN.CITE </w:instrText>
      </w:r>
      <w:r>
        <w:rPr>
          <w:vertAlign w:val="superscript"/>
        </w:rPr>
        <w:fldChar w:fldCharType="begin">
          <w:fldData xml:space="preserve">PEVuZE5vdGU+PENpdGU+PEF1dGhvcj5Sb3lhbCBDb2xsZWdlIG9mIE9ic3RldHJpY2lhbnMgJmFt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</w:fldData>
        </w:fldChar>
      </w:r>
      <w:r>
        <w:rPr>
          <w:vertAlign w:val="superscript"/>
        </w:rPr>
        <w:instrText xml:space="preserve"> ADDIN EN.CITE.DATA </w:instrText>
      </w:r>
      <w:r>
        <w:rPr>
          <w:vertAlign w:val="superscript"/>
        </w:rPr>
      </w:r>
      <w:r>
        <w:rPr>
          <w:vertAlign w:val="superscript"/>
        </w:rPr>
        <w:fldChar w:fldCharType="end"/>
      </w:r>
      <w:r w:rsidRPr="006848A7">
        <w:rPr>
          <w:vertAlign w:val="superscript"/>
        </w:rPr>
      </w:r>
      <w:r w:rsidRPr="006848A7">
        <w:rPr>
          <w:vertAlign w:val="superscript"/>
        </w:rPr>
        <w:fldChar w:fldCharType="separate"/>
      </w:r>
      <w:r>
        <w:rPr>
          <w:noProof/>
          <w:vertAlign w:val="superscript"/>
        </w:rPr>
        <w:t>(89, 90, 103)</w:t>
      </w:r>
      <w:r w:rsidRPr="006848A7">
        <w:rPr>
          <w:vertAlign w:val="superscript"/>
        </w:rPr>
        <w:fldChar w:fldCharType="end"/>
      </w:r>
      <w:r>
        <w:t xml:space="preserve">. This should focus </w:t>
      </w:r>
      <w:r w:rsidRPr="00597B77">
        <w:t>on</w:t>
      </w:r>
      <w:r>
        <w:t xml:space="preserve"> p</w:t>
      </w:r>
      <w:r w:rsidRPr="00597B77">
        <w:t>lanning</w:t>
      </w:r>
      <w:r>
        <w:t xml:space="preserve">, </w:t>
      </w:r>
      <w:r w:rsidRPr="00597B77">
        <w:t>preparation</w:t>
      </w:r>
      <w:r>
        <w:t xml:space="preserve">, </w:t>
      </w:r>
      <w:r w:rsidRPr="00597B77">
        <w:t xml:space="preserve">optimising health, </w:t>
      </w:r>
      <w:proofErr w:type="gramStart"/>
      <w:r w:rsidRPr="00597B77">
        <w:t>nutrition</w:t>
      </w:r>
      <w:proofErr w:type="gramEnd"/>
      <w:r w:rsidRPr="00597B77">
        <w:t xml:space="preserve"> and lifestyle for any future pregnancies</w:t>
      </w:r>
      <w:r>
        <w:t xml:space="preserve">. </w:t>
      </w:r>
      <w:r w:rsidRPr="00D93674">
        <w:t xml:space="preserve">Health professionals </w:t>
      </w:r>
      <w:r>
        <w:t>should be trained in supportive</w:t>
      </w:r>
      <w:r w:rsidR="00125E84">
        <w:t xml:space="preserve"> and non-</w:t>
      </w:r>
      <w:r w:rsidR="00125E84" w:rsidRPr="00125E84">
        <w:t xml:space="preserve"> </w:t>
      </w:r>
      <w:r w:rsidR="00125E84">
        <w:t>stigmatising</w:t>
      </w:r>
      <w:r w:rsidR="00F030E1">
        <w:t xml:space="preserve"> </w:t>
      </w:r>
      <w:r>
        <w:t xml:space="preserve">communication skills </w:t>
      </w:r>
      <w:r w:rsidR="00E106DE">
        <w:t>informed by</w:t>
      </w:r>
      <w:r>
        <w:t xml:space="preserve"> behaviour change techniques</w:t>
      </w:r>
      <w:r w:rsidRPr="000F59D5">
        <w:rPr>
          <w:vertAlign w:val="superscript"/>
        </w:rPr>
        <w:fldChar w:fldCharType="begin">
          <w:fldData xml:space="preserve">PEVuZE5vdGU+PENpdGU+PEF1dGhvcj5OYXRpb25hbCBJbnN0aXR1dGUgZm9yIEhlYWx0aCBhbmQg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</w:fldData>
        </w:fldChar>
      </w:r>
      <w:r>
        <w:rPr>
          <w:vertAlign w:val="superscript"/>
        </w:rPr>
        <w:instrText xml:space="preserve"> ADDIN EN.CITE </w:instrText>
      </w:r>
      <w:r>
        <w:rPr>
          <w:vertAlign w:val="superscript"/>
        </w:rPr>
        <w:fldChar w:fldCharType="begin">
          <w:fldData xml:space="preserve">PEVuZE5vdGU+PENpdGU+PEF1dGhvcj5OYXRpb25hbCBJbnN0aXR1dGUgZm9yIEhlYWx0aCBhbmQg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</w:fldData>
        </w:fldChar>
      </w:r>
      <w:r>
        <w:rPr>
          <w:vertAlign w:val="superscript"/>
        </w:rPr>
        <w:instrText xml:space="preserve"> ADDIN EN.CITE.DATA </w:instrText>
      </w:r>
      <w:r>
        <w:rPr>
          <w:vertAlign w:val="superscript"/>
        </w:rPr>
      </w:r>
      <w:r>
        <w:rPr>
          <w:vertAlign w:val="superscript"/>
        </w:rPr>
        <w:fldChar w:fldCharType="end"/>
      </w:r>
      <w:r w:rsidRPr="000F59D5">
        <w:rPr>
          <w:vertAlign w:val="superscript"/>
        </w:rPr>
      </w:r>
      <w:r w:rsidRPr="000F59D5">
        <w:rPr>
          <w:vertAlign w:val="superscript"/>
        </w:rPr>
        <w:fldChar w:fldCharType="separate"/>
      </w:r>
      <w:r>
        <w:rPr>
          <w:noProof/>
          <w:vertAlign w:val="superscript"/>
        </w:rPr>
        <w:t>(62, 68, 70, 71, 79, 99)</w:t>
      </w:r>
      <w:r w:rsidRPr="000F59D5">
        <w:rPr>
          <w:vertAlign w:val="superscript"/>
        </w:rPr>
        <w:fldChar w:fldCharType="end"/>
      </w:r>
      <w:r>
        <w:t>, to facilitate empowering person-centred consultations and considering the whole reproductive life course</w:t>
      </w:r>
      <w:r w:rsidRPr="00DC34C7">
        <w:rPr>
          <w:vertAlign w:val="superscript"/>
        </w:rPr>
        <w:fldChar w:fldCharType="begin">
          <w:fldData xml:space="preserve">PEVuZE5vdGU+PENpdGU+PEF1dGhvcj5Ib3VzZSBvZiBMb3JkcyAtIFNjaWVuY2UgYW5kIFRlY2hu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</w:fldData>
        </w:fldChar>
      </w:r>
      <w:r>
        <w:rPr>
          <w:vertAlign w:val="superscript"/>
        </w:rPr>
        <w:instrText xml:space="preserve"> ADDIN EN.CITE </w:instrText>
      </w:r>
      <w:r>
        <w:rPr>
          <w:vertAlign w:val="superscript"/>
        </w:rPr>
        <w:fldChar w:fldCharType="begin">
          <w:fldData xml:space="preserve">PEVuZE5vdGU+PENpdGU+PEF1dGhvcj5Ib3VzZSBvZiBMb3JkcyAtIFNjaWVuY2UgYW5kIFRlY2hu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</w:fldData>
        </w:fldChar>
      </w:r>
      <w:r>
        <w:rPr>
          <w:vertAlign w:val="superscript"/>
        </w:rPr>
        <w:instrText xml:space="preserve"> ADDIN EN.CITE.DATA </w:instrText>
      </w:r>
      <w:r>
        <w:rPr>
          <w:vertAlign w:val="superscript"/>
        </w:rPr>
      </w:r>
      <w:r>
        <w:rPr>
          <w:vertAlign w:val="superscript"/>
        </w:rPr>
        <w:fldChar w:fldCharType="end"/>
      </w:r>
      <w:r w:rsidRPr="00DC34C7">
        <w:rPr>
          <w:vertAlign w:val="superscript"/>
        </w:rPr>
      </w:r>
      <w:r w:rsidRPr="00DC34C7">
        <w:rPr>
          <w:vertAlign w:val="superscript"/>
        </w:rPr>
        <w:fldChar w:fldCharType="separate"/>
      </w:r>
      <w:r>
        <w:rPr>
          <w:noProof/>
          <w:vertAlign w:val="superscript"/>
        </w:rPr>
        <w:t>(67, 87, 88, 99-101)</w:t>
      </w:r>
      <w:r w:rsidRPr="00DC34C7">
        <w:rPr>
          <w:vertAlign w:val="superscript"/>
        </w:rPr>
        <w:fldChar w:fldCharType="end"/>
      </w:r>
      <w:r>
        <w:t xml:space="preserve">, including the </w:t>
      </w:r>
      <w:proofErr w:type="spellStart"/>
      <w:r>
        <w:t>interconception</w:t>
      </w:r>
      <w:proofErr w:type="spellEnd"/>
      <w:r>
        <w:t xml:space="preserve"> period. </w:t>
      </w:r>
      <w:r w:rsidR="00125E84">
        <w:t>Although the success of these types of training is report</w:t>
      </w:r>
      <w:r w:rsidR="00E106DE">
        <w:t>ed</w:t>
      </w:r>
      <w:r w:rsidR="00125E84">
        <w:t xml:space="preserve"> in the literature, more needs to be done to train health professionals. </w:t>
      </w:r>
      <w:r>
        <w:t>One such training based on these principles is Making Every Contact Count (MECC) ‘Healthy Conversation Skills’ training</w:t>
      </w:r>
      <w:r w:rsidRPr="00570673">
        <w:rPr>
          <w:vertAlign w:val="superscript"/>
        </w:rPr>
        <w:fldChar w:fldCharType="begin"/>
      </w:r>
      <w:r w:rsidR="00176E78">
        <w:rPr>
          <w:vertAlign w:val="superscript"/>
        </w:rPr>
        <w:instrText xml:space="preserve"> ADDIN EN.CITE &lt;EndNote&gt;&lt;Cite&gt;&lt;Author&gt;Lawrence&lt;/Author&gt;&lt;Year&gt;2016&lt;/Year&gt;&lt;RecNum&gt;545&lt;/RecNum&gt;&lt;DisplayText&gt;(112)&lt;/DisplayText&gt;&lt;record&gt;&lt;rec-number&gt;545&lt;/rec-number&gt;&lt;foreign-keys&gt;&lt;key app="EN" db-id="sfa92vvzdwrstpexsw9vxt9x0dzf22dad59z" timestamp="1574939962"&gt;545&lt;/key&gt;&lt;/foreign-keys&gt;&lt;ref-type name="Journal Article"&gt;17&lt;/ref-type&gt;&lt;contributors&gt;&lt;authors&gt;&lt;author&gt;Lawrence, Wendy&lt;/author&gt;&lt;author&gt;Black, Christina&lt;/author&gt;&lt;author&gt;Tinati, Tannaze&lt;/author&gt;&lt;author&gt;Cradock, Sue&lt;/author&gt;&lt;author&gt;Begum, Rufia&lt;/author&gt;&lt;author&gt;Jarman, Megan&lt;/author&gt;&lt;author&gt;Pease, Anna&lt;/author&gt;&lt;author&gt;Margetts, Barrie&lt;/author&gt;&lt;author&gt;Davies, Jenny&lt;/author&gt;&lt;author&gt;Inskip, Hazel&lt;/author&gt;&lt;/authors&gt;&lt;/contributors&gt;&lt;titles&gt;&lt;title&gt;‘Making every contact count’: evaluation of the impact of an intervention to train health and social care practitioners in skills to support health behaviour change&lt;/title&gt;&lt;secondary-title&gt;Journal of Health Psychology&lt;/secondary-title&gt;&lt;/titles&gt;&lt;periodical&gt;&lt;full-title&gt;Journal of health psychology&lt;/full-title&gt;&lt;/periodical&gt;&lt;pages&gt;138-151&lt;/pages&gt;&lt;volume&gt;21&lt;/volume&gt;&lt;number&gt;2&lt;/number&gt;&lt;dates&gt;&lt;year&gt;2016&lt;/year&gt;&lt;/dates&gt;&lt;isbn&gt;1359-1053&lt;/isbn&gt;&lt;urls&gt;&lt;/urls&gt;&lt;/record&gt;&lt;/Cite&gt;&lt;/EndNote&gt;</w:instrText>
      </w:r>
      <w:r w:rsidRPr="00570673">
        <w:rPr>
          <w:vertAlign w:val="superscript"/>
        </w:rPr>
        <w:fldChar w:fldCharType="separate"/>
      </w:r>
      <w:r>
        <w:rPr>
          <w:noProof/>
          <w:vertAlign w:val="superscript"/>
        </w:rPr>
        <w:t>(112)</w:t>
      </w:r>
      <w:r w:rsidRPr="00570673">
        <w:rPr>
          <w:vertAlign w:val="superscript"/>
        </w:rPr>
        <w:fldChar w:fldCharType="end"/>
      </w:r>
      <w:r>
        <w:t xml:space="preserve">. </w:t>
      </w:r>
      <w:r w:rsidRPr="00D058BF">
        <w:t xml:space="preserve">Health Education England </w:t>
      </w:r>
      <w:r>
        <w:t>extends this training as part of</w:t>
      </w:r>
      <w:r w:rsidRPr="00D058BF">
        <w:t xml:space="preserve"> th</w:t>
      </w:r>
      <w:r>
        <w:t xml:space="preserve">e MECC </w:t>
      </w:r>
      <w:r w:rsidRPr="00D058BF">
        <w:t xml:space="preserve">initiative that enables health and social care practitioners to have brief but meaningful conversations with every </w:t>
      </w:r>
      <w:r>
        <w:t xml:space="preserve">patient </w:t>
      </w:r>
      <w:r w:rsidRPr="00D058BF">
        <w:t xml:space="preserve">they meet.  Health professionals trained in MECC have the unique opportunity to discuss </w:t>
      </w:r>
      <w:proofErr w:type="spellStart"/>
      <w:r w:rsidRPr="00D058BF">
        <w:t>interconception</w:t>
      </w:r>
      <w:proofErr w:type="spellEnd"/>
      <w:r w:rsidRPr="00D058BF">
        <w:t xml:space="preserve"> care with women</w:t>
      </w:r>
      <w:r>
        <w:t xml:space="preserve"> and their partners</w:t>
      </w:r>
      <w:r w:rsidRPr="00D058BF">
        <w:t>.</w:t>
      </w:r>
      <w:r w:rsidR="00125E84">
        <w:t xml:space="preserve"> </w:t>
      </w:r>
    </w:p>
    <w:p w14:paraId="500E61CF" w14:textId="59EB8FFA" w:rsidR="00D757D9" w:rsidRPr="00F66D00" w:rsidRDefault="00D757D9" w:rsidP="00D757D9">
      <w:pPr>
        <w:spacing w:before="240" w:line="480" w:lineRule="auto"/>
        <w:rPr>
          <w:noProof/>
          <w:vertAlign w:val="superscript"/>
        </w:rPr>
      </w:pPr>
      <w:r>
        <w:t>We suggest that health professionals conduct risk assessments in routine appointments on topics including diet and nutrition, physical activity, mental health, domestic abuse, alcohol or drug use, smoking,</w:t>
      </w:r>
      <w:r w:rsidRPr="00C25602">
        <w:t xml:space="preserve"> </w:t>
      </w:r>
      <w:r>
        <w:t>finances and housing, and dental health</w:t>
      </w:r>
      <w:r w:rsidRPr="00E674E1">
        <w:rPr>
          <w:vertAlign w:val="superscript"/>
        </w:rPr>
        <w:fldChar w:fldCharType="begin"/>
      </w:r>
      <w:r>
        <w:rPr>
          <w:vertAlign w:val="superscript"/>
        </w:rPr>
        <w:instrText xml:space="preserve"> ADDIN EN.CITE &lt;EndNote&gt;&lt;Cite&gt;&lt;Author&gt;DeMarco&lt;/Author&gt;&lt;Year&gt;2020&lt;/Year&gt;&lt;RecNum&gt;2337&lt;/RecNum&gt;&lt;DisplayText&gt;(25, 26)&lt;/DisplayText&gt;&lt;record&gt;&lt;rec-number&gt;2337&lt;/rec-number&gt;&lt;foreign-keys&gt;&lt;key app="EN" db-id="rarddvt55v9a26e0pdcxvavzdvedt2vd0xtd" timestamp="1613414587"&gt;2337&lt;/key&gt;&lt;/foreign-keys&gt;&lt;ref-type name="Journal Article"&gt;17&lt;/ref-type&gt;&lt;contributors&gt;&lt;authors&gt;&lt;author&gt;DeMarco, Mario P&lt;/author&gt;&lt;author&gt;Shafqat, Maha&lt;/author&gt;&lt;author&gt;Horst, Michael A&lt;/author&gt;&lt;author&gt;Srinivasan, Sukanya&lt;/author&gt;&lt;author&gt;Frayne, Daniel J&lt;/author&gt;&lt;author&gt;Schlar, Lisa&lt;/author&gt;&lt;author&gt;Barr, Wendy Brooks&lt;/author&gt;&lt;/authors&gt;&lt;/contributors&gt;&lt;titles&gt;&lt;title&gt;Interventions to Increase Multivitamin Use Among Women in the Interconception Period: An IMPLICIT Network Study&lt;/title&gt;&lt;secondary-title&gt;Maternal and Child Health Journal&lt;/secondary-title&gt;&lt;/titles&gt;&lt;periodical&gt;&lt;full-title&gt;Maternal and child health journal&lt;/full-title&gt;&lt;/periodical&gt;&lt;pages&gt;1-7&lt;/pages&gt;&lt;dates&gt;&lt;year&gt;2020&lt;/year&gt;&lt;/dates&gt;&lt;isbn&gt;1573-6628&lt;/isbn&gt;&lt;urls&gt;&lt;/urls&gt;&lt;/record&gt;&lt;/Cite&gt;&lt;Cite&gt;&lt;Author&gt;Srinivasan&lt;/Author&gt;&lt;Year&gt;2018&lt;/Year&gt;&lt;RecNum&gt;2338&lt;/RecNum&gt;&lt;record&gt;&lt;rec-number&gt;2338&lt;/rec-number&gt;&lt;foreign-keys&gt;&lt;key app="EN" db-id="rarddvt55v9a26e0pdcxvavzdvedt2vd0xtd" timestamp="1613488766"&gt;2338&lt;/key&gt;&lt;/foreign-keys&gt;&lt;ref-type name="Journal Article"&gt;17&lt;/ref-type&gt;&lt;contributors&gt;&lt;authors&gt;&lt;author&gt;Srinivasan, Sukanya&lt;/author&gt;&lt;author&gt;Schlar, Lisa&lt;/author&gt;&lt;author&gt;Rosener, Stephanie E&lt;/author&gt;&lt;author&gt;Frayne, Daniel J&lt;/author&gt;&lt;author&gt;Hartman, Scott G&lt;/author&gt;&lt;author&gt;Horst, Michael A&lt;/author&gt;&lt;author&gt;Brubach, Jessica L&lt;/author&gt;&lt;author&gt;Ratcliffe, Stephen&lt;/author&gt;&lt;/authors&gt;&lt;/contributors&gt;&lt;titles&gt;&lt;title&gt;Delivering interconception care during well-child visits: an IMPLICIT Network study&lt;/title&gt;&lt;secondary-title&gt;The Journal of the American Board of Family Medicine&lt;/secondary-title&gt;&lt;/titles&gt;&lt;periodical&gt;&lt;full-title&gt;The Journal of the American Board of Family Medicine&lt;/full-title&gt;&lt;/periodical&gt;&lt;pages&gt;201-210&lt;/pages&gt;&lt;volume&gt;31&lt;/volume&gt;&lt;number&gt;2&lt;/number&gt;&lt;dates&gt;&lt;year&gt;2018&lt;/year&gt;&lt;/dates&gt;&lt;isbn&gt;1557-2625&lt;/isbn&gt;&lt;urls&gt;&lt;/urls&gt;&lt;/record&gt;&lt;/Cite&gt;&lt;/EndNote&gt;</w:instrText>
      </w:r>
      <w:r w:rsidRPr="00E674E1">
        <w:rPr>
          <w:vertAlign w:val="superscript"/>
        </w:rPr>
        <w:fldChar w:fldCharType="separate"/>
      </w:r>
      <w:r>
        <w:rPr>
          <w:noProof/>
          <w:vertAlign w:val="superscript"/>
        </w:rPr>
        <w:t>(25, 26)</w:t>
      </w:r>
      <w:r w:rsidRPr="00E674E1">
        <w:rPr>
          <w:vertAlign w:val="superscript"/>
        </w:rPr>
        <w:fldChar w:fldCharType="end"/>
      </w:r>
      <w:r>
        <w:t>. This could include asking parents if they had a high-risk pregnancy. In routine appointments, health professionals could also consider delivery of a diet and physical activity intervention during the postpartum period to support weight management and prevent future diabetes</w:t>
      </w:r>
      <w:r w:rsidRPr="00FD12D6">
        <w:rPr>
          <w:vertAlign w:val="superscript"/>
        </w:rPr>
        <w:fldChar w:fldCharType="begin">
          <w:fldData xml:space="preserve">PEVuZE5vdGU+PENpdGU+PEF1dGhvcj5BbW9yaW0gQWRlZ2JveWU8L0F1dGhvcj48WWVhcj4yMDEz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</w:fldData>
        </w:fldChar>
      </w:r>
      <w:r>
        <w:rPr>
          <w:vertAlign w:val="superscript"/>
        </w:rPr>
        <w:instrText xml:space="preserve"> ADDIN EN.CITE </w:instrText>
      </w:r>
      <w:r>
        <w:rPr>
          <w:vertAlign w:val="superscript"/>
        </w:rPr>
        <w:fldChar w:fldCharType="begin">
          <w:fldData xml:space="preserve">PEVuZE5vdGU+PENpdGU+PEF1dGhvcj5BbW9yaW0gQWRlZ2JveWU8L0F1dGhvcj48WWVhcj4yMDEz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</w:fldData>
        </w:fldChar>
      </w:r>
      <w:r>
        <w:rPr>
          <w:vertAlign w:val="superscript"/>
        </w:rPr>
        <w:instrText xml:space="preserve"> ADDIN EN.CITE.DATA </w:instrText>
      </w:r>
      <w:r>
        <w:rPr>
          <w:vertAlign w:val="superscript"/>
        </w:rPr>
      </w:r>
      <w:r>
        <w:rPr>
          <w:vertAlign w:val="superscript"/>
        </w:rPr>
        <w:fldChar w:fldCharType="end"/>
      </w:r>
      <w:r w:rsidRPr="00FD12D6">
        <w:rPr>
          <w:vertAlign w:val="superscript"/>
        </w:rPr>
      </w:r>
      <w:r w:rsidRPr="00FD12D6">
        <w:rPr>
          <w:vertAlign w:val="superscript"/>
        </w:rPr>
        <w:fldChar w:fldCharType="separate"/>
      </w:r>
      <w:r>
        <w:rPr>
          <w:noProof/>
          <w:vertAlign w:val="superscript"/>
        </w:rPr>
        <w:t>(33-41)</w:t>
      </w:r>
      <w:r w:rsidRPr="00FD12D6">
        <w:rPr>
          <w:vertAlign w:val="superscript"/>
        </w:rPr>
        <w:fldChar w:fldCharType="end"/>
      </w:r>
      <w:r>
        <w:t xml:space="preserve"> and, by proxy, </w:t>
      </w:r>
      <w:proofErr w:type="spellStart"/>
      <w:r>
        <w:t>interconception</w:t>
      </w:r>
      <w:proofErr w:type="spellEnd"/>
      <w:r>
        <w:t xml:space="preserve"> health and health in the next pregnancy. </w:t>
      </w:r>
      <w:r w:rsidR="0061376E">
        <w:t xml:space="preserve">This should be provided in a supportive non-stigmatising manner as we know that parents are prone </w:t>
      </w:r>
      <w:r w:rsidR="00D15D03">
        <w:t xml:space="preserve">to </w:t>
      </w:r>
      <w:r w:rsidR="0061376E">
        <w:t>weight stigma during preconception, pregnancy and postpartum</w:t>
      </w:r>
      <w:r w:rsidR="00176E78">
        <w:rPr>
          <w:vertAlign w:val="superscript"/>
        </w:rPr>
        <w:fldChar w:fldCharType="begin"/>
      </w:r>
      <w:r w:rsidR="00176E78">
        <w:rPr>
          <w:vertAlign w:val="superscript"/>
        </w:rPr>
        <w:instrText xml:space="preserve"> ADDIN EN.CITE &lt;EndNote&gt;&lt;Cite&gt;&lt;Author&gt;Hill&lt;/Author&gt;&lt;Year&gt;2020&lt;/Year&gt;&lt;RecNum&gt;1353&lt;/RecNum&gt;&lt;DisplayText&gt;(113)&lt;/DisplayText&gt;&lt;record&gt;&lt;rec-number&gt;1353&lt;/rec-number&gt;&lt;foreign-keys&gt;&lt;key app="EN" db-id="sfa92vvzdwrstpexsw9vxt9x0dzf22dad59z" timestamp="1650481903"&gt;1353&lt;/key&gt;&lt;/foreign-keys&gt;&lt;ref-type name="Conference Proceedings"&gt;10&lt;/ref-type&gt;&lt;contributors&gt;&lt;authors&gt;&lt;author&gt;Hill, Briony&lt;/author&gt;&lt;author&gt;Rodriguez, Angela C Incollingo&lt;/author&gt;&lt;/authors&gt;&lt;/contributors&gt;&lt;titles&gt;&lt;title&gt;Weight stigma across the preconception, pregnancy, and postpartum periods: A narrative review and conceptual model&lt;/title&gt;&lt;secondary-title&gt;Seminars in reproductive medicine&lt;/secondary-title&gt;&lt;/titles&gt;&lt;pages&gt;414-422&lt;/pages&gt;&lt;volume&gt;38&lt;/volume&gt;&lt;number&gt;06&lt;/number&gt;&lt;dates&gt;&lt;year&gt;2020&lt;/year&gt;&lt;/dates&gt;&lt;publisher&gt;Thieme Medical Publishers, Inc.&lt;/publisher&gt;&lt;isbn&gt;1526-8004&lt;/isbn&gt;&lt;urls&gt;&lt;/urls&gt;&lt;/record&gt;&lt;/Cite&gt;&lt;/EndNote&gt;</w:instrText>
      </w:r>
      <w:r w:rsidR="00176E78">
        <w:rPr>
          <w:vertAlign w:val="superscript"/>
        </w:rPr>
        <w:fldChar w:fldCharType="separate"/>
      </w:r>
      <w:r w:rsidR="00176E78">
        <w:rPr>
          <w:noProof/>
          <w:vertAlign w:val="superscript"/>
        </w:rPr>
        <w:t>(113)</w:t>
      </w:r>
      <w:r w:rsidR="00176E78">
        <w:rPr>
          <w:vertAlign w:val="superscript"/>
        </w:rPr>
        <w:fldChar w:fldCharType="end"/>
      </w:r>
      <w:r w:rsidR="0061376E">
        <w:t xml:space="preserve">. </w:t>
      </w:r>
      <w:r>
        <w:t xml:space="preserve">Future </w:t>
      </w:r>
      <w:r>
        <w:lastRenderedPageBreak/>
        <w:t>research is needed in in this area ex</w:t>
      </w:r>
      <w:r w:rsidR="00BF2C95">
        <w:t>p</w:t>
      </w:r>
      <w:r>
        <w:t xml:space="preserve">loring pilot </w:t>
      </w:r>
      <w:proofErr w:type="spellStart"/>
      <w:r>
        <w:t>interconception</w:t>
      </w:r>
      <w:proofErr w:type="spellEnd"/>
      <w:r>
        <w:t xml:space="preserve"> interventions in routine care, with long term follow </w:t>
      </w:r>
      <w:proofErr w:type="gramStart"/>
      <w:r>
        <w:t>up  to</w:t>
      </w:r>
      <w:proofErr w:type="gramEnd"/>
      <w:r>
        <w:t xml:space="preserve"> assess the impact on parental and infant outcomes including </w:t>
      </w:r>
      <w:r w:rsidRPr="00597B77">
        <w:rPr>
          <w:rFonts w:cstheme="minorHAnsi"/>
          <w:color w:val="000000" w:themeColor="text1"/>
        </w:rPr>
        <w:t>inter-pregnancy weight</w:t>
      </w:r>
      <w:r>
        <w:rPr>
          <w:rFonts w:cstheme="minorHAnsi"/>
          <w:color w:val="000000" w:themeColor="text1"/>
        </w:rPr>
        <w:t>, GDM,</w:t>
      </w:r>
      <w:r w:rsidRPr="00597B77">
        <w:rPr>
          <w:rFonts w:cstheme="minorHAnsi"/>
          <w:color w:val="000000" w:themeColor="text1"/>
        </w:rPr>
        <w:t xml:space="preserve"> conversion to Type 2 diabetes</w:t>
      </w:r>
      <w:r>
        <w:rPr>
          <w:rFonts w:cstheme="minorHAnsi"/>
          <w:color w:val="000000" w:themeColor="text1"/>
        </w:rPr>
        <w:t>, breastfeeding and</w:t>
      </w:r>
      <w:r w:rsidRPr="00835809">
        <w:rPr>
          <w:rFonts w:cstheme="minorHAnsi"/>
          <w:color w:val="000000" w:themeColor="text1"/>
        </w:rPr>
        <w:t xml:space="preserve"> </w:t>
      </w:r>
      <w:r>
        <w:rPr>
          <w:rFonts w:cstheme="minorHAnsi"/>
          <w:color w:val="000000" w:themeColor="text1"/>
        </w:rPr>
        <w:t>incidence of</w:t>
      </w:r>
      <w:r w:rsidRPr="00597B77">
        <w:rPr>
          <w:rFonts w:cstheme="minorHAnsi"/>
          <w:color w:val="000000" w:themeColor="text1"/>
        </w:rPr>
        <w:t xml:space="preserve"> post-natal depression</w:t>
      </w:r>
      <w:r>
        <w:t>.</w:t>
      </w:r>
    </w:p>
    <w:p w14:paraId="52CB1B96" w14:textId="67BEC549" w:rsidR="00D757D9" w:rsidRDefault="00D757D9" w:rsidP="00D757D9">
      <w:pPr>
        <w:spacing w:before="240" w:line="480" w:lineRule="auto"/>
      </w:pPr>
      <w:r>
        <w:t>Though the guidance on postpartum follow-up of parents who had GDM</w:t>
      </w:r>
      <w:r w:rsidR="00BF2C95">
        <w:t xml:space="preserve"> or </w:t>
      </w:r>
      <w:r>
        <w:t>high-risk pregnancies being offered annual HbA1c tests and self-monitoring of HbA1c levels is available, it is unclear how often this is implemented in routine care</w:t>
      </w:r>
      <w:r w:rsidRPr="0035701D">
        <w:rPr>
          <w:vertAlign w:val="superscript"/>
        </w:rPr>
        <w:fldChar w:fldCharType="begin"/>
      </w:r>
      <w:r>
        <w:rPr>
          <w:vertAlign w:val="superscript"/>
        </w:rPr>
        <w:instrText xml:space="preserve"> ADDIN EN.CITE &lt;EndNote&gt;&lt;Cite&gt;&lt;Author&gt;National Institute for Health and Social Care Excellence&lt;/Author&gt;&lt;Year&gt;2020&lt;/Year&gt;&lt;RecNum&gt;4719&lt;/RecNum&gt;&lt;DisplayText&gt;(78)&lt;/DisplayText&gt;&lt;record&gt;&lt;rec-number&gt;4719&lt;/rec-number&gt;&lt;foreign-keys&gt;&lt;key app="EN" db-id="rarddvt55v9a26e0pdcxvavzdvedt2vd0xtd" timestamp="1620974437"&gt;4719&lt;/key&gt;&lt;/foreign-keys&gt;&lt;ref-type name="Report"&gt;27&lt;/ref-type&gt;&lt;contributors&gt;&lt;authors&gt;&lt;author&gt;National Institute for Health and Social Care Excellence,&lt;/author&gt;&lt;/authors&gt;&lt;/contributors&gt;&lt;titles&gt;&lt;title&gt;Diabetes in pregnancy overview&lt;/title&gt;&lt;/titles&gt;&lt;dates&gt;&lt;year&gt;2020&lt;/year&gt;&lt;/dates&gt;&lt;urls&gt;&lt;related-urls&gt;&lt;url&gt;https://pathways.nice.org.uk/pathways/diabetes-in-pregnancy/diabetes-in-pregnancy-overview&lt;/url&gt;&lt;/related-urls&gt;&lt;/urls&gt;&lt;/record&gt;&lt;/Cite&gt;&lt;/EndNote&gt;</w:instrText>
      </w:r>
      <w:r w:rsidRPr="0035701D">
        <w:rPr>
          <w:vertAlign w:val="superscript"/>
        </w:rPr>
        <w:fldChar w:fldCharType="separate"/>
      </w:r>
      <w:r>
        <w:rPr>
          <w:noProof/>
          <w:vertAlign w:val="superscript"/>
        </w:rPr>
        <w:t>(78)</w:t>
      </w:r>
      <w:r w:rsidRPr="0035701D">
        <w:rPr>
          <w:vertAlign w:val="superscript"/>
        </w:rPr>
        <w:fldChar w:fldCharType="end"/>
      </w:r>
      <w:r>
        <w:t xml:space="preserve">. This also needs to </w:t>
      </w:r>
      <w:proofErr w:type="gramStart"/>
      <w:r>
        <w:t>be connected with</w:t>
      </w:r>
      <w:proofErr w:type="gramEnd"/>
      <w:r>
        <w:t xml:space="preserve"> an</w:t>
      </w:r>
      <w:r w:rsidR="00BF2C95">
        <w:t xml:space="preserve"> </w:t>
      </w:r>
      <w:r>
        <w:t xml:space="preserve">offer of an </w:t>
      </w:r>
      <w:r w:rsidRPr="00C03BDF">
        <w:t>Oral Glucose Tolerance Test</w:t>
      </w:r>
      <w:r w:rsidRPr="00B12B14">
        <w:t xml:space="preserve"> in future pregnancies</w:t>
      </w:r>
      <w:r>
        <w:t>. We call on p</w:t>
      </w:r>
      <w:r w:rsidRPr="006D0CE1">
        <w:t xml:space="preserve">ublic health commissioners and managers </w:t>
      </w:r>
      <w:r>
        <w:t>to improve</w:t>
      </w:r>
      <w:r w:rsidRPr="006D0CE1">
        <w:t xml:space="preserve"> </w:t>
      </w:r>
      <w:r>
        <w:t>enrolment of</w:t>
      </w:r>
      <w:r w:rsidR="00BF2C95">
        <w:t xml:space="preserve"> </w:t>
      </w:r>
      <w:r w:rsidRPr="00023E64">
        <w:t xml:space="preserve">eligible </w:t>
      </w:r>
      <w:r>
        <w:t>parents with children aged 0-4 years onto</w:t>
      </w:r>
      <w:r w:rsidRPr="006D0CE1">
        <w:t xml:space="preserve"> the Healthy Start scheme</w:t>
      </w:r>
      <w:r>
        <w:t xml:space="preserve"> to receive </w:t>
      </w:r>
      <w:r w:rsidRPr="00023E64">
        <w:t>vitamin supplements (folic acid, vitamins C</w:t>
      </w:r>
      <w:r>
        <w:t>/</w:t>
      </w:r>
      <w:r w:rsidRPr="00023E64">
        <w:t>D</w:t>
      </w:r>
      <w:r>
        <w:t>)</w:t>
      </w:r>
      <w:r w:rsidRPr="00B3651E">
        <w:rPr>
          <w:vertAlign w:val="superscript"/>
        </w:rPr>
        <w:fldChar w:fldCharType="begin"/>
      </w:r>
      <w:r>
        <w:rPr>
          <w:vertAlign w:val="superscript"/>
        </w:rPr>
        <w:instrText xml:space="preserve"> ADDIN EN.CITE &lt;EndNote&gt;&lt;Cite&gt;&lt;Author&gt;National Institute for Health and Social Care Excellence&lt;/Author&gt;&lt;Year&gt;2020&lt;/Year&gt;&lt;RecNum&gt;4710&lt;/RecNum&gt;&lt;DisplayText&gt;(69)&lt;/DisplayText&gt;&lt;record&gt;&lt;rec-number&gt;4710&lt;/rec-number&gt;&lt;foreign-keys&gt;&lt;key app="EN" db-id="rarddvt55v9a26e0pdcxvavzdvedt2vd0xtd" timestamp="1620972892"&gt;4710&lt;/key&gt;&lt;/foreign-keys&gt;&lt;ref-type name="Report"&gt;27&lt;/ref-type&gt;&lt;contributors&gt;&lt;authors&gt;&lt;author&gt;National Institute for Health and Social Care Excellence,&lt;/author&gt;&lt;/authors&gt;&lt;/contributors&gt;&lt;titles&gt;&lt;title&gt;Strategy, policy and commissioning for maternal and child nutrition&lt;/title&gt;&lt;/titles&gt;&lt;dates&gt;&lt;year&gt;2020&lt;/year&gt;&lt;/dates&gt;&lt;urls&gt;&lt;related-urls&gt;&lt;url&gt;https://pathways.nice.org.uk/pathways/maternal-and-child-nutrition#path=view%3A/pathways/maternal-and-child-nutrition/strategy-policy-and-commissioning-for-maternal-and-child-nutrition.xml&amp;amp;content=view-index&lt;/url&gt;&lt;/related-urls&gt;&lt;/urls&gt;&lt;/record&gt;&lt;/Cite&gt;&lt;/EndNote&gt;</w:instrText>
      </w:r>
      <w:r w:rsidRPr="00B3651E">
        <w:rPr>
          <w:vertAlign w:val="superscript"/>
        </w:rPr>
        <w:fldChar w:fldCharType="separate"/>
      </w:r>
      <w:r>
        <w:rPr>
          <w:noProof/>
          <w:vertAlign w:val="superscript"/>
        </w:rPr>
        <w:t>(69)</w:t>
      </w:r>
      <w:r w:rsidRPr="00B3651E">
        <w:rPr>
          <w:vertAlign w:val="superscript"/>
        </w:rPr>
        <w:fldChar w:fldCharType="end"/>
      </w:r>
      <w:r>
        <w:t>.</w:t>
      </w:r>
      <w:r w:rsidRPr="00023E64">
        <w:t xml:space="preserve"> </w:t>
      </w:r>
      <w:r>
        <w:t xml:space="preserve">Non-health organisations such as local authorities and the third sector could also contribute to this agenda </w:t>
      </w:r>
      <w:proofErr w:type="gramStart"/>
      <w:r>
        <w:t>by  providing</w:t>
      </w:r>
      <w:proofErr w:type="gramEnd"/>
      <w:r>
        <w:t xml:space="preserve"> community programmes to support family-wide nutrition, especially between pregnancies</w:t>
      </w:r>
      <w:r w:rsidRPr="008846ED">
        <w:rPr>
          <w:vertAlign w:val="superscript"/>
        </w:rPr>
        <w:fldChar w:fldCharType="begin">
          <w:fldData xml:space="preserve">PEVuZE5vdGU+PENpdGU+PEF1dGhvcj5OYXRpb25hbCBJbnN0aXR1dGUgZm9yIEhlYWx0aCBhbmQg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</w:fldData>
        </w:fldChar>
      </w:r>
      <w:r>
        <w:rPr>
          <w:vertAlign w:val="superscript"/>
        </w:rPr>
        <w:instrText xml:space="preserve"> ADDIN EN.CITE </w:instrText>
      </w:r>
      <w:r>
        <w:rPr>
          <w:vertAlign w:val="superscript"/>
        </w:rPr>
        <w:fldChar w:fldCharType="begin">
          <w:fldData xml:space="preserve">PEVuZE5vdGU+PENpdGU+PEF1dGhvcj5OYXRpb25hbCBJbnN0aXR1dGUgZm9yIEhlYWx0aCBhbmQg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</w:fldData>
        </w:fldChar>
      </w:r>
      <w:r>
        <w:rPr>
          <w:vertAlign w:val="superscript"/>
        </w:rPr>
        <w:instrText xml:space="preserve"> ADDIN EN.CITE.DATA </w:instrText>
      </w:r>
      <w:r>
        <w:rPr>
          <w:vertAlign w:val="superscript"/>
        </w:rPr>
      </w:r>
      <w:r>
        <w:rPr>
          <w:vertAlign w:val="superscript"/>
        </w:rPr>
        <w:fldChar w:fldCharType="end"/>
      </w:r>
      <w:r w:rsidRPr="008846ED">
        <w:rPr>
          <w:vertAlign w:val="superscript"/>
        </w:rPr>
      </w:r>
      <w:r w:rsidRPr="008846ED">
        <w:rPr>
          <w:vertAlign w:val="superscript"/>
        </w:rPr>
        <w:fldChar w:fldCharType="separate"/>
      </w:r>
      <w:r>
        <w:rPr>
          <w:noProof/>
          <w:vertAlign w:val="superscript"/>
        </w:rPr>
        <w:t>(68, 72, 76, 79, 80, 90, 94)</w:t>
      </w:r>
      <w:r w:rsidRPr="008846ED">
        <w:rPr>
          <w:vertAlign w:val="superscript"/>
        </w:rPr>
        <w:fldChar w:fldCharType="end"/>
      </w:r>
      <w:r>
        <w:t xml:space="preserve">. Those in the food production and consumption industries and </w:t>
      </w:r>
      <w:proofErr w:type="gramStart"/>
      <w:r>
        <w:t>policy-makers</w:t>
      </w:r>
      <w:proofErr w:type="gramEnd"/>
      <w:r>
        <w:t xml:space="preserve"> should engage in ways to create healthier food and an overall healthy environment</w:t>
      </w:r>
      <w:r w:rsidRPr="003A1053">
        <w:rPr>
          <w:vertAlign w:val="superscript"/>
        </w:rPr>
        <w:fldChar w:fldCharType="begin">
          <w:fldData xml:space="preserve">PEVuZE5vdGU+PENpdGU+PEF1dGhvcj5OYXRpb25hbCBJbnN0aXR1dGUgZm9yIEhlYWx0aCBhbmQg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</w:fldData>
        </w:fldChar>
      </w:r>
      <w:r>
        <w:rPr>
          <w:vertAlign w:val="superscript"/>
        </w:rPr>
        <w:instrText xml:space="preserve"> ADDIN EN.CITE </w:instrText>
      </w:r>
      <w:r>
        <w:rPr>
          <w:vertAlign w:val="superscript"/>
        </w:rPr>
        <w:fldChar w:fldCharType="begin">
          <w:fldData xml:space="preserve">PEVuZE5vdGU+PENpdGU+PEF1dGhvcj5OYXRpb25hbCBJbnN0aXR1dGUgZm9yIEhlYWx0aCBhbmQg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</w:fldData>
        </w:fldChar>
      </w:r>
      <w:r>
        <w:rPr>
          <w:vertAlign w:val="superscript"/>
        </w:rPr>
        <w:instrText xml:space="preserve"> ADDIN EN.CITE.DATA </w:instrText>
      </w:r>
      <w:r>
        <w:rPr>
          <w:vertAlign w:val="superscript"/>
        </w:rPr>
      </w:r>
      <w:r>
        <w:rPr>
          <w:vertAlign w:val="superscript"/>
        </w:rPr>
        <w:fldChar w:fldCharType="end"/>
      </w:r>
      <w:r w:rsidRPr="003A1053">
        <w:rPr>
          <w:vertAlign w:val="superscript"/>
        </w:rPr>
      </w:r>
      <w:r w:rsidRPr="003A1053">
        <w:rPr>
          <w:vertAlign w:val="superscript"/>
        </w:rPr>
        <w:fldChar w:fldCharType="separate"/>
      </w:r>
      <w:r>
        <w:rPr>
          <w:noProof/>
          <w:vertAlign w:val="superscript"/>
        </w:rPr>
        <w:t>(69, 76, 105)</w:t>
      </w:r>
      <w:r w:rsidRPr="003A1053">
        <w:rPr>
          <w:vertAlign w:val="superscript"/>
        </w:rPr>
        <w:fldChar w:fldCharType="end"/>
      </w:r>
      <w:r>
        <w:t>.</w:t>
      </w:r>
    </w:p>
    <w:p w14:paraId="296D1F7A" w14:textId="12022623" w:rsidR="00655221" w:rsidRDefault="00655221" w:rsidP="001F3274">
      <w:pPr>
        <w:pStyle w:val="ListParagraph"/>
        <w:keepNext/>
        <w:spacing w:line="480" w:lineRule="auto"/>
        <w:ind w:left="0"/>
        <w:rPr>
          <w:b/>
          <w:bCs/>
        </w:rPr>
      </w:pPr>
      <w:r w:rsidRPr="00655221">
        <w:rPr>
          <w:b/>
          <w:bCs/>
        </w:rPr>
        <w:t>Strengths and limitations</w:t>
      </w:r>
    </w:p>
    <w:p w14:paraId="5F169A32" w14:textId="6FE774B4" w:rsidR="009027F2" w:rsidRPr="002D2CDC" w:rsidRDefault="00524B43" w:rsidP="000D3CA0">
      <w:pPr>
        <w:pStyle w:val="ListParagraph"/>
        <w:spacing w:line="480" w:lineRule="auto"/>
        <w:ind w:left="0"/>
        <w:rPr>
          <w:rFonts w:asciiTheme="majorHAnsi" w:eastAsiaTheme="majorEastAsia" w:hAnsiTheme="majorHAnsi" w:cstheme="majorBidi"/>
          <w:b/>
          <w:bCs/>
          <w:szCs w:val="32"/>
        </w:rPr>
      </w:pPr>
      <w:r>
        <w:t xml:space="preserve">This is a substantial </w:t>
      </w:r>
      <w:r w:rsidR="008F3074">
        <w:t xml:space="preserve">scoping </w:t>
      </w:r>
      <w:r w:rsidRPr="00524B43">
        <w:t xml:space="preserve">review </w:t>
      </w:r>
      <w:r>
        <w:t xml:space="preserve">of </w:t>
      </w:r>
      <w:r w:rsidR="00DB4C22">
        <w:t xml:space="preserve">international </w:t>
      </w:r>
      <w:r w:rsidR="008F3074">
        <w:t xml:space="preserve">published and grey </w:t>
      </w:r>
      <w:r>
        <w:t>literature</w:t>
      </w:r>
      <w:r w:rsidR="002D4ED0">
        <w:t xml:space="preserve"> </w:t>
      </w:r>
      <w:r w:rsidR="00B7682B">
        <w:t xml:space="preserve">with the UK </w:t>
      </w:r>
      <w:r w:rsidR="00C57FFD">
        <w:t>as a case study</w:t>
      </w:r>
      <w:r w:rsidR="00B7682B">
        <w:t xml:space="preserve"> </w:t>
      </w:r>
      <w:r w:rsidR="00DB4C22">
        <w:t xml:space="preserve">within the </w:t>
      </w:r>
      <w:proofErr w:type="spellStart"/>
      <w:r w:rsidR="00DB4C22">
        <w:t>interconception</w:t>
      </w:r>
      <w:proofErr w:type="spellEnd"/>
      <w:r w:rsidR="00DB4C22">
        <w:t xml:space="preserve"> and postpartum period. </w:t>
      </w:r>
      <w:r w:rsidR="00D45292">
        <w:t>Quality assessment was conducted using a validated tool</w:t>
      </w:r>
      <w:r w:rsidR="0057649E" w:rsidRPr="00212687">
        <w:rPr>
          <w:vertAlign w:val="superscript"/>
        </w:rPr>
        <w:fldChar w:fldCharType="begin"/>
      </w:r>
      <w:r w:rsidR="00CC0E9C">
        <w:rPr>
          <w:vertAlign w:val="superscript"/>
        </w:rPr>
        <w:instrText xml:space="preserve"> ADDIN EN.CITE &lt;EndNote&gt;&lt;Cite&gt;&lt;Author&gt;Arksey&lt;/Author&gt;&lt;Year&gt;2005&lt;/Year&gt;&lt;RecNum&gt;380&lt;/RecNum&gt;&lt;DisplayText&gt;(19)&lt;/DisplayText&gt;&lt;record&gt;&lt;rec-number&gt;380&lt;/rec-number&gt;&lt;foreign-keys&gt;&lt;key app="EN" db-id="sfa92vvzdwrstpexsw9vxt9x0dzf22dad59z" timestamp="1561455886"&gt;380&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lt;/isbn&gt;&lt;urls&gt;&lt;/urls&gt;&lt;/record&gt;&lt;/Cite&gt;&lt;/EndNote&gt;</w:instrText>
      </w:r>
      <w:r w:rsidR="0057649E" w:rsidRPr="00212687">
        <w:rPr>
          <w:vertAlign w:val="superscript"/>
        </w:rPr>
        <w:fldChar w:fldCharType="separate"/>
      </w:r>
      <w:r w:rsidR="00CC0E9C">
        <w:rPr>
          <w:noProof/>
          <w:vertAlign w:val="superscript"/>
        </w:rPr>
        <w:t>(19)</w:t>
      </w:r>
      <w:r w:rsidR="0057649E" w:rsidRPr="00212687">
        <w:rPr>
          <w:vertAlign w:val="superscript"/>
        </w:rPr>
        <w:fldChar w:fldCharType="end"/>
      </w:r>
      <w:r w:rsidR="00376EBA">
        <w:t>.</w:t>
      </w:r>
      <w:r w:rsidRPr="00524B43">
        <w:t xml:space="preserve"> </w:t>
      </w:r>
      <w:r w:rsidR="0036445F">
        <w:t>While o</w:t>
      </w:r>
      <w:r w:rsidR="00133EAB">
        <w:t>nly</w:t>
      </w:r>
      <w:r w:rsidR="00946ECF">
        <w:t xml:space="preserve"> </w:t>
      </w:r>
      <w:r w:rsidR="00E20C08">
        <w:t>30%</w:t>
      </w:r>
      <w:r w:rsidR="00E20C08" w:rsidRPr="00524B43">
        <w:t xml:space="preserve"> </w:t>
      </w:r>
      <w:r w:rsidR="00E20C08">
        <w:t xml:space="preserve">of the published </w:t>
      </w:r>
      <w:r w:rsidR="00946ECF">
        <w:t>systematic reviews</w:t>
      </w:r>
      <w:r w:rsidR="00E20C08">
        <w:t xml:space="preserve"> </w:t>
      </w:r>
      <w:r w:rsidRPr="00524B43">
        <w:t xml:space="preserve">were </w:t>
      </w:r>
      <w:r w:rsidR="003D5ED8">
        <w:t xml:space="preserve">double </w:t>
      </w:r>
      <w:r w:rsidR="00BA44B1">
        <w:t xml:space="preserve">screened and </w:t>
      </w:r>
      <w:r w:rsidRPr="00524B43">
        <w:t>extracted by two independent reviewers</w:t>
      </w:r>
      <w:r w:rsidR="00133EAB">
        <w:t xml:space="preserve"> </w:t>
      </w:r>
      <w:r w:rsidR="0036445F">
        <w:t>o</w:t>
      </w:r>
      <w:r w:rsidR="0039555C">
        <w:t xml:space="preserve">verall there was agreement between the two reviewers and discrepancies were resolved through discussion. </w:t>
      </w:r>
      <w:r w:rsidRPr="00524B43">
        <w:t xml:space="preserve"> </w:t>
      </w:r>
      <w:r w:rsidR="003D5ED8">
        <w:t>T</w:t>
      </w:r>
      <w:r w:rsidR="00D45292">
        <w:t xml:space="preserve">he </w:t>
      </w:r>
      <w:r w:rsidR="00F40F59">
        <w:t xml:space="preserve">scoping review </w:t>
      </w:r>
      <w:r w:rsidR="00D45292">
        <w:t xml:space="preserve">provides an updated overview of opportunities to deliver </w:t>
      </w:r>
      <w:proofErr w:type="spellStart"/>
      <w:r w:rsidR="00D45292">
        <w:t>interconception</w:t>
      </w:r>
      <w:proofErr w:type="spellEnd"/>
      <w:r w:rsidR="00D45292">
        <w:t xml:space="preserve"> care. </w:t>
      </w:r>
      <w:r w:rsidR="00D45292">
        <w:rPr>
          <w:rFonts w:cstheme="minorHAnsi"/>
          <w:color w:val="111111"/>
        </w:rPr>
        <w:t xml:space="preserve">Though the primary focus was to develop recommendations specific to the UK setting, the findings can support </w:t>
      </w:r>
      <w:proofErr w:type="spellStart"/>
      <w:r w:rsidR="00D45292">
        <w:rPr>
          <w:rFonts w:cstheme="minorHAnsi"/>
          <w:color w:val="111111"/>
        </w:rPr>
        <w:t>interconception</w:t>
      </w:r>
      <w:proofErr w:type="spellEnd"/>
      <w:r w:rsidR="00D45292">
        <w:rPr>
          <w:rFonts w:cstheme="minorHAnsi"/>
          <w:color w:val="111111"/>
        </w:rPr>
        <w:t xml:space="preserve"> care in other settings too</w:t>
      </w:r>
      <w:r w:rsidR="0061376E">
        <w:rPr>
          <w:rFonts w:cstheme="minorHAnsi"/>
          <w:color w:val="111111"/>
        </w:rPr>
        <w:t xml:space="preserve"> such as other high-income countries</w:t>
      </w:r>
      <w:r w:rsidR="00125E84">
        <w:rPr>
          <w:rFonts w:cstheme="minorHAnsi"/>
          <w:color w:val="111111"/>
        </w:rPr>
        <w:t xml:space="preserve"> that this review draws evidence </w:t>
      </w:r>
      <w:proofErr w:type="gramStart"/>
      <w:r w:rsidR="00125E84">
        <w:rPr>
          <w:rFonts w:cstheme="minorHAnsi"/>
          <w:color w:val="111111"/>
        </w:rPr>
        <w:t>from</w:t>
      </w:r>
      <w:r w:rsidR="0061376E">
        <w:rPr>
          <w:rFonts w:cstheme="minorHAnsi"/>
          <w:color w:val="111111"/>
        </w:rPr>
        <w:t xml:space="preserve"> </w:t>
      </w:r>
      <w:r w:rsidR="00D45292">
        <w:rPr>
          <w:rFonts w:cstheme="minorHAnsi"/>
          <w:color w:val="111111"/>
        </w:rPr>
        <w:t xml:space="preserve"> </w:t>
      </w:r>
      <w:r w:rsidR="00AA40A3">
        <w:rPr>
          <w:rFonts w:cstheme="minorHAnsi"/>
          <w:color w:val="111111"/>
        </w:rPr>
        <w:t>A</w:t>
      </w:r>
      <w:proofErr w:type="gramEnd"/>
      <w:r w:rsidR="00AA40A3">
        <w:rPr>
          <w:rFonts w:cstheme="minorHAnsi"/>
          <w:color w:val="111111"/>
        </w:rPr>
        <w:t xml:space="preserve"> limitation of our analysis is that</w:t>
      </w:r>
      <w:r w:rsidR="00D45292">
        <w:rPr>
          <w:rFonts w:cstheme="minorHAnsi"/>
          <w:color w:val="111111"/>
        </w:rPr>
        <w:t xml:space="preserve"> specific recommendations for </w:t>
      </w:r>
      <w:r w:rsidR="00A35922">
        <w:rPr>
          <w:rFonts w:cstheme="minorHAnsi"/>
          <w:color w:val="111111"/>
        </w:rPr>
        <w:t>countries in the global south</w:t>
      </w:r>
      <w:r w:rsidR="00D45292">
        <w:rPr>
          <w:rFonts w:cstheme="minorHAnsi"/>
          <w:color w:val="111111"/>
        </w:rPr>
        <w:t xml:space="preserve"> would require a separate review considering the differences in dietary patterns, </w:t>
      </w:r>
      <w:r w:rsidR="00515E2E">
        <w:rPr>
          <w:rFonts w:cstheme="minorHAnsi"/>
          <w:color w:val="111111"/>
        </w:rPr>
        <w:t xml:space="preserve">the </w:t>
      </w:r>
      <w:r w:rsidR="00BF2C95">
        <w:rPr>
          <w:rFonts w:cstheme="minorHAnsi"/>
          <w:color w:val="111111"/>
        </w:rPr>
        <w:t>triple</w:t>
      </w:r>
      <w:r w:rsidR="00D45292">
        <w:rPr>
          <w:rFonts w:cstheme="minorHAnsi"/>
          <w:color w:val="111111"/>
        </w:rPr>
        <w:t xml:space="preserve"> burden of malnutrition and other risk factors for NCDs. </w:t>
      </w:r>
      <w:r w:rsidR="00D45292">
        <w:t xml:space="preserve">Being a scoping review, and due to heterogeneity in outcomes considered, a meta-synthesis could not be performed. </w:t>
      </w:r>
    </w:p>
    <w:p w14:paraId="6AB1EB43" w14:textId="77777777" w:rsidR="009027F2" w:rsidRPr="00D659AD" w:rsidRDefault="009027F2" w:rsidP="009027F2">
      <w:pPr>
        <w:contextualSpacing/>
        <w:rPr>
          <w:rFonts w:ascii="Calibri" w:eastAsia="Calibri" w:hAnsi="Calibri" w:cs="Times New Roman"/>
          <w:b/>
          <w:bCs/>
        </w:rPr>
      </w:pPr>
      <w:bookmarkStart w:id="3" w:name="_Hlk102748816"/>
      <w:r w:rsidRPr="00D659AD">
        <w:rPr>
          <w:rFonts w:ascii="Calibri" w:eastAsia="Calibri" w:hAnsi="Calibri" w:cs="Times New Roman"/>
          <w:b/>
          <w:bCs/>
        </w:rPr>
        <w:lastRenderedPageBreak/>
        <w:t>Conclusion</w:t>
      </w:r>
    </w:p>
    <w:p w14:paraId="5E44801B" w14:textId="5A773B5A" w:rsidR="009027F2" w:rsidRDefault="009027F2" w:rsidP="009027F2">
      <w:pPr>
        <w:pStyle w:val="ListParagraph"/>
        <w:spacing w:line="480" w:lineRule="auto"/>
        <w:ind w:left="0"/>
        <w:rPr>
          <w:rFonts w:ascii="Calibri" w:eastAsia="Calibri" w:hAnsi="Calibri" w:cs="Times New Roman"/>
        </w:rPr>
      </w:pPr>
      <w:r w:rsidRPr="00D659AD">
        <w:rPr>
          <w:rFonts w:ascii="Calibri" w:eastAsia="Calibri" w:hAnsi="Calibri" w:cs="Times New Roman"/>
        </w:rPr>
        <w:t>Although there is limited evidence of the effectiveness of intervening in</w:t>
      </w:r>
      <w:r>
        <w:rPr>
          <w:rFonts w:ascii="Calibri" w:eastAsia="Calibri" w:hAnsi="Calibri" w:cs="Times New Roman"/>
        </w:rPr>
        <w:t xml:space="preserve"> </w:t>
      </w:r>
      <w:r w:rsidRPr="00D659AD">
        <w:rPr>
          <w:rFonts w:ascii="Calibri" w:eastAsia="Calibri" w:hAnsi="Calibri" w:cs="Times New Roman"/>
        </w:rPr>
        <w:t xml:space="preserve">the </w:t>
      </w:r>
      <w:proofErr w:type="spellStart"/>
      <w:r w:rsidRPr="00D659AD">
        <w:rPr>
          <w:rFonts w:ascii="Calibri" w:eastAsia="Calibri" w:hAnsi="Calibri" w:cs="Times New Roman"/>
        </w:rPr>
        <w:t>interconception</w:t>
      </w:r>
      <w:proofErr w:type="spellEnd"/>
      <w:r w:rsidRPr="00D659AD">
        <w:rPr>
          <w:rFonts w:ascii="Calibri" w:eastAsia="Calibri" w:hAnsi="Calibri" w:cs="Times New Roman"/>
        </w:rPr>
        <w:t xml:space="preserve"> period, evidence from pilot </w:t>
      </w:r>
      <w:proofErr w:type="spellStart"/>
      <w:r w:rsidRPr="00D659AD">
        <w:rPr>
          <w:rFonts w:ascii="Calibri" w:eastAsia="Calibri" w:hAnsi="Calibri" w:cs="Times New Roman"/>
        </w:rPr>
        <w:t>interconception</w:t>
      </w:r>
      <w:proofErr w:type="spellEnd"/>
      <w:r w:rsidRPr="00D659AD">
        <w:rPr>
          <w:rFonts w:ascii="Calibri" w:eastAsia="Calibri" w:hAnsi="Calibri" w:cs="Times New Roman"/>
        </w:rPr>
        <w:t xml:space="preserve"> studies and systematic reviews on intervening in the postpartum period </w:t>
      </w:r>
      <w:r>
        <w:rPr>
          <w:rFonts w:ascii="Calibri" w:eastAsia="Calibri" w:hAnsi="Calibri" w:cs="Times New Roman"/>
        </w:rPr>
        <w:t>provide</w:t>
      </w:r>
      <w:r w:rsidRPr="00D659AD">
        <w:rPr>
          <w:rFonts w:ascii="Calibri" w:eastAsia="Calibri" w:hAnsi="Calibri" w:cs="Times New Roman"/>
        </w:rPr>
        <w:t xml:space="preserve"> a starting point </w:t>
      </w:r>
      <w:r>
        <w:rPr>
          <w:rFonts w:ascii="Calibri" w:eastAsia="Calibri" w:hAnsi="Calibri" w:cs="Times New Roman"/>
        </w:rPr>
        <w:t>for</w:t>
      </w:r>
      <w:r w:rsidRPr="00D659AD">
        <w:rPr>
          <w:rFonts w:ascii="Calibri" w:eastAsia="Calibri" w:hAnsi="Calibri" w:cs="Times New Roman"/>
        </w:rPr>
        <w:t xml:space="preserve"> develop</w:t>
      </w:r>
      <w:r>
        <w:rPr>
          <w:rFonts w:ascii="Calibri" w:eastAsia="Calibri" w:hAnsi="Calibri" w:cs="Times New Roman"/>
        </w:rPr>
        <w:t>ing</w:t>
      </w:r>
      <w:r w:rsidRPr="00D659AD">
        <w:rPr>
          <w:rFonts w:ascii="Calibri" w:eastAsia="Calibri" w:hAnsi="Calibri" w:cs="Times New Roman"/>
        </w:rPr>
        <w:t xml:space="preserve"> future effective interventions and guidelines to improve maternal and child health. Intervening in the </w:t>
      </w:r>
      <w:proofErr w:type="spellStart"/>
      <w:r w:rsidRPr="00D659AD">
        <w:rPr>
          <w:rFonts w:ascii="Calibri" w:eastAsia="Calibri" w:hAnsi="Calibri" w:cs="Times New Roman"/>
        </w:rPr>
        <w:t>interconception</w:t>
      </w:r>
      <w:proofErr w:type="spellEnd"/>
      <w:r w:rsidRPr="00D659AD">
        <w:rPr>
          <w:rFonts w:ascii="Calibri" w:eastAsia="Calibri" w:hAnsi="Calibri" w:cs="Times New Roman"/>
        </w:rPr>
        <w:t xml:space="preserve"> period </w:t>
      </w:r>
      <w:r>
        <w:rPr>
          <w:rFonts w:ascii="Calibri" w:eastAsia="Calibri" w:hAnsi="Calibri" w:cs="Times New Roman"/>
        </w:rPr>
        <w:t xml:space="preserve">potentially </w:t>
      </w:r>
      <w:r w:rsidRPr="00D659AD">
        <w:rPr>
          <w:rFonts w:ascii="Calibri" w:eastAsia="Calibri" w:hAnsi="Calibri" w:cs="Times New Roman"/>
        </w:rPr>
        <w:t>offers a crucial opportunity to intervene to reduce possible long-term effects of suboptimal nutrition on the parent, their child, and in a future pregnancy. Clinical stakeholders can contribute to this agenda through routine appointments</w:t>
      </w:r>
      <w:r>
        <w:rPr>
          <w:rFonts w:ascii="Calibri" w:eastAsia="Calibri" w:hAnsi="Calibri" w:cs="Times New Roman"/>
        </w:rPr>
        <w:t xml:space="preserve">, </w:t>
      </w:r>
      <w:r w:rsidRPr="00D659AD">
        <w:rPr>
          <w:rFonts w:ascii="Calibri" w:eastAsia="Calibri" w:hAnsi="Calibri" w:cs="Times New Roman"/>
        </w:rPr>
        <w:t xml:space="preserve">conducting risk assessments, and by being trained to use empowering behaviour change communication skills.  Investment by </w:t>
      </w:r>
      <w:r w:rsidRPr="00D659AD">
        <w:rPr>
          <w:rFonts w:ascii="Calibri" w:eastAsia="Calibri" w:hAnsi="Calibri" w:cs="Calibri"/>
          <w:color w:val="111111"/>
        </w:rPr>
        <w:t>UK public health organisations and government agencies</w:t>
      </w:r>
      <w:r w:rsidRPr="00D659AD">
        <w:rPr>
          <w:rFonts w:ascii="Calibri" w:eastAsia="Calibri" w:hAnsi="Calibri" w:cs="Times New Roman"/>
        </w:rPr>
        <w:t xml:space="preserve"> in </w:t>
      </w:r>
      <w:r>
        <w:rPr>
          <w:rFonts w:ascii="Calibri" w:eastAsia="Calibri" w:hAnsi="Calibri" w:cs="Times New Roman"/>
        </w:rPr>
        <w:t xml:space="preserve">determining </w:t>
      </w:r>
      <w:r w:rsidRPr="00D659AD">
        <w:rPr>
          <w:rFonts w:ascii="Calibri" w:eastAsia="Calibri" w:hAnsi="Calibri" w:cs="Times New Roman"/>
        </w:rPr>
        <w:t xml:space="preserve">the value of intervening in the </w:t>
      </w:r>
      <w:proofErr w:type="spellStart"/>
      <w:r w:rsidRPr="00D659AD">
        <w:rPr>
          <w:rFonts w:ascii="Calibri" w:eastAsia="Calibri" w:hAnsi="Calibri" w:cs="Times New Roman"/>
        </w:rPr>
        <w:t>interconception</w:t>
      </w:r>
      <w:proofErr w:type="spellEnd"/>
      <w:r w:rsidRPr="00D659AD">
        <w:rPr>
          <w:rFonts w:ascii="Calibri" w:eastAsia="Calibri" w:hAnsi="Calibri" w:cs="Times New Roman"/>
        </w:rPr>
        <w:t xml:space="preserve"> period is need</w:t>
      </w:r>
      <w:r>
        <w:rPr>
          <w:rFonts w:ascii="Calibri" w:eastAsia="Calibri" w:hAnsi="Calibri" w:cs="Times New Roman"/>
        </w:rPr>
        <w:t xml:space="preserve">ed; if found to be effective further investment will be needed </w:t>
      </w:r>
      <w:proofErr w:type="spellStart"/>
      <w:r>
        <w:rPr>
          <w:rFonts w:ascii="Calibri" w:eastAsia="Calibri" w:hAnsi="Calibri" w:cs="Times New Roman"/>
        </w:rPr>
        <w:t>in</w:t>
      </w:r>
      <w:r w:rsidRPr="00D659AD">
        <w:rPr>
          <w:rFonts w:ascii="Calibri" w:eastAsia="Calibri" w:hAnsi="Calibri" w:cs="Calibri"/>
          <w:color w:val="111111"/>
        </w:rPr>
        <w:t>guideline</w:t>
      </w:r>
      <w:proofErr w:type="spellEnd"/>
      <w:r w:rsidRPr="00D659AD">
        <w:rPr>
          <w:rFonts w:ascii="Calibri" w:eastAsia="Calibri" w:hAnsi="Calibri" w:cs="Calibri"/>
          <w:color w:val="111111"/>
        </w:rPr>
        <w:t xml:space="preserve"> develop</w:t>
      </w:r>
      <w:r>
        <w:rPr>
          <w:rFonts w:ascii="Calibri" w:eastAsia="Calibri" w:hAnsi="Calibri" w:cs="Calibri"/>
          <w:color w:val="111111"/>
        </w:rPr>
        <w:t>ment</w:t>
      </w:r>
      <w:r w:rsidRPr="00D659AD">
        <w:rPr>
          <w:rFonts w:ascii="Calibri" w:eastAsia="Calibri" w:hAnsi="Calibri" w:cs="Calibri"/>
          <w:color w:val="111111"/>
        </w:rPr>
        <w:t xml:space="preserve"> and translation of guidelines into clinical and community-led practice. </w:t>
      </w:r>
      <w:r w:rsidRPr="00D659AD">
        <w:rPr>
          <w:rFonts w:ascii="Calibri" w:eastAsia="Calibri" w:hAnsi="Calibri" w:cs="Times New Roman"/>
        </w:rPr>
        <w:t xml:space="preserve">This scoping review, using the UK as an example, provides recommendations for healthcare systems to harness opportunities available in the </w:t>
      </w:r>
      <w:proofErr w:type="spellStart"/>
      <w:r w:rsidRPr="00D659AD">
        <w:rPr>
          <w:rFonts w:ascii="Calibri" w:eastAsia="Calibri" w:hAnsi="Calibri" w:cs="Times New Roman"/>
        </w:rPr>
        <w:t>interconception</w:t>
      </w:r>
      <w:proofErr w:type="spellEnd"/>
      <w:r w:rsidRPr="00D659AD">
        <w:rPr>
          <w:rFonts w:ascii="Calibri" w:eastAsia="Calibri" w:hAnsi="Calibri" w:cs="Times New Roman"/>
        </w:rPr>
        <w:t xml:space="preserve"> period to improve life-course health for parents and the next generation</w:t>
      </w:r>
      <w:bookmarkEnd w:id="3"/>
      <w:r>
        <w:rPr>
          <w:rFonts w:ascii="Calibri" w:eastAsia="Calibri" w:hAnsi="Calibri" w:cs="Times New Roman"/>
        </w:rPr>
        <w:t xml:space="preserve">. </w:t>
      </w:r>
    </w:p>
    <w:p w14:paraId="7CCC8147" w14:textId="77777777" w:rsidR="00BF2C95" w:rsidRDefault="00BF2C95" w:rsidP="000D3CA0">
      <w:pPr>
        <w:pStyle w:val="ListParagraph"/>
        <w:spacing w:line="480" w:lineRule="auto"/>
        <w:ind w:left="0"/>
        <w:sectPr w:rsidR="00BF2C95" w:rsidSect="00E67E6F">
          <w:pgSz w:w="11906" w:h="16838"/>
          <w:pgMar w:top="851" w:right="1440" w:bottom="1440" w:left="1440" w:header="708" w:footer="708" w:gutter="0"/>
          <w:lnNumType w:countBy="1" w:restart="continuous"/>
          <w:cols w:space="708"/>
          <w:docGrid w:linePitch="360"/>
        </w:sectPr>
      </w:pPr>
    </w:p>
    <w:p w14:paraId="576DD586" w14:textId="77777777" w:rsidR="00E7548F" w:rsidRPr="006278B9" w:rsidRDefault="00E7548F" w:rsidP="00E7548F">
      <w:pPr>
        <w:spacing w:line="480" w:lineRule="auto"/>
        <w:rPr>
          <w:b/>
          <w:bCs/>
        </w:rPr>
      </w:pPr>
      <w:r w:rsidRPr="006278B9">
        <w:rPr>
          <w:b/>
          <w:bCs/>
        </w:rPr>
        <w:lastRenderedPageBreak/>
        <w:t>References</w:t>
      </w:r>
    </w:p>
    <w:bookmarkStart w:id="4" w:name="_Hlk101376441"/>
    <w:p w14:paraId="48F6BA5A" w14:textId="77777777" w:rsidR="00A06CB3" w:rsidRPr="00B93B16" w:rsidRDefault="00E7548F" w:rsidP="00A06CB3">
      <w:pPr>
        <w:pStyle w:val="EndNoteBibliography"/>
        <w:spacing w:after="0"/>
      </w:pPr>
      <w:r>
        <w:fldChar w:fldCharType="begin"/>
      </w:r>
      <w:r>
        <w:instrText xml:space="preserve"> ADDIN EN.REFLIST </w:instrText>
      </w:r>
      <w:r>
        <w:fldChar w:fldCharType="separate"/>
      </w:r>
      <w:r w:rsidR="00A06CB3" w:rsidRPr="00B93B16">
        <w:t>1.</w:t>
      </w:r>
      <w:r w:rsidR="00A06CB3" w:rsidRPr="00B93B16">
        <w:tab/>
      </w:r>
      <w:r w:rsidR="00A06CB3" w:rsidRPr="00542316">
        <w:t xml:space="preserve">Jacob CM, Newell M-L, Hanson M. Narrative review of reviews of preconceptional interventions to prevent increased risk of obesity and non-communicable diseases in children. </w:t>
      </w:r>
      <w:r w:rsidR="00A06CB3" w:rsidRPr="0040782C">
        <w:rPr>
          <w:i/>
          <w:iCs/>
        </w:rPr>
        <w:t>Obesity Reviews</w:t>
      </w:r>
      <w:r w:rsidR="00A06CB3" w:rsidRPr="00542316">
        <w:t>. 2018.</w:t>
      </w:r>
      <w:r w:rsidR="00A06CB3" w:rsidRPr="00234D93">
        <w:t xml:space="preserve"> </w:t>
      </w:r>
      <w:r w:rsidR="00A06CB3" w:rsidRPr="006203BB">
        <w:t>20:</w:t>
      </w:r>
      <w:r w:rsidR="00A06CB3" w:rsidRPr="00234D93">
        <w:t>5-17</w:t>
      </w:r>
    </w:p>
    <w:p w14:paraId="3C57E430" w14:textId="77777777" w:rsidR="00A06CB3" w:rsidRPr="00B93B16" w:rsidRDefault="00A06CB3" w:rsidP="00A06CB3">
      <w:pPr>
        <w:pStyle w:val="EndNoteBibliography"/>
        <w:spacing w:after="0"/>
      </w:pPr>
      <w:r w:rsidRPr="00B93B16">
        <w:t>2.</w:t>
      </w:r>
      <w:r w:rsidRPr="00B93B16">
        <w:tab/>
      </w:r>
      <w:r w:rsidRPr="00542316">
        <w:t xml:space="preserve">Kew S, Ye C, Hanley AJ, Connelly PW, Sermer M, Zinman B, et al. Cardiometabolic implications of postpartum weight changes in the first year after delivery. </w:t>
      </w:r>
      <w:r w:rsidRPr="00D93543">
        <w:rPr>
          <w:i/>
          <w:iCs/>
        </w:rPr>
        <w:t xml:space="preserve">Diabetes </w:t>
      </w:r>
      <w:r>
        <w:rPr>
          <w:i/>
          <w:iCs/>
        </w:rPr>
        <w:t>C</w:t>
      </w:r>
      <w:r w:rsidRPr="00D93543">
        <w:rPr>
          <w:i/>
          <w:iCs/>
        </w:rPr>
        <w:t>are.</w:t>
      </w:r>
      <w:r w:rsidRPr="00542316">
        <w:t xml:space="preserve"> 2014;37:1998-2006.</w:t>
      </w:r>
    </w:p>
    <w:p w14:paraId="12D9E8F2" w14:textId="77777777" w:rsidR="00A06CB3" w:rsidRPr="00B93B16" w:rsidRDefault="00A06CB3" w:rsidP="00A06CB3">
      <w:pPr>
        <w:pStyle w:val="EndNoteBibliography"/>
        <w:spacing w:after="0"/>
      </w:pPr>
      <w:r w:rsidRPr="00B93B16">
        <w:t>3.</w:t>
      </w:r>
      <w:r w:rsidRPr="00B93B16">
        <w:tab/>
      </w:r>
      <w:r w:rsidRPr="00542316">
        <w:t xml:space="preserve">Voerman E, Santos S, Inskip H, Amiano P, Barros H, Charles M-A, et al. Association of gestational weight gain with adverse maternal and infant outcomes. </w:t>
      </w:r>
      <w:r w:rsidRPr="00D93543">
        <w:rPr>
          <w:i/>
          <w:iCs/>
        </w:rPr>
        <w:t>Jama</w:t>
      </w:r>
      <w:r w:rsidRPr="00542316">
        <w:t>. 2019;</w:t>
      </w:r>
      <w:r w:rsidRPr="00EE0397">
        <w:t>321</w:t>
      </w:r>
      <w:r w:rsidRPr="00542316">
        <w:t>:1702-15.</w:t>
      </w:r>
    </w:p>
    <w:p w14:paraId="4CCA47C8" w14:textId="77777777" w:rsidR="00A06CB3" w:rsidRPr="00B93B16" w:rsidRDefault="00A06CB3" w:rsidP="00A06CB3">
      <w:pPr>
        <w:pStyle w:val="EndNoteBibliography"/>
        <w:spacing w:after="0"/>
      </w:pPr>
      <w:r w:rsidRPr="00B93B16">
        <w:t>4.</w:t>
      </w:r>
      <w:r w:rsidRPr="00B93B16">
        <w:tab/>
      </w:r>
      <w:r w:rsidRPr="00542316">
        <w:t xml:space="preserve">Ziauddeen N, Wilding S, Roderick PJ, Macklon NS, Alwan NA. Is maternal weight gain between pregnancies associated with risk of large-for-gestational age birth? Analysis of a UK population-based cohort. </w:t>
      </w:r>
      <w:r w:rsidRPr="00EE0397">
        <w:rPr>
          <w:i/>
          <w:iCs/>
        </w:rPr>
        <w:t xml:space="preserve">BMJ </w:t>
      </w:r>
      <w:r>
        <w:rPr>
          <w:i/>
          <w:iCs/>
        </w:rPr>
        <w:t>O</w:t>
      </w:r>
      <w:r w:rsidRPr="00EE0397">
        <w:rPr>
          <w:i/>
          <w:iCs/>
        </w:rPr>
        <w:t>pen</w:t>
      </w:r>
      <w:r w:rsidRPr="00542316">
        <w:t>. 2019;9:e026220.</w:t>
      </w:r>
    </w:p>
    <w:p w14:paraId="0730A285" w14:textId="77777777" w:rsidR="00A06CB3" w:rsidRPr="00B93B16" w:rsidRDefault="00A06CB3" w:rsidP="00A06CB3">
      <w:pPr>
        <w:pStyle w:val="EndNoteBibliography"/>
        <w:spacing w:after="0"/>
      </w:pPr>
      <w:r w:rsidRPr="00B93B16">
        <w:t>5.</w:t>
      </w:r>
      <w:r w:rsidRPr="00B93B16">
        <w:tab/>
      </w:r>
      <w:r w:rsidRPr="00542316">
        <w:t xml:space="preserve">Jain AP, Gavard JA, Rice JJ, Catanzaro RB, Artal R, Hopkins SA. The impact of interpregnancy weight change on birthweight in obese women. </w:t>
      </w:r>
      <w:r w:rsidRPr="00EE0397">
        <w:rPr>
          <w:i/>
          <w:iCs/>
        </w:rPr>
        <w:t xml:space="preserve">American </w:t>
      </w:r>
      <w:r>
        <w:rPr>
          <w:i/>
          <w:iCs/>
        </w:rPr>
        <w:t>J</w:t>
      </w:r>
      <w:r w:rsidRPr="00EE0397">
        <w:rPr>
          <w:i/>
          <w:iCs/>
        </w:rPr>
        <w:t xml:space="preserve"> </w:t>
      </w:r>
      <w:r>
        <w:rPr>
          <w:i/>
          <w:iCs/>
        </w:rPr>
        <w:t>O</w:t>
      </w:r>
      <w:r w:rsidRPr="00EE0397">
        <w:rPr>
          <w:i/>
          <w:iCs/>
        </w:rPr>
        <w:t xml:space="preserve">bs and </w:t>
      </w:r>
      <w:r>
        <w:rPr>
          <w:i/>
          <w:iCs/>
        </w:rPr>
        <w:t>G</w:t>
      </w:r>
      <w:r w:rsidRPr="00EE0397">
        <w:rPr>
          <w:i/>
          <w:iCs/>
        </w:rPr>
        <w:t>yne.</w:t>
      </w:r>
      <w:r w:rsidRPr="00542316">
        <w:t xml:space="preserve"> 2013;208:e1-. e7.</w:t>
      </w:r>
    </w:p>
    <w:p w14:paraId="6FD77A24" w14:textId="77777777" w:rsidR="00A06CB3" w:rsidRPr="00B93B16" w:rsidRDefault="00A06CB3" w:rsidP="00A06CB3">
      <w:pPr>
        <w:pStyle w:val="EndNoteBibliography"/>
        <w:spacing w:after="0"/>
      </w:pPr>
      <w:r w:rsidRPr="00B93B16">
        <w:t>6.</w:t>
      </w:r>
      <w:r w:rsidRPr="00B93B16">
        <w:tab/>
      </w:r>
      <w:r w:rsidRPr="00542316">
        <w:t xml:space="preserve">Bogaerts A, Van den Bergh BR, Ameye L, Witters I, Martens E, Timmerman D, et al. Interpregnancy weight change and risk for adverse perinatal outcome. </w:t>
      </w:r>
      <w:r w:rsidRPr="00EE0397">
        <w:rPr>
          <w:i/>
          <w:iCs/>
        </w:rPr>
        <w:t>Obs &amp; Gyne</w:t>
      </w:r>
      <w:r w:rsidRPr="00542316">
        <w:t>. 2013;122:999-1009.</w:t>
      </w:r>
    </w:p>
    <w:p w14:paraId="3875AF44" w14:textId="77777777" w:rsidR="00A06CB3" w:rsidRPr="00B93B16" w:rsidRDefault="00A06CB3" w:rsidP="00A06CB3">
      <w:pPr>
        <w:pStyle w:val="EndNoteBibliography"/>
        <w:spacing w:after="0"/>
      </w:pPr>
      <w:r w:rsidRPr="00B93B16">
        <w:t>7.</w:t>
      </w:r>
      <w:r w:rsidRPr="00B93B16">
        <w:tab/>
      </w:r>
      <w:r w:rsidRPr="00542316">
        <w:t xml:space="preserve">Villamor E, Cnattingius S. Interpregnancy weight change and risk of adverse pregnancy outcomes: a population-based study. </w:t>
      </w:r>
      <w:r w:rsidRPr="00EE0397">
        <w:rPr>
          <w:i/>
          <w:iCs/>
        </w:rPr>
        <w:t>The Lancet</w:t>
      </w:r>
      <w:r w:rsidRPr="00542316">
        <w:t>. 2006;368:1164-70.</w:t>
      </w:r>
    </w:p>
    <w:p w14:paraId="15D184AB" w14:textId="77777777" w:rsidR="00A06CB3" w:rsidRPr="00B93B16" w:rsidRDefault="00A06CB3" w:rsidP="00A06CB3">
      <w:pPr>
        <w:pStyle w:val="EndNoteBibliography"/>
        <w:spacing w:after="0"/>
      </w:pPr>
      <w:r w:rsidRPr="00B93B16">
        <w:t>8.</w:t>
      </w:r>
      <w:r w:rsidRPr="00B93B16">
        <w:tab/>
      </w:r>
      <w:r w:rsidRPr="00542316">
        <w:t xml:space="preserve">Poston L, Caleyachetty R, Cnattingius S, Corvalan C, Uauy R, Herring S, et al. Preconceptional and maternal obesity: epidemiology and health consequences. </w:t>
      </w:r>
      <w:r w:rsidRPr="00CC3A2E">
        <w:rPr>
          <w:i/>
          <w:iCs/>
        </w:rPr>
        <w:t xml:space="preserve">The Lancet Diabetes &amp; Endocrinology. </w:t>
      </w:r>
      <w:r w:rsidRPr="00542316">
        <w:t>2016;4:1025-36.</w:t>
      </w:r>
    </w:p>
    <w:p w14:paraId="21DB5A1B" w14:textId="77777777" w:rsidR="00A06CB3" w:rsidRPr="00B93B16" w:rsidRDefault="00A06CB3" w:rsidP="00A06CB3">
      <w:pPr>
        <w:pStyle w:val="EndNoteBibliography"/>
        <w:spacing w:after="0"/>
      </w:pPr>
      <w:r w:rsidRPr="00B93B16">
        <w:t>9.</w:t>
      </w:r>
      <w:r w:rsidRPr="00B93B16">
        <w:tab/>
      </w:r>
      <w:r w:rsidRPr="00542316">
        <w:t xml:space="preserve">Barker M, Dombrowski SU, Colbourn T, Fall CHD, Kriznik NM, Lawrence WT, et al. Intervention strategies to improve nutrition and health behaviours before conception. </w:t>
      </w:r>
      <w:r w:rsidRPr="00CC3A2E">
        <w:rPr>
          <w:i/>
          <w:iCs/>
        </w:rPr>
        <w:t xml:space="preserve">Lancet </w:t>
      </w:r>
      <w:r w:rsidRPr="00542316">
        <w:t>2018;391:1853-64.</w:t>
      </w:r>
    </w:p>
    <w:p w14:paraId="771C8A4F" w14:textId="77777777" w:rsidR="00A06CB3" w:rsidRPr="00B93B16" w:rsidRDefault="00A06CB3" w:rsidP="00A06CB3">
      <w:pPr>
        <w:pStyle w:val="EndNoteBibliography"/>
        <w:spacing w:after="0"/>
      </w:pPr>
      <w:r w:rsidRPr="00B93B16">
        <w:t>10.</w:t>
      </w:r>
      <w:r w:rsidRPr="00B93B16">
        <w:tab/>
      </w:r>
      <w:r>
        <w:t xml:space="preserve">Department of </w:t>
      </w:r>
      <w:r w:rsidRPr="00542316">
        <w:t xml:space="preserve">Health </w:t>
      </w:r>
      <w:r>
        <w:t>and Social Care</w:t>
      </w:r>
      <w:r w:rsidRPr="00542316">
        <w:t>. Annual Report of the Chief Medical Officer. 2016.</w:t>
      </w:r>
      <w:r>
        <w:t xml:space="preserve"> Available from:</w:t>
      </w:r>
      <w:r w:rsidRPr="00825154">
        <w:t xml:space="preserve"> https://www.gov.uk/government/publications/chief-medical-officer-annual-report-2016-generation-genome</w:t>
      </w:r>
    </w:p>
    <w:p w14:paraId="1CF2E400" w14:textId="77777777" w:rsidR="00A06CB3" w:rsidRDefault="00A06CB3" w:rsidP="00A06CB3">
      <w:pPr>
        <w:pStyle w:val="EndNoteBibliography"/>
        <w:spacing w:after="0"/>
      </w:pPr>
      <w:r w:rsidRPr="00B93B16">
        <w:t>11.</w:t>
      </w:r>
      <w:r w:rsidRPr="00B93B16">
        <w:tab/>
      </w:r>
      <w:r w:rsidRPr="00542316">
        <w:t>Office of National Statistics. Births in England and Wales: 2017. 2018.</w:t>
      </w:r>
      <w:r>
        <w:t xml:space="preserve"> Available from: </w:t>
      </w:r>
      <w:r w:rsidRPr="004D4D3F">
        <w:t>https://www.ons.gov.uk/peoplepopulationandcommunity/birthsdeathsandmarriages/livebirths/bulletins/birthsummarytablesenglandandwales/2017</w:t>
      </w:r>
    </w:p>
    <w:p w14:paraId="2D218BAC" w14:textId="77777777" w:rsidR="00A06CB3" w:rsidRPr="00B93B16" w:rsidRDefault="00A06CB3" w:rsidP="00A06CB3">
      <w:pPr>
        <w:pStyle w:val="EndNoteBibliography"/>
        <w:spacing w:after="0"/>
      </w:pPr>
      <w:r w:rsidRPr="00B93B16">
        <w:t>12.</w:t>
      </w:r>
      <w:r w:rsidRPr="00B93B16">
        <w:tab/>
      </w:r>
      <w:r w:rsidRPr="00542316">
        <w:t xml:space="preserve">Stephenson J, Heslehurst N, Hall J, Schoenaker D, Hutchinson J, Cade JE, et al. Before the beginning: nutrition and lifestyle in the preconception period and its importance for future health. </w:t>
      </w:r>
      <w:r w:rsidRPr="004D4D3F">
        <w:rPr>
          <w:i/>
          <w:iCs/>
        </w:rPr>
        <w:t>Lancet</w:t>
      </w:r>
      <w:r w:rsidRPr="00542316">
        <w:t>. 2018;391:1830-41.</w:t>
      </w:r>
    </w:p>
    <w:p w14:paraId="7AF81DBF" w14:textId="77777777" w:rsidR="00A06CB3" w:rsidRPr="00B93B16" w:rsidRDefault="00A06CB3" w:rsidP="00A06CB3">
      <w:pPr>
        <w:pStyle w:val="EndNoteBibliography"/>
        <w:spacing w:after="0"/>
      </w:pPr>
      <w:r w:rsidRPr="00B93B16">
        <w:t>13.</w:t>
      </w:r>
      <w:r w:rsidRPr="00B93B16">
        <w:tab/>
      </w:r>
      <w:r w:rsidRPr="00542316">
        <w:t xml:space="preserve">Fleming TP, Watkins AJ, Velazquez MA, Mathers JC, Prentice AM, Stephenson J, et al. Origins of lifetime health around the time of conception: causes and consequences. </w:t>
      </w:r>
      <w:r w:rsidRPr="004D4D3F">
        <w:rPr>
          <w:i/>
          <w:iCs/>
        </w:rPr>
        <w:t>Lancet</w:t>
      </w:r>
      <w:r w:rsidRPr="00542316">
        <w:t>. 2018;391:1842-52.</w:t>
      </w:r>
    </w:p>
    <w:p w14:paraId="1B9A278B" w14:textId="77777777" w:rsidR="00A06CB3" w:rsidRPr="00B93B16" w:rsidRDefault="00A06CB3" w:rsidP="00A06CB3">
      <w:pPr>
        <w:pStyle w:val="EndNoteBibliography"/>
        <w:spacing w:after="0"/>
      </w:pPr>
      <w:r w:rsidRPr="00B93B16">
        <w:t>14.</w:t>
      </w:r>
      <w:r w:rsidRPr="00B93B16">
        <w:tab/>
      </w:r>
      <w:r w:rsidRPr="00542316">
        <w:t>World Health Organisation. Preconception care: Maximizing the gains for maternal and child health. 2013.</w:t>
      </w:r>
      <w:r>
        <w:t xml:space="preserve"> Available from: </w:t>
      </w:r>
      <w:r w:rsidRPr="00057309">
        <w:t>https://www.who.int/maternal_child_adolescent/documents/preconception_care_policy_brief.pdf</w:t>
      </w:r>
    </w:p>
    <w:p w14:paraId="03EBBC6B" w14:textId="77777777" w:rsidR="00A06CB3" w:rsidRPr="00B93B16" w:rsidRDefault="00A06CB3" w:rsidP="00A06CB3">
      <w:pPr>
        <w:pStyle w:val="EndNoteBibliography"/>
        <w:spacing w:after="0"/>
      </w:pPr>
      <w:r w:rsidRPr="00B93B16">
        <w:t>15.</w:t>
      </w:r>
      <w:r w:rsidRPr="00B93B16">
        <w:tab/>
      </w:r>
      <w:r w:rsidRPr="00542316">
        <w:t xml:space="preserve">Badura M, Johnson K, Hench K, Reyes M. Healthy Start: Lessons learned on interconception care. </w:t>
      </w:r>
      <w:r w:rsidRPr="00057309">
        <w:rPr>
          <w:i/>
          <w:iCs/>
        </w:rPr>
        <w:t>Women's Health Issues</w:t>
      </w:r>
      <w:r w:rsidRPr="00542316">
        <w:t>. 2008;18:S61-S6.</w:t>
      </w:r>
    </w:p>
    <w:p w14:paraId="05A7FBD6" w14:textId="77777777" w:rsidR="00A06CB3" w:rsidRPr="00B93B16" w:rsidRDefault="00A06CB3" w:rsidP="00A06CB3">
      <w:pPr>
        <w:pStyle w:val="EndNoteBibliography"/>
        <w:spacing w:after="0"/>
      </w:pPr>
      <w:r w:rsidRPr="00B93B16">
        <w:t>16.</w:t>
      </w:r>
      <w:r w:rsidRPr="00B93B16">
        <w:tab/>
      </w:r>
      <w:r w:rsidRPr="00542316">
        <w:t xml:space="preserve">Lu MC, Kotelchuck M, Culhane JF, Hobel CJ, Klerman LV, Thorp JM. Preconception care between pregnancies: the content of internatal care. </w:t>
      </w:r>
      <w:r w:rsidRPr="00057309">
        <w:rPr>
          <w:i/>
          <w:iCs/>
        </w:rPr>
        <w:t xml:space="preserve">Maternal and </w:t>
      </w:r>
      <w:r>
        <w:rPr>
          <w:i/>
          <w:iCs/>
        </w:rPr>
        <w:t>C</w:t>
      </w:r>
      <w:r w:rsidRPr="00057309">
        <w:rPr>
          <w:i/>
          <w:iCs/>
        </w:rPr>
        <w:t xml:space="preserve">hild </w:t>
      </w:r>
      <w:r>
        <w:rPr>
          <w:i/>
          <w:iCs/>
        </w:rPr>
        <w:t>H</w:t>
      </w:r>
      <w:r w:rsidRPr="00057309">
        <w:rPr>
          <w:i/>
          <w:iCs/>
        </w:rPr>
        <w:t>ealth</w:t>
      </w:r>
      <w:r>
        <w:rPr>
          <w:i/>
          <w:iCs/>
        </w:rPr>
        <w:t xml:space="preserve"> J</w:t>
      </w:r>
      <w:r w:rsidRPr="00057309">
        <w:rPr>
          <w:i/>
          <w:iCs/>
        </w:rPr>
        <w:t xml:space="preserve">ournal. </w:t>
      </w:r>
      <w:r w:rsidRPr="00542316">
        <w:t>2006;10:107-22.</w:t>
      </w:r>
    </w:p>
    <w:p w14:paraId="1875059B" w14:textId="77777777" w:rsidR="00A06CB3" w:rsidRPr="00B93B16" w:rsidRDefault="00A06CB3" w:rsidP="00A06CB3">
      <w:pPr>
        <w:pStyle w:val="EndNoteBibliography"/>
        <w:spacing w:after="0"/>
      </w:pPr>
      <w:r w:rsidRPr="00B93B16">
        <w:t>17.</w:t>
      </w:r>
      <w:r w:rsidRPr="00B93B16">
        <w:tab/>
      </w:r>
      <w:r w:rsidRPr="00542316">
        <w:t xml:space="preserve">Sijpkens MK, van den Hazel CZ, Delbaere I, Tydén T, Mogilevkina I, Steegers EA, et al. Results of a Dutch national and subsequent international expert meeting on interconception care. </w:t>
      </w:r>
      <w:r w:rsidRPr="0045708E">
        <w:rPr>
          <w:i/>
          <w:iCs/>
        </w:rPr>
        <w:t>J Maternal-Fetal &amp; Neonatal Medicine</w:t>
      </w:r>
      <w:r w:rsidRPr="00542316">
        <w:t>. 2020;33:2232-40.</w:t>
      </w:r>
    </w:p>
    <w:p w14:paraId="5C64BC03" w14:textId="77777777" w:rsidR="00A06CB3" w:rsidRPr="00B93B16" w:rsidRDefault="00A06CB3" w:rsidP="00A06CB3">
      <w:pPr>
        <w:pStyle w:val="EndNoteBibliography"/>
        <w:spacing w:after="0"/>
      </w:pPr>
      <w:r w:rsidRPr="00B93B16">
        <w:t>18.</w:t>
      </w:r>
      <w:r w:rsidRPr="00B93B16">
        <w:tab/>
      </w:r>
      <w:r w:rsidRPr="00542316">
        <w:t>Public Health England. Making the Case for Preconception Care. 2018.</w:t>
      </w:r>
      <w:r>
        <w:t xml:space="preserve"> Available from: </w:t>
      </w:r>
      <w:r w:rsidRPr="00044C43">
        <w:t>https://assets.publishing.service.gov.uk/government/uploads/system/uploads/attachment_data/file/729018/Making_the_case_for_preconception_care.pdf</w:t>
      </w:r>
    </w:p>
    <w:p w14:paraId="1F8D9B7B" w14:textId="77777777" w:rsidR="00A06CB3" w:rsidRPr="00B93B16" w:rsidRDefault="00A06CB3" w:rsidP="00A06CB3">
      <w:pPr>
        <w:pStyle w:val="EndNoteBibliography"/>
        <w:spacing w:after="0"/>
      </w:pPr>
      <w:r w:rsidRPr="00B93B16">
        <w:lastRenderedPageBreak/>
        <w:t>19.</w:t>
      </w:r>
      <w:r w:rsidRPr="00B93B16">
        <w:tab/>
        <w:t>Arksey H, O'Malley L. Scoping studies: towards a methodological framework. I</w:t>
      </w:r>
      <w:r w:rsidRPr="00B93B16">
        <w:rPr>
          <w:i/>
          <w:iCs/>
        </w:rPr>
        <w:t>nt J Social Research Methodology</w:t>
      </w:r>
      <w:r w:rsidRPr="00B93B16">
        <w:t>. 2005;8:19-32.</w:t>
      </w:r>
    </w:p>
    <w:p w14:paraId="5573B7D6" w14:textId="20550234" w:rsidR="00712B84" w:rsidRPr="00712B84" w:rsidRDefault="00712B84" w:rsidP="00A06CB3">
      <w:pPr>
        <w:pStyle w:val="EndNoteBibliography"/>
        <w:spacing w:after="0"/>
      </w:pPr>
      <w:r w:rsidRPr="00712B84">
        <w:t>20.</w:t>
      </w:r>
      <w:r w:rsidRPr="00712B84">
        <w:tab/>
      </w:r>
      <w:r w:rsidR="00F41841" w:rsidRPr="00542316">
        <w:t xml:space="preserve">Ouzzani M, Hammady H, Fedorowicz Z, Elmagarmid A. Rayyan—a web and mobile app for systematic reviews. </w:t>
      </w:r>
      <w:r w:rsidR="00F41841" w:rsidRPr="00044C43">
        <w:rPr>
          <w:i/>
          <w:iCs/>
        </w:rPr>
        <w:t>Systematic Reviews</w:t>
      </w:r>
      <w:r w:rsidR="00F41841" w:rsidRPr="00542316">
        <w:t>. 2016;5:210.</w:t>
      </w:r>
    </w:p>
    <w:p w14:paraId="61508845" w14:textId="77777777" w:rsidR="00113D1C" w:rsidRDefault="00712B84" w:rsidP="00113D1C">
      <w:pPr>
        <w:pStyle w:val="EndNoteBibliography"/>
        <w:spacing w:after="0"/>
      </w:pPr>
      <w:r w:rsidRPr="00712B84">
        <w:t>21.</w:t>
      </w:r>
      <w:r w:rsidRPr="00712B84">
        <w:tab/>
      </w:r>
      <w:r w:rsidR="00113D1C" w:rsidRPr="00542316">
        <w:t xml:space="preserve">Dobbins M, DeCorby K, Robeson P, Husson H, Tirilis D, Greco L. A knowledge management tool for public health: health-evidence. </w:t>
      </w:r>
      <w:r w:rsidR="00113D1C" w:rsidRPr="00044C43">
        <w:rPr>
          <w:i/>
          <w:iCs/>
        </w:rPr>
        <w:t xml:space="preserve">BMC Public Health. </w:t>
      </w:r>
      <w:r w:rsidR="00113D1C" w:rsidRPr="00542316">
        <w:t>2010;10:1-16.</w:t>
      </w:r>
    </w:p>
    <w:p w14:paraId="013A6FE2" w14:textId="77777777" w:rsidR="003F589B" w:rsidRDefault="00712B84" w:rsidP="003F589B">
      <w:pPr>
        <w:pStyle w:val="EndNoteBibliography"/>
        <w:spacing w:after="0"/>
      </w:pPr>
      <w:r w:rsidRPr="00712B84">
        <w:t>22.</w:t>
      </w:r>
      <w:r w:rsidRPr="00712B84">
        <w:tab/>
      </w:r>
      <w:r w:rsidR="003F589B" w:rsidRPr="00542316">
        <w:t>University of York. Centre for Reviews Dissemination. Systematic reviews: CRD's guidance for undertaking reviews in health care: University of York, Centre for Reviews &amp; Dissemination; 2009.</w:t>
      </w:r>
    </w:p>
    <w:p w14:paraId="6E2A35B3" w14:textId="39E2E600" w:rsidR="00712B84" w:rsidRPr="00712B84" w:rsidRDefault="00712B84" w:rsidP="00712B84">
      <w:pPr>
        <w:pStyle w:val="EndNoteBibliography"/>
        <w:spacing w:after="0"/>
      </w:pPr>
      <w:r w:rsidRPr="00712B84">
        <w:t>23.</w:t>
      </w:r>
      <w:r w:rsidRPr="00712B84">
        <w:tab/>
      </w:r>
      <w:r w:rsidR="0094188F" w:rsidRPr="0094188F">
        <w:t>Bowen GA. Document analysis as a qualitative research method. Qualitative research journal. 2009; 9: 27-40</w:t>
      </w:r>
    </w:p>
    <w:p w14:paraId="632C5576" w14:textId="77777777" w:rsidR="00712B84" w:rsidRPr="00712B84" w:rsidRDefault="00712B84" w:rsidP="00712B84">
      <w:pPr>
        <w:pStyle w:val="EndNoteBibliography"/>
        <w:spacing w:after="0"/>
      </w:pPr>
      <w:r w:rsidRPr="00712B84">
        <w:t>24.</w:t>
      </w:r>
      <w:r w:rsidRPr="00712B84">
        <w:tab/>
        <w:t>Popay J, Roberts H, Sowden A, Petticrew M, Arai L, Rodgers M, et al. Guidance on the conduct of narrative synthesis in systematic reviews. A product from the ESRC methods programme Version. 2006;1:b92.</w:t>
      </w:r>
    </w:p>
    <w:p w14:paraId="2690BDAE" w14:textId="77777777" w:rsidR="00A37B55" w:rsidRPr="00B93B16" w:rsidRDefault="00712B84" w:rsidP="00A37B55">
      <w:pPr>
        <w:pStyle w:val="EndNoteBibliography"/>
        <w:spacing w:after="0"/>
      </w:pPr>
      <w:r w:rsidRPr="00712B84">
        <w:t>25.</w:t>
      </w:r>
      <w:r w:rsidRPr="00712B84">
        <w:tab/>
      </w:r>
      <w:r w:rsidR="00A37B55" w:rsidRPr="00542316">
        <w:t xml:space="preserve">DeMarco MP, Shafqat M, Horst MA, Srinivasan S, Frayne DJ, Schlar L, et al. Interventions to Increase Multivitamin Use Among Women in the Interconception Period: An IMPLICIT Network Study. </w:t>
      </w:r>
      <w:r w:rsidR="00A37B55" w:rsidRPr="000572F7">
        <w:rPr>
          <w:i/>
          <w:iCs/>
        </w:rPr>
        <w:t>Maternal and Child Health Journal</w:t>
      </w:r>
      <w:r w:rsidR="00A37B55" w:rsidRPr="00542316">
        <w:t>. 202</w:t>
      </w:r>
      <w:r w:rsidR="00A37B55">
        <w:t>1</w:t>
      </w:r>
      <w:r w:rsidR="00A37B55" w:rsidRPr="00542316">
        <w:t>:</w:t>
      </w:r>
      <w:r w:rsidR="00A37B55" w:rsidRPr="00543E6D">
        <w:rPr>
          <w:rFonts w:ascii="Arial" w:hAnsi="Arial" w:cs="Arial"/>
          <w:color w:val="222222"/>
          <w:sz w:val="20"/>
          <w:szCs w:val="20"/>
          <w:shd w:val="clear" w:color="auto" w:fill="FFFFFF"/>
        </w:rPr>
        <w:t xml:space="preserve"> </w:t>
      </w:r>
      <w:r w:rsidR="00A37B55">
        <w:rPr>
          <w:rFonts w:ascii="Arial" w:hAnsi="Arial" w:cs="Arial"/>
          <w:color w:val="222222"/>
          <w:sz w:val="20"/>
          <w:szCs w:val="20"/>
          <w:shd w:val="clear" w:color="auto" w:fill="FFFFFF"/>
        </w:rPr>
        <w:t>25:207-13</w:t>
      </w:r>
      <w:r w:rsidR="00A37B55" w:rsidRPr="00542316">
        <w:t>.</w:t>
      </w:r>
    </w:p>
    <w:p w14:paraId="19C98438" w14:textId="77777777" w:rsidR="00A37B55" w:rsidRPr="00B93B16" w:rsidRDefault="00A37B55" w:rsidP="00A37B55">
      <w:pPr>
        <w:pStyle w:val="EndNoteBibliography"/>
        <w:spacing w:after="0"/>
      </w:pPr>
      <w:r w:rsidRPr="00B93B16">
        <w:t>26.</w:t>
      </w:r>
      <w:r w:rsidRPr="00B93B16">
        <w:tab/>
      </w:r>
      <w:r w:rsidRPr="00542316">
        <w:t xml:space="preserve">Srinivasan S, Schlar L, Rosener SE, Frayne DJ, Hartman SG, Horst MA, et al. Delivering interconception care during well-child visits: an IMPLICIT Network study. </w:t>
      </w:r>
      <w:r w:rsidRPr="00543E6D">
        <w:rPr>
          <w:i/>
          <w:iCs/>
        </w:rPr>
        <w:t>J American Board of Family Medicine</w:t>
      </w:r>
      <w:r w:rsidRPr="00542316">
        <w:t>. 2018;31:201-10.</w:t>
      </w:r>
    </w:p>
    <w:p w14:paraId="62E2212C" w14:textId="77777777" w:rsidR="00A37B55" w:rsidRDefault="00A37B55" w:rsidP="00A37B55">
      <w:pPr>
        <w:pStyle w:val="EndNoteBibliography"/>
        <w:spacing w:after="0"/>
      </w:pPr>
      <w:r w:rsidRPr="00B93B16">
        <w:t>27.</w:t>
      </w:r>
      <w:r w:rsidRPr="00B93B16">
        <w:tab/>
      </w:r>
      <w:r w:rsidRPr="00542316">
        <w:t xml:space="preserve">Handler A, Rankin KM, Peacock N, Townsell S, McGlynn A, Issel LM. The implementation of interconception care in two community health settings: Lessons learned. </w:t>
      </w:r>
      <w:r w:rsidRPr="00140B9A">
        <w:rPr>
          <w:i/>
          <w:iCs/>
        </w:rPr>
        <w:t>American Journal of Health Promotion</w:t>
      </w:r>
      <w:r w:rsidRPr="00542316">
        <w:t>. 2013;27:eS21-eS31.</w:t>
      </w:r>
    </w:p>
    <w:p w14:paraId="181F841B" w14:textId="77777777" w:rsidR="00A37B55" w:rsidRPr="00B93B16" w:rsidRDefault="00A37B55" w:rsidP="00A37B55">
      <w:pPr>
        <w:pStyle w:val="EndNoteBibliography"/>
        <w:spacing w:after="0"/>
      </w:pPr>
      <w:r w:rsidRPr="00B93B16">
        <w:t>28.</w:t>
      </w:r>
      <w:r w:rsidRPr="00B93B16">
        <w:tab/>
      </w:r>
      <w:r w:rsidRPr="00542316">
        <w:t xml:space="preserve">Sijpkens MK, Lagendijk J, Van Minde MR, de Kroon ML, Bertens LC, Rosman AN, et al. Integrating interconception care in preventive child health care services: The Healthy Pregnancy 4 All program. </w:t>
      </w:r>
      <w:r w:rsidRPr="00140B9A">
        <w:rPr>
          <w:i/>
          <w:iCs/>
        </w:rPr>
        <w:t xml:space="preserve">PloS One. </w:t>
      </w:r>
      <w:r w:rsidRPr="00542316">
        <w:t>2019;14:e0224427.</w:t>
      </w:r>
    </w:p>
    <w:p w14:paraId="0C1BC199" w14:textId="77777777" w:rsidR="00A37B55" w:rsidRPr="00B93B16" w:rsidRDefault="00A37B55" w:rsidP="00A37B55">
      <w:pPr>
        <w:pStyle w:val="EndNoteBibliography"/>
        <w:spacing w:after="0"/>
      </w:pPr>
      <w:r w:rsidRPr="00B93B16">
        <w:t>29.</w:t>
      </w:r>
      <w:r w:rsidRPr="00B93B16">
        <w:tab/>
      </w:r>
      <w:r w:rsidRPr="00542316">
        <w:t xml:space="preserve">Ravindran S, Yoganathan S, Cairncross ZF, Dennis C-L, Enders J, Graves L, et al. Pilot Randomized Controlled Trial of an Interconception Intervention Provided by Public Health Nurses. </w:t>
      </w:r>
      <w:r w:rsidRPr="00A82E93">
        <w:rPr>
          <w:i/>
          <w:iCs/>
        </w:rPr>
        <w:t>Maternal and Child Health Journal</w:t>
      </w:r>
      <w:r w:rsidRPr="00542316">
        <w:t>. 2020;24:1161-9.</w:t>
      </w:r>
    </w:p>
    <w:p w14:paraId="1FDED07E" w14:textId="77777777" w:rsidR="00A37B55" w:rsidRPr="00B93B16" w:rsidRDefault="00A37B55" w:rsidP="00A37B55">
      <w:pPr>
        <w:pStyle w:val="EndNoteBibliography"/>
        <w:spacing w:after="0"/>
      </w:pPr>
      <w:r w:rsidRPr="00B93B16">
        <w:t>30.</w:t>
      </w:r>
      <w:r w:rsidRPr="00B93B16">
        <w:tab/>
      </w:r>
      <w:r w:rsidRPr="00542316">
        <w:t xml:space="preserve">Coonrod DV, Welborn D, Casillas R, Jimenez B-f, Sturgeon AN, Records K, et al. Interconception health services for women at high risk for adverse pregnancy outcomes: A descriptive study. </w:t>
      </w:r>
      <w:r w:rsidRPr="00A82E93">
        <w:rPr>
          <w:i/>
          <w:iCs/>
        </w:rPr>
        <w:t>Journal of Advances in Medicine and Medical Research</w:t>
      </w:r>
      <w:r w:rsidRPr="00542316">
        <w:t>. 2014</w:t>
      </w:r>
      <w:r>
        <w:t>; 7</w:t>
      </w:r>
      <w:r w:rsidRPr="00542316">
        <w:t>:3844-55.</w:t>
      </w:r>
    </w:p>
    <w:p w14:paraId="41F1374F" w14:textId="77777777" w:rsidR="00A37B55" w:rsidRPr="00B93B16" w:rsidRDefault="00A37B55" w:rsidP="00A37B55">
      <w:pPr>
        <w:pStyle w:val="EndNoteBibliography"/>
        <w:spacing w:after="0"/>
      </w:pPr>
      <w:r w:rsidRPr="00B93B16">
        <w:t>31.</w:t>
      </w:r>
      <w:r w:rsidRPr="00B93B16">
        <w:tab/>
      </w:r>
      <w:r w:rsidRPr="00542316">
        <w:t xml:space="preserve">Upadhya KK, Psoter KJ, Connor KA, Mistry KB, Levy DJ, Cheng TL. Cluster randomized trial of a pre/interconception health intervention for mothers in pediatric visits. </w:t>
      </w:r>
      <w:r w:rsidRPr="004C3D86">
        <w:rPr>
          <w:i/>
          <w:iCs/>
        </w:rPr>
        <w:t>Academic Pediatrics</w:t>
      </w:r>
      <w:r w:rsidRPr="00542316">
        <w:t>. 2020;20:660-9.</w:t>
      </w:r>
    </w:p>
    <w:p w14:paraId="1E33D574" w14:textId="77777777" w:rsidR="009D3695" w:rsidRPr="00B93B16" w:rsidRDefault="009D3695" w:rsidP="009D3695">
      <w:pPr>
        <w:pStyle w:val="EndNoteBibliography"/>
        <w:spacing w:after="0"/>
      </w:pPr>
      <w:r w:rsidRPr="00B93B16">
        <w:t>32.</w:t>
      </w:r>
      <w:r w:rsidRPr="00B93B16">
        <w:tab/>
      </w:r>
      <w:r w:rsidRPr="00542316">
        <w:t xml:space="preserve">Tieu J, Bain E, Middleton P, Crowther CA. Interconception care for women with a history of gestational diabetes for improving maternal and infant outcomes. </w:t>
      </w:r>
      <w:r w:rsidRPr="004C3D86">
        <w:rPr>
          <w:i/>
          <w:iCs/>
        </w:rPr>
        <w:t xml:space="preserve">Cochrane Database of Systematic Reviews. </w:t>
      </w:r>
      <w:r w:rsidRPr="00542316">
        <w:t>2013;</w:t>
      </w:r>
      <w:r w:rsidRPr="003B5C88">
        <w:t xml:space="preserve"> https://doi.org/10.1002/14651858.CD010211.pub3</w:t>
      </w:r>
    </w:p>
    <w:p w14:paraId="45908501" w14:textId="77777777" w:rsidR="009D3695" w:rsidRDefault="009D3695" w:rsidP="009D3695">
      <w:pPr>
        <w:pStyle w:val="EndNoteBibliography"/>
        <w:spacing w:after="0"/>
      </w:pPr>
      <w:r w:rsidRPr="00B93B16">
        <w:t>33.</w:t>
      </w:r>
      <w:r w:rsidRPr="00B93B16">
        <w:tab/>
      </w:r>
      <w:r w:rsidRPr="00542316">
        <w:t xml:space="preserve">Amorim Adegboye AR, Linne YM. Diet or exercise, or both, for weight reduction in women after childbirth. </w:t>
      </w:r>
      <w:r w:rsidRPr="004C3D86">
        <w:rPr>
          <w:i/>
          <w:iCs/>
        </w:rPr>
        <w:t>Cochrane Database of Systematic Reviews</w:t>
      </w:r>
      <w:r w:rsidRPr="00542316">
        <w:t>. 2013</w:t>
      </w:r>
      <w:r>
        <w:t xml:space="preserve">; </w:t>
      </w:r>
      <w:r w:rsidRPr="00FE31F1">
        <w:t>https://doi.org/10.1002/14651858.CD005627.pub3</w:t>
      </w:r>
    </w:p>
    <w:p w14:paraId="544B443D" w14:textId="77777777" w:rsidR="009D3695" w:rsidRPr="00B93B16" w:rsidRDefault="009D3695" w:rsidP="009D3695">
      <w:pPr>
        <w:pStyle w:val="EndNoteBibliography"/>
        <w:spacing w:after="0"/>
      </w:pPr>
      <w:r w:rsidRPr="00B93B16">
        <w:t>34.</w:t>
      </w:r>
      <w:r w:rsidRPr="00B93B16">
        <w:tab/>
      </w:r>
      <w:r w:rsidRPr="00542316">
        <w:t xml:space="preserve">Choi J, Fukuoka Y, Lee JH. The effects of physical activity and physical activity plus diet interventions on body weight in overweight or obese women who are pregnant or in postpartum: a systematic review and meta-analysis of randomized controlled trials. </w:t>
      </w:r>
      <w:r w:rsidRPr="00E90513">
        <w:rPr>
          <w:i/>
          <w:iCs/>
        </w:rPr>
        <w:t>Preventive Medicine</w:t>
      </w:r>
      <w:r w:rsidRPr="00542316">
        <w:t>. 2013;56:351-64.</w:t>
      </w:r>
    </w:p>
    <w:p w14:paraId="6685BFEF" w14:textId="77777777" w:rsidR="009D3695" w:rsidRPr="00B93B16" w:rsidRDefault="009D3695" w:rsidP="009D3695">
      <w:pPr>
        <w:pStyle w:val="EndNoteBibliography"/>
        <w:spacing w:after="0"/>
      </w:pPr>
      <w:r w:rsidRPr="00B93B16">
        <w:t>35.</w:t>
      </w:r>
      <w:r w:rsidRPr="00B93B16">
        <w:tab/>
      </w:r>
      <w:r w:rsidRPr="00542316">
        <w:t xml:space="preserve">Dalrymple KV, Flynn AC, Relph SA, O'Keeffe M, Poston L. Lifestyle interventions in overweight and obese pregnant or postpartum women for postpartum weight management: A systematic review of the literature. </w:t>
      </w:r>
      <w:r w:rsidRPr="00E90513">
        <w:rPr>
          <w:i/>
          <w:iCs/>
        </w:rPr>
        <w:t>Nutrients</w:t>
      </w:r>
      <w:r w:rsidRPr="00542316">
        <w:t>. 2018;10:1704.</w:t>
      </w:r>
    </w:p>
    <w:p w14:paraId="3421239E" w14:textId="77777777" w:rsidR="009D3695" w:rsidRPr="00B93B16" w:rsidRDefault="009D3695" w:rsidP="009D3695">
      <w:pPr>
        <w:pStyle w:val="EndNoteBibliography"/>
        <w:spacing w:after="0"/>
      </w:pPr>
      <w:r w:rsidRPr="00B93B16">
        <w:t>36.</w:t>
      </w:r>
      <w:r w:rsidRPr="00B93B16">
        <w:tab/>
      </w:r>
      <w:r w:rsidRPr="00542316">
        <w:t xml:space="preserve">Dodd JM, Deussen AR, O'Brien CM, Schoenaker DAJM, Poprzeczny A, Gordon A, et al. Targeting the postpartum period to promote weight loss: A systematic review and meta-analysis. </w:t>
      </w:r>
      <w:r w:rsidRPr="00E90513">
        <w:rPr>
          <w:i/>
          <w:iCs/>
        </w:rPr>
        <w:t>Nutrition Reviews.</w:t>
      </w:r>
      <w:r w:rsidRPr="00542316">
        <w:t xml:space="preserve"> 2018;76:639-54.</w:t>
      </w:r>
    </w:p>
    <w:p w14:paraId="76603E89" w14:textId="77777777" w:rsidR="009D3695" w:rsidRPr="00B93B16" w:rsidRDefault="009D3695" w:rsidP="009D3695">
      <w:pPr>
        <w:pStyle w:val="EndNoteBibliography"/>
        <w:spacing w:after="0"/>
      </w:pPr>
      <w:r w:rsidRPr="00B93B16">
        <w:t>37.</w:t>
      </w:r>
      <w:r w:rsidRPr="00B93B16">
        <w:tab/>
      </w:r>
      <w:r w:rsidRPr="00542316">
        <w:t xml:space="preserve">Ferguson JA, Daley AJ, Parretti HM. Behavioural weight management interventions for postnatal women: A systematic review of systematic reviews of randomized controlled trials. </w:t>
      </w:r>
      <w:r w:rsidRPr="00E90513">
        <w:rPr>
          <w:i/>
          <w:iCs/>
        </w:rPr>
        <w:t>Obesity Reviews.</w:t>
      </w:r>
      <w:r w:rsidRPr="00542316">
        <w:t xml:space="preserve"> 2019;20:829-41.</w:t>
      </w:r>
    </w:p>
    <w:p w14:paraId="654BFB50" w14:textId="77777777" w:rsidR="009D3695" w:rsidRPr="00B93B16" w:rsidRDefault="009D3695" w:rsidP="009D3695">
      <w:pPr>
        <w:pStyle w:val="EndNoteBibliography"/>
        <w:spacing w:after="0"/>
      </w:pPr>
      <w:r w:rsidRPr="00B93B16">
        <w:lastRenderedPageBreak/>
        <w:t>38.</w:t>
      </w:r>
      <w:r w:rsidRPr="00B93B16">
        <w:tab/>
      </w:r>
      <w:r w:rsidRPr="00542316">
        <w:t xml:space="preserve">Lim S, O'Reilly S, Behrens H, Skinner T, Ellis I, Dunbar JA. Effective strategies for weight loss in post-partum women: a systematic review and meta-analysis. </w:t>
      </w:r>
      <w:r w:rsidRPr="0083580D">
        <w:rPr>
          <w:i/>
          <w:iCs/>
        </w:rPr>
        <w:t>Obesity Reviews</w:t>
      </w:r>
      <w:r>
        <w:t>.</w:t>
      </w:r>
      <w:r w:rsidRPr="00542316">
        <w:t xml:space="preserve"> 2015;16:972-87.</w:t>
      </w:r>
    </w:p>
    <w:p w14:paraId="2EF51B7B" w14:textId="77777777" w:rsidR="009D3695" w:rsidRPr="00B93B16" w:rsidRDefault="009D3695" w:rsidP="009D3695">
      <w:pPr>
        <w:pStyle w:val="EndNoteBibliography"/>
        <w:spacing w:after="0"/>
      </w:pPr>
      <w:r w:rsidRPr="00B93B16">
        <w:t>39.</w:t>
      </w:r>
      <w:r w:rsidRPr="00B93B16">
        <w:tab/>
      </w:r>
      <w:r w:rsidRPr="00542316">
        <w:t xml:space="preserve">Nicodemus NA, Jr. Prevention of Excessive Gestational Weight Gain and Postpartum Weight Retention. </w:t>
      </w:r>
      <w:r w:rsidRPr="00D21950">
        <w:rPr>
          <w:i/>
          <w:iCs/>
        </w:rPr>
        <w:t>Current Obesity Reports.</w:t>
      </w:r>
      <w:r w:rsidRPr="00542316">
        <w:t xml:space="preserve"> 2018;7:105-11.</w:t>
      </w:r>
    </w:p>
    <w:p w14:paraId="0C2C1B59" w14:textId="77777777" w:rsidR="009D3695" w:rsidRPr="00B93B16" w:rsidRDefault="009D3695" w:rsidP="009D3695">
      <w:pPr>
        <w:pStyle w:val="EndNoteBibliography"/>
        <w:spacing w:after="0"/>
      </w:pPr>
      <w:r w:rsidRPr="00B93B16">
        <w:t>40.</w:t>
      </w:r>
      <w:r w:rsidRPr="00B93B16">
        <w:tab/>
      </w:r>
      <w:r w:rsidRPr="00542316">
        <w:t xml:space="preserve">van der Pligt P, Willcox J, Hesketh KD, Ball K, Wilkinson S, Crawford D, et al. Systematic review of lifestyle interventions to limit postpartum weight retention: implications for future opportunities to prevent maternal overweight and obesity following childbirth. </w:t>
      </w:r>
      <w:r w:rsidRPr="00393927">
        <w:rPr>
          <w:i/>
          <w:iCs/>
        </w:rPr>
        <w:t>Obesity Reviews</w:t>
      </w:r>
      <w:r>
        <w:t xml:space="preserve">. </w:t>
      </w:r>
      <w:r w:rsidRPr="00542316">
        <w:t>2013;14:792-805.</w:t>
      </w:r>
    </w:p>
    <w:p w14:paraId="1321DAC2" w14:textId="77777777" w:rsidR="009D3695" w:rsidRPr="00B93B16" w:rsidRDefault="009D3695" w:rsidP="009D3695">
      <w:pPr>
        <w:pStyle w:val="EndNoteBibliography"/>
        <w:spacing w:after="0"/>
      </w:pPr>
      <w:r w:rsidRPr="00B93B16">
        <w:t>41.</w:t>
      </w:r>
      <w:r w:rsidRPr="00B93B16">
        <w:tab/>
      </w:r>
      <w:r w:rsidRPr="00542316">
        <w:t xml:space="preserve">Hutchesson MJ, de Jonge Mulock Houwer M, Brown HM, Lim S, Moran LJ, Vincze L, et al. Supporting women of childbearing age in the prevention and treatment of overweight and obesity: a scoping review of randomized control trials of behavioral interventions. </w:t>
      </w:r>
      <w:r w:rsidRPr="00393927">
        <w:rPr>
          <w:i/>
          <w:iCs/>
        </w:rPr>
        <w:t>BMC Women's Health. 2020;20:14.</w:t>
      </w:r>
    </w:p>
    <w:p w14:paraId="14D20B83" w14:textId="77777777" w:rsidR="009D3695" w:rsidRPr="00B93B16" w:rsidRDefault="009D3695" w:rsidP="009D3695">
      <w:pPr>
        <w:pStyle w:val="EndNoteBibliography"/>
        <w:spacing w:after="0"/>
      </w:pPr>
      <w:r w:rsidRPr="00B93B16">
        <w:t>42.</w:t>
      </w:r>
      <w:r w:rsidRPr="00B93B16">
        <w:tab/>
      </w:r>
      <w:r w:rsidRPr="00542316">
        <w:t xml:space="preserve">Berger AA, Peragallo-Urrutia R, Nicholson WK. Systematic review of the effect of individual and combined nutrition and exercise interventions on weight, adiposity and metabolic outcomes after delivery: evidence for developing behavioral guidelines for post-partum weight control. </w:t>
      </w:r>
      <w:r w:rsidRPr="00393927">
        <w:rPr>
          <w:i/>
          <w:iCs/>
        </w:rPr>
        <w:t xml:space="preserve">BMC Pregnancy and Childbirth. </w:t>
      </w:r>
      <w:r w:rsidRPr="00542316">
        <w:t>2014;14:319.</w:t>
      </w:r>
    </w:p>
    <w:p w14:paraId="59105B8F" w14:textId="77777777" w:rsidR="009D3695" w:rsidRPr="00B93B16" w:rsidRDefault="009D3695" w:rsidP="009D3695">
      <w:pPr>
        <w:pStyle w:val="EndNoteBibliography"/>
        <w:spacing w:after="0"/>
      </w:pPr>
      <w:r w:rsidRPr="00B93B16">
        <w:t>43.</w:t>
      </w:r>
      <w:r w:rsidRPr="00B93B16">
        <w:tab/>
      </w:r>
      <w:r w:rsidRPr="00542316">
        <w:t xml:space="preserve">Neville CE, McKinley MC, Holmes VA, Spence D, Woodside JV. The Effectiveness of Weight Management Interventions in Breastfeeding Women-A Systematic Review and Critical Evaluation. Birth: </w:t>
      </w:r>
      <w:r w:rsidRPr="00E01BC7">
        <w:rPr>
          <w:i/>
          <w:iCs/>
        </w:rPr>
        <w:t xml:space="preserve">Issues in Perinatal Care. </w:t>
      </w:r>
      <w:r w:rsidRPr="00542316">
        <w:t>2014;41:223-36.</w:t>
      </w:r>
    </w:p>
    <w:p w14:paraId="639554EA" w14:textId="77777777" w:rsidR="009D3695" w:rsidRPr="00B93B16" w:rsidRDefault="009D3695" w:rsidP="009D3695">
      <w:pPr>
        <w:pStyle w:val="EndNoteBibliography"/>
        <w:spacing w:after="0"/>
      </w:pPr>
      <w:r w:rsidRPr="00B93B16">
        <w:t>44.</w:t>
      </w:r>
      <w:r w:rsidRPr="00B93B16">
        <w:tab/>
      </w:r>
      <w:r w:rsidRPr="00542316">
        <w:t xml:space="preserve">Taylor RM, Wolfson JA, Lavelle F, Dean M, Frawley J, Hutchesson MJ, et al. Impact of preconception, pregnancy, and postpartum culinary nutrition education interventions: a systematic review. </w:t>
      </w:r>
      <w:r w:rsidRPr="00E01BC7">
        <w:rPr>
          <w:i/>
          <w:iCs/>
        </w:rPr>
        <w:t xml:space="preserve">Nutrition </w:t>
      </w:r>
      <w:r>
        <w:rPr>
          <w:i/>
          <w:iCs/>
        </w:rPr>
        <w:t>R</w:t>
      </w:r>
      <w:r w:rsidRPr="00E01BC7">
        <w:rPr>
          <w:i/>
          <w:iCs/>
        </w:rPr>
        <w:t>eviews</w:t>
      </w:r>
      <w:r w:rsidRPr="00542316">
        <w:t xml:space="preserve">. </w:t>
      </w:r>
      <w:r w:rsidRPr="00CC33BA">
        <w:t>2021;79:1186-203</w:t>
      </w:r>
    </w:p>
    <w:p w14:paraId="72E77849" w14:textId="77777777" w:rsidR="009D3695" w:rsidRPr="00B93B16" w:rsidRDefault="009D3695" w:rsidP="009D3695">
      <w:pPr>
        <w:pStyle w:val="EndNoteBibliography"/>
        <w:spacing w:after="0"/>
      </w:pPr>
      <w:r w:rsidRPr="00B93B16">
        <w:t>45.</w:t>
      </w:r>
      <w:r w:rsidRPr="00B93B16">
        <w:tab/>
      </w:r>
      <w:r w:rsidRPr="00542316">
        <w:t xml:space="preserve">Vincze L, Rollo M, Hutchesson M, Hauck Y, MacDonald-Wicks L, Wood L, et al. Interventions including a nutrition component aimed at managing gestational weight gain or postpartum weight retention: A systematic review and meta-analysis. </w:t>
      </w:r>
      <w:r w:rsidRPr="00CC33BA">
        <w:rPr>
          <w:i/>
          <w:iCs/>
        </w:rPr>
        <w:t>JBI Database of Systematic Reviews and Implementation Reports</w:t>
      </w:r>
      <w:r w:rsidRPr="00542316">
        <w:t>. 2019;17:297-364.</w:t>
      </w:r>
    </w:p>
    <w:p w14:paraId="34FE7C36" w14:textId="77777777" w:rsidR="009D3695" w:rsidRPr="00B93B16" w:rsidRDefault="009D3695" w:rsidP="009D3695">
      <w:pPr>
        <w:pStyle w:val="EndNoteBibliography"/>
        <w:spacing w:after="0"/>
      </w:pPr>
      <w:r w:rsidRPr="00B93B16">
        <w:t>46.</w:t>
      </w:r>
      <w:r w:rsidRPr="00B93B16">
        <w:tab/>
      </w:r>
      <w:r w:rsidRPr="00542316">
        <w:t xml:space="preserve">Garad R, McPhee C, Chai TL, Moran L, O'Reilly S, Lim S. The role of health literacy in postpartum weight, diet, and physical activity. </w:t>
      </w:r>
      <w:r w:rsidRPr="00A22649">
        <w:rPr>
          <w:i/>
          <w:iCs/>
        </w:rPr>
        <w:t xml:space="preserve">Journal of Clinical Medicine. </w:t>
      </w:r>
      <w:r w:rsidRPr="00542316">
        <w:t>2020;9:1-14.</w:t>
      </w:r>
    </w:p>
    <w:p w14:paraId="21EFE87A" w14:textId="77777777" w:rsidR="009D3695" w:rsidRPr="00B93B16" w:rsidRDefault="009D3695" w:rsidP="009D3695">
      <w:pPr>
        <w:pStyle w:val="EndNoteBibliography"/>
        <w:spacing w:after="0"/>
      </w:pPr>
      <w:r w:rsidRPr="00B93B16">
        <w:t>47.</w:t>
      </w:r>
      <w:r w:rsidRPr="00B93B16">
        <w:tab/>
      </w:r>
      <w:r w:rsidRPr="00542316">
        <w:t xml:space="preserve">Lau Y, Klainin-Yobas P, Htun TP, Wong SN, Tan KL, Ho-Lim ST, et al. Electronic-based lifestyle interventions in overweight or obese perinatal women: a systematic review and meta-analysis. </w:t>
      </w:r>
      <w:r w:rsidRPr="008D34B4">
        <w:rPr>
          <w:i/>
          <w:iCs/>
        </w:rPr>
        <w:t>Obesity Reviews</w:t>
      </w:r>
      <w:r w:rsidRPr="00542316">
        <w:t xml:space="preserve"> 2017;18:1071-87.</w:t>
      </w:r>
    </w:p>
    <w:p w14:paraId="0BB66764" w14:textId="77777777" w:rsidR="009D3695" w:rsidRDefault="009D3695" w:rsidP="009D3695">
      <w:pPr>
        <w:pStyle w:val="EndNoteBibliography"/>
        <w:spacing w:after="0"/>
      </w:pPr>
      <w:r w:rsidRPr="00B93B16">
        <w:t>48.</w:t>
      </w:r>
      <w:r w:rsidRPr="00B93B16">
        <w:tab/>
      </w:r>
      <w:r w:rsidRPr="00542316">
        <w:t xml:space="preserve">Sherifali D, Nerenberg KA, Wilson S, Semeniuk K, Ali MU, Redman LM, et al. The Effectiveness of eHealth Technologies on Weight Management in Pregnant and Postpartum Women: Systematic Review and Meta-Analysis. </w:t>
      </w:r>
      <w:r w:rsidRPr="0065134F">
        <w:rPr>
          <w:i/>
          <w:iCs/>
        </w:rPr>
        <w:t xml:space="preserve">Journal of </w:t>
      </w:r>
      <w:r>
        <w:rPr>
          <w:i/>
          <w:iCs/>
        </w:rPr>
        <w:t>M</w:t>
      </w:r>
      <w:r w:rsidRPr="0065134F">
        <w:rPr>
          <w:i/>
          <w:iCs/>
        </w:rPr>
        <w:t xml:space="preserve">edical Internet </w:t>
      </w:r>
      <w:r>
        <w:rPr>
          <w:i/>
          <w:iCs/>
        </w:rPr>
        <w:t>R</w:t>
      </w:r>
      <w:r w:rsidRPr="0065134F">
        <w:rPr>
          <w:i/>
          <w:iCs/>
        </w:rPr>
        <w:t>esearch</w:t>
      </w:r>
      <w:r w:rsidRPr="00542316">
        <w:t>. 2017;19:e337.</w:t>
      </w:r>
    </w:p>
    <w:p w14:paraId="6FA91D59" w14:textId="77777777" w:rsidR="009D3695" w:rsidRPr="00B93B16" w:rsidRDefault="009D3695" w:rsidP="009D3695">
      <w:pPr>
        <w:pStyle w:val="EndNoteBibliography"/>
        <w:spacing w:after="0"/>
      </w:pPr>
      <w:r w:rsidRPr="00B93B16">
        <w:t>49.</w:t>
      </w:r>
      <w:r w:rsidRPr="00B93B16">
        <w:tab/>
      </w:r>
      <w:r w:rsidRPr="00542316">
        <w:t>Goveia P, Canon-Montanez W, De Paula Santos D, Lopes GW, Ma RCW, Duncan BB, et al. Lifestyle intervention for the prevention of diabetes in women with previous gestational diabetes mellitus: A systematic review and meta-analysis. Frontiers in Endocrinology. 2018;9:00583.</w:t>
      </w:r>
    </w:p>
    <w:p w14:paraId="45D7DE1C" w14:textId="77777777" w:rsidR="009D3695" w:rsidRPr="00B93B16" w:rsidRDefault="009D3695" w:rsidP="009D3695">
      <w:pPr>
        <w:pStyle w:val="EndNoteBibliography"/>
        <w:spacing w:after="0"/>
      </w:pPr>
      <w:r w:rsidRPr="00B93B16">
        <w:t>50.</w:t>
      </w:r>
      <w:r w:rsidRPr="00B93B16">
        <w:tab/>
      </w:r>
      <w:r w:rsidRPr="00542316">
        <w:t xml:space="preserve">Guo J, Chen J-L, Whittemore R, Whitaker E. Postpartum Lifestyle Interventions to Prevent Type 2 Diabetes Among Women with History of Gestational Diabetes: A Systematic Review of Randomized Clinical Trials. </w:t>
      </w:r>
      <w:r w:rsidRPr="00C67487">
        <w:rPr>
          <w:i/>
          <w:iCs/>
        </w:rPr>
        <w:t xml:space="preserve">Journal of women's </w:t>
      </w:r>
      <w:r>
        <w:rPr>
          <w:i/>
          <w:iCs/>
        </w:rPr>
        <w:t>H</w:t>
      </w:r>
      <w:r w:rsidRPr="00C67487">
        <w:rPr>
          <w:i/>
          <w:iCs/>
        </w:rPr>
        <w:t>ealth</w:t>
      </w:r>
      <w:r w:rsidRPr="00542316">
        <w:t xml:space="preserve"> (2002). 2016;25:38-49.</w:t>
      </w:r>
    </w:p>
    <w:p w14:paraId="0570BEE7" w14:textId="77777777" w:rsidR="009D3695" w:rsidRPr="00B93B16" w:rsidRDefault="009D3695" w:rsidP="009D3695">
      <w:pPr>
        <w:pStyle w:val="EndNoteBibliography"/>
        <w:spacing w:after="0"/>
      </w:pPr>
      <w:r w:rsidRPr="00B93B16">
        <w:t>51.</w:t>
      </w:r>
      <w:r w:rsidRPr="00B93B16">
        <w:tab/>
      </w:r>
      <w:r w:rsidRPr="00542316">
        <w:t xml:space="preserve">Li N, Yang Y, Cui D, Li C, Ma RCW, Li J, et al. Effects of lifestyle intervention on long-term risk of diabetes in women with prior gestational diabetes: A systematic review and meta-analysis of randomized controlled trials. </w:t>
      </w:r>
      <w:r w:rsidRPr="00C67487">
        <w:rPr>
          <w:i/>
          <w:iCs/>
        </w:rPr>
        <w:t>Obesity Reviews</w:t>
      </w:r>
      <w:r w:rsidRPr="00542316">
        <w:t>. 2021;22:e13122.</w:t>
      </w:r>
    </w:p>
    <w:p w14:paraId="51585884" w14:textId="77777777" w:rsidR="009D3695" w:rsidRPr="00B93B16" w:rsidRDefault="009D3695" w:rsidP="009D3695">
      <w:pPr>
        <w:pStyle w:val="EndNoteBibliography"/>
        <w:spacing w:after="0"/>
      </w:pPr>
      <w:r w:rsidRPr="00B93B16">
        <w:t>52.</w:t>
      </w:r>
      <w:r w:rsidRPr="00B93B16">
        <w:tab/>
      </w:r>
      <w:r w:rsidRPr="00447D41">
        <w:t>Schoen</w:t>
      </w:r>
      <w:r w:rsidRPr="00542316">
        <w:t xml:space="preserve">aker DA, de Jersey S, Willcox J, Francois ME, Wilkinson S, editors. Prevention of Gestational Diabetes: The Role of Dietary Intake, Physical Activity, and Weight before, during, and between Pregnancies. </w:t>
      </w:r>
      <w:r w:rsidRPr="00C67487">
        <w:rPr>
          <w:i/>
          <w:iCs/>
        </w:rPr>
        <w:t>Seminars in Reproductive Medicine;</w:t>
      </w:r>
      <w:r w:rsidRPr="00542316">
        <w:t xml:space="preserve"> 2021: </w:t>
      </w:r>
      <w:r w:rsidRPr="00C637E1">
        <w:t>38: 352-365</w:t>
      </w:r>
    </w:p>
    <w:p w14:paraId="4548AD6C" w14:textId="77777777" w:rsidR="009D3695" w:rsidRPr="00B93B16" w:rsidRDefault="009D3695" w:rsidP="009D3695">
      <w:pPr>
        <w:pStyle w:val="EndNoteBibliography"/>
        <w:spacing w:after="0"/>
      </w:pPr>
      <w:r w:rsidRPr="00B93B16">
        <w:t>53.</w:t>
      </w:r>
      <w:r w:rsidRPr="00B93B16">
        <w:tab/>
      </w:r>
      <w:r w:rsidRPr="00542316">
        <w:t xml:space="preserve">Hewage SS, Wu S, Neelakantan N, Yoong J. Systematic review of effectiveness and cost-effectiveness of lifestyle interventions to improve clinical diabetes outcome measures in women with a history of GDM. </w:t>
      </w:r>
      <w:r w:rsidRPr="00C637E1">
        <w:rPr>
          <w:i/>
          <w:iCs/>
        </w:rPr>
        <w:t>Clinical Nutrition ESPEN</w:t>
      </w:r>
      <w:r w:rsidRPr="00542316">
        <w:t>. 2020;35:20-9.</w:t>
      </w:r>
    </w:p>
    <w:p w14:paraId="1031F08A" w14:textId="77777777" w:rsidR="009D3695" w:rsidRPr="00B93B16" w:rsidRDefault="009D3695" w:rsidP="009D3695">
      <w:pPr>
        <w:pStyle w:val="EndNoteBibliography"/>
        <w:spacing w:after="0"/>
      </w:pPr>
      <w:r w:rsidRPr="00B93B16">
        <w:t>54.</w:t>
      </w:r>
      <w:r w:rsidRPr="00B93B16">
        <w:tab/>
      </w:r>
      <w:r w:rsidRPr="00542316">
        <w:t xml:space="preserve">Jones E, Fraley H, Mazzawi J. Appreciating Recent Motherhood and Culture: A Systematic Review of Multimodal Postpartum Lifestyle Interventions to Reduce Diabetes Risk in Women with Prior Gestational Diabetes. </w:t>
      </w:r>
      <w:r w:rsidRPr="00C637E1">
        <w:rPr>
          <w:i/>
          <w:iCs/>
        </w:rPr>
        <w:t>Maternal &amp; Child Health Journal</w:t>
      </w:r>
      <w:r w:rsidRPr="00542316">
        <w:t>. 2017;21:45-57.</w:t>
      </w:r>
    </w:p>
    <w:p w14:paraId="66E58B9D" w14:textId="77777777" w:rsidR="009D3695" w:rsidRPr="00B93B16" w:rsidRDefault="009D3695" w:rsidP="009D3695">
      <w:pPr>
        <w:pStyle w:val="EndNoteBibliography"/>
        <w:spacing w:after="0"/>
      </w:pPr>
      <w:r w:rsidRPr="00B93B16">
        <w:lastRenderedPageBreak/>
        <w:t>55.</w:t>
      </w:r>
      <w:r w:rsidRPr="00B93B16">
        <w:tab/>
      </w:r>
      <w:r w:rsidRPr="00542316">
        <w:t xml:space="preserve">Lui N, Jeyaram G, Henry A. Postpartum interventions to reduce longterm cardiovascular disease risk in womenafter hypertensive disorders of pregnancy:A systematic review. </w:t>
      </w:r>
      <w:r w:rsidRPr="00C637E1">
        <w:rPr>
          <w:i/>
          <w:iCs/>
        </w:rPr>
        <w:t>Obstetric Medicine.</w:t>
      </w:r>
      <w:r w:rsidRPr="00542316">
        <w:t xml:space="preserve"> 2019;12:28.</w:t>
      </w:r>
    </w:p>
    <w:p w14:paraId="0F29E9B1" w14:textId="77777777" w:rsidR="009D3695" w:rsidRPr="00B93B16" w:rsidRDefault="009D3695" w:rsidP="009D3695">
      <w:pPr>
        <w:pStyle w:val="EndNoteBibliography"/>
        <w:spacing w:after="0"/>
      </w:pPr>
      <w:r w:rsidRPr="00B93B16">
        <w:t>56.</w:t>
      </w:r>
      <w:r w:rsidRPr="00B93B16">
        <w:tab/>
      </w:r>
      <w:r w:rsidRPr="00542316">
        <w:t>Markova V, Norgaard A, Jorgensen KJ, Langhoff-Roos J. Treatment for women with postpartum iron deficiency anaemia.</w:t>
      </w:r>
      <w:r w:rsidRPr="009F7D49">
        <w:rPr>
          <w:i/>
          <w:iCs/>
        </w:rPr>
        <w:t xml:space="preserve"> Cochrane Database of Systematic Reviews</w:t>
      </w:r>
      <w:r w:rsidRPr="00542316">
        <w:t>. 2015</w:t>
      </w:r>
      <w:r>
        <w:t xml:space="preserve">; </w:t>
      </w:r>
      <w:r w:rsidRPr="00C96046">
        <w:t>https://doi.org/10.1002/14651858.CD010861.pub2</w:t>
      </w:r>
      <w:r w:rsidRPr="00542316">
        <w:t>.</w:t>
      </w:r>
    </w:p>
    <w:p w14:paraId="55F6F51B" w14:textId="77777777" w:rsidR="009D3695" w:rsidRPr="00B93B16" w:rsidRDefault="009D3695" w:rsidP="009D3695">
      <w:pPr>
        <w:pStyle w:val="EndNoteBibliography"/>
        <w:spacing w:after="0"/>
      </w:pPr>
      <w:r w:rsidRPr="00B93B16">
        <w:t>57.</w:t>
      </w:r>
      <w:r w:rsidRPr="00B93B16">
        <w:tab/>
      </w:r>
      <w:r w:rsidRPr="00542316">
        <w:t xml:space="preserve">Oliveira-Menegozzo JM, Bergamaschi DP, Middleton P, East CE. Vitamin A supplementation for postpartum women. </w:t>
      </w:r>
      <w:r w:rsidRPr="00C96046">
        <w:rPr>
          <w:i/>
          <w:iCs/>
        </w:rPr>
        <w:t>Cochrane Database of Systematic Reviews</w:t>
      </w:r>
      <w:r w:rsidRPr="00542316">
        <w:t>. 2010:</w:t>
      </w:r>
      <w:r w:rsidRPr="00C831C9">
        <w:t xml:space="preserve"> https://doi.org/10.1002/14651858.CD005944.pub2</w:t>
      </w:r>
    </w:p>
    <w:p w14:paraId="7E25E36C" w14:textId="77777777" w:rsidR="009D3695" w:rsidRPr="00B93B16" w:rsidRDefault="009D3695" w:rsidP="009D3695">
      <w:pPr>
        <w:pStyle w:val="EndNoteBibliography"/>
        <w:spacing w:after="0"/>
      </w:pPr>
      <w:r w:rsidRPr="00B93B16">
        <w:t>58.</w:t>
      </w:r>
      <w:r w:rsidRPr="00B93B16">
        <w:tab/>
      </w:r>
      <w:r w:rsidRPr="00542316">
        <w:t xml:space="preserve">Turawa EB, Musekiwa A, Rohwer AC. Interventions for treating postpartum constipation. </w:t>
      </w:r>
      <w:r w:rsidRPr="00B7040E">
        <w:rPr>
          <w:i/>
          <w:iCs/>
        </w:rPr>
        <w:t>Cochrane Database of Systematic Reviews.</w:t>
      </w:r>
      <w:r w:rsidRPr="00542316">
        <w:t xml:space="preserve"> 2014:</w:t>
      </w:r>
      <w:r w:rsidRPr="00B7040E">
        <w:t xml:space="preserve"> </w:t>
      </w:r>
      <w:r>
        <w:t>h</w:t>
      </w:r>
      <w:r w:rsidRPr="00B7040E">
        <w:t>ttps://doi.org/10.1002/14651858.CD010273.pub2</w:t>
      </w:r>
      <w:r w:rsidRPr="00542316">
        <w:t>.</w:t>
      </w:r>
    </w:p>
    <w:p w14:paraId="0E92A58A" w14:textId="77777777" w:rsidR="009D3695" w:rsidRPr="00B93B16" w:rsidRDefault="009D3695" w:rsidP="009D3695">
      <w:pPr>
        <w:pStyle w:val="EndNoteBibliography"/>
        <w:spacing w:after="0"/>
      </w:pPr>
      <w:r w:rsidRPr="00B93B16">
        <w:t>59.</w:t>
      </w:r>
      <w:r w:rsidRPr="00B93B16">
        <w:tab/>
      </w:r>
      <w:r w:rsidRPr="00542316">
        <w:t xml:space="preserve">Lim S, Liang X, Hill B, Teede H, Moran LJ, O'Reilly S. A systematic review and meta-analysis of intervention characteristics in postpartum weight management using the TIDieR framework: A summary of evidence to inform implementation. </w:t>
      </w:r>
      <w:r w:rsidRPr="00B7040E">
        <w:rPr>
          <w:i/>
          <w:iCs/>
        </w:rPr>
        <w:t>Obesity Reviews</w:t>
      </w:r>
      <w:r w:rsidRPr="00542316">
        <w:t>. 2019</w:t>
      </w:r>
      <w:r>
        <w:t xml:space="preserve">; </w:t>
      </w:r>
      <w:r w:rsidRPr="00C12464">
        <w:t>20:1045-56.</w:t>
      </w:r>
    </w:p>
    <w:p w14:paraId="2AE569FD" w14:textId="77777777" w:rsidR="009D3695" w:rsidRPr="00B93B16" w:rsidRDefault="009D3695" w:rsidP="009D3695">
      <w:pPr>
        <w:pStyle w:val="EndNoteBibliography"/>
        <w:spacing w:after="0"/>
      </w:pPr>
      <w:r w:rsidRPr="00B93B16">
        <w:t>60.</w:t>
      </w:r>
      <w:r w:rsidRPr="00B93B16">
        <w:tab/>
      </w:r>
      <w:r w:rsidRPr="00542316">
        <w:t xml:space="preserve">Van Der Pligt P, Willcox J, Hesketh K, Ball K, Wilkinson S, Crawford D, et al. Systematic review of lifestyle interventions to limit postpartum weight retention in women following childbirth. </w:t>
      </w:r>
      <w:r w:rsidRPr="00C12464">
        <w:rPr>
          <w:i/>
          <w:iCs/>
        </w:rPr>
        <w:t>Journal of Paediatrics and Child Health</w:t>
      </w:r>
      <w:r w:rsidRPr="00542316">
        <w:t>. 2013;</w:t>
      </w:r>
      <w:r w:rsidRPr="00132652">
        <w:t xml:space="preserve"> 14:792-805</w:t>
      </w:r>
      <w:r w:rsidRPr="00542316">
        <w:t>.</w:t>
      </w:r>
    </w:p>
    <w:p w14:paraId="3E1FD3FF" w14:textId="77777777" w:rsidR="009D3695" w:rsidRPr="00B93B16" w:rsidRDefault="009D3695" w:rsidP="009D3695">
      <w:pPr>
        <w:pStyle w:val="EndNoteBibliography"/>
        <w:spacing w:after="0"/>
      </w:pPr>
      <w:r w:rsidRPr="00B93B16">
        <w:t>61.</w:t>
      </w:r>
      <w:r w:rsidRPr="00B93B16">
        <w:tab/>
      </w:r>
      <w:r w:rsidRPr="00542316">
        <w:t xml:space="preserve">Panagopoulou V, Hancock J, Tziaferi S. Midwifery in the Postnatal Period: A Systematic Review of the Literature. </w:t>
      </w:r>
      <w:r w:rsidRPr="00132652">
        <w:rPr>
          <w:i/>
          <w:iCs/>
        </w:rPr>
        <w:t>Nosileftiki</w:t>
      </w:r>
      <w:r w:rsidRPr="00542316">
        <w:t>. 2017;56:125-37.</w:t>
      </w:r>
    </w:p>
    <w:p w14:paraId="64A7D180" w14:textId="77777777" w:rsidR="00FB69EE" w:rsidRPr="00B93B16" w:rsidRDefault="00FB69EE" w:rsidP="00FB69EE">
      <w:pPr>
        <w:pStyle w:val="EndNoteBibliography"/>
        <w:spacing w:after="0"/>
      </w:pPr>
      <w:r w:rsidRPr="00B93B16">
        <w:t>62.</w:t>
      </w:r>
      <w:r w:rsidRPr="00B93B16">
        <w:tab/>
      </w:r>
      <w:r w:rsidRPr="00542316">
        <w:t>National Institute for Health and Social Care Excellence. Training in maternal and child nutrition. 2020.</w:t>
      </w:r>
      <w:r>
        <w:t xml:space="preserve"> Available from: </w:t>
      </w:r>
      <w:r w:rsidRPr="00750870">
        <w:t>https://pathways.nice.org.uk/pathways/maternal-and-child-nutrition/training-in-maternal-and-child-nutrition</w:t>
      </w:r>
    </w:p>
    <w:p w14:paraId="151D1AF5" w14:textId="77777777" w:rsidR="00FB69EE" w:rsidRPr="00B93B16" w:rsidRDefault="00FB69EE" w:rsidP="00FB69EE">
      <w:pPr>
        <w:pStyle w:val="EndNoteBibliography"/>
        <w:spacing w:after="0"/>
      </w:pPr>
      <w:r w:rsidRPr="00B93B16">
        <w:t>63.</w:t>
      </w:r>
      <w:r w:rsidRPr="00B93B16">
        <w:tab/>
      </w:r>
      <w:r w:rsidRPr="00542316">
        <w:t>Public Health England. Health matters: reproductive health and pregnancy planning. 2018.</w:t>
      </w:r>
      <w:r>
        <w:t xml:space="preserve"> Available from: </w:t>
      </w:r>
      <w:r w:rsidRPr="007C15CC">
        <w:t>https://www.gov.uk/government/publications/health-matters-reproductive-health-and-pregnancy-planning/health-matters-reproductive-health-and-pregnancy-planning</w:t>
      </w:r>
    </w:p>
    <w:p w14:paraId="189FDB5C" w14:textId="77777777" w:rsidR="00FB69EE" w:rsidRPr="00B93B16" w:rsidRDefault="00FB69EE" w:rsidP="00FB69EE">
      <w:pPr>
        <w:pStyle w:val="EndNoteBibliography"/>
        <w:spacing w:after="0"/>
      </w:pPr>
      <w:r w:rsidRPr="00B93B16">
        <w:t>64.</w:t>
      </w:r>
      <w:r w:rsidRPr="00B93B16">
        <w:tab/>
      </w:r>
      <w:r w:rsidRPr="00542316">
        <w:t>Public Health England. Understanding the contraceptive needs of postnatal women. 2018.</w:t>
      </w:r>
      <w:r>
        <w:t xml:space="preserve"> Available from: </w:t>
      </w:r>
      <w:r w:rsidRPr="00766ECE">
        <w:t>https://www.gov.uk/government/case-studies/understanding-the-contraceptive-needs-of-postnatal-women</w:t>
      </w:r>
    </w:p>
    <w:p w14:paraId="47AF0E4C" w14:textId="77777777" w:rsidR="00FB69EE" w:rsidRDefault="00FB69EE" w:rsidP="00FB69EE">
      <w:pPr>
        <w:pStyle w:val="EndNoteBibliography"/>
      </w:pPr>
      <w:r w:rsidRPr="00B93B16">
        <w:t>65.</w:t>
      </w:r>
      <w:r w:rsidRPr="00B93B16">
        <w:tab/>
      </w:r>
      <w:r w:rsidRPr="00542316">
        <w:t>Public Health England. Making the Case for Preconception</w:t>
      </w:r>
      <w:r>
        <w:t xml:space="preserve"> </w:t>
      </w:r>
      <w:r w:rsidRPr="00542316">
        <w:t>Care. 2018.</w:t>
      </w:r>
      <w:r>
        <w:t xml:space="preserve"> Available from: </w:t>
      </w:r>
      <w:r w:rsidRPr="00766ECE">
        <w:t>https://assets.publishing.service.gov.uk/government/uploads/system/uploads/attachment_data/file/729018/Making_the_case_for_preconception_care.pdf</w:t>
      </w:r>
    </w:p>
    <w:p w14:paraId="65D8364A" w14:textId="77777777" w:rsidR="00621B56" w:rsidRPr="00B93B16" w:rsidRDefault="00621B56" w:rsidP="00621B56">
      <w:pPr>
        <w:pStyle w:val="EndNoteBibliography"/>
      </w:pPr>
      <w:r w:rsidRPr="00B93B16">
        <w:t>66.</w:t>
      </w:r>
      <w:r w:rsidRPr="00B93B16">
        <w:tab/>
      </w:r>
      <w:r w:rsidRPr="00542316">
        <w:t>Ruel MT, Quisumbing AR, Balagamwala M. Nutrition-sensitive agriculture: What have we learned so far?</w:t>
      </w:r>
      <w:r w:rsidRPr="00766ECE">
        <w:rPr>
          <w:i/>
          <w:iCs/>
        </w:rPr>
        <w:t xml:space="preserve"> Global Food Security. </w:t>
      </w:r>
      <w:r w:rsidRPr="00542316">
        <w:t>2018;17:128-53.</w:t>
      </w:r>
    </w:p>
    <w:p w14:paraId="32A7B011" w14:textId="77777777" w:rsidR="00621B56" w:rsidRPr="00B93B16" w:rsidRDefault="00621B56" w:rsidP="00621B56">
      <w:pPr>
        <w:pStyle w:val="EndNoteBibliography"/>
        <w:spacing w:after="0"/>
      </w:pPr>
      <w:r w:rsidRPr="00B93B16">
        <w:t>67.</w:t>
      </w:r>
      <w:r w:rsidRPr="00B93B16">
        <w:tab/>
      </w:r>
      <w:r w:rsidRPr="00542316">
        <w:t>Parliamentary Office of Science and Technology. Dietary Advice, Pregnancy &amp; Breastfeeding. 2017.</w:t>
      </w:r>
      <w:r>
        <w:t xml:space="preserve"> Available from: </w:t>
      </w:r>
      <w:r w:rsidRPr="00411F11">
        <w:t>https://post.parliament.uk/research-briefings/post-pn-0551/</w:t>
      </w:r>
    </w:p>
    <w:p w14:paraId="517A2B73" w14:textId="77777777" w:rsidR="00AE2982" w:rsidRPr="00B93B16" w:rsidRDefault="00AE2982" w:rsidP="00AE2982">
      <w:pPr>
        <w:pStyle w:val="EndNoteBibliography"/>
        <w:spacing w:after="0"/>
      </w:pPr>
      <w:r w:rsidRPr="00B93B16">
        <w:t>68.</w:t>
      </w:r>
      <w:r w:rsidRPr="00B93B16">
        <w:tab/>
      </w:r>
      <w:r w:rsidRPr="00542316">
        <w:t>National Institute for Health and Social Care Excellence. Weight management before, during and after pregnancy. 2010.</w:t>
      </w:r>
      <w:r>
        <w:t xml:space="preserve"> Available from: </w:t>
      </w:r>
      <w:r w:rsidRPr="001A2B3C">
        <w:t>https://www.nice.org.uk/guidance/ph27</w:t>
      </w:r>
    </w:p>
    <w:p w14:paraId="56E1CB78" w14:textId="77777777" w:rsidR="00AE2982" w:rsidRPr="00B93B16" w:rsidRDefault="00AE2982" w:rsidP="00AE2982">
      <w:pPr>
        <w:pStyle w:val="EndNoteBibliography"/>
        <w:spacing w:after="0"/>
      </w:pPr>
      <w:r w:rsidRPr="00B93B16">
        <w:t>69.</w:t>
      </w:r>
      <w:r w:rsidRPr="00B93B16">
        <w:tab/>
      </w:r>
      <w:r w:rsidRPr="00542316">
        <w:t>National Institute for Health and Social Care Excellence. Strategy, policy and commissioning for maternal and child nutrition. 2020.</w:t>
      </w:r>
      <w:r>
        <w:t xml:space="preserve"> Available from: </w:t>
      </w:r>
      <w:r w:rsidRPr="009C686C">
        <w:t>https://pathways.nice.org.uk/pathways/maternal-and-child-nutrition#path=view%3A/pathways/maternal-and-child-nutrition/strategy-policy-and-commissioning-for-maternal-and-child-nutrition.xml&amp;content=view-index</w:t>
      </w:r>
    </w:p>
    <w:p w14:paraId="2F479BA1" w14:textId="77777777" w:rsidR="00AE2982" w:rsidRPr="00542316" w:rsidRDefault="00AE2982" w:rsidP="00AE2982">
      <w:pPr>
        <w:pStyle w:val="EndNoteBibliography"/>
        <w:spacing w:after="0"/>
      </w:pPr>
      <w:r w:rsidRPr="00B93B16">
        <w:t>70.</w:t>
      </w:r>
      <w:r w:rsidRPr="00B93B16">
        <w:tab/>
      </w:r>
      <w:r w:rsidRPr="00542316">
        <w:t>National Institute for Health and Social Care Excellence. Maternal and child nutrition in primary and secondary care and community health services. 2020.</w:t>
      </w:r>
      <w:r>
        <w:t xml:space="preserve"> Available from: </w:t>
      </w:r>
      <w:r w:rsidRPr="00B516A5">
        <w:t>https://pathways.nice.org.uk/pathways/maternal-and-child-nutrition#path=view%3A/pathways/maternal-and-child-nutrition/maternal-and-child-nutrition-in-primary-and-secondary-care-and-community-health-services.xml&amp;content=view-index</w:t>
      </w:r>
    </w:p>
    <w:p w14:paraId="28734089" w14:textId="77777777" w:rsidR="006E781D" w:rsidRPr="00B93B16" w:rsidRDefault="006E781D" w:rsidP="006E781D">
      <w:pPr>
        <w:pStyle w:val="EndNoteBibliography"/>
        <w:spacing w:after="0"/>
      </w:pPr>
      <w:r w:rsidRPr="00B93B16">
        <w:t>71.</w:t>
      </w:r>
      <w:r w:rsidRPr="00B93B16">
        <w:tab/>
      </w:r>
      <w:r w:rsidRPr="00542316">
        <w:t>Public Health England. Maternity high impact area: Supporting healthy weight before and between pregnancies. 2020.</w:t>
      </w:r>
      <w:r>
        <w:t xml:space="preserve"> Available from: </w:t>
      </w:r>
      <w:r w:rsidRPr="00BB1658">
        <w:t>https://assets.publishing.service.gov.uk/government/uploads/system/uploads/attachment_data/file</w:t>
      </w:r>
      <w:r w:rsidRPr="00BB1658">
        <w:lastRenderedPageBreak/>
        <w:t>/942476/Maternity_high_impact_area_3_Supporting_healthy_weight_before_and_between_pregnancies_.pdf</w:t>
      </w:r>
    </w:p>
    <w:p w14:paraId="687F84FC" w14:textId="77777777" w:rsidR="006E781D" w:rsidRPr="00B93B16" w:rsidRDefault="006E781D" w:rsidP="006E781D">
      <w:pPr>
        <w:pStyle w:val="EndNoteBibliography"/>
        <w:spacing w:after="0"/>
      </w:pPr>
      <w:r w:rsidRPr="00B93B16">
        <w:t>72.</w:t>
      </w:r>
      <w:r w:rsidRPr="00B93B16">
        <w:tab/>
      </w:r>
      <w:r w:rsidRPr="00542316">
        <w:t>Department for Education. An evaluating of improving practice in Sure Start – Kilkeel Sure Start, Promotion of health families’. 2020.</w:t>
      </w:r>
      <w:r>
        <w:t xml:space="preserve"> Available from: </w:t>
      </w:r>
      <w:r w:rsidRPr="000004D4">
        <w:t>https://www.etini.gov.uk/sites/etini.gov.uk/files/publications/an-evaluation-of-improving-practice-in-sure-start.pdf</w:t>
      </w:r>
    </w:p>
    <w:p w14:paraId="45172575" w14:textId="77777777" w:rsidR="00A40B05" w:rsidRDefault="00A40B05" w:rsidP="00A40B05">
      <w:pPr>
        <w:pStyle w:val="EndNoteBibliography"/>
        <w:spacing w:after="0"/>
      </w:pPr>
      <w:r>
        <w:t>73.</w:t>
      </w:r>
      <w:r>
        <w:tab/>
        <w:t>First Steps Nutrition. Eating well for new mums. 2020. Available from: https://static1.squarespace.com/static/59f75004f09ca48694070f3b/t/5fa27fa1073fea76aa16865e/1604485056122/Eating+Well+for+New+Mums+30+October+2020+live.pdf</w:t>
      </w:r>
    </w:p>
    <w:p w14:paraId="65585D8F" w14:textId="77777777" w:rsidR="00604134" w:rsidRDefault="00A40B05" w:rsidP="00A40B05">
      <w:pPr>
        <w:pStyle w:val="EndNoteBibliography"/>
        <w:spacing w:after="0"/>
      </w:pPr>
      <w:r>
        <w:t>74.</w:t>
      </w:r>
      <w:r>
        <w:tab/>
        <w:t>First Steps Nutrition. Healthy Start and Best Start Foods A practical guide. 2020. Available from: https://static1.squarespace.com/static/59f75004f09ca48694070f3b/t/5f2c2a9a7038053a06b025db/1596730047318/Healthy_Start_and_Best_Start_for_web_29July2020.pdf</w:t>
      </w:r>
    </w:p>
    <w:p w14:paraId="20BF2394" w14:textId="77777777" w:rsidR="000C5F19" w:rsidRPr="00B93B16" w:rsidRDefault="000C5F19" w:rsidP="000C5F19">
      <w:pPr>
        <w:pStyle w:val="EndNoteBibliography"/>
        <w:spacing w:after="0"/>
      </w:pPr>
      <w:r w:rsidRPr="00B93B16">
        <w:t>75.</w:t>
      </w:r>
      <w:r w:rsidRPr="00B93B16">
        <w:tab/>
      </w:r>
      <w:r w:rsidRPr="00542316">
        <w:t>Parliamentary business. Evidence from Public Health England following Elaine Rashbrook. 2020.</w:t>
      </w:r>
      <w:r>
        <w:t xml:space="preserve"> Available from: </w:t>
      </w:r>
      <w:r w:rsidRPr="001C6B75">
        <w:t>https://committees.parliament.uk/oralevidence/70/html/</w:t>
      </w:r>
    </w:p>
    <w:p w14:paraId="0E7C511F" w14:textId="77777777" w:rsidR="007D2A8F" w:rsidRPr="00B93B16" w:rsidRDefault="007D2A8F" w:rsidP="007D2A8F">
      <w:pPr>
        <w:pStyle w:val="EndNoteBibliography"/>
        <w:spacing w:after="0"/>
      </w:pPr>
      <w:r w:rsidRPr="00B93B16">
        <w:t>76.</w:t>
      </w:r>
      <w:r w:rsidRPr="00B93B16">
        <w:tab/>
      </w:r>
      <w:r w:rsidRPr="00542316">
        <w:t>National Institute for Health and Social Care Excellence. Vitamin D: supplement use in specific population groups. 2017.</w:t>
      </w:r>
      <w:r>
        <w:t xml:space="preserve"> Available from: </w:t>
      </w:r>
      <w:r w:rsidRPr="009D2F19">
        <w:t>https://www.nice.org.uk/guidance/ph56</w:t>
      </w:r>
    </w:p>
    <w:p w14:paraId="5240BDDF" w14:textId="77777777" w:rsidR="007D2A8F" w:rsidRPr="00B93B16" w:rsidRDefault="007D2A8F" w:rsidP="007D2A8F">
      <w:pPr>
        <w:pStyle w:val="EndNoteBibliography"/>
        <w:spacing w:after="0"/>
      </w:pPr>
      <w:r w:rsidRPr="00B93B16">
        <w:t>77.</w:t>
      </w:r>
      <w:r w:rsidRPr="00B93B16">
        <w:tab/>
      </w:r>
      <w:r w:rsidRPr="00542316">
        <w:t>House of Lords. Bread and Flour Regulations (Folic Acid) Bill. 2016.</w:t>
      </w:r>
      <w:r>
        <w:t xml:space="preserve"> Available from: </w:t>
      </w:r>
      <w:r w:rsidRPr="002C03B9">
        <w:t>https://bills.parliament.uk/bills/1782</w:t>
      </w:r>
    </w:p>
    <w:p w14:paraId="63C228D9" w14:textId="77777777" w:rsidR="00195801" w:rsidRPr="00B93B16" w:rsidRDefault="00195801" w:rsidP="00195801">
      <w:pPr>
        <w:pStyle w:val="EndNoteBibliography"/>
        <w:spacing w:after="0"/>
      </w:pPr>
      <w:r w:rsidRPr="00B93B16">
        <w:t>78.</w:t>
      </w:r>
      <w:r w:rsidRPr="00B93B16">
        <w:tab/>
      </w:r>
      <w:r w:rsidRPr="00542316">
        <w:t>National Institute for Health and Social Care Excellence. Diabetes in pregnancy overview. 2020.</w:t>
      </w:r>
      <w:r>
        <w:t xml:space="preserve"> Available from: </w:t>
      </w:r>
      <w:r w:rsidRPr="009308FC">
        <w:t>https://www.nice.org.uk/guidance/ng3</w:t>
      </w:r>
    </w:p>
    <w:p w14:paraId="2AA5EEB1" w14:textId="77777777" w:rsidR="00195801" w:rsidRPr="00B93B16" w:rsidRDefault="00195801" w:rsidP="00195801">
      <w:pPr>
        <w:pStyle w:val="EndNoteBibliography"/>
        <w:spacing w:after="0"/>
      </w:pPr>
      <w:r w:rsidRPr="00B93B16">
        <w:t>79.</w:t>
      </w:r>
      <w:r w:rsidRPr="00B93B16">
        <w:tab/>
      </w:r>
      <w:r w:rsidRPr="00542316">
        <w:t>National Institute for Health and Social Care Excellence. Community and leisure services and weight management programme. 2020.</w:t>
      </w:r>
      <w:r>
        <w:t xml:space="preserve">Availble from: </w:t>
      </w:r>
      <w:r w:rsidRPr="00192F0B">
        <w:t>https://pathways.nice.org.uk/pathways/diet/community-and-leisure-services-and-weight-management-programmes</w:t>
      </w:r>
    </w:p>
    <w:p w14:paraId="3AC2B852" w14:textId="77777777" w:rsidR="00195801" w:rsidRDefault="00195801" w:rsidP="00195801">
      <w:pPr>
        <w:pStyle w:val="EndNoteBibliography"/>
        <w:spacing w:after="0"/>
      </w:pPr>
      <w:r w:rsidRPr="00B93B16">
        <w:t>80.</w:t>
      </w:r>
      <w:r w:rsidRPr="00B93B16">
        <w:tab/>
      </w:r>
      <w:r w:rsidRPr="00542316">
        <w:t>National Institute for Health and Social Care Excellence. Active Mothers: moving away from Obesity Through Healthier lifestyle Exercise Relaxation and Support In Bexley. 2016.</w:t>
      </w:r>
      <w:r>
        <w:t xml:space="preserve"> Availble from: </w:t>
      </w:r>
      <w:r w:rsidRPr="00A532AC">
        <w:t>https://www.nice.org.uk/sharedlearning/active-mothers-in-bexley-active-mothers-moving-away-from-obesity-through-healthier-lifestyle-exercise-relaxation-and-support-in-bexley</w:t>
      </w:r>
    </w:p>
    <w:p w14:paraId="699DC742" w14:textId="3627E4CA" w:rsidR="00712B84" w:rsidRPr="00712B84" w:rsidRDefault="0090173B" w:rsidP="00712B84">
      <w:pPr>
        <w:pStyle w:val="EndNoteBibliography"/>
        <w:spacing w:after="0"/>
      </w:pPr>
      <w:r w:rsidRPr="0090173B">
        <w:t>81.</w:t>
      </w:r>
      <w:r w:rsidRPr="0090173B">
        <w:tab/>
        <w:t>Tommy's. Helping women lose weight after pregnancy. 2021. Available from: https://www.tommys.org/research/research-topics/pregnancy-complication-research/obesity/helping-women-lose-weight-after-pregnancy</w:t>
      </w:r>
    </w:p>
    <w:p w14:paraId="35755712" w14:textId="77777777" w:rsidR="00A563A7" w:rsidRPr="00B93B16" w:rsidRDefault="00A563A7" w:rsidP="00A563A7">
      <w:pPr>
        <w:pStyle w:val="EndNoteBibliography"/>
        <w:spacing w:after="0"/>
      </w:pPr>
      <w:r w:rsidRPr="00B93B16">
        <w:t>82.</w:t>
      </w:r>
      <w:r w:rsidRPr="00B93B16">
        <w:tab/>
      </w:r>
      <w:r w:rsidRPr="00542316">
        <w:t xml:space="preserve">Coe S, Spiro A, Lockyer S, Stanner S. Ensuring a healthy approach to long‐term weight management: Review of the Slimming World programme. </w:t>
      </w:r>
      <w:r w:rsidRPr="00911937">
        <w:rPr>
          <w:i/>
          <w:iCs/>
        </w:rPr>
        <w:t>Nutrition Bulletin</w:t>
      </w:r>
      <w:r w:rsidRPr="00542316">
        <w:t>. 2019;44:267-82.</w:t>
      </w:r>
    </w:p>
    <w:p w14:paraId="719A17CA" w14:textId="77777777" w:rsidR="00A563A7" w:rsidRPr="00B93B16" w:rsidRDefault="00A563A7" w:rsidP="00A563A7">
      <w:pPr>
        <w:pStyle w:val="EndNoteBibliography"/>
        <w:spacing w:after="0"/>
      </w:pPr>
      <w:r w:rsidRPr="00B93B16">
        <w:t>83.</w:t>
      </w:r>
      <w:r w:rsidRPr="00B93B16">
        <w:tab/>
      </w:r>
      <w:r w:rsidRPr="00542316">
        <w:t>Royal College of General Practitioners. UK physical activity and lifestyle guidelines - what's new?; 2020.</w:t>
      </w:r>
      <w:r>
        <w:t xml:space="preserve"> Availble from: </w:t>
      </w:r>
      <w:r w:rsidRPr="00140D17">
        <w:t>https://www.rcgp.org.uk/clinical-and-research/about/clinical-news/2020/february/uk-physical-activity-and-lifestyle-guidelines---what-is-new.aspx</w:t>
      </w:r>
    </w:p>
    <w:p w14:paraId="3F8FA0CF" w14:textId="77777777" w:rsidR="00A563A7" w:rsidRDefault="00A563A7" w:rsidP="00A563A7">
      <w:pPr>
        <w:pStyle w:val="EndNoteBibliography"/>
        <w:spacing w:after="0"/>
      </w:pPr>
      <w:r w:rsidRPr="00B93B16">
        <w:t>84.</w:t>
      </w:r>
      <w:r w:rsidRPr="00B93B16">
        <w:tab/>
      </w:r>
      <w:r w:rsidRPr="00542316">
        <w:t>National Institute for Health and Social Care Excellence. Maternal and child nutrition. 2015.</w:t>
      </w:r>
      <w:r>
        <w:t xml:space="preserve"> Available from: </w:t>
      </w:r>
      <w:r w:rsidRPr="00523FB9">
        <w:t>https://www.nice.org.uk/guidance/qs98/resources/maternal-and-child-nutrition-pdf-2098975759045</w:t>
      </w:r>
    </w:p>
    <w:p w14:paraId="04190BEE" w14:textId="77777777" w:rsidR="00A563A7" w:rsidRPr="00B93B16" w:rsidRDefault="00A563A7" w:rsidP="00A563A7">
      <w:pPr>
        <w:pStyle w:val="EndNoteBibliography"/>
        <w:spacing w:after="0"/>
      </w:pPr>
      <w:r w:rsidRPr="00B93B16">
        <w:t>85.</w:t>
      </w:r>
      <w:r w:rsidRPr="00B93B16">
        <w:tab/>
      </w:r>
      <w:r w:rsidRPr="00542316">
        <w:t>National Institute for Health and Social Care Excellence. Maternal and child nutrition overview. 2020.</w:t>
      </w:r>
      <w:r>
        <w:t xml:space="preserve"> Available from: </w:t>
      </w:r>
      <w:r w:rsidRPr="003C1140">
        <w:t>https://pathways.nice.org.uk/pathways/maternal-and-child-nutrition#path=view%3A/pathways/maternal-and-child-nutrition/maternal-and-child-nutrition-overview.xml&amp;content=view-index</w:t>
      </w:r>
    </w:p>
    <w:p w14:paraId="4F4DA79C" w14:textId="77777777" w:rsidR="00E00E6B" w:rsidRPr="00B93B16" w:rsidRDefault="00E00E6B" w:rsidP="00E00E6B">
      <w:pPr>
        <w:pStyle w:val="EndNoteBibliography"/>
        <w:spacing w:after="0"/>
      </w:pPr>
      <w:r w:rsidRPr="00B93B16">
        <w:t>86.</w:t>
      </w:r>
      <w:r w:rsidRPr="00B93B16">
        <w:tab/>
      </w:r>
      <w:r w:rsidRPr="00542316">
        <w:t>National Institute for Health and Social Care Excellence. Postnatal care overview. 2020.</w:t>
      </w:r>
      <w:r>
        <w:t xml:space="preserve"> Available from: </w:t>
      </w:r>
      <w:r w:rsidRPr="00A86F56">
        <w:t>https://www.nice.org.uk/guidance/ng194</w:t>
      </w:r>
    </w:p>
    <w:p w14:paraId="7123D8EC" w14:textId="77777777" w:rsidR="00E00E6B" w:rsidRPr="00B93B16" w:rsidRDefault="00E00E6B" w:rsidP="00E00E6B">
      <w:pPr>
        <w:pStyle w:val="EndNoteBibliography"/>
        <w:spacing w:after="0"/>
      </w:pPr>
      <w:r w:rsidRPr="00B93B16">
        <w:t>87.</w:t>
      </w:r>
      <w:r w:rsidRPr="00B93B16">
        <w:tab/>
      </w:r>
      <w:r w:rsidRPr="00542316">
        <w:t>House of Commons. Conception to Age 2: the first 1001 days. 2015.</w:t>
      </w:r>
      <w:r>
        <w:t xml:space="preserve"> Availble from: </w:t>
      </w:r>
      <w:r w:rsidRPr="005D3B0A">
        <w:t>https://commonslibrary.parliament.uk/research-briefings/cdp-2015-0133/</w:t>
      </w:r>
    </w:p>
    <w:p w14:paraId="0745B9FE" w14:textId="77777777" w:rsidR="00E00E6B" w:rsidRPr="00B93B16" w:rsidRDefault="00E00E6B" w:rsidP="00E00E6B">
      <w:pPr>
        <w:pStyle w:val="EndNoteBibliography"/>
        <w:spacing w:after="0"/>
      </w:pPr>
      <w:r w:rsidRPr="00B93B16">
        <w:t>88.</w:t>
      </w:r>
      <w:r w:rsidRPr="00B93B16">
        <w:tab/>
      </w:r>
      <w:r w:rsidRPr="00542316">
        <w:t>Mental Health Foundation. Changing the perfect picture: an inquiry into body image. 2021.</w:t>
      </w:r>
      <w:r>
        <w:t xml:space="preserve"> Available from: </w:t>
      </w:r>
      <w:r w:rsidRPr="000E3022">
        <w:t>https://committees.parliament.uk/work/226/changing-the-perfect-picture-an-inquiry-into-body-image/</w:t>
      </w:r>
    </w:p>
    <w:p w14:paraId="716CDE91" w14:textId="77777777" w:rsidR="002233DE" w:rsidRPr="00B93B16" w:rsidRDefault="002233DE" w:rsidP="002233DE">
      <w:pPr>
        <w:pStyle w:val="EndNoteBibliography"/>
        <w:spacing w:after="0"/>
      </w:pPr>
      <w:r w:rsidRPr="00B93B16">
        <w:t>89.</w:t>
      </w:r>
      <w:r w:rsidRPr="00B93B16">
        <w:tab/>
      </w:r>
      <w:r w:rsidRPr="00542316">
        <w:t>Parliamentary Business. Becoming a new parent during the pandemic. 2020.</w:t>
      </w:r>
      <w:r>
        <w:t xml:space="preserve"> Availble from: </w:t>
      </w:r>
      <w:r w:rsidRPr="00306FE7">
        <w:t>https://publications.parliament.uk/pa/cm5801/cmselect/cmpetitions/526/52607.htm</w:t>
      </w:r>
    </w:p>
    <w:p w14:paraId="78A346BA" w14:textId="77777777" w:rsidR="002233DE" w:rsidRPr="00B93B16" w:rsidRDefault="002233DE" w:rsidP="002233DE">
      <w:pPr>
        <w:pStyle w:val="EndNoteBibliography"/>
        <w:spacing w:after="0"/>
      </w:pPr>
      <w:r w:rsidRPr="00B93B16">
        <w:lastRenderedPageBreak/>
        <w:t>90.</w:t>
      </w:r>
      <w:r w:rsidRPr="00B93B16">
        <w:tab/>
      </w:r>
      <w:r w:rsidRPr="00542316">
        <w:t>Royal College of Obstetricians &amp; Gynaecologists TRCoM. Guidance for Antenatal and Postnatal Services in the evolving Coronavirus (COVID-19) pandemic. 2020.</w:t>
      </w:r>
      <w:r>
        <w:t xml:space="preserve"> Available from: </w:t>
      </w:r>
      <w:r w:rsidRPr="003B1B06">
        <w:t>https://www.rcog.org.uk/globalassets/documents/guidelines/2020-07-10-guidance-for-antenatal-and-postnatal.pdf</w:t>
      </w:r>
    </w:p>
    <w:p w14:paraId="5BB701C9" w14:textId="77777777" w:rsidR="000615C2" w:rsidRPr="00B93B16" w:rsidRDefault="000615C2" w:rsidP="000615C2">
      <w:pPr>
        <w:pStyle w:val="EndNoteBibliography"/>
        <w:spacing w:after="0"/>
      </w:pPr>
      <w:r w:rsidRPr="00B93B16">
        <w:t>91.</w:t>
      </w:r>
      <w:r w:rsidRPr="00B93B16">
        <w:tab/>
      </w:r>
      <w:r w:rsidRPr="00542316">
        <w:t>Royal College of Obstetricians &amp; Gynaecologists. Better for women. 2019.</w:t>
      </w:r>
      <w:r>
        <w:t xml:space="preserve"> Available from: </w:t>
      </w:r>
      <w:r w:rsidRPr="00C20D4D">
        <w:t>https://www.rcog.org.uk/better-for-women</w:t>
      </w:r>
    </w:p>
    <w:p w14:paraId="16CC70FC" w14:textId="77777777" w:rsidR="000615C2" w:rsidRPr="00B93B16" w:rsidRDefault="000615C2" w:rsidP="000615C2">
      <w:pPr>
        <w:pStyle w:val="EndNoteBibliography"/>
        <w:spacing w:after="0"/>
      </w:pPr>
      <w:r w:rsidRPr="00B93B16">
        <w:t>92.</w:t>
      </w:r>
      <w:r w:rsidRPr="00B93B16">
        <w:tab/>
      </w:r>
      <w:r w:rsidRPr="00447D41">
        <w:t>Tom</w:t>
      </w:r>
      <w:r w:rsidRPr="00542316">
        <w:t>my's. Improving support in a pregnancy after stillbirth or neonatal death (the IMPS study)</w:t>
      </w:r>
      <w:r>
        <w:t xml:space="preserve"> 2021</w:t>
      </w:r>
      <w:r w:rsidRPr="00542316">
        <w:t>.</w:t>
      </w:r>
      <w:r>
        <w:t xml:space="preserve"> Available from: </w:t>
      </w:r>
      <w:r w:rsidRPr="0085218D">
        <w:t>https://www.tommys.org/research/research-topics/stillbirth-research/improving-support-pregnancy-after-stillbirth-or-neonatal-death-imps-study</w:t>
      </w:r>
    </w:p>
    <w:p w14:paraId="75B33826" w14:textId="77777777" w:rsidR="003E7CAA" w:rsidRPr="00B93B16" w:rsidRDefault="003E7CAA" w:rsidP="003E7CAA">
      <w:pPr>
        <w:pStyle w:val="EndNoteBibliography"/>
        <w:spacing w:after="0"/>
      </w:pPr>
      <w:r w:rsidRPr="00B93B16">
        <w:t>93.</w:t>
      </w:r>
      <w:r w:rsidRPr="00B93B16">
        <w:tab/>
      </w:r>
      <w:r w:rsidRPr="00542316">
        <w:t>The Maternity Services Action Group SG. A Refreshed Framework for Maternity Care in Scotland. 2011.</w:t>
      </w:r>
      <w:r>
        <w:t xml:space="preserve"> Availble from: </w:t>
      </w:r>
      <w:r w:rsidRPr="00E3667B">
        <w:t>https://www.gov.scot/publications/refreshed-framework-maternity-care-scotland-maternity-services-action-group/</w:t>
      </w:r>
    </w:p>
    <w:p w14:paraId="777DFC5E" w14:textId="77777777" w:rsidR="003E7CAA" w:rsidRPr="00B93B16" w:rsidRDefault="003E7CAA" w:rsidP="003E7CAA">
      <w:pPr>
        <w:pStyle w:val="EndNoteBibliography"/>
        <w:spacing w:after="0"/>
      </w:pPr>
      <w:r w:rsidRPr="00B93B16">
        <w:t>94.</w:t>
      </w:r>
      <w:r w:rsidRPr="00B93B16">
        <w:tab/>
      </w:r>
      <w:r w:rsidRPr="00542316">
        <w:t>Department for Education. An evaluating of improving practice in Sure Start – Down Sure Start 1. 2020.</w:t>
      </w:r>
      <w:r>
        <w:t xml:space="preserve"> Available from: </w:t>
      </w:r>
      <w:r w:rsidRPr="00933E5D">
        <w:t>https://www.etini.gov.uk/sites/etini.gov.uk/files/publications/an-evaluation-of-improving-practice-in-sure-start.pdf</w:t>
      </w:r>
      <w:r w:rsidRPr="00B93B16">
        <w:t>.</w:t>
      </w:r>
    </w:p>
    <w:p w14:paraId="37479803" w14:textId="77777777" w:rsidR="003E7CAA" w:rsidRPr="00B93B16" w:rsidRDefault="003E7CAA" w:rsidP="003E7CAA">
      <w:pPr>
        <w:pStyle w:val="EndNoteBibliography"/>
        <w:spacing w:after="0"/>
      </w:pPr>
      <w:r w:rsidRPr="00B93B16">
        <w:t>95.</w:t>
      </w:r>
      <w:r w:rsidRPr="00B93B16">
        <w:tab/>
      </w:r>
      <w:r w:rsidRPr="00542316">
        <w:t>UK Government. Sure Start Maternity Grant. 2020</w:t>
      </w:r>
      <w:r>
        <w:t xml:space="preserve">. Available from: </w:t>
      </w:r>
      <w:r w:rsidRPr="00113F1B">
        <w:t>https://www.gov.uk/sure-start-maternity-grant</w:t>
      </w:r>
    </w:p>
    <w:p w14:paraId="7EF7A11D" w14:textId="77777777" w:rsidR="002C5E4E" w:rsidRPr="00B93B16" w:rsidRDefault="002C5E4E" w:rsidP="002C5E4E">
      <w:pPr>
        <w:pStyle w:val="EndNoteBibliography"/>
        <w:spacing w:after="0"/>
      </w:pPr>
      <w:r w:rsidRPr="00B93B16">
        <w:t>96.</w:t>
      </w:r>
      <w:r w:rsidRPr="00B93B16">
        <w:tab/>
      </w:r>
      <w:r w:rsidRPr="00542316">
        <w:t>Parliamentary business. The impact of COVID-19 on maternity and parental leave: Government Response to the Committee’s First Report. 2020.</w:t>
      </w:r>
      <w:r>
        <w:t xml:space="preserve"> Availble from: </w:t>
      </w:r>
      <w:r w:rsidRPr="00264714">
        <w:t>https://committees.parliament.uk/publications/2186/documents/24746/default/</w:t>
      </w:r>
    </w:p>
    <w:p w14:paraId="7CECD9EE" w14:textId="77777777" w:rsidR="002C5E4E" w:rsidRPr="00B93B16" w:rsidRDefault="002C5E4E" w:rsidP="002C5E4E">
      <w:pPr>
        <w:pStyle w:val="EndNoteBibliography"/>
        <w:spacing w:after="0"/>
      </w:pPr>
      <w:r w:rsidRPr="00B93B16">
        <w:t>97.</w:t>
      </w:r>
      <w:r w:rsidRPr="00B93B16">
        <w:tab/>
      </w:r>
      <w:r w:rsidRPr="00542316">
        <w:t>Parliamentary business. First 1000 days of life – Health and social care committee. 2019.</w:t>
      </w:r>
      <w:r>
        <w:t xml:space="preserve"> Availble from: </w:t>
      </w:r>
      <w:r w:rsidRPr="00264714">
        <w:t>https://publications.parliament.uk/pa/cm201719/cmselect/cmhealth/1496/1496.pdf</w:t>
      </w:r>
    </w:p>
    <w:p w14:paraId="25717E2B" w14:textId="77777777" w:rsidR="002C5E4E" w:rsidRPr="00B93B16" w:rsidRDefault="002C5E4E" w:rsidP="002C5E4E">
      <w:pPr>
        <w:pStyle w:val="EndNoteBibliography"/>
        <w:spacing w:after="0"/>
      </w:pPr>
      <w:r w:rsidRPr="00B93B16">
        <w:t>98.</w:t>
      </w:r>
      <w:r w:rsidRPr="00B93B16">
        <w:tab/>
      </w:r>
      <w:r w:rsidRPr="00542316">
        <w:t>Tommy's. Improving miscarriage support for men.</w:t>
      </w:r>
      <w:r>
        <w:t xml:space="preserve"> 2021. Availble from: </w:t>
      </w:r>
      <w:r w:rsidRPr="00C54893">
        <w:t>https://www.tommys.org/research/research-topics/miscarriage-research/improving-miscarriage-support-women-partners-and-family</w:t>
      </w:r>
    </w:p>
    <w:p w14:paraId="4C1A0E9A" w14:textId="77777777" w:rsidR="005466E3" w:rsidRPr="00B93B16" w:rsidRDefault="005466E3" w:rsidP="005466E3">
      <w:pPr>
        <w:pStyle w:val="EndNoteBibliography"/>
        <w:spacing w:after="0"/>
      </w:pPr>
      <w:r w:rsidRPr="00B93B16">
        <w:t>99.</w:t>
      </w:r>
      <w:r w:rsidRPr="00B93B16">
        <w:tab/>
      </w:r>
      <w:r w:rsidRPr="00542316">
        <w:t>Department for International Development. Family Planning Communications. 2016.</w:t>
      </w:r>
      <w:r>
        <w:t xml:space="preserve"> Availble from: </w:t>
      </w:r>
      <w:r w:rsidRPr="00C54893">
        <w:t>https://assets.publishing.service.gov.uk/media/5b97f746e5274a137ded0378/023_Family_planning_communications__K4D_template_.pdf</w:t>
      </w:r>
    </w:p>
    <w:p w14:paraId="1EAEF939" w14:textId="77777777" w:rsidR="005466E3" w:rsidRPr="00B93B16" w:rsidRDefault="005466E3" w:rsidP="005466E3">
      <w:pPr>
        <w:pStyle w:val="EndNoteBibliography"/>
        <w:spacing w:after="0"/>
      </w:pPr>
      <w:r w:rsidRPr="00B93B16">
        <w:t>100.</w:t>
      </w:r>
      <w:r w:rsidRPr="00B93B16">
        <w:tab/>
      </w:r>
      <w:r w:rsidRPr="00542316">
        <w:t>House of Lords - Science and Technology Select Committee. Corrected oral evidence: Ageing: Science, Technology and Healthy Living. 2020.</w:t>
      </w:r>
      <w:r>
        <w:t xml:space="preserve"> Avaible from: </w:t>
      </w:r>
      <w:r w:rsidRPr="003605F7">
        <w:t>https://publications.parliament.uk/pa/ld5801/ldselect/ldsctech/183/18302.htm</w:t>
      </w:r>
    </w:p>
    <w:p w14:paraId="399BB9ED" w14:textId="77777777" w:rsidR="005466E3" w:rsidRPr="00B93B16" w:rsidRDefault="005466E3" w:rsidP="005466E3">
      <w:pPr>
        <w:pStyle w:val="EndNoteBibliography"/>
        <w:spacing w:after="0"/>
      </w:pPr>
      <w:r w:rsidRPr="00B93B16">
        <w:t>101.</w:t>
      </w:r>
      <w:r w:rsidRPr="00B93B16">
        <w:tab/>
      </w:r>
      <w:r w:rsidRPr="00542316">
        <w:t>Department of Health and Social Care. Healthy Lives, Healthy People: our strategy for public health in England. 2010.</w:t>
      </w:r>
      <w:r>
        <w:t xml:space="preserve"> Available from: </w:t>
      </w:r>
      <w:r w:rsidRPr="00CE0A4F">
        <w:t>https://www.gov.uk/government/publications/healthy-lives-healthy-people-our-strategy-for-public-health-in-england</w:t>
      </w:r>
    </w:p>
    <w:p w14:paraId="4E0F34EB" w14:textId="77777777" w:rsidR="00E24750" w:rsidRPr="00B93B16" w:rsidRDefault="00E24750" w:rsidP="00E24750">
      <w:pPr>
        <w:pStyle w:val="EndNoteBibliography"/>
        <w:spacing w:after="0"/>
      </w:pPr>
      <w:r w:rsidRPr="00B93B16">
        <w:t>102.</w:t>
      </w:r>
      <w:r w:rsidRPr="00B93B16">
        <w:tab/>
      </w:r>
      <w:r w:rsidRPr="00542316">
        <w:t>National Institute for Health and Social Care Excellence. Doncaster Family Nurse Partnership, making a real difference for young pregnant women and their baby. 2011.</w:t>
      </w:r>
      <w:r>
        <w:t xml:space="preserve"> Available from: </w:t>
      </w:r>
      <w:r w:rsidRPr="005B26C4">
        <w:t>https://www.nice.org.uk/sharedlearning/doncaster-family-nurse-partnership-making-a-real-difference-for-young-pregnant-women-and-their-baby</w:t>
      </w:r>
    </w:p>
    <w:p w14:paraId="386E0984" w14:textId="77777777" w:rsidR="00E24750" w:rsidRPr="00B93B16" w:rsidRDefault="00E24750" w:rsidP="00E24750">
      <w:pPr>
        <w:pStyle w:val="EndNoteBibliography"/>
        <w:spacing w:after="0"/>
      </w:pPr>
      <w:r w:rsidRPr="00B93B16">
        <w:t>103.</w:t>
      </w:r>
      <w:r w:rsidRPr="00B93B16">
        <w:tab/>
      </w:r>
      <w:r w:rsidRPr="00542316">
        <w:t>The Royal College of Midwives. Guidance for midwives, student midwives and maternity support workers providing community based care during the Covid-19 pandemic. 2020.</w:t>
      </w:r>
      <w:r>
        <w:t xml:space="preserve"> Availble from: </w:t>
      </w:r>
      <w:r w:rsidRPr="00450D52">
        <w:t>https://www.rcm.org.uk/media/3900/home-visit-guidance-for-midwives.pdf</w:t>
      </w:r>
    </w:p>
    <w:p w14:paraId="706FE73D" w14:textId="77777777" w:rsidR="00E24750" w:rsidRPr="00B93B16" w:rsidRDefault="00E24750" w:rsidP="00E24750">
      <w:pPr>
        <w:pStyle w:val="EndNoteBibliography"/>
        <w:spacing w:after="0"/>
      </w:pPr>
      <w:r w:rsidRPr="00B93B16">
        <w:t>104.</w:t>
      </w:r>
      <w:r w:rsidRPr="00B93B16">
        <w:tab/>
      </w:r>
      <w:r w:rsidRPr="00542316">
        <w:t>International Federation of Gynecology and Obstertrics. FIGO nutrition checklist for pre-pregnant/early pregnant women. 2015.</w:t>
      </w:r>
      <w:r>
        <w:t xml:space="preserve"> Availble from: </w:t>
      </w:r>
      <w:r w:rsidRPr="009A6548">
        <w:t>https://obgyn.onlinelibrary.wiley.com/action/downloadSupplement?doi=10.1002%2Fijgo.13321&amp;file=ijgo13321-sup-0001-Supinfo.pdf</w:t>
      </w:r>
    </w:p>
    <w:p w14:paraId="44D993ED" w14:textId="77777777" w:rsidR="00861AD6" w:rsidRPr="00B93B16" w:rsidRDefault="00861AD6" w:rsidP="00861AD6">
      <w:pPr>
        <w:pStyle w:val="EndNoteBibliography"/>
        <w:spacing w:after="0"/>
      </w:pPr>
      <w:r w:rsidRPr="00542316">
        <w:t>Sciences, Faculty of Medicine, University of Southampton, MRC Lifecourse Epidemiology Unit and the NIHR Biomedical Research Centre, University of Southampton and University Hospital Southampton NHS Foundation Trust – Written evidence. 2020.</w:t>
      </w:r>
      <w:r>
        <w:t xml:space="preserve"> Available from: </w:t>
      </w:r>
      <w:r w:rsidRPr="006F1277">
        <w:t>https://committees.parliament.uk/writtenevidence/300/html/</w:t>
      </w:r>
    </w:p>
    <w:p w14:paraId="6A0CD485" w14:textId="77777777" w:rsidR="00861AD6" w:rsidRPr="00B93B16" w:rsidRDefault="00861AD6" w:rsidP="00861AD6">
      <w:pPr>
        <w:pStyle w:val="EndNoteBibliography"/>
        <w:spacing w:after="0"/>
      </w:pPr>
      <w:r w:rsidRPr="00B93B16">
        <w:t>106.</w:t>
      </w:r>
      <w:r w:rsidRPr="00B93B16">
        <w:tab/>
      </w:r>
      <w:r w:rsidRPr="00542316">
        <w:t>Promotions of unhealthy foods restricted from April 2022 [press release]. 2020.</w:t>
      </w:r>
      <w:r>
        <w:t xml:space="preserve"> Availble from: </w:t>
      </w:r>
      <w:r w:rsidRPr="00292847">
        <w:t>https://www.gov.uk/government/news/promotions-of-unhealthy-foods-restricted-from-april-2022</w:t>
      </w:r>
    </w:p>
    <w:p w14:paraId="0941E1F7" w14:textId="77777777" w:rsidR="00861AD6" w:rsidRPr="00B93B16" w:rsidRDefault="00861AD6" w:rsidP="00861AD6">
      <w:pPr>
        <w:pStyle w:val="EndNoteBibliography"/>
        <w:spacing w:after="0"/>
      </w:pPr>
      <w:r w:rsidRPr="00B93B16">
        <w:lastRenderedPageBreak/>
        <w:t>107.</w:t>
      </w:r>
      <w:r w:rsidRPr="00B93B16">
        <w:tab/>
        <w:t>W</w:t>
      </w:r>
      <w:r w:rsidRPr="00DF71E0">
        <w:t xml:space="preserve"> </w:t>
      </w:r>
      <w:r w:rsidRPr="00542316">
        <w:t xml:space="preserve">Walker LO, Francine Nichols R. The broken thread of health promotion and disease prevention for women during the postpartum period. </w:t>
      </w:r>
      <w:r w:rsidRPr="00C93FB9">
        <w:rPr>
          <w:i/>
          <w:iCs/>
        </w:rPr>
        <w:t>J Perinatal Education.</w:t>
      </w:r>
      <w:r w:rsidRPr="00542316">
        <w:t xml:space="preserve"> 2015;24:81.</w:t>
      </w:r>
    </w:p>
    <w:p w14:paraId="3F866692" w14:textId="77777777" w:rsidR="00861AD6" w:rsidRPr="00B93B16" w:rsidRDefault="00861AD6" w:rsidP="00861AD6">
      <w:pPr>
        <w:pStyle w:val="EndNoteBibliography"/>
        <w:spacing w:after="0"/>
      </w:pPr>
      <w:r w:rsidRPr="00B93B16">
        <w:t>108.</w:t>
      </w:r>
      <w:r w:rsidRPr="00B93B16">
        <w:tab/>
      </w:r>
      <w:r w:rsidRPr="00542316">
        <w:t>Johnson KA, Gee RE, editors. Interpregnancy care. Seminars in Perinatology; 2015</w:t>
      </w:r>
      <w:r>
        <w:t>;</w:t>
      </w:r>
      <w:r w:rsidRPr="00542316">
        <w:t xml:space="preserve"> </w:t>
      </w:r>
      <w:r w:rsidRPr="00CE08B2">
        <w:t>39</w:t>
      </w:r>
      <w:r>
        <w:t>:</w:t>
      </w:r>
      <w:r w:rsidRPr="00CE08B2">
        <w:t>310-315</w:t>
      </w:r>
      <w:r w:rsidRPr="00542316">
        <w:t>.</w:t>
      </w:r>
    </w:p>
    <w:p w14:paraId="640ECDE6" w14:textId="77777777" w:rsidR="001720C6" w:rsidRPr="00B93B16" w:rsidRDefault="001720C6" w:rsidP="001720C6">
      <w:pPr>
        <w:pStyle w:val="EndNoteBibliography"/>
        <w:spacing w:after="0"/>
      </w:pPr>
      <w:r w:rsidRPr="00B93B16">
        <w:t>109.</w:t>
      </w:r>
      <w:r w:rsidRPr="00B93B16">
        <w:tab/>
      </w:r>
      <w:r w:rsidRPr="00542316">
        <w:t xml:space="preserve">McAuliffe FM, Killeen SL, Jacob CM, Hanson MA, Hadar E, McIntyre HD, et al. Management of prepregnancy, pregnancy, and postpartum obesity from the FIGO Pregnancy and Non‐Communicable Diseases Committee: A FIGO (International Federation of Gynecology and Obstetrics) guideline. </w:t>
      </w:r>
      <w:r w:rsidRPr="00CE08B2">
        <w:rPr>
          <w:i/>
          <w:iCs/>
        </w:rPr>
        <w:t>International Journal of Gynecology &amp; Obstetrics</w:t>
      </w:r>
      <w:r w:rsidRPr="00542316">
        <w:t>. 2020;151:16-36.</w:t>
      </w:r>
    </w:p>
    <w:p w14:paraId="26FDD14A" w14:textId="77777777" w:rsidR="001720C6" w:rsidRPr="00B93B16" w:rsidRDefault="001720C6" w:rsidP="001720C6">
      <w:pPr>
        <w:pStyle w:val="EndNoteBibliography"/>
        <w:spacing w:after="0"/>
      </w:pPr>
      <w:r w:rsidRPr="00B93B16">
        <w:t>110.</w:t>
      </w:r>
      <w:r w:rsidRPr="00B93B16">
        <w:tab/>
      </w:r>
      <w:r w:rsidRPr="00542316">
        <w:t xml:space="preserve">Danielle Schoenaker. Chrysalis [Internet]2021. [cited 2021]. Available from: </w:t>
      </w:r>
      <w:hyperlink r:id="rId17" w:history="1">
        <w:r w:rsidRPr="00542316">
          <w:rPr>
            <w:rStyle w:val="Hyperlink"/>
          </w:rPr>
          <w:t>https://chrysalisgim.org.uk/blogs/member-support-coordinators-blog/inclusive-language-in-pregnancy-and-parenthood/</w:t>
        </w:r>
      </w:hyperlink>
      <w:r w:rsidRPr="00542316">
        <w:t>.</w:t>
      </w:r>
    </w:p>
    <w:p w14:paraId="7252CA76" w14:textId="77777777" w:rsidR="001720C6" w:rsidRPr="00B93B16" w:rsidRDefault="001720C6" w:rsidP="001720C6">
      <w:pPr>
        <w:pStyle w:val="EndNoteBibliography"/>
        <w:spacing w:after="0"/>
      </w:pPr>
      <w:r w:rsidRPr="00B93B16">
        <w:t>111.</w:t>
      </w:r>
      <w:r w:rsidRPr="00B93B16">
        <w:tab/>
      </w:r>
      <w:r w:rsidRPr="00542316">
        <w:t>Schoenaker DA, Gafari O, Taylor E, Hall J, Barker C, Jones B, et al. Informing public health messages and strategies to raise awareness of pre-conception health: a public consultation. T</w:t>
      </w:r>
      <w:r w:rsidRPr="00CE08B2">
        <w:rPr>
          <w:i/>
          <w:iCs/>
        </w:rPr>
        <w:t>he Lancet.</w:t>
      </w:r>
      <w:r w:rsidRPr="00542316">
        <w:t xml:space="preserve"> 2021;398:S77.</w:t>
      </w:r>
    </w:p>
    <w:p w14:paraId="6D2E151D" w14:textId="77777777" w:rsidR="001720C6" w:rsidRPr="00B93B16" w:rsidRDefault="001720C6" w:rsidP="001720C6">
      <w:pPr>
        <w:pStyle w:val="EndNoteBibliography"/>
      </w:pPr>
      <w:r w:rsidRPr="00B93B16">
        <w:t>112.</w:t>
      </w:r>
      <w:r w:rsidRPr="00B93B16">
        <w:tab/>
      </w:r>
      <w:r w:rsidRPr="00542316">
        <w:t xml:space="preserve">Lawrence W, Black C, Tinati T, Cradock S, Begum R, Jarman M, et al. ‘Making every contact count’: evaluation of the impact of an intervention to train health and social care practitioners in skills to support health behaviour change. </w:t>
      </w:r>
      <w:r w:rsidRPr="009422C8">
        <w:rPr>
          <w:i/>
          <w:iCs/>
        </w:rPr>
        <w:t>Journal of Health Psychology</w:t>
      </w:r>
      <w:r w:rsidRPr="00542316">
        <w:t>. 2016;21:138-51.</w:t>
      </w:r>
    </w:p>
    <w:p w14:paraId="1FFCFF7D" w14:textId="0BDAC5EF" w:rsidR="00712B84" w:rsidRPr="00712B84" w:rsidRDefault="00712B84" w:rsidP="00712B84">
      <w:pPr>
        <w:pStyle w:val="EndNoteBibliography"/>
      </w:pPr>
      <w:r w:rsidRPr="00712B84">
        <w:t>113.</w:t>
      </w:r>
      <w:r w:rsidRPr="00712B84">
        <w:tab/>
        <w:t>Hill B, Rodriguez ACI, editors. Weight stigma across the preconception, pregnancy, and postpartum periods: A narrative review and conceptual model. Seminars in reproductive medicine; 202</w:t>
      </w:r>
      <w:r w:rsidR="00E564CE">
        <w:t>1</w:t>
      </w:r>
      <w:r w:rsidRPr="00712B84">
        <w:t xml:space="preserve">: </w:t>
      </w:r>
    </w:p>
    <w:p w14:paraId="35F737C1" w14:textId="1AA3FBBB" w:rsidR="00E7548F" w:rsidRDefault="00E7548F" w:rsidP="00E7548F">
      <w:pPr>
        <w:pStyle w:val="ListParagraph"/>
        <w:spacing w:line="480" w:lineRule="auto"/>
        <w:ind w:left="0"/>
        <w:sectPr w:rsidR="00E7548F" w:rsidSect="00E67E6F">
          <w:pgSz w:w="11906" w:h="16838"/>
          <w:pgMar w:top="851" w:right="1440" w:bottom="1440" w:left="1440" w:header="708" w:footer="708" w:gutter="0"/>
          <w:lnNumType w:countBy="1" w:restart="continuous"/>
          <w:cols w:space="708"/>
          <w:docGrid w:linePitch="360"/>
        </w:sectPr>
      </w:pPr>
      <w:r>
        <w:fldChar w:fldCharType="end"/>
      </w:r>
    </w:p>
    <w:bookmarkEnd w:id="4"/>
    <w:p w14:paraId="04E5F80F" w14:textId="59F53607" w:rsidR="00DC1913" w:rsidRDefault="00DC1913" w:rsidP="00E7548F">
      <w:pPr>
        <w:pStyle w:val="ListParagraph"/>
        <w:spacing w:line="480" w:lineRule="auto"/>
        <w:ind w:left="0"/>
      </w:pPr>
      <w:r>
        <w:lastRenderedPageBreak/>
        <w:t>Tables and figures</w:t>
      </w:r>
    </w:p>
    <w:p w14:paraId="1B185676" w14:textId="77777777" w:rsidR="002F340F" w:rsidRPr="00C7014C" w:rsidRDefault="002F340F" w:rsidP="002F340F">
      <w:pPr>
        <w:pStyle w:val="ListParagraph"/>
        <w:spacing w:line="480" w:lineRule="auto"/>
        <w:ind w:left="0"/>
        <w:rPr>
          <w:b/>
          <w:bCs/>
        </w:rPr>
      </w:pPr>
      <w:r w:rsidRPr="00C7014C">
        <w:rPr>
          <w:b/>
          <w:bCs/>
        </w:rPr>
        <w:t>Figure legends</w:t>
      </w:r>
    </w:p>
    <w:p w14:paraId="0FB9B387" w14:textId="484B10FA" w:rsidR="002F340F" w:rsidRDefault="002F340F" w:rsidP="002F340F">
      <w:pPr>
        <w:pStyle w:val="ListParagraph"/>
        <w:spacing w:line="480" w:lineRule="auto"/>
        <w:ind w:left="0"/>
      </w:pPr>
      <w:r w:rsidRPr="00C7014C">
        <w:t>Figure 1. PRISMA Flow Diagram</w:t>
      </w:r>
      <w:r w:rsidR="00E100AA">
        <w:t xml:space="preserve"> of review of reviews</w:t>
      </w:r>
    </w:p>
    <w:p w14:paraId="62290088" w14:textId="2FB53228" w:rsidR="002F340F" w:rsidRDefault="001330F9" w:rsidP="002F340F">
      <w:pPr>
        <w:pStyle w:val="ListParagraph"/>
        <w:spacing w:line="480" w:lineRule="auto"/>
        <w:ind w:left="0"/>
      </w:pPr>
      <w:r>
        <w:t>(</w:t>
      </w:r>
      <w:r w:rsidR="00C955A1">
        <w:t>Uploaded</w:t>
      </w:r>
      <w:r>
        <w:t xml:space="preserve"> </w:t>
      </w:r>
      <w:r w:rsidR="00C955A1">
        <w:t>in</w:t>
      </w:r>
      <w:r>
        <w:t xml:space="preserve"> supplementary </w:t>
      </w:r>
      <w:r w:rsidR="00C955A1">
        <w:t>documents)</w:t>
      </w:r>
    </w:p>
    <w:p w14:paraId="2F26A042" w14:textId="03EFDA95" w:rsidR="002F340F" w:rsidRDefault="002F340F" w:rsidP="002F340F">
      <w:pPr>
        <w:pStyle w:val="ListParagraph"/>
        <w:spacing w:line="480" w:lineRule="auto"/>
        <w:ind w:left="0" w:right="-3354"/>
      </w:pPr>
      <w:r w:rsidRPr="00432B7B">
        <w:t>Figure 2. Care opportunities for nutrition in</w:t>
      </w:r>
      <w:r>
        <w:t xml:space="preserve"> </w:t>
      </w:r>
      <w:r w:rsidRPr="00432B7B">
        <w:t xml:space="preserve">the </w:t>
      </w:r>
      <w:proofErr w:type="spellStart"/>
      <w:r w:rsidRPr="00432B7B">
        <w:t>interconception</w:t>
      </w:r>
      <w:proofErr w:type="spellEnd"/>
      <w:r w:rsidRPr="00432B7B">
        <w:t xml:space="preserve"> period</w:t>
      </w:r>
    </w:p>
    <w:p w14:paraId="23A1303E" w14:textId="154478A3" w:rsidR="00C955A1" w:rsidRDefault="00C955A1" w:rsidP="00C955A1">
      <w:pPr>
        <w:pStyle w:val="ListParagraph"/>
        <w:spacing w:line="480" w:lineRule="auto"/>
        <w:ind w:left="0"/>
      </w:pPr>
      <w:r>
        <w:t>(Uploaded in supplementary documents)</w:t>
      </w:r>
    </w:p>
    <w:p w14:paraId="3EDF83D8" w14:textId="133EE2C5" w:rsidR="00377A2E" w:rsidRDefault="00377A2E" w:rsidP="00377A2E">
      <w:pPr>
        <w:keepNext/>
        <w:keepLines/>
        <w:spacing w:after="0" w:line="276" w:lineRule="auto"/>
        <w:outlineLvl w:val="0"/>
        <w:rPr>
          <w:rFonts w:ascii="Calibri" w:eastAsia="Times New Roman" w:hAnsi="Calibri" w:cs="Times New Roman"/>
          <w:b/>
          <w:bCs/>
          <w:lang w:eastAsia="en-GB"/>
        </w:rPr>
      </w:pPr>
      <w:r w:rsidRPr="00377A2E">
        <w:rPr>
          <w:rFonts w:ascii="Calibri" w:eastAsia="Times New Roman" w:hAnsi="Calibri" w:cs="Times New Roman"/>
          <w:b/>
          <w:bCs/>
          <w:lang w:eastAsia="en-GB"/>
        </w:rPr>
        <w:t>Table 1. Inclusion criteria and search terms</w:t>
      </w:r>
    </w:p>
    <w:p w14:paraId="66A70C8F" w14:textId="77777777" w:rsidR="00300B4A" w:rsidRPr="000D3CA0" w:rsidRDefault="00300B4A" w:rsidP="00300B4A">
      <w:pPr>
        <w:spacing w:after="0" w:line="480" w:lineRule="auto"/>
        <w:rPr>
          <w:rFonts w:cstheme="minorHAnsi"/>
          <w:color w:val="111111"/>
        </w:rPr>
      </w:pPr>
      <w:r>
        <w:rPr>
          <w:rFonts w:cstheme="minorHAnsi"/>
          <w:color w:val="111111"/>
        </w:rPr>
        <w:t>Organisations and agencies included:</w:t>
      </w:r>
      <w:r w:rsidRPr="00206635">
        <w:t xml:space="preserve"> </w:t>
      </w:r>
      <w:r>
        <w:rPr>
          <w:rFonts w:cstheme="minorHAnsi"/>
          <w:color w:val="111111"/>
        </w:rPr>
        <w:t>NICE</w:t>
      </w:r>
      <w:r w:rsidRPr="00206635">
        <w:rPr>
          <w:rFonts w:cstheme="minorHAnsi"/>
          <w:color w:val="111111"/>
        </w:rPr>
        <w:t>, P</w:t>
      </w:r>
      <w:r>
        <w:rPr>
          <w:rFonts w:cstheme="minorHAnsi"/>
          <w:color w:val="111111"/>
        </w:rPr>
        <w:t xml:space="preserve">ublic </w:t>
      </w:r>
      <w:r w:rsidRPr="00206635">
        <w:rPr>
          <w:rFonts w:cstheme="minorHAnsi"/>
          <w:color w:val="111111"/>
        </w:rPr>
        <w:t>H</w:t>
      </w:r>
      <w:r>
        <w:rPr>
          <w:rFonts w:cstheme="minorHAnsi"/>
          <w:color w:val="111111"/>
        </w:rPr>
        <w:t xml:space="preserve">ealth </w:t>
      </w:r>
      <w:r w:rsidRPr="00206635">
        <w:rPr>
          <w:rFonts w:cstheme="minorHAnsi"/>
          <w:color w:val="111111"/>
        </w:rPr>
        <w:t>E</w:t>
      </w:r>
      <w:r>
        <w:rPr>
          <w:rFonts w:cstheme="minorHAnsi"/>
          <w:color w:val="111111"/>
        </w:rPr>
        <w:t>ngland (PHE)</w:t>
      </w:r>
      <w:r w:rsidRPr="00206635">
        <w:rPr>
          <w:rFonts w:cstheme="minorHAnsi"/>
          <w:color w:val="111111"/>
        </w:rPr>
        <w:t xml:space="preserve">, Royal </w:t>
      </w:r>
      <w:r>
        <w:rPr>
          <w:rFonts w:cstheme="minorHAnsi"/>
          <w:color w:val="111111"/>
        </w:rPr>
        <w:t>C</w:t>
      </w:r>
      <w:r w:rsidRPr="00206635">
        <w:rPr>
          <w:rFonts w:cstheme="minorHAnsi"/>
          <w:color w:val="111111"/>
        </w:rPr>
        <w:t>ollege</w:t>
      </w:r>
      <w:r>
        <w:rPr>
          <w:rFonts w:cstheme="minorHAnsi"/>
          <w:color w:val="111111"/>
        </w:rPr>
        <w:t xml:space="preserve"> of General Practice</w:t>
      </w:r>
      <w:r w:rsidRPr="00206635">
        <w:rPr>
          <w:rFonts w:cstheme="minorHAnsi"/>
          <w:color w:val="111111"/>
        </w:rPr>
        <w:t>,</w:t>
      </w:r>
      <w:r>
        <w:rPr>
          <w:rFonts w:cstheme="minorHAnsi"/>
          <w:color w:val="111111"/>
        </w:rPr>
        <w:t xml:space="preserve"> Royal College of</w:t>
      </w:r>
      <w:r w:rsidRPr="00206635">
        <w:rPr>
          <w:rFonts w:cstheme="minorHAnsi"/>
          <w:color w:val="111111"/>
        </w:rPr>
        <w:t xml:space="preserve"> </w:t>
      </w:r>
      <w:r w:rsidRPr="00507FAD">
        <w:rPr>
          <w:rFonts w:cstheme="minorHAnsi"/>
          <w:color w:val="111111"/>
        </w:rPr>
        <w:t>Obstetricians and Gynaecologists</w:t>
      </w:r>
      <w:r w:rsidRPr="00206635">
        <w:rPr>
          <w:rFonts w:cstheme="minorHAnsi"/>
          <w:color w:val="111111"/>
        </w:rPr>
        <w:t xml:space="preserve">, </w:t>
      </w:r>
      <w:r w:rsidRPr="00CE27A5">
        <w:rPr>
          <w:rFonts w:cstheme="minorHAnsi"/>
          <w:color w:val="111111"/>
        </w:rPr>
        <w:t xml:space="preserve">Royal College </w:t>
      </w:r>
      <w:proofErr w:type="gramStart"/>
      <w:r w:rsidRPr="00CE27A5">
        <w:rPr>
          <w:rFonts w:cstheme="minorHAnsi"/>
          <w:color w:val="111111"/>
        </w:rPr>
        <w:t>Of</w:t>
      </w:r>
      <w:proofErr w:type="gramEnd"/>
      <w:r w:rsidRPr="00CE27A5">
        <w:rPr>
          <w:rFonts w:cstheme="minorHAnsi"/>
          <w:color w:val="111111"/>
        </w:rPr>
        <w:t xml:space="preserve"> Midwives</w:t>
      </w:r>
      <w:r>
        <w:rPr>
          <w:rFonts w:cstheme="minorHAnsi"/>
          <w:color w:val="111111"/>
        </w:rPr>
        <w:t xml:space="preserve">, UK </w:t>
      </w:r>
      <w:r w:rsidRPr="00206635">
        <w:rPr>
          <w:rFonts w:cstheme="minorHAnsi"/>
          <w:color w:val="111111"/>
        </w:rPr>
        <w:t>D</w:t>
      </w:r>
      <w:r>
        <w:rPr>
          <w:rFonts w:cstheme="minorHAnsi"/>
          <w:color w:val="111111"/>
        </w:rPr>
        <w:t xml:space="preserve">epartment of </w:t>
      </w:r>
      <w:r w:rsidRPr="00206635">
        <w:rPr>
          <w:rFonts w:cstheme="minorHAnsi"/>
          <w:color w:val="111111"/>
        </w:rPr>
        <w:t>H</w:t>
      </w:r>
      <w:r>
        <w:rPr>
          <w:rFonts w:cstheme="minorHAnsi"/>
          <w:color w:val="111111"/>
        </w:rPr>
        <w:t xml:space="preserve">ealth </w:t>
      </w:r>
      <w:r w:rsidRPr="00206635">
        <w:rPr>
          <w:rFonts w:cstheme="minorHAnsi"/>
          <w:color w:val="111111"/>
        </w:rPr>
        <w:t>S</w:t>
      </w:r>
      <w:r>
        <w:rPr>
          <w:rFonts w:cstheme="minorHAnsi"/>
          <w:color w:val="111111"/>
        </w:rPr>
        <w:t xml:space="preserve">ocial </w:t>
      </w:r>
      <w:r w:rsidRPr="00206635">
        <w:rPr>
          <w:rFonts w:cstheme="minorHAnsi"/>
          <w:color w:val="111111"/>
        </w:rPr>
        <w:t>C</w:t>
      </w:r>
      <w:r>
        <w:rPr>
          <w:rFonts w:cstheme="minorHAnsi"/>
          <w:color w:val="111111"/>
        </w:rPr>
        <w:t>are</w:t>
      </w:r>
      <w:r w:rsidRPr="00206635">
        <w:rPr>
          <w:rFonts w:cstheme="minorHAnsi"/>
          <w:color w:val="111111"/>
        </w:rPr>
        <w:t>,</w:t>
      </w:r>
      <w:r>
        <w:rPr>
          <w:rFonts w:cstheme="minorHAnsi"/>
          <w:color w:val="111111"/>
        </w:rPr>
        <w:t xml:space="preserve"> UK</w:t>
      </w:r>
      <w:r w:rsidRPr="00206635">
        <w:rPr>
          <w:rFonts w:cstheme="minorHAnsi"/>
          <w:color w:val="111111"/>
        </w:rPr>
        <w:t xml:space="preserve"> House of </w:t>
      </w:r>
      <w:r>
        <w:rPr>
          <w:rFonts w:cstheme="minorHAnsi"/>
          <w:color w:val="111111"/>
        </w:rPr>
        <w:t>C</w:t>
      </w:r>
      <w:r w:rsidRPr="00206635">
        <w:rPr>
          <w:rFonts w:cstheme="minorHAnsi"/>
          <w:color w:val="111111"/>
        </w:rPr>
        <w:t>ommon</w:t>
      </w:r>
      <w:r>
        <w:rPr>
          <w:rFonts w:cstheme="minorHAnsi"/>
          <w:color w:val="111111"/>
        </w:rPr>
        <w:t>s</w:t>
      </w:r>
      <w:r w:rsidRPr="00206635">
        <w:rPr>
          <w:rFonts w:cstheme="minorHAnsi"/>
          <w:color w:val="111111"/>
        </w:rPr>
        <w:t xml:space="preserve"> and Lords Hansard archives, parallel parliament, </w:t>
      </w:r>
      <w:proofErr w:type="spellStart"/>
      <w:r w:rsidRPr="00206635">
        <w:rPr>
          <w:rFonts w:cstheme="minorHAnsi"/>
          <w:color w:val="111111"/>
        </w:rPr>
        <w:t>SUREstart</w:t>
      </w:r>
      <w:proofErr w:type="spellEnd"/>
      <w:r w:rsidRPr="00206635">
        <w:rPr>
          <w:rFonts w:cstheme="minorHAnsi"/>
          <w:color w:val="111111"/>
        </w:rPr>
        <w:t xml:space="preserve">, Tommy’s, </w:t>
      </w:r>
      <w:r>
        <w:rPr>
          <w:rFonts w:cstheme="minorHAnsi"/>
          <w:color w:val="111111"/>
        </w:rPr>
        <w:t xml:space="preserve">and </w:t>
      </w:r>
      <w:r w:rsidRPr="00206635">
        <w:rPr>
          <w:rFonts w:cstheme="minorHAnsi"/>
          <w:color w:val="111111"/>
        </w:rPr>
        <w:t xml:space="preserve">First </w:t>
      </w:r>
      <w:r>
        <w:rPr>
          <w:rFonts w:cstheme="minorHAnsi"/>
          <w:color w:val="111111"/>
        </w:rPr>
        <w:t>S</w:t>
      </w:r>
      <w:r w:rsidRPr="00206635">
        <w:rPr>
          <w:rFonts w:cstheme="minorHAnsi"/>
          <w:color w:val="111111"/>
        </w:rPr>
        <w:t xml:space="preserve">teps </w:t>
      </w:r>
      <w:r>
        <w:rPr>
          <w:rFonts w:cstheme="minorHAnsi"/>
          <w:color w:val="111111"/>
        </w:rPr>
        <w:t>N</w:t>
      </w:r>
      <w:r w:rsidRPr="00206635">
        <w:rPr>
          <w:rFonts w:cstheme="minorHAnsi"/>
          <w:color w:val="111111"/>
        </w:rPr>
        <w:t>utrition</w:t>
      </w:r>
      <w:r>
        <w:rPr>
          <w:rFonts w:cstheme="minorHAnsi"/>
          <w:color w:val="111111"/>
        </w:rPr>
        <w:t xml:space="preserve"> Key words on </w:t>
      </w:r>
      <w:proofErr w:type="spellStart"/>
      <w:r>
        <w:rPr>
          <w:rFonts w:cstheme="minorHAnsi"/>
          <w:color w:val="111111"/>
        </w:rPr>
        <w:t>interconception</w:t>
      </w:r>
      <w:proofErr w:type="spellEnd"/>
      <w:r>
        <w:rPr>
          <w:rFonts w:cstheme="minorHAnsi"/>
          <w:color w:val="111111"/>
        </w:rPr>
        <w:t xml:space="preserve"> and postpartum were entered into the organisation or agencies’ search tab to identify relevant documents. </w:t>
      </w:r>
    </w:p>
    <w:p w14:paraId="6E8E5D88" w14:textId="77777777" w:rsidR="00300B4A" w:rsidRPr="00377A2E" w:rsidRDefault="00300B4A" w:rsidP="00377A2E">
      <w:pPr>
        <w:keepNext/>
        <w:keepLines/>
        <w:spacing w:after="0" w:line="276" w:lineRule="auto"/>
        <w:outlineLvl w:val="0"/>
        <w:rPr>
          <w:rFonts w:ascii="Calibri" w:eastAsia="Times New Roman" w:hAnsi="Calibri" w:cs="Times New Roman"/>
          <w:b/>
          <w:bCs/>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4"/>
        <w:gridCol w:w="3541"/>
        <w:gridCol w:w="3771"/>
      </w:tblGrid>
      <w:tr w:rsidR="00377A2E" w:rsidRPr="00377A2E" w14:paraId="2DF7139C" w14:textId="77777777" w:rsidTr="00243FC4">
        <w:tc>
          <w:tcPr>
            <w:tcW w:w="1704" w:type="dxa"/>
            <w:shd w:val="clear" w:color="auto" w:fill="auto"/>
          </w:tcPr>
          <w:p w14:paraId="1FD1D681" w14:textId="77777777" w:rsidR="00377A2E" w:rsidRPr="00377A2E" w:rsidRDefault="00377A2E" w:rsidP="00377A2E">
            <w:pPr>
              <w:spacing w:after="200" w:line="276" w:lineRule="auto"/>
              <w:jc w:val="both"/>
              <w:rPr>
                <w:rFonts w:ascii="Calibri" w:eastAsia="Times New Roman" w:hAnsi="Calibri" w:cs="Times New Roman"/>
                <w:b/>
                <w:bCs/>
                <w:lang w:eastAsia="en-GB"/>
              </w:rPr>
            </w:pPr>
            <w:r w:rsidRPr="00377A2E">
              <w:rPr>
                <w:rFonts w:ascii="Calibri" w:eastAsia="Times New Roman" w:hAnsi="Calibri" w:cs="Times New Roman"/>
                <w:b/>
                <w:bCs/>
                <w:lang w:eastAsia="en-GB"/>
              </w:rPr>
              <w:t>PICO</w:t>
            </w:r>
          </w:p>
        </w:tc>
        <w:tc>
          <w:tcPr>
            <w:tcW w:w="3541" w:type="dxa"/>
            <w:shd w:val="clear" w:color="auto" w:fill="auto"/>
          </w:tcPr>
          <w:p w14:paraId="501ECEF5" w14:textId="77777777" w:rsidR="00377A2E" w:rsidRPr="00377A2E" w:rsidRDefault="00377A2E" w:rsidP="00377A2E">
            <w:pPr>
              <w:spacing w:after="200" w:line="276" w:lineRule="auto"/>
              <w:jc w:val="both"/>
              <w:rPr>
                <w:rFonts w:ascii="Calibri" w:eastAsia="Times New Roman" w:hAnsi="Calibri" w:cs="Times New Roman"/>
                <w:b/>
                <w:bCs/>
                <w:lang w:eastAsia="en-GB"/>
              </w:rPr>
            </w:pPr>
            <w:r w:rsidRPr="00377A2E">
              <w:rPr>
                <w:rFonts w:ascii="Calibri" w:eastAsia="Times New Roman" w:hAnsi="Calibri" w:cs="Times New Roman"/>
                <w:b/>
                <w:bCs/>
                <w:lang w:eastAsia="en-GB"/>
              </w:rPr>
              <w:t>Inclusion criteria description</w:t>
            </w:r>
          </w:p>
        </w:tc>
        <w:tc>
          <w:tcPr>
            <w:tcW w:w="3771" w:type="dxa"/>
          </w:tcPr>
          <w:p w14:paraId="48F65A68" w14:textId="77777777" w:rsidR="00377A2E" w:rsidRPr="00377A2E" w:rsidRDefault="00377A2E" w:rsidP="00377A2E">
            <w:pPr>
              <w:spacing w:after="200" w:line="276" w:lineRule="auto"/>
              <w:jc w:val="both"/>
              <w:rPr>
                <w:rFonts w:ascii="Calibri" w:eastAsia="Times New Roman" w:hAnsi="Calibri" w:cs="Times New Roman"/>
                <w:b/>
                <w:bCs/>
                <w:lang w:eastAsia="en-GB"/>
              </w:rPr>
            </w:pPr>
            <w:r w:rsidRPr="00377A2E">
              <w:rPr>
                <w:rFonts w:ascii="Calibri" w:eastAsia="Times New Roman" w:hAnsi="Calibri" w:cs="Times New Roman"/>
                <w:b/>
                <w:bCs/>
                <w:lang w:eastAsia="en-GB"/>
              </w:rPr>
              <w:t>Search terms</w:t>
            </w:r>
          </w:p>
        </w:tc>
      </w:tr>
      <w:tr w:rsidR="00377A2E" w:rsidRPr="00377A2E" w14:paraId="3E51C44C" w14:textId="77777777" w:rsidTr="00243FC4">
        <w:tc>
          <w:tcPr>
            <w:tcW w:w="1704" w:type="dxa"/>
            <w:shd w:val="clear" w:color="auto" w:fill="auto"/>
          </w:tcPr>
          <w:p w14:paraId="7AB81A9D" w14:textId="77777777" w:rsidR="00377A2E" w:rsidRPr="00377A2E" w:rsidRDefault="00377A2E" w:rsidP="00377A2E">
            <w:pPr>
              <w:spacing w:after="200" w:line="276" w:lineRule="auto"/>
              <w:jc w:val="both"/>
              <w:rPr>
                <w:rFonts w:ascii="Calibri" w:eastAsia="Times New Roman" w:hAnsi="Calibri" w:cs="Times New Roman"/>
                <w:lang w:eastAsia="en-GB"/>
              </w:rPr>
            </w:pPr>
            <w:r w:rsidRPr="00377A2E">
              <w:rPr>
                <w:rFonts w:ascii="Calibri" w:eastAsia="Times New Roman" w:hAnsi="Calibri" w:cs="Times New Roman"/>
                <w:lang w:eastAsia="en-GB"/>
              </w:rPr>
              <w:t>Publication type</w:t>
            </w:r>
          </w:p>
        </w:tc>
        <w:tc>
          <w:tcPr>
            <w:tcW w:w="3541" w:type="dxa"/>
            <w:shd w:val="clear" w:color="auto" w:fill="auto"/>
          </w:tcPr>
          <w:p w14:paraId="03E1FC2A" w14:textId="77777777" w:rsidR="00377A2E" w:rsidRPr="00377A2E" w:rsidRDefault="00377A2E" w:rsidP="00377A2E">
            <w:pPr>
              <w:spacing w:after="200" w:line="276" w:lineRule="auto"/>
              <w:jc w:val="both"/>
              <w:rPr>
                <w:rFonts w:ascii="Calibri" w:eastAsia="Times New Roman" w:hAnsi="Calibri" w:cs="Times New Roman"/>
                <w:lang w:eastAsia="en-GB"/>
              </w:rPr>
            </w:pPr>
            <w:r w:rsidRPr="00377A2E">
              <w:rPr>
                <w:rFonts w:ascii="Calibri" w:eastAsia="Times New Roman" w:hAnsi="Calibri" w:cs="Times New Roman"/>
                <w:lang w:eastAsia="en-GB"/>
              </w:rPr>
              <w:t>Published research articles, national and local guidelines.</w:t>
            </w:r>
          </w:p>
          <w:p w14:paraId="0F9385F1" w14:textId="77777777" w:rsidR="00377A2E" w:rsidRPr="00377A2E" w:rsidRDefault="00377A2E" w:rsidP="00377A2E">
            <w:pPr>
              <w:tabs>
                <w:tab w:val="left" w:pos="1250"/>
              </w:tabs>
              <w:spacing w:after="200" w:line="276" w:lineRule="auto"/>
              <w:rPr>
                <w:rFonts w:ascii="Calibri" w:eastAsia="Times New Roman" w:hAnsi="Calibri" w:cs="Times New Roman"/>
                <w:lang w:eastAsia="en-GB"/>
              </w:rPr>
            </w:pPr>
            <w:r w:rsidRPr="00377A2E">
              <w:rPr>
                <w:rFonts w:ascii="Calibri" w:eastAsia="Times New Roman" w:hAnsi="Calibri" w:cs="Times New Roman"/>
                <w:lang w:eastAsia="en-GB"/>
              </w:rPr>
              <w:tab/>
            </w:r>
          </w:p>
        </w:tc>
        <w:tc>
          <w:tcPr>
            <w:tcW w:w="3771" w:type="dxa"/>
          </w:tcPr>
          <w:p w14:paraId="2986283F" w14:textId="77777777" w:rsidR="00377A2E" w:rsidRPr="00377A2E" w:rsidRDefault="00377A2E" w:rsidP="00377A2E">
            <w:pPr>
              <w:spacing w:after="200" w:line="276" w:lineRule="auto"/>
              <w:jc w:val="both"/>
              <w:rPr>
                <w:rFonts w:ascii="Calibri" w:eastAsia="Times New Roman" w:hAnsi="Calibri" w:cs="Times New Roman"/>
                <w:lang w:eastAsia="en-GB"/>
              </w:rPr>
            </w:pPr>
            <w:r w:rsidRPr="00377A2E">
              <w:rPr>
                <w:rFonts w:ascii="Calibri" w:eastAsia="Times New Roman" w:hAnsi="Calibri" w:cs="Times New Roman"/>
                <w:lang w:eastAsia="en-GB"/>
              </w:rPr>
              <w:t>See databases</w:t>
            </w:r>
          </w:p>
          <w:p w14:paraId="1AC2CD7C" w14:textId="77777777" w:rsidR="00377A2E" w:rsidRPr="00377A2E" w:rsidRDefault="00377A2E" w:rsidP="00377A2E">
            <w:pPr>
              <w:spacing w:after="200" w:line="276" w:lineRule="auto"/>
              <w:jc w:val="both"/>
              <w:rPr>
                <w:rFonts w:ascii="Calibri" w:eastAsia="Times New Roman" w:hAnsi="Calibri" w:cs="Times New Roman"/>
                <w:lang w:eastAsia="en-GB"/>
              </w:rPr>
            </w:pPr>
            <w:r w:rsidRPr="00377A2E">
              <w:rPr>
                <w:rFonts w:ascii="Calibri" w:eastAsia="Times New Roman" w:hAnsi="Calibri" w:cs="Times New Roman"/>
                <w:lang w:eastAsia="en-GB"/>
              </w:rPr>
              <w:t>English, 2010-current 12.02.2021, review, human</w:t>
            </w:r>
          </w:p>
        </w:tc>
      </w:tr>
      <w:tr w:rsidR="00377A2E" w:rsidRPr="00377A2E" w14:paraId="5EEF57BF" w14:textId="77777777" w:rsidTr="00243FC4">
        <w:tc>
          <w:tcPr>
            <w:tcW w:w="1704" w:type="dxa"/>
            <w:shd w:val="clear" w:color="auto" w:fill="auto"/>
          </w:tcPr>
          <w:p w14:paraId="61E45E91" w14:textId="77777777" w:rsidR="00377A2E" w:rsidRPr="00377A2E" w:rsidRDefault="00377A2E" w:rsidP="00377A2E">
            <w:pPr>
              <w:spacing w:after="200" w:line="276" w:lineRule="auto"/>
              <w:jc w:val="both"/>
              <w:rPr>
                <w:rFonts w:ascii="Calibri" w:eastAsia="Times New Roman" w:hAnsi="Calibri" w:cs="Times New Roman"/>
                <w:lang w:eastAsia="en-GB"/>
              </w:rPr>
            </w:pPr>
            <w:r w:rsidRPr="00377A2E">
              <w:rPr>
                <w:rFonts w:ascii="Calibri" w:eastAsia="Times New Roman" w:hAnsi="Calibri" w:cs="Times New Roman"/>
                <w:lang w:eastAsia="en-GB"/>
              </w:rPr>
              <w:t>Study Design</w:t>
            </w:r>
          </w:p>
        </w:tc>
        <w:tc>
          <w:tcPr>
            <w:tcW w:w="3541" w:type="dxa"/>
            <w:shd w:val="clear" w:color="auto" w:fill="auto"/>
          </w:tcPr>
          <w:p w14:paraId="110CBB0B" w14:textId="77777777" w:rsidR="00377A2E" w:rsidRPr="00377A2E" w:rsidRDefault="00377A2E" w:rsidP="00377A2E">
            <w:pPr>
              <w:spacing w:after="200" w:line="276" w:lineRule="auto"/>
              <w:jc w:val="both"/>
              <w:rPr>
                <w:rFonts w:ascii="Calibri" w:eastAsia="Times New Roman" w:hAnsi="Calibri" w:cs="Times New Roman"/>
                <w:lang w:eastAsia="en-GB"/>
              </w:rPr>
            </w:pPr>
            <w:r w:rsidRPr="00377A2E">
              <w:rPr>
                <w:rFonts w:ascii="Calibri" w:eastAsia="Times New Roman" w:hAnsi="Calibri" w:cs="Times New Roman"/>
                <w:lang w:eastAsia="en-GB"/>
              </w:rPr>
              <w:t xml:space="preserve">All study designs evaluating maternal and child nutrition interventions. </w:t>
            </w:r>
          </w:p>
        </w:tc>
        <w:tc>
          <w:tcPr>
            <w:tcW w:w="3771" w:type="dxa"/>
          </w:tcPr>
          <w:p w14:paraId="30704AB9" w14:textId="77777777" w:rsidR="00377A2E" w:rsidRPr="00377A2E" w:rsidRDefault="00377A2E" w:rsidP="00377A2E">
            <w:pPr>
              <w:spacing w:after="200" w:line="276" w:lineRule="auto"/>
              <w:jc w:val="both"/>
              <w:rPr>
                <w:rFonts w:ascii="Calibri" w:eastAsia="Times New Roman" w:hAnsi="Calibri" w:cs="Times New Roman"/>
                <w:lang w:eastAsia="en-GB"/>
              </w:rPr>
            </w:pPr>
            <w:r w:rsidRPr="00377A2E">
              <w:rPr>
                <w:rFonts w:ascii="Calibri" w:eastAsia="Times New Roman" w:hAnsi="Calibri" w:cs="Times New Roman"/>
                <w:lang w:eastAsia="en-GB"/>
              </w:rPr>
              <w:t>Pilot OR Pilot evaluation OR Implement* OR Evaluation</w:t>
            </w:r>
          </w:p>
        </w:tc>
      </w:tr>
      <w:tr w:rsidR="00377A2E" w:rsidRPr="00377A2E" w14:paraId="5A64EF2F" w14:textId="77777777" w:rsidTr="00243FC4">
        <w:tc>
          <w:tcPr>
            <w:tcW w:w="1704" w:type="dxa"/>
            <w:shd w:val="clear" w:color="auto" w:fill="auto"/>
          </w:tcPr>
          <w:p w14:paraId="1F06319A" w14:textId="77777777" w:rsidR="00377A2E" w:rsidRPr="00377A2E" w:rsidRDefault="00377A2E" w:rsidP="00377A2E">
            <w:pPr>
              <w:spacing w:after="200" w:line="276" w:lineRule="auto"/>
              <w:jc w:val="both"/>
              <w:rPr>
                <w:rFonts w:ascii="Calibri" w:eastAsia="Times New Roman" w:hAnsi="Calibri" w:cs="Times New Roman"/>
                <w:lang w:eastAsia="en-GB"/>
              </w:rPr>
            </w:pPr>
            <w:r w:rsidRPr="00377A2E">
              <w:rPr>
                <w:rFonts w:ascii="Calibri" w:eastAsia="Times New Roman" w:hAnsi="Calibri" w:cs="Times New Roman"/>
                <w:lang w:eastAsia="en-GB"/>
              </w:rPr>
              <w:t>Population</w:t>
            </w:r>
          </w:p>
        </w:tc>
        <w:tc>
          <w:tcPr>
            <w:tcW w:w="3541" w:type="dxa"/>
            <w:shd w:val="clear" w:color="auto" w:fill="auto"/>
          </w:tcPr>
          <w:p w14:paraId="4BA9940C" w14:textId="77777777" w:rsidR="00377A2E" w:rsidRPr="00377A2E" w:rsidRDefault="00377A2E" w:rsidP="00377A2E">
            <w:pPr>
              <w:spacing w:after="0" w:line="240" w:lineRule="auto"/>
              <w:ind w:left="3"/>
              <w:contextualSpacing/>
              <w:jc w:val="both"/>
              <w:rPr>
                <w:rFonts w:ascii="Calibri" w:eastAsia="Times New Roman" w:hAnsi="Calibri" w:cs="Times New Roman"/>
                <w:lang w:eastAsia="en-GB"/>
              </w:rPr>
            </w:pPr>
            <w:r w:rsidRPr="00377A2E">
              <w:rPr>
                <w:rFonts w:ascii="Calibri" w:eastAsia="Times New Roman" w:hAnsi="Calibri" w:cs="Times New Roman"/>
                <w:lang w:eastAsia="en-GB"/>
              </w:rPr>
              <w:t>Women and men who have experienced at least one pregnancy in the UK (and Europe if needed)</w:t>
            </w:r>
          </w:p>
        </w:tc>
        <w:tc>
          <w:tcPr>
            <w:tcW w:w="3771" w:type="dxa"/>
          </w:tcPr>
          <w:p w14:paraId="43A1658E" w14:textId="77777777" w:rsidR="00377A2E" w:rsidRPr="00377A2E" w:rsidRDefault="00377A2E" w:rsidP="00377A2E">
            <w:pPr>
              <w:spacing w:after="0" w:line="240" w:lineRule="auto"/>
              <w:ind w:left="3"/>
              <w:contextualSpacing/>
              <w:jc w:val="both"/>
              <w:rPr>
                <w:rFonts w:ascii="Calibri" w:eastAsia="Times New Roman" w:hAnsi="Calibri" w:cs="Times New Roman"/>
                <w:lang w:eastAsia="en-GB"/>
              </w:rPr>
            </w:pPr>
            <w:proofErr w:type="spellStart"/>
            <w:r w:rsidRPr="00377A2E">
              <w:rPr>
                <w:rFonts w:ascii="Calibri" w:eastAsia="Times New Roman" w:hAnsi="Calibri" w:cs="Times New Roman"/>
                <w:lang w:eastAsia="en-GB"/>
              </w:rPr>
              <w:t>Interconception</w:t>
            </w:r>
            <w:proofErr w:type="spellEnd"/>
            <w:r w:rsidRPr="00377A2E">
              <w:rPr>
                <w:rFonts w:ascii="Calibri" w:eastAsia="Times New Roman" w:hAnsi="Calibri" w:cs="Times New Roman"/>
                <w:lang w:eastAsia="en-GB"/>
              </w:rPr>
              <w:t xml:space="preserve"> OR </w:t>
            </w:r>
            <w:proofErr w:type="gramStart"/>
            <w:r w:rsidRPr="00377A2E">
              <w:rPr>
                <w:rFonts w:ascii="Calibri" w:eastAsia="Times New Roman" w:hAnsi="Calibri" w:cs="Times New Roman"/>
                <w:lang w:eastAsia="en-GB"/>
              </w:rPr>
              <w:t>Inter</w:t>
            </w:r>
            <w:proofErr w:type="gramEnd"/>
            <w:r w:rsidRPr="00377A2E">
              <w:rPr>
                <w:rFonts w:ascii="Calibri" w:eastAsia="Times New Roman" w:hAnsi="Calibri" w:cs="Times New Roman"/>
                <w:lang w:eastAsia="en-GB"/>
              </w:rPr>
              <w:t>*conception OR</w:t>
            </w:r>
          </w:p>
          <w:p w14:paraId="21C1C038" w14:textId="77777777" w:rsidR="00377A2E" w:rsidRPr="00377A2E" w:rsidRDefault="00377A2E" w:rsidP="00377A2E">
            <w:pPr>
              <w:spacing w:after="0" w:line="240" w:lineRule="auto"/>
              <w:ind w:left="3"/>
              <w:contextualSpacing/>
              <w:jc w:val="both"/>
              <w:rPr>
                <w:rFonts w:ascii="Calibri" w:eastAsia="Times New Roman" w:hAnsi="Calibri" w:cs="Times New Roman"/>
                <w:lang w:eastAsia="en-GB"/>
              </w:rPr>
            </w:pPr>
            <w:r w:rsidRPr="00377A2E">
              <w:rPr>
                <w:rFonts w:ascii="Calibri" w:eastAsia="Times New Roman" w:hAnsi="Calibri" w:cs="Times New Roman"/>
                <w:lang w:eastAsia="en-GB"/>
              </w:rPr>
              <w:t>Interpregnancy OR inter*pregnancy OR</w:t>
            </w:r>
          </w:p>
          <w:p w14:paraId="20F7F0B3" w14:textId="77777777" w:rsidR="00377A2E" w:rsidRPr="00377A2E" w:rsidRDefault="00377A2E" w:rsidP="00377A2E">
            <w:pPr>
              <w:spacing w:after="0" w:line="240" w:lineRule="auto"/>
              <w:ind w:left="3"/>
              <w:contextualSpacing/>
              <w:jc w:val="both"/>
              <w:rPr>
                <w:rFonts w:ascii="Calibri" w:eastAsia="Times New Roman" w:hAnsi="Calibri" w:cs="Times New Roman"/>
                <w:lang w:eastAsia="en-GB"/>
              </w:rPr>
            </w:pPr>
            <w:r w:rsidRPr="00377A2E">
              <w:rPr>
                <w:rFonts w:ascii="Calibri" w:eastAsia="Times New Roman" w:hAnsi="Calibri" w:cs="Times New Roman"/>
                <w:lang w:eastAsia="en-GB"/>
              </w:rPr>
              <w:t>Consecutive pregnancy OR Perinatal</w:t>
            </w:r>
          </w:p>
          <w:p w14:paraId="62D9BA06" w14:textId="77777777" w:rsidR="00377A2E" w:rsidRPr="00377A2E" w:rsidRDefault="00377A2E" w:rsidP="00377A2E">
            <w:pPr>
              <w:spacing w:after="0" w:line="240" w:lineRule="auto"/>
              <w:ind w:left="3"/>
              <w:contextualSpacing/>
              <w:jc w:val="both"/>
              <w:rPr>
                <w:rFonts w:ascii="Calibri" w:eastAsia="Times New Roman" w:hAnsi="Calibri" w:cs="Times New Roman"/>
                <w:lang w:eastAsia="en-GB"/>
              </w:rPr>
            </w:pPr>
            <w:r w:rsidRPr="00377A2E">
              <w:rPr>
                <w:rFonts w:ascii="Calibri" w:eastAsia="Times New Roman" w:hAnsi="Calibri" w:cs="Times New Roman"/>
                <w:lang w:eastAsia="en-GB"/>
              </w:rPr>
              <w:t xml:space="preserve">OR post*partum OR post*natal OR following childbirth OR post*pregnancy OR after birth OR following pregnancy OR birth interval </w:t>
            </w:r>
          </w:p>
          <w:p w14:paraId="55C25E75" w14:textId="77777777" w:rsidR="00377A2E" w:rsidRPr="00377A2E" w:rsidRDefault="00377A2E" w:rsidP="00377A2E">
            <w:pPr>
              <w:spacing w:after="0" w:line="240" w:lineRule="auto"/>
              <w:ind w:left="3"/>
              <w:contextualSpacing/>
              <w:jc w:val="both"/>
              <w:rPr>
                <w:rFonts w:ascii="Calibri" w:eastAsia="Times New Roman" w:hAnsi="Calibri" w:cs="Times New Roman"/>
                <w:lang w:eastAsia="en-GB"/>
              </w:rPr>
            </w:pPr>
          </w:p>
          <w:p w14:paraId="1CAE8606" w14:textId="77777777" w:rsidR="00377A2E" w:rsidRPr="00377A2E" w:rsidRDefault="00377A2E" w:rsidP="00377A2E">
            <w:pPr>
              <w:spacing w:after="0" w:line="240" w:lineRule="auto"/>
              <w:ind w:left="3"/>
              <w:contextualSpacing/>
              <w:jc w:val="both"/>
              <w:rPr>
                <w:rFonts w:ascii="Calibri" w:eastAsia="Times New Roman" w:hAnsi="Calibri" w:cs="Times New Roman"/>
                <w:lang w:eastAsia="en-GB"/>
              </w:rPr>
            </w:pPr>
            <w:r w:rsidRPr="00377A2E">
              <w:rPr>
                <w:rFonts w:ascii="Calibri" w:eastAsia="Times New Roman" w:hAnsi="Calibri" w:cs="Times New Roman"/>
                <w:lang w:eastAsia="en-GB"/>
              </w:rPr>
              <w:t xml:space="preserve">AND </w:t>
            </w:r>
          </w:p>
          <w:p w14:paraId="6E584DA6" w14:textId="77777777" w:rsidR="00377A2E" w:rsidRPr="00377A2E" w:rsidRDefault="00377A2E" w:rsidP="00377A2E">
            <w:pPr>
              <w:spacing w:after="0" w:line="240" w:lineRule="auto"/>
              <w:ind w:left="3"/>
              <w:contextualSpacing/>
              <w:jc w:val="both"/>
              <w:rPr>
                <w:rFonts w:ascii="Calibri" w:eastAsia="Times New Roman" w:hAnsi="Calibri" w:cs="Times New Roman"/>
                <w:lang w:eastAsia="en-GB"/>
              </w:rPr>
            </w:pPr>
          </w:p>
          <w:p w14:paraId="4CA7BF5B" w14:textId="77777777" w:rsidR="00377A2E" w:rsidRPr="00377A2E" w:rsidRDefault="00377A2E" w:rsidP="00377A2E">
            <w:pPr>
              <w:spacing w:after="0" w:line="240" w:lineRule="auto"/>
              <w:ind w:left="3"/>
              <w:contextualSpacing/>
              <w:jc w:val="both"/>
              <w:rPr>
                <w:rFonts w:ascii="Calibri" w:eastAsia="Times New Roman" w:hAnsi="Calibri" w:cs="Times New Roman"/>
                <w:lang w:eastAsia="en-GB"/>
              </w:rPr>
            </w:pPr>
            <w:r w:rsidRPr="00377A2E">
              <w:rPr>
                <w:rFonts w:ascii="Calibri" w:eastAsia="Times New Roman" w:hAnsi="Calibri" w:cs="Times New Roman"/>
                <w:lang w:eastAsia="en-GB"/>
              </w:rPr>
              <w:t>UK OR United Kingdom OR Britain OR England OR Scotland OR Wales OR Ireland</w:t>
            </w:r>
          </w:p>
        </w:tc>
      </w:tr>
      <w:tr w:rsidR="00377A2E" w:rsidRPr="00377A2E" w14:paraId="47C905BC" w14:textId="77777777" w:rsidTr="00243FC4">
        <w:tc>
          <w:tcPr>
            <w:tcW w:w="1704" w:type="dxa"/>
            <w:shd w:val="clear" w:color="auto" w:fill="auto"/>
          </w:tcPr>
          <w:p w14:paraId="6D38B1D7" w14:textId="77777777" w:rsidR="00377A2E" w:rsidRPr="00377A2E" w:rsidRDefault="00377A2E" w:rsidP="00377A2E">
            <w:pPr>
              <w:spacing w:after="200" w:line="276" w:lineRule="auto"/>
              <w:jc w:val="both"/>
              <w:rPr>
                <w:rFonts w:ascii="Calibri" w:eastAsia="Times New Roman" w:hAnsi="Calibri" w:cs="Times New Roman"/>
                <w:lang w:eastAsia="en-GB"/>
              </w:rPr>
            </w:pPr>
            <w:r w:rsidRPr="00377A2E">
              <w:rPr>
                <w:rFonts w:ascii="Calibri" w:eastAsia="Times New Roman" w:hAnsi="Calibri" w:cs="Times New Roman"/>
                <w:lang w:eastAsia="en-GB"/>
              </w:rPr>
              <w:t xml:space="preserve">Interventions </w:t>
            </w:r>
          </w:p>
        </w:tc>
        <w:tc>
          <w:tcPr>
            <w:tcW w:w="3541" w:type="dxa"/>
            <w:shd w:val="clear" w:color="auto" w:fill="auto"/>
          </w:tcPr>
          <w:p w14:paraId="330B8828" w14:textId="77777777" w:rsidR="00377A2E" w:rsidRPr="00377A2E" w:rsidRDefault="00377A2E" w:rsidP="00377A2E">
            <w:pPr>
              <w:spacing w:after="200" w:line="276" w:lineRule="auto"/>
              <w:jc w:val="both"/>
              <w:rPr>
                <w:rFonts w:ascii="Calibri" w:eastAsia="Times New Roman" w:hAnsi="Calibri" w:cs="Times New Roman"/>
                <w:lang w:eastAsia="en-GB"/>
              </w:rPr>
            </w:pPr>
            <w:proofErr w:type="spellStart"/>
            <w:r w:rsidRPr="00377A2E">
              <w:rPr>
                <w:rFonts w:ascii="Calibri" w:eastAsia="Times New Roman" w:hAnsi="Calibri" w:cs="Times New Roman"/>
                <w:lang w:eastAsia="en-GB"/>
              </w:rPr>
              <w:t>Interconception</w:t>
            </w:r>
            <w:proofErr w:type="spellEnd"/>
            <w:r w:rsidRPr="00377A2E">
              <w:rPr>
                <w:rFonts w:ascii="Calibri" w:eastAsia="Times New Roman" w:hAnsi="Calibri" w:cs="Times New Roman"/>
                <w:lang w:eastAsia="en-GB"/>
              </w:rPr>
              <w:t xml:space="preserve"> care models from primary care and community care.</w:t>
            </w:r>
          </w:p>
        </w:tc>
        <w:tc>
          <w:tcPr>
            <w:tcW w:w="3771" w:type="dxa"/>
          </w:tcPr>
          <w:p w14:paraId="5C733488" w14:textId="77777777" w:rsidR="00377A2E" w:rsidRPr="00377A2E" w:rsidRDefault="00377A2E" w:rsidP="00377A2E">
            <w:pPr>
              <w:spacing w:after="0" w:line="240" w:lineRule="auto"/>
              <w:ind w:left="3"/>
              <w:contextualSpacing/>
              <w:jc w:val="both"/>
              <w:rPr>
                <w:rFonts w:ascii="Calibri" w:eastAsia="Times New Roman" w:hAnsi="Calibri" w:cs="Times New Roman"/>
                <w:lang w:eastAsia="en-GB"/>
              </w:rPr>
            </w:pPr>
            <w:r w:rsidRPr="00377A2E">
              <w:rPr>
                <w:rFonts w:ascii="Calibri" w:eastAsia="Times New Roman" w:hAnsi="Calibri" w:cs="Times New Roman"/>
                <w:lang w:eastAsia="en-GB"/>
              </w:rPr>
              <w:t xml:space="preserve">Primary Care OR GP OR general practitioner* OR Health visitor OR </w:t>
            </w:r>
            <w:r w:rsidRPr="00377A2E">
              <w:rPr>
                <w:rFonts w:ascii="Calibri" w:eastAsia="Times New Roman" w:hAnsi="Calibri" w:cs="Times New Roman"/>
                <w:lang w:eastAsia="en-GB"/>
              </w:rPr>
              <w:lastRenderedPageBreak/>
              <w:t>Nurse OR Secondary OR Health professional OR</w:t>
            </w:r>
          </w:p>
          <w:p w14:paraId="4AB3229E" w14:textId="77777777" w:rsidR="00377A2E" w:rsidRPr="00377A2E" w:rsidRDefault="00377A2E" w:rsidP="00377A2E">
            <w:pPr>
              <w:spacing w:after="0" w:line="240" w:lineRule="auto"/>
              <w:ind w:left="3"/>
              <w:contextualSpacing/>
              <w:jc w:val="both"/>
              <w:rPr>
                <w:rFonts w:ascii="Calibri" w:eastAsia="Times New Roman" w:hAnsi="Calibri" w:cs="Times New Roman"/>
                <w:lang w:eastAsia="en-GB"/>
              </w:rPr>
            </w:pPr>
            <w:r w:rsidRPr="00377A2E">
              <w:rPr>
                <w:rFonts w:ascii="Calibri" w:eastAsia="Times New Roman" w:hAnsi="Calibri" w:cs="Times New Roman"/>
                <w:lang w:eastAsia="en-GB"/>
              </w:rPr>
              <w:t>Midwife* OR Community OR Healthcare provider* OR Dietician* OR Obstetrician*</w:t>
            </w:r>
          </w:p>
          <w:p w14:paraId="5543DFBD" w14:textId="77777777" w:rsidR="00377A2E" w:rsidRPr="00377A2E" w:rsidRDefault="00377A2E" w:rsidP="00377A2E">
            <w:pPr>
              <w:spacing w:after="200" w:line="276" w:lineRule="auto"/>
              <w:jc w:val="both"/>
              <w:rPr>
                <w:rFonts w:ascii="Calibri" w:eastAsia="Times New Roman" w:hAnsi="Calibri" w:cs="Times New Roman"/>
                <w:lang w:eastAsia="en-GB"/>
              </w:rPr>
            </w:pPr>
          </w:p>
          <w:p w14:paraId="27EB356C" w14:textId="77777777" w:rsidR="00377A2E" w:rsidRPr="00377A2E" w:rsidRDefault="00377A2E" w:rsidP="00377A2E">
            <w:pPr>
              <w:spacing w:after="200" w:line="276" w:lineRule="auto"/>
              <w:jc w:val="both"/>
              <w:rPr>
                <w:rFonts w:ascii="Calibri" w:eastAsia="Times New Roman" w:hAnsi="Calibri" w:cs="Times New Roman"/>
                <w:lang w:eastAsia="en-GB"/>
              </w:rPr>
            </w:pPr>
            <w:r w:rsidRPr="00377A2E">
              <w:rPr>
                <w:rFonts w:ascii="Calibri" w:eastAsia="Times New Roman" w:hAnsi="Calibri" w:cs="Times New Roman"/>
                <w:lang w:eastAsia="en-GB"/>
              </w:rPr>
              <w:t xml:space="preserve">AND </w:t>
            </w:r>
          </w:p>
          <w:p w14:paraId="056D28F6" w14:textId="77777777" w:rsidR="00377A2E" w:rsidRPr="00377A2E" w:rsidRDefault="00377A2E" w:rsidP="00377A2E">
            <w:pPr>
              <w:spacing w:after="200" w:line="276" w:lineRule="auto"/>
              <w:jc w:val="both"/>
              <w:rPr>
                <w:rFonts w:ascii="Calibri" w:eastAsia="Times New Roman" w:hAnsi="Calibri" w:cs="Times New Roman"/>
                <w:lang w:eastAsia="en-GB"/>
              </w:rPr>
            </w:pPr>
            <w:r w:rsidRPr="00377A2E">
              <w:rPr>
                <w:rFonts w:ascii="Calibri" w:eastAsia="Times New Roman" w:hAnsi="Calibri" w:cs="Times New Roman"/>
                <w:lang w:eastAsia="en-GB"/>
              </w:rPr>
              <w:t xml:space="preserve">Nutrition* OR Diet* OR food OR eat* OR nutrient </w:t>
            </w:r>
          </w:p>
        </w:tc>
      </w:tr>
      <w:tr w:rsidR="00377A2E" w:rsidRPr="00377A2E" w14:paraId="3B1FD40D" w14:textId="77777777" w:rsidTr="00243FC4">
        <w:tc>
          <w:tcPr>
            <w:tcW w:w="1704" w:type="dxa"/>
            <w:shd w:val="clear" w:color="auto" w:fill="auto"/>
          </w:tcPr>
          <w:p w14:paraId="1DB9EFD5" w14:textId="77777777" w:rsidR="00377A2E" w:rsidRPr="00377A2E" w:rsidRDefault="00377A2E" w:rsidP="00377A2E">
            <w:pPr>
              <w:spacing w:after="200" w:line="276" w:lineRule="auto"/>
              <w:jc w:val="both"/>
              <w:rPr>
                <w:rFonts w:ascii="Calibri" w:eastAsia="Times New Roman" w:hAnsi="Calibri" w:cs="Times New Roman"/>
                <w:lang w:eastAsia="en-GB"/>
              </w:rPr>
            </w:pPr>
            <w:r w:rsidRPr="00377A2E">
              <w:rPr>
                <w:rFonts w:ascii="Calibri" w:eastAsia="Times New Roman" w:hAnsi="Calibri" w:cs="Times New Roman"/>
                <w:lang w:eastAsia="en-GB"/>
              </w:rPr>
              <w:lastRenderedPageBreak/>
              <w:t xml:space="preserve">Outcomes </w:t>
            </w:r>
          </w:p>
        </w:tc>
        <w:tc>
          <w:tcPr>
            <w:tcW w:w="3541" w:type="dxa"/>
            <w:shd w:val="clear" w:color="auto" w:fill="auto"/>
          </w:tcPr>
          <w:p w14:paraId="01328DF5" w14:textId="77777777" w:rsidR="00377A2E" w:rsidRPr="00377A2E" w:rsidRDefault="00377A2E" w:rsidP="00377A2E">
            <w:pPr>
              <w:spacing w:after="200" w:line="276" w:lineRule="auto"/>
              <w:jc w:val="both"/>
              <w:rPr>
                <w:rFonts w:ascii="Calibri" w:eastAsia="Times New Roman" w:hAnsi="Calibri" w:cs="Times New Roman"/>
                <w:lang w:eastAsia="en-GB"/>
              </w:rPr>
            </w:pPr>
            <w:r w:rsidRPr="00377A2E">
              <w:rPr>
                <w:rFonts w:ascii="Calibri" w:eastAsia="Times New Roman" w:hAnsi="Calibri" w:cs="Times New Roman"/>
                <w:lang w:eastAsia="en-GB"/>
              </w:rPr>
              <w:t>At least one of the following nutrition, diet, physical activity, non-communicable disease outcomes for:</w:t>
            </w:r>
          </w:p>
          <w:p w14:paraId="0B7C9FBD" w14:textId="77777777" w:rsidR="00377A2E" w:rsidRPr="00377A2E" w:rsidRDefault="00377A2E" w:rsidP="00371042">
            <w:pPr>
              <w:numPr>
                <w:ilvl w:val="0"/>
                <w:numId w:val="1"/>
              </w:numPr>
              <w:spacing w:after="0" w:line="240" w:lineRule="auto"/>
              <w:contextualSpacing/>
              <w:jc w:val="both"/>
              <w:rPr>
                <w:rFonts w:ascii="Calibri" w:eastAsia="Times New Roman" w:hAnsi="Calibri" w:cs="Times New Roman"/>
                <w:lang w:eastAsia="en-GB"/>
              </w:rPr>
            </w:pPr>
            <w:r w:rsidRPr="00377A2E">
              <w:rPr>
                <w:rFonts w:ascii="Calibri" w:eastAsia="Times New Roman" w:hAnsi="Calibri" w:cs="Times New Roman"/>
                <w:lang w:eastAsia="en-GB"/>
              </w:rPr>
              <w:t>NCDs</w:t>
            </w:r>
          </w:p>
          <w:p w14:paraId="4708BDD3" w14:textId="77777777" w:rsidR="00377A2E" w:rsidRPr="00377A2E" w:rsidRDefault="00377A2E" w:rsidP="00371042">
            <w:pPr>
              <w:numPr>
                <w:ilvl w:val="0"/>
                <w:numId w:val="1"/>
              </w:numPr>
              <w:spacing w:after="0" w:line="240" w:lineRule="auto"/>
              <w:contextualSpacing/>
              <w:jc w:val="both"/>
              <w:rPr>
                <w:rFonts w:ascii="Calibri" w:eastAsia="Times New Roman" w:hAnsi="Calibri" w:cs="Times New Roman"/>
                <w:lang w:eastAsia="en-GB"/>
              </w:rPr>
            </w:pPr>
            <w:r w:rsidRPr="00377A2E">
              <w:rPr>
                <w:rFonts w:ascii="Calibri" w:eastAsia="Times New Roman" w:hAnsi="Calibri" w:cs="Times New Roman"/>
                <w:lang w:eastAsia="en-GB"/>
              </w:rPr>
              <w:t xml:space="preserve">Body composition </w:t>
            </w:r>
          </w:p>
          <w:p w14:paraId="3567146B" w14:textId="77777777" w:rsidR="00377A2E" w:rsidRPr="00377A2E" w:rsidRDefault="00377A2E" w:rsidP="00371042">
            <w:pPr>
              <w:numPr>
                <w:ilvl w:val="0"/>
                <w:numId w:val="1"/>
              </w:numPr>
              <w:spacing w:after="0" w:line="240" w:lineRule="auto"/>
              <w:contextualSpacing/>
              <w:jc w:val="both"/>
              <w:rPr>
                <w:rFonts w:ascii="Calibri" w:eastAsia="Times New Roman" w:hAnsi="Calibri" w:cs="Times New Roman"/>
                <w:lang w:eastAsia="en-GB"/>
              </w:rPr>
            </w:pPr>
            <w:r w:rsidRPr="00377A2E">
              <w:rPr>
                <w:rFonts w:ascii="Calibri" w:eastAsia="Times New Roman" w:hAnsi="Calibri" w:cs="Times New Roman"/>
                <w:lang w:eastAsia="en-GB"/>
              </w:rPr>
              <w:t>Nutrient status</w:t>
            </w:r>
          </w:p>
          <w:p w14:paraId="4E87170D" w14:textId="77777777" w:rsidR="00377A2E" w:rsidRPr="00377A2E" w:rsidRDefault="00377A2E" w:rsidP="00371042">
            <w:pPr>
              <w:numPr>
                <w:ilvl w:val="0"/>
                <w:numId w:val="1"/>
              </w:numPr>
              <w:spacing w:after="0" w:line="240" w:lineRule="auto"/>
              <w:contextualSpacing/>
              <w:jc w:val="both"/>
              <w:rPr>
                <w:rFonts w:ascii="Calibri" w:eastAsia="Times New Roman" w:hAnsi="Calibri" w:cs="Times New Roman"/>
                <w:lang w:eastAsia="en-GB"/>
              </w:rPr>
            </w:pPr>
            <w:r w:rsidRPr="00377A2E">
              <w:rPr>
                <w:rFonts w:ascii="Calibri" w:eastAsia="Times New Roman" w:hAnsi="Calibri" w:cs="Times New Roman"/>
                <w:lang w:eastAsia="en-GB"/>
              </w:rPr>
              <w:t>Diet</w:t>
            </w:r>
          </w:p>
          <w:p w14:paraId="2F8C20D2" w14:textId="77777777" w:rsidR="00377A2E" w:rsidRPr="00377A2E" w:rsidRDefault="00377A2E" w:rsidP="00371042">
            <w:pPr>
              <w:numPr>
                <w:ilvl w:val="0"/>
                <w:numId w:val="1"/>
              </w:numPr>
              <w:spacing w:after="0" w:line="240" w:lineRule="auto"/>
              <w:contextualSpacing/>
              <w:jc w:val="both"/>
              <w:rPr>
                <w:rFonts w:ascii="Calibri" w:eastAsia="Times New Roman" w:hAnsi="Calibri" w:cs="Times New Roman"/>
                <w:lang w:eastAsia="en-GB"/>
              </w:rPr>
            </w:pPr>
            <w:r w:rsidRPr="00377A2E">
              <w:rPr>
                <w:rFonts w:ascii="Calibri" w:eastAsia="Times New Roman" w:hAnsi="Calibri" w:cs="Times New Roman"/>
                <w:lang w:eastAsia="en-GB"/>
              </w:rPr>
              <w:t>Physical activity</w:t>
            </w:r>
          </w:p>
          <w:p w14:paraId="2DD3DCA0" w14:textId="77777777" w:rsidR="00377A2E" w:rsidRPr="00377A2E" w:rsidRDefault="00377A2E" w:rsidP="00371042">
            <w:pPr>
              <w:numPr>
                <w:ilvl w:val="0"/>
                <w:numId w:val="1"/>
              </w:numPr>
              <w:spacing w:after="0" w:line="240" w:lineRule="auto"/>
              <w:contextualSpacing/>
              <w:jc w:val="both"/>
              <w:rPr>
                <w:rFonts w:ascii="Calibri" w:eastAsia="Times New Roman" w:hAnsi="Calibri" w:cs="Times New Roman"/>
                <w:lang w:eastAsia="en-GB"/>
              </w:rPr>
            </w:pPr>
            <w:r w:rsidRPr="00377A2E">
              <w:rPr>
                <w:rFonts w:ascii="Calibri" w:eastAsia="Times New Roman" w:hAnsi="Calibri" w:cs="Times New Roman"/>
                <w:lang w:eastAsia="en-GB"/>
              </w:rPr>
              <w:t>Behavioural outcomes such as changes in self-efficacy, attitude, knowledge</w:t>
            </w:r>
          </w:p>
          <w:p w14:paraId="33C3B2C7" w14:textId="77777777" w:rsidR="00377A2E" w:rsidRPr="00377A2E" w:rsidRDefault="00377A2E" w:rsidP="00371042">
            <w:pPr>
              <w:numPr>
                <w:ilvl w:val="0"/>
                <w:numId w:val="1"/>
              </w:numPr>
              <w:spacing w:after="0" w:line="240" w:lineRule="auto"/>
              <w:contextualSpacing/>
              <w:jc w:val="both"/>
              <w:rPr>
                <w:rFonts w:ascii="Calibri" w:eastAsia="Times New Roman" w:hAnsi="Calibri" w:cs="Times New Roman"/>
                <w:lang w:eastAsia="en-GB"/>
              </w:rPr>
            </w:pPr>
            <w:r w:rsidRPr="00377A2E">
              <w:rPr>
                <w:rFonts w:ascii="Calibri" w:eastAsia="Times New Roman" w:hAnsi="Calibri" w:cs="Times New Roman"/>
                <w:lang w:eastAsia="en-GB"/>
              </w:rPr>
              <w:t xml:space="preserve">Both maternal and infant outcomes will be extracted if available. </w:t>
            </w:r>
          </w:p>
        </w:tc>
        <w:tc>
          <w:tcPr>
            <w:tcW w:w="3771" w:type="dxa"/>
          </w:tcPr>
          <w:p w14:paraId="75AE4F29" w14:textId="0B0898BD" w:rsidR="00377A2E" w:rsidRPr="00377A2E" w:rsidRDefault="006C1951" w:rsidP="00377A2E">
            <w:pPr>
              <w:spacing w:after="200" w:line="276" w:lineRule="auto"/>
              <w:jc w:val="both"/>
              <w:rPr>
                <w:rFonts w:ascii="Calibri" w:eastAsia="Times New Roman" w:hAnsi="Calibri" w:cs="Times New Roman"/>
                <w:lang w:eastAsia="en-GB"/>
              </w:rPr>
            </w:pPr>
            <w:r>
              <w:rPr>
                <w:rFonts w:ascii="Calibri" w:eastAsia="Times New Roman" w:hAnsi="Calibri" w:cs="Times New Roman"/>
                <w:lang w:eastAsia="en-GB"/>
              </w:rPr>
              <w:t>Outcome based search terms were not added</w:t>
            </w:r>
            <w:r w:rsidR="004D2344">
              <w:rPr>
                <w:rFonts w:ascii="Calibri" w:eastAsia="Times New Roman" w:hAnsi="Calibri" w:cs="Times New Roman"/>
                <w:lang w:eastAsia="en-GB"/>
              </w:rPr>
              <w:t xml:space="preserve"> as nutrition interventions included many different outcomes related to lifestyle changes, such as those described </w:t>
            </w:r>
            <w:r w:rsidR="00275E00">
              <w:rPr>
                <w:rFonts w:ascii="Calibri" w:eastAsia="Times New Roman" w:hAnsi="Calibri" w:cs="Times New Roman"/>
                <w:lang w:eastAsia="en-GB"/>
              </w:rPr>
              <w:t xml:space="preserve">in the box on the left. </w:t>
            </w:r>
          </w:p>
        </w:tc>
      </w:tr>
    </w:tbl>
    <w:p w14:paraId="5ECF0DBB" w14:textId="77777777" w:rsidR="000C5531" w:rsidRDefault="000C5531" w:rsidP="000D3CA0">
      <w:pPr>
        <w:pStyle w:val="ListParagraph"/>
        <w:spacing w:line="480" w:lineRule="auto"/>
        <w:ind w:left="0"/>
      </w:pPr>
    </w:p>
    <w:p w14:paraId="20662504" w14:textId="77777777" w:rsidR="001C1097" w:rsidRDefault="001C1097" w:rsidP="001C1097">
      <w:pPr>
        <w:sectPr w:rsidR="001C1097" w:rsidSect="00E67E6F">
          <w:pgSz w:w="11906" w:h="16838"/>
          <w:pgMar w:top="851" w:right="1440" w:bottom="1440" w:left="1440" w:header="708" w:footer="708" w:gutter="0"/>
          <w:lnNumType w:countBy="1" w:restart="continuous"/>
          <w:cols w:space="708"/>
          <w:docGrid w:linePitch="360"/>
        </w:sectPr>
      </w:pPr>
    </w:p>
    <w:p w14:paraId="09F1797C" w14:textId="0043ADFB" w:rsidR="001C1097" w:rsidRPr="00332916" w:rsidRDefault="00C955A1" w:rsidP="00332916">
      <w:pPr>
        <w:keepNext/>
        <w:keepLines/>
        <w:spacing w:after="0" w:line="276" w:lineRule="auto"/>
        <w:outlineLvl w:val="0"/>
        <w:rPr>
          <w:rFonts w:ascii="Calibri" w:eastAsia="Times New Roman" w:hAnsi="Calibri" w:cs="Times New Roman"/>
          <w:b/>
          <w:bCs/>
          <w:lang w:eastAsia="en-GB"/>
        </w:rPr>
      </w:pPr>
      <w:r w:rsidRPr="00377A2E">
        <w:rPr>
          <w:rFonts w:ascii="Calibri" w:eastAsia="Times New Roman" w:hAnsi="Calibri" w:cs="Times New Roman"/>
          <w:b/>
          <w:bCs/>
          <w:lang w:eastAsia="en-GB"/>
        </w:rPr>
        <w:lastRenderedPageBreak/>
        <w:t xml:space="preserve">Table </w:t>
      </w:r>
      <w:r>
        <w:rPr>
          <w:rFonts w:ascii="Calibri" w:eastAsia="Times New Roman" w:hAnsi="Calibri" w:cs="Times New Roman"/>
          <w:b/>
          <w:bCs/>
          <w:lang w:eastAsia="en-GB"/>
        </w:rPr>
        <w:t>2</w:t>
      </w:r>
      <w:r w:rsidRPr="00377A2E">
        <w:rPr>
          <w:rFonts w:ascii="Calibri" w:eastAsia="Times New Roman" w:hAnsi="Calibri" w:cs="Times New Roman"/>
          <w:b/>
          <w:bCs/>
          <w:lang w:eastAsia="en-GB"/>
        </w:rPr>
        <w:t xml:space="preserve">. </w:t>
      </w:r>
      <w:r w:rsidR="00A27E4F">
        <w:rPr>
          <w:rFonts w:ascii="Calibri" w:eastAsia="Times New Roman" w:hAnsi="Calibri" w:cs="Times New Roman"/>
          <w:b/>
          <w:bCs/>
          <w:lang w:eastAsia="en-GB"/>
        </w:rPr>
        <w:t xml:space="preserve">Risk of Bias </w:t>
      </w:r>
      <w:r w:rsidR="00F876B5">
        <w:rPr>
          <w:rFonts w:ascii="Calibri" w:eastAsia="Times New Roman" w:hAnsi="Calibri" w:cs="Times New Roman"/>
          <w:b/>
          <w:bCs/>
          <w:lang w:eastAsia="en-GB"/>
        </w:rPr>
        <w:t xml:space="preserve">for pilot studies </w:t>
      </w:r>
    </w:p>
    <w:p w14:paraId="77518162" w14:textId="77777777" w:rsidR="001C1097" w:rsidRDefault="001C1097" w:rsidP="001C1097"/>
    <w:tbl>
      <w:tblPr>
        <w:tblStyle w:val="TableGrid"/>
        <w:tblW w:w="9346" w:type="dxa"/>
        <w:tblLook w:val="04A0" w:firstRow="1" w:lastRow="0" w:firstColumn="1" w:lastColumn="0" w:noHBand="0" w:noVBand="1"/>
      </w:tblPr>
      <w:tblGrid>
        <w:gridCol w:w="1153"/>
        <w:gridCol w:w="513"/>
        <w:gridCol w:w="512"/>
        <w:gridCol w:w="512"/>
        <w:gridCol w:w="512"/>
        <w:gridCol w:w="512"/>
        <w:gridCol w:w="512"/>
        <w:gridCol w:w="512"/>
        <w:gridCol w:w="512"/>
        <w:gridCol w:w="512"/>
        <w:gridCol w:w="512"/>
        <w:gridCol w:w="512"/>
        <w:gridCol w:w="512"/>
        <w:gridCol w:w="512"/>
        <w:gridCol w:w="512"/>
        <w:gridCol w:w="512"/>
        <w:gridCol w:w="512"/>
      </w:tblGrid>
      <w:tr w:rsidR="00A249DF" w14:paraId="5FDDAB60" w14:textId="77777777" w:rsidTr="002C1FCF">
        <w:trPr>
          <w:cantSplit/>
          <w:trHeight w:val="2824"/>
        </w:trPr>
        <w:tc>
          <w:tcPr>
            <w:tcW w:w="1153" w:type="dxa"/>
            <w:textDirection w:val="btLr"/>
          </w:tcPr>
          <w:p w14:paraId="5DC81C70" w14:textId="77777777" w:rsidR="00A249DF" w:rsidRDefault="00A249DF" w:rsidP="00D355F5">
            <w:pPr>
              <w:ind w:left="113" w:right="113"/>
            </w:pPr>
            <w:r>
              <w:t>Author, year</w:t>
            </w:r>
          </w:p>
        </w:tc>
        <w:tc>
          <w:tcPr>
            <w:tcW w:w="513" w:type="dxa"/>
            <w:textDirection w:val="btLr"/>
          </w:tcPr>
          <w:p w14:paraId="60F7CCBA" w14:textId="77777777" w:rsidR="00A249DF" w:rsidRDefault="00A249DF" w:rsidP="00D355F5">
            <w:pPr>
              <w:ind w:left="113" w:right="113"/>
            </w:pPr>
            <w:r>
              <w:t>Study design</w:t>
            </w:r>
          </w:p>
        </w:tc>
        <w:tc>
          <w:tcPr>
            <w:tcW w:w="512" w:type="dxa"/>
            <w:textDirection w:val="btLr"/>
          </w:tcPr>
          <w:p w14:paraId="1D75E5D2" w14:textId="77777777" w:rsidR="00A249DF" w:rsidRDefault="00A249DF" w:rsidP="00D355F5">
            <w:pPr>
              <w:ind w:left="113" w:right="113"/>
            </w:pPr>
            <w:r>
              <w:t>Ass</w:t>
            </w:r>
            <w:r w:rsidRPr="004707C2">
              <w:t>ignment to treatment groups truly random</w:t>
            </w:r>
          </w:p>
        </w:tc>
        <w:tc>
          <w:tcPr>
            <w:tcW w:w="512" w:type="dxa"/>
            <w:textDirection w:val="btLr"/>
          </w:tcPr>
          <w:p w14:paraId="4EFE727E" w14:textId="77777777" w:rsidR="00A249DF" w:rsidRDefault="00A249DF" w:rsidP="00D355F5">
            <w:pPr>
              <w:ind w:left="113" w:right="113"/>
            </w:pPr>
            <w:r>
              <w:t xml:space="preserve">Assessors randomised </w:t>
            </w:r>
          </w:p>
        </w:tc>
        <w:tc>
          <w:tcPr>
            <w:tcW w:w="512" w:type="dxa"/>
            <w:textDirection w:val="btLr"/>
          </w:tcPr>
          <w:p w14:paraId="127B3760" w14:textId="77777777" w:rsidR="00A249DF" w:rsidRDefault="00A249DF" w:rsidP="00D355F5">
            <w:pPr>
              <w:ind w:left="113" w:right="113"/>
            </w:pPr>
            <w:r>
              <w:t xml:space="preserve">Participants Randomised </w:t>
            </w:r>
          </w:p>
        </w:tc>
        <w:tc>
          <w:tcPr>
            <w:tcW w:w="512" w:type="dxa"/>
            <w:textDirection w:val="btLr"/>
          </w:tcPr>
          <w:p w14:paraId="1C080B0F" w14:textId="77777777" w:rsidR="00A249DF" w:rsidRDefault="00A249DF" w:rsidP="00D355F5">
            <w:pPr>
              <w:ind w:left="113" w:right="113"/>
            </w:pPr>
            <w:r>
              <w:t>Blinding</w:t>
            </w:r>
          </w:p>
        </w:tc>
        <w:tc>
          <w:tcPr>
            <w:tcW w:w="512" w:type="dxa"/>
            <w:textDirection w:val="btLr"/>
          </w:tcPr>
          <w:p w14:paraId="7B9D063A" w14:textId="77777777" w:rsidR="00A249DF" w:rsidRDefault="00A249DF" w:rsidP="00D355F5">
            <w:pPr>
              <w:ind w:left="113" w:right="113"/>
            </w:pPr>
            <w:r>
              <w:t>Similar at baseline</w:t>
            </w:r>
          </w:p>
        </w:tc>
        <w:tc>
          <w:tcPr>
            <w:tcW w:w="512" w:type="dxa"/>
            <w:textDirection w:val="btLr"/>
          </w:tcPr>
          <w:p w14:paraId="5204DFB9" w14:textId="77777777" w:rsidR="00A249DF" w:rsidRDefault="00A249DF" w:rsidP="00D355F5">
            <w:pPr>
              <w:ind w:left="113" w:right="113"/>
            </w:pPr>
            <w:r>
              <w:t xml:space="preserve">Selection criteria </w:t>
            </w:r>
          </w:p>
        </w:tc>
        <w:tc>
          <w:tcPr>
            <w:tcW w:w="512" w:type="dxa"/>
            <w:textDirection w:val="btLr"/>
          </w:tcPr>
          <w:p w14:paraId="20079167" w14:textId="77777777" w:rsidR="00A249DF" w:rsidRDefault="00A249DF" w:rsidP="00D355F5">
            <w:pPr>
              <w:ind w:left="113" w:right="113"/>
            </w:pPr>
            <w:r>
              <w:t>Loss at follow up</w:t>
            </w:r>
          </w:p>
        </w:tc>
        <w:tc>
          <w:tcPr>
            <w:tcW w:w="512" w:type="dxa"/>
            <w:textDirection w:val="btLr"/>
          </w:tcPr>
          <w:p w14:paraId="5D61E40C" w14:textId="77777777" w:rsidR="00A249DF" w:rsidRDefault="00A249DF" w:rsidP="00D355F5">
            <w:pPr>
              <w:ind w:left="113" w:right="113"/>
            </w:pPr>
            <w:proofErr w:type="spellStart"/>
            <w:r>
              <w:t>Interconception</w:t>
            </w:r>
            <w:proofErr w:type="spellEnd"/>
            <w:r>
              <w:t xml:space="preserve"> assessment </w:t>
            </w:r>
          </w:p>
        </w:tc>
        <w:tc>
          <w:tcPr>
            <w:tcW w:w="512" w:type="dxa"/>
            <w:textDirection w:val="btLr"/>
          </w:tcPr>
          <w:p w14:paraId="0F769314" w14:textId="77777777" w:rsidR="00A249DF" w:rsidRDefault="00A249DF" w:rsidP="00D355F5">
            <w:pPr>
              <w:ind w:left="113" w:right="113"/>
            </w:pPr>
            <w:r>
              <w:t>Intervention delivery</w:t>
            </w:r>
          </w:p>
        </w:tc>
        <w:tc>
          <w:tcPr>
            <w:tcW w:w="512" w:type="dxa"/>
            <w:textDirection w:val="btLr"/>
          </w:tcPr>
          <w:p w14:paraId="52F51D43" w14:textId="77777777" w:rsidR="00A249DF" w:rsidRDefault="00A249DF" w:rsidP="00D355F5">
            <w:pPr>
              <w:ind w:left="113" w:right="113"/>
            </w:pPr>
            <w:r>
              <w:t xml:space="preserve">Primary outcome variability </w:t>
            </w:r>
          </w:p>
        </w:tc>
        <w:tc>
          <w:tcPr>
            <w:tcW w:w="512" w:type="dxa"/>
            <w:textDirection w:val="btLr"/>
          </w:tcPr>
          <w:p w14:paraId="2070799F" w14:textId="77777777" w:rsidR="00A249DF" w:rsidRDefault="00A249DF" w:rsidP="00D355F5">
            <w:pPr>
              <w:ind w:left="113" w:right="113"/>
            </w:pPr>
            <w:r>
              <w:t xml:space="preserve">Intention to treat </w:t>
            </w:r>
          </w:p>
        </w:tc>
        <w:tc>
          <w:tcPr>
            <w:tcW w:w="512" w:type="dxa"/>
            <w:textDirection w:val="btLr"/>
          </w:tcPr>
          <w:p w14:paraId="15F679EB" w14:textId="77777777" w:rsidR="00A249DF" w:rsidRDefault="00A249DF" w:rsidP="00D355F5">
            <w:pPr>
              <w:ind w:left="113" w:right="113"/>
            </w:pPr>
            <w:r>
              <w:t>Analytical methods</w:t>
            </w:r>
          </w:p>
        </w:tc>
        <w:tc>
          <w:tcPr>
            <w:tcW w:w="512" w:type="dxa"/>
            <w:textDirection w:val="btLr"/>
          </w:tcPr>
          <w:p w14:paraId="2BAFE5D8" w14:textId="77777777" w:rsidR="00A249DF" w:rsidRDefault="00A249DF" w:rsidP="00D355F5">
            <w:pPr>
              <w:ind w:left="113" w:right="113"/>
            </w:pPr>
            <w:r>
              <w:t>Cofounding analysis</w:t>
            </w:r>
          </w:p>
        </w:tc>
        <w:tc>
          <w:tcPr>
            <w:tcW w:w="512" w:type="dxa"/>
            <w:textDirection w:val="btLr"/>
          </w:tcPr>
          <w:p w14:paraId="16114F29" w14:textId="77777777" w:rsidR="00A249DF" w:rsidRDefault="00A249DF" w:rsidP="00D355F5">
            <w:pPr>
              <w:ind w:left="113" w:right="113"/>
            </w:pPr>
            <w:r>
              <w:t>Sample size</w:t>
            </w:r>
          </w:p>
        </w:tc>
        <w:tc>
          <w:tcPr>
            <w:tcW w:w="512" w:type="dxa"/>
            <w:textDirection w:val="btLr"/>
          </w:tcPr>
          <w:p w14:paraId="31169A82" w14:textId="77777777" w:rsidR="00A249DF" w:rsidRDefault="00A249DF" w:rsidP="00D355F5">
            <w:pPr>
              <w:ind w:left="113" w:right="113"/>
            </w:pPr>
            <w:r>
              <w:t>Score</w:t>
            </w:r>
          </w:p>
        </w:tc>
      </w:tr>
      <w:tr w:rsidR="00A249DF" w14:paraId="6E92383E" w14:textId="77777777" w:rsidTr="002C1FCF">
        <w:trPr>
          <w:trHeight w:val="547"/>
        </w:trPr>
        <w:tc>
          <w:tcPr>
            <w:tcW w:w="1153" w:type="dxa"/>
          </w:tcPr>
          <w:p w14:paraId="5604756A" w14:textId="77777777" w:rsidR="00A249DF" w:rsidRDefault="00A249DF" w:rsidP="00D355F5">
            <w:proofErr w:type="spellStart"/>
            <w:r>
              <w:t>Coonrod</w:t>
            </w:r>
            <w:proofErr w:type="spellEnd"/>
            <w:r>
              <w:t>, 2014</w:t>
            </w:r>
          </w:p>
        </w:tc>
        <w:tc>
          <w:tcPr>
            <w:tcW w:w="513" w:type="dxa"/>
          </w:tcPr>
          <w:p w14:paraId="041940CC" w14:textId="77777777" w:rsidR="00A249DF" w:rsidRDefault="00A249DF" w:rsidP="00D355F5">
            <w:r>
              <w:t>-1</w:t>
            </w:r>
          </w:p>
        </w:tc>
        <w:tc>
          <w:tcPr>
            <w:tcW w:w="512" w:type="dxa"/>
          </w:tcPr>
          <w:p w14:paraId="57D78B0E" w14:textId="77777777" w:rsidR="00A249DF" w:rsidRDefault="00A249DF" w:rsidP="00D355F5">
            <w:r w:rsidRPr="00356308">
              <w:t>-1</w:t>
            </w:r>
          </w:p>
        </w:tc>
        <w:tc>
          <w:tcPr>
            <w:tcW w:w="512" w:type="dxa"/>
          </w:tcPr>
          <w:p w14:paraId="02FE73BA" w14:textId="77777777" w:rsidR="00A249DF" w:rsidRDefault="00A249DF" w:rsidP="00D355F5">
            <w:r w:rsidRPr="00356308">
              <w:t>-1</w:t>
            </w:r>
          </w:p>
        </w:tc>
        <w:tc>
          <w:tcPr>
            <w:tcW w:w="512" w:type="dxa"/>
          </w:tcPr>
          <w:p w14:paraId="76AA5FAA" w14:textId="77777777" w:rsidR="00A249DF" w:rsidRDefault="00A249DF" w:rsidP="00D355F5">
            <w:r>
              <w:t>-1</w:t>
            </w:r>
          </w:p>
        </w:tc>
        <w:tc>
          <w:tcPr>
            <w:tcW w:w="512" w:type="dxa"/>
          </w:tcPr>
          <w:p w14:paraId="0124E657" w14:textId="77777777" w:rsidR="00A249DF" w:rsidRDefault="00A249DF" w:rsidP="00D355F5">
            <w:r>
              <w:t>0</w:t>
            </w:r>
          </w:p>
        </w:tc>
        <w:tc>
          <w:tcPr>
            <w:tcW w:w="512" w:type="dxa"/>
          </w:tcPr>
          <w:p w14:paraId="7FA53918" w14:textId="77777777" w:rsidR="00A249DF" w:rsidRDefault="00A249DF" w:rsidP="00D355F5">
            <w:r>
              <w:t>+1</w:t>
            </w:r>
          </w:p>
        </w:tc>
        <w:tc>
          <w:tcPr>
            <w:tcW w:w="512" w:type="dxa"/>
          </w:tcPr>
          <w:p w14:paraId="008C5558" w14:textId="77777777" w:rsidR="00A249DF" w:rsidRDefault="00A249DF" w:rsidP="00D355F5">
            <w:r>
              <w:t>0</w:t>
            </w:r>
          </w:p>
        </w:tc>
        <w:tc>
          <w:tcPr>
            <w:tcW w:w="512" w:type="dxa"/>
          </w:tcPr>
          <w:p w14:paraId="22B2C725" w14:textId="77777777" w:rsidR="00A249DF" w:rsidRDefault="00A249DF" w:rsidP="00D355F5">
            <w:r>
              <w:t>0</w:t>
            </w:r>
          </w:p>
        </w:tc>
        <w:tc>
          <w:tcPr>
            <w:tcW w:w="512" w:type="dxa"/>
          </w:tcPr>
          <w:p w14:paraId="3F8E966F" w14:textId="77777777" w:rsidR="00A249DF" w:rsidRDefault="00A249DF" w:rsidP="00D355F5">
            <w:r>
              <w:t>-1</w:t>
            </w:r>
          </w:p>
        </w:tc>
        <w:tc>
          <w:tcPr>
            <w:tcW w:w="512" w:type="dxa"/>
          </w:tcPr>
          <w:p w14:paraId="5C2DE3F2" w14:textId="77777777" w:rsidR="00A249DF" w:rsidRDefault="00A249DF" w:rsidP="00D355F5">
            <w:r>
              <w:t>-0</w:t>
            </w:r>
          </w:p>
        </w:tc>
        <w:tc>
          <w:tcPr>
            <w:tcW w:w="512" w:type="dxa"/>
          </w:tcPr>
          <w:p w14:paraId="678EA54F" w14:textId="77777777" w:rsidR="00A249DF" w:rsidRDefault="00A249DF" w:rsidP="00D355F5">
            <w:r>
              <w:t>-1</w:t>
            </w:r>
          </w:p>
        </w:tc>
        <w:tc>
          <w:tcPr>
            <w:tcW w:w="512" w:type="dxa"/>
          </w:tcPr>
          <w:p w14:paraId="6668C534" w14:textId="77777777" w:rsidR="00A249DF" w:rsidRDefault="00A249DF" w:rsidP="00D355F5">
            <w:r>
              <w:t>-1</w:t>
            </w:r>
          </w:p>
        </w:tc>
        <w:tc>
          <w:tcPr>
            <w:tcW w:w="512" w:type="dxa"/>
          </w:tcPr>
          <w:p w14:paraId="5C623F3E" w14:textId="77777777" w:rsidR="00A249DF" w:rsidRDefault="00A249DF" w:rsidP="00D355F5">
            <w:r>
              <w:t>0</w:t>
            </w:r>
          </w:p>
        </w:tc>
        <w:tc>
          <w:tcPr>
            <w:tcW w:w="512" w:type="dxa"/>
          </w:tcPr>
          <w:p w14:paraId="4021282E" w14:textId="77777777" w:rsidR="00A249DF" w:rsidRDefault="00A249DF" w:rsidP="00D355F5">
            <w:r>
              <w:t>+1</w:t>
            </w:r>
          </w:p>
        </w:tc>
        <w:tc>
          <w:tcPr>
            <w:tcW w:w="512" w:type="dxa"/>
          </w:tcPr>
          <w:p w14:paraId="530F53D0" w14:textId="77777777" w:rsidR="00A249DF" w:rsidRDefault="00A249DF" w:rsidP="00D355F5">
            <w:r>
              <w:t>-1</w:t>
            </w:r>
          </w:p>
        </w:tc>
        <w:tc>
          <w:tcPr>
            <w:tcW w:w="512" w:type="dxa"/>
          </w:tcPr>
          <w:p w14:paraId="0E0F2A02" w14:textId="77777777" w:rsidR="00A249DF" w:rsidRDefault="00A249DF" w:rsidP="00D355F5">
            <w:r>
              <w:t>-6</w:t>
            </w:r>
          </w:p>
        </w:tc>
      </w:tr>
      <w:tr w:rsidR="00A249DF" w14:paraId="0B55B44F" w14:textId="77777777" w:rsidTr="002C1FCF">
        <w:trPr>
          <w:trHeight w:val="547"/>
        </w:trPr>
        <w:tc>
          <w:tcPr>
            <w:tcW w:w="1153" w:type="dxa"/>
          </w:tcPr>
          <w:p w14:paraId="7A848B32" w14:textId="77777777" w:rsidR="00A249DF" w:rsidRDefault="00A249DF" w:rsidP="00D355F5">
            <w:r w:rsidRPr="001B100F">
              <w:t>Handler</w:t>
            </w:r>
            <w:r>
              <w:t xml:space="preserve">, </w:t>
            </w:r>
            <w:r w:rsidRPr="001B100F">
              <w:t>2013</w:t>
            </w:r>
          </w:p>
        </w:tc>
        <w:tc>
          <w:tcPr>
            <w:tcW w:w="513" w:type="dxa"/>
          </w:tcPr>
          <w:p w14:paraId="49DCF3ED" w14:textId="77777777" w:rsidR="00A249DF" w:rsidRDefault="00A249DF" w:rsidP="00D355F5">
            <w:r>
              <w:t>-1</w:t>
            </w:r>
          </w:p>
        </w:tc>
        <w:tc>
          <w:tcPr>
            <w:tcW w:w="512" w:type="dxa"/>
          </w:tcPr>
          <w:p w14:paraId="3C86A131" w14:textId="77777777" w:rsidR="00A249DF" w:rsidRDefault="00A249DF" w:rsidP="00D355F5">
            <w:r w:rsidRPr="00356308">
              <w:t>-1</w:t>
            </w:r>
          </w:p>
        </w:tc>
        <w:tc>
          <w:tcPr>
            <w:tcW w:w="512" w:type="dxa"/>
          </w:tcPr>
          <w:p w14:paraId="13E2A354" w14:textId="77777777" w:rsidR="00A249DF" w:rsidRDefault="00A249DF" w:rsidP="00D355F5">
            <w:r w:rsidRPr="00356308">
              <w:t>-1</w:t>
            </w:r>
          </w:p>
        </w:tc>
        <w:tc>
          <w:tcPr>
            <w:tcW w:w="512" w:type="dxa"/>
          </w:tcPr>
          <w:p w14:paraId="78A08EC6" w14:textId="77777777" w:rsidR="00A249DF" w:rsidRDefault="00A249DF" w:rsidP="00D355F5">
            <w:r>
              <w:t>-1</w:t>
            </w:r>
          </w:p>
        </w:tc>
        <w:tc>
          <w:tcPr>
            <w:tcW w:w="512" w:type="dxa"/>
          </w:tcPr>
          <w:p w14:paraId="42924A26" w14:textId="77777777" w:rsidR="00A249DF" w:rsidRDefault="00A249DF" w:rsidP="00D355F5">
            <w:r>
              <w:t>+1</w:t>
            </w:r>
          </w:p>
        </w:tc>
        <w:tc>
          <w:tcPr>
            <w:tcW w:w="512" w:type="dxa"/>
          </w:tcPr>
          <w:p w14:paraId="01337657" w14:textId="77777777" w:rsidR="00A249DF" w:rsidRDefault="00A249DF" w:rsidP="00D355F5">
            <w:r>
              <w:t>0</w:t>
            </w:r>
          </w:p>
        </w:tc>
        <w:tc>
          <w:tcPr>
            <w:tcW w:w="512" w:type="dxa"/>
          </w:tcPr>
          <w:p w14:paraId="2E4F959D" w14:textId="77777777" w:rsidR="00A249DF" w:rsidRDefault="00A249DF" w:rsidP="00D355F5">
            <w:r w:rsidRPr="00EE1DD6">
              <w:t>-1</w:t>
            </w:r>
          </w:p>
        </w:tc>
        <w:tc>
          <w:tcPr>
            <w:tcW w:w="512" w:type="dxa"/>
          </w:tcPr>
          <w:p w14:paraId="3E2B6FBE" w14:textId="77777777" w:rsidR="00A249DF" w:rsidRDefault="00A249DF" w:rsidP="00D355F5">
            <w:r w:rsidRPr="00EE1DD6">
              <w:t>-1</w:t>
            </w:r>
          </w:p>
        </w:tc>
        <w:tc>
          <w:tcPr>
            <w:tcW w:w="512" w:type="dxa"/>
          </w:tcPr>
          <w:p w14:paraId="236AAAD9" w14:textId="77777777" w:rsidR="00A249DF" w:rsidRDefault="00A249DF" w:rsidP="00D355F5">
            <w:r>
              <w:t>-1</w:t>
            </w:r>
          </w:p>
        </w:tc>
        <w:tc>
          <w:tcPr>
            <w:tcW w:w="512" w:type="dxa"/>
          </w:tcPr>
          <w:p w14:paraId="4E290852" w14:textId="77777777" w:rsidR="00A249DF" w:rsidRDefault="00A249DF" w:rsidP="00D355F5">
            <w:r>
              <w:t>0</w:t>
            </w:r>
          </w:p>
        </w:tc>
        <w:tc>
          <w:tcPr>
            <w:tcW w:w="512" w:type="dxa"/>
          </w:tcPr>
          <w:p w14:paraId="17310231" w14:textId="77777777" w:rsidR="00A249DF" w:rsidRDefault="00A249DF" w:rsidP="00D355F5">
            <w:r>
              <w:t>+1</w:t>
            </w:r>
          </w:p>
        </w:tc>
        <w:tc>
          <w:tcPr>
            <w:tcW w:w="512" w:type="dxa"/>
          </w:tcPr>
          <w:p w14:paraId="4E2DC174" w14:textId="77777777" w:rsidR="00A249DF" w:rsidRDefault="00A249DF" w:rsidP="00D355F5">
            <w:r>
              <w:t>-1</w:t>
            </w:r>
          </w:p>
        </w:tc>
        <w:tc>
          <w:tcPr>
            <w:tcW w:w="512" w:type="dxa"/>
          </w:tcPr>
          <w:p w14:paraId="4C636D0F" w14:textId="77777777" w:rsidR="00A249DF" w:rsidRDefault="00A249DF" w:rsidP="00D355F5">
            <w:r>
              <w:t>0</w:t>
            </w:r>
          </w:p>
        </w:tc>
        <w:tc>
          <w:tcPr>
            <w:tcW w:w="512" w:type="dxa"/>
          </w:tcPr>
          <w:p w14:paraId="1D5BC433" w14:textId="77777777" w:rsidR="00A249DF" w:rsidRDefault="00A249DF" w:rsidP="00D355F5">
            <w:r>
              <w:t>+1</w:t>
            </w:r>
          </w:p>
        </w:tc>
        <w:tc>
          <w:tcPr>
            <w:tcW w:w="512" w:type="dxa"/>
          </w:tcPr>
          <w:p w14:paraId="648293A5" w14:textId="77777777" w:rsidR="00A249DF" w:rsidRDefault="00A249DF" w:rsidP="00D355F5">
            <w:r>
              <w:t>-1</w:t>
            </w:r>
          </w:p>
        </w:tc>
        <w:tc>
          <w:tcPr>
            <w:tcW w:w="512" w:type="dxa"/>
          </w:tcPr>
          <w:p w14:paraId="006706D9" w14:textId="77777777" w:rsidR="00A249DF" w:rsidRDefault="00A249DF" w:rsidP="00D355F5">
            <w:r>
              <w:t>-6</w:t>
            </w:r>
          </w:p>
        </w:tc>
      </w:tr>
      <w:tr w:rsidR="00A249DF" w14:paraId="25C4777D" w14:textId="77777777" w:rsidTr="002C1FCF">
        <w:trPr>
          <w:trHeight w:val="558"/>
        </w:trPr>
        <w:tc>
          <w:tcPr>
            <w:tcW w:w="1153" w:type="dxa"/>
          </w:tcPr>
          <w:p w14:paraId="71F2E087" w14:textId="77777777" w:rsidR="00A249DF" w:rsidRDefault="00A249DF" w:rsidP="00D355F5">
            <w:proofErr w:type="spellStart"/>
            <w:r w:rsidRPr="005B19D1">
              <w:t>Sijpkens</w:t>
            </w:r>
            <w:proofErr w:type="spellEnd"/>
            <w:r>
              <w:t xml:space="preserve">, </w:t>
            </w:r>
            <w:r w:rsidRPr="005B19D1">
              <w:t>2019</w:t>
            </w:r>
          </w:p>
        </w:tc>
        <w:tc>
          <w:tcPr>
            <w:tcW w:w="513" w:type="dxa"/>
          </w:tcPr>
          <w:p w14:paraId="0D9C8194" w14:textId="77777777" w:rsidR="00A249DF" w:rsidRDefault="00A249DF" w:rsidP="00D355F5">
            <w:r>
              <w:t>0</w:t>
            </w:r>
          </w:p>
        </w:tc>
        <w:tc>
          <w:tcPr>
            <w:tcW w:w="512" w:type="dxa"/>
          </w:tcPr>
          <w:p w14:paraId="4823B1F4" w14:textId="77777777" w:rsidR="00A249DF" w:rsidRDefault="00A249DF" w:rsidP="00D355F5">
            <w:r>
              <w:t>-1</w:t>
            </w:r>
          </w:p>
        </w:tc>
        <w:tc>
          <w:tcPr>
            <w:tcW w:w="512" w:type="dxa"/>
          </w:tcPr>
          <w:p w14:paraId="1C6EB768" w14:textId="77777777" w:rsidR="00A249DF" w:rsidRDefault="00A249DF" w:rsidP="00D355F5">
            <w:r>
              <w:t>-1</w:t>
            </w:r>
          </w:p>
        </w:tc>
        <w:tc>
          <w:tcPr>
            <w:tcW w:w="512" w:type="dxa"/>
          </w:tcPr>
          <w:p w14:paraId="5E7EDB7C" w14:textId="77777777" w:rsidR="00A249DF" w:rsidRDefault="00A249DF" w:rsidP="00D355F5">
            <w:r>
              <w:t>-1</w:t>
            </w:r>
          </w:p>
        </w:tc>
        <w:tc>
          <w:tcPr>
            <w:tcW w:w="512" w:type="dxa"/>
          </w:tcPr>
          <w:p w14:paraId="43B7018F" w14:textId="77777777" w:rsidR="00A249DF" w:rsidRDefault="00A249DF" w:rsidP="00D355F5">
            <w:r>
              <w:t>0</w:t>
            </w:r>
          </w:p>
        </w:tc>
        <w:tc>
          <w:tcPr>
            <w:tcW w:w="512" w:type="dxa"/>
          </w:tcPr>
          <w:p w14:paraId="5EC398CC" w14:textId="77777777" w:rsidR="00A249DF" w:rsidRDefault="00A249DF" w:rsidP="00D355F5">
            <w:r>
              <w:t>+1</w:t>
            </w:r>
          </w:p>
        </w:tc>
        <w:tc>
          <w:tcPr>
            <w:tcW w:w="512" w:type="dxa"/>
          </w:tcPr>
          <w:p w14:paraId="10C9BFC0" w14:textId="77777777" w:rsidR="00A249DF" w:rsidRDefault="00A249DF" w:rsidP="00D355F5">
            <w:r>
              <w:t>-1</w:t>
            </w:r>
          </w:p>
        </w:tc>
        <w:tc>
          <w:tcPr>
            <w:tcW w:w="512" w:type="dxa"/>
          </w:tcPr>
          <w:p w14:paraId="26CDE2F9" w14:textId="77777777" w:rsidR="00A249DF" w:rsidRDefault="00A249DF" w:rsidP="00D355F5">
            <w:r>
              <w:t>+1</w:t>
            </w:r>
          </w:p>
        </w:tc>
        <w:tc>
          <w:tcPr>
            <w:tcW w:w="512" w:type="dxa"/>
          </w:tcPr>
          <w:p w14:paraId="4389231A" w14:textId="77777777" w:rsidR="00A249DF" w:rsidRDefault="00A249DF" w:rsidP="00D355F5">
            <w:r>
              <w:t>-1</w:t>
            </w:r>
          </w:p>
        </w:tc>
        <w:tc>
          <w:tcPr>
            <w:tcW w:w="512" w:type="dxa"/>
          </w:tcPr>
          <w:p w14:paraId="7F148292" w14:textId="77777777" w:rsidR="00A249DF" w:rsidRDefault="00A249DF" w:rsidP="00D355F5">
            <w:r>
              <w:t>0</w:t>
            </w:r>
          </w:p>
        </w:tc>
        <w:tc>
          <w:tcPr>
            <w:tcW w:w="512" w:type="dxa"/>
          </w:tcPr>
          <w:p w14:paraId="50E20AFB" w14:textId="77777777" w:rsidR="00A249DF" w:rsidRDefault="00A249DF" w:rsidP="00D355F5">
            <w:r>
              <w:t>+1</w:t>
            </w:r>
          </w:p>
        </w:tc>
        <w:tc>
          <w:tcPr>
            <w:tcW w:w="512" w:type="dxa"/>
          </w:tcPr>
          <w:p w14:paraId="0ACC276A" w14:textId="77777777" w:rsidR="00A249DF" w:rsidRDefault="00A249DF" w:rsidP="00D355F5">
            <w:r>
              <w:t>-1</w:t>
            </w:r>
          </w:p>
        </w:tc>
        <w:tc>
          <w:tcPr>
            <w:tcW w:w="512" w:type="dxa"/>
          </w:tcPr>
          <w:p w14:paraId="5510B405" w14:textId="77777777" w:rsidR="00A249DF" w:rsidRDefault="00A249DF" w:rsidP="00D355F5">
            <w:r>
              <w:t>+1</w:t>
            </w:r>
          </w:p>
        </w:tc>
        <w:tc>
          <w:tcPr>
            <w:tcW w:w="512" w:type="dxa"/>
          </w:tcPr>
          <w:p w14:paraId="7CD70B97" w14:textId="77777777" w:rsidR="00A249DF" w:rsidRDefault="00A249DF" w:rsidP="00D355F5">
            <w:r>
              <w:t>0</w:t>
            </w:r>
          </w:p>
        </w:tc>
        <w:tc>
          <w:tcPr>
            <w:tcW w:w="512" w:type="dxa"/>
          </w:tcPr>
          <w:p w14:paraId="60E48FA6" w14:textId="77777777" w:rsidR="00A249DF" w:rsidRDefault="00A249DF" w:rsidP="00D355F5">
            <w:r>
              <w:t>0</w:t>
            </w:r>
          </w:p>
        </w:tc>
        <w:tc>
          <w:tcPr>
            <w:tcW w:w="512" w:type="dxa"/>
          </w:tcPr>
          <w:p w14:paraId="3B67AD72" w14:textId="77777777" w:rsidR="00A249DF" w:rsidRDefault="00A249DF" w:rsidP="00D355F5">
            <w:r>
              <w:t>-2</w:t>
            </w:r>
          </w:p>
        </w:tc>
      </w:tr>
      <w:tr w:rsidR="00A249DF" w14:paraId="419B7E63" w14:textId="77777777" w:rsidTr="002C1FCF">
        <w:trPr>
          <w:trHeight w:val="1105"/>
        </w:trPr>
        <w:tc>
          <w:tcPr>
            <w:tcW w:w="1153" w:type="dxa"/>
          </w:tcPr>
          <w:p w14:paraId="7D28C621" w14:textId="77777777" w:rsidR="00A249DF" w:rsidRDefault="00A249DF" w:rsidP="00D355F5">
            <w:r w:rsidRPr="00AE6F4B">
              <w:t>Srinivasan 2018, DeMarco 2020</w:t>
            </w:r>
          </w:p>
        </w:tc>
        <w:tc>
          <w:tcPr>
            <w:tcW w:w="513" w:type="dxa"/>
          </w:tcPr>
          <w:p w14:paraId="2045EA62" w14:textId="77777777" w:rsidR="00A249DF" w:rsidRDefault="00A249DF" w:rsidP="00D355F5">
            <w:r>
              <w:t>+1</w:t>
            </w:r>
          </w:p>
        </w:tc>
        <w:tc>
          <w:tcPr>
            <w:tcW w:w="512" w:type="dxa"/>
          </w:tcPr>
          <w:p w14:paraId="353D77F6" w14:textId="77777777" w:rsidR="00A249DF" w:rsidRDefault="00A249DF" w:rsidP="00D355F5">
            <w:r>
              <w:t>0</w:t>
            </w:r>
          </w:p>
        </w:tc>
        <w:tc>
          <w:tcPr>
            <w:tcW w:w="512" w:type="dxa"/>
          </w:tcPr>
          <w:p w14:paraId="122FE15A" w14:textId="77777777" w:rsidR="00A249DF" w:rsidRDefault="00A249DF" w:rsidP="00D355F5">
            <w:r>
              <w:t>-1</w:t>
            </w:r>
          </w:p>
        </w:tc>
        <w:tc>
          <w:tcPr>
            <w:tcW w:w="512" w:type="dxa"/>
          </w:tcPr>
          <w:p w14:paraId="51E4EA06" w14:textId="77777777" w:rsidR="00A249DF" w:rsidRDefault="00A249DF" w:rsidP="00D355F5">
            <w:r>
              <w:t>-1</w:t>
            </w:r>
          </w:p>
        </w:tc>
        <w:tc>
          <w:tcPr>
            <w:tcW w:w="512" w:type="dxa"/>
          </w:tcPr>
          <w:p w14:paraId="55F2C816" w14:textId="77777777" w:rsidR="00A249DF" w:rsidRDefault="00A249DF" w:rsidP="00D355F5">
            <w:r>
              <w:t>+1</w:t>
            </w:r>
          </w:p>
        </w:tc>
        <w:tc>
          <w:tcPr>
            <w:tcW w:w="512" w:type="dxa"/>
          </w:tcPr>
          <w:p w14:paraId="5DF2E103" w14:textId="77777777" w:rsidR="00A249DF" w:rsidRDefault="00A249DF" w:rsidP="00D355F5">
            <w:r>
              <w:t>0</w:t>
            </w:r>
          </w:p>
        </w:tc>
        <w:tc>
          <w:tcPr>
            <w:tcW w:w="512" w:type="dxa"/>
          </w:tcPr>
          <w:p w14:paraId="49AF14F1" w14:textId="77777777" w:rsidR="00A249DF" w:rsidRDefault="00A249DF" w:rsidP="00D355F5">
            <w:r>
              <w:t>0</w:t>
            </w:r>
          </w:p>
        </w:tc>
        <w:tc>
          <w:tcPr>
            <w:tcW w:w="512" w:type="dxa"/>
          </w:tcPr>
          <w:p w14:paraId="5CC34E1F" w14:textId="77777777" w:rsidR="00A249DF" w:rsidRDefault="00A249DF" w:rsidP="00D355F5">
            <w:r>
              <w:t>0</w:t>
            </w:r>
          </w:p>
        </w:tc>
        <w:tc>
          <w:tcPr>
            <w:tcW w:w="512" w:type="dxa"/>
          </w:tcPr>
          <w:p w14:paraId="4B98DCAB" w14:textId="77777777" w:rsidR="00A249DF" w:rsidRDefault="00A249DF" w:rsidP="00D355F5">
            <w:r>
              <w:t>+1</w:t>
            </w:r>
          </w:p>
        </w:tc>
        <w:tc>
          <w:tcPr>
            <w:tcW w:w="512" w:type="dxa"/>
          </w:tcPr>
          <w:p w14:paraId="42566B0E" w14:textId="77777777" w:rsidR="00A249DF" w:rsidRDefault="00A249DF" w:rsidP="00D355F5">
            <w:r>
              <w:t>0</w:t>
            </w:r>
          </w:p>
        </w:tc>
        <w:tc>
          <w:tcPr>
            <w:tcW w:w="512" w:type="dxa"/>
          </w:tcPr>
          <w:p w14:paraId="0855D740" w14:textId="77777777" w:rsidR="00A249DF" w:rsidRDefault="00A249DF" w:rsidP="00D355F5">
            <w:r>
              <w:t>+1</w:t>
            </w:r>
          </w:p>
        </w:tc>
        <w:tc>
          <w:tcPr>
            <w:tcW w:w="512" w:type="dxa"/>
          </w:tcPr>
          <w:p w14:paraId="602F5996" w14:textId="77777777" w:rsidR="00A249DF" w:rsidRDefault="00A249DF" w:rsidP="00D355F5">
            <w:r>
              <w:t>-1</w:t>
            </w:r>
          </w:p>
        </w:tc>
        <w:tc>
          <w:tcPr>
            <w:tcW w:w="512" w:type="dxa"/>
          </w:tcPr>
          <w:p w14:paraId="138CB732" w14:textId="77777777" w:rsidR="00A249DF" w:rsidRDefault="00A249DF" w:rsidP="00D355F5">
            <w:r>
              <w:t>+1</w:t>
            </w:r>
          </w:p>
        </w:tc>
        <w:tc>
          <w:tcPr>
            <w:tcW w:w="512" w:type="dxa"/>
          </w:tcPr>
          <w:p w14:paraId="185CBBA1" w14:textId="77777777" w:rsidR="00A249DF" w:rsidRDefault="00A249DF" w:rsidP="00D355F5">
            <w:r>
              <w:t>+1</w:t>
            </w:r>
          </w:p>
        </w:tc>
        <w:tc>
          <w:tcPr>
            <w:tcW w:w="512" w:type="dxa"/>
          </w:tcPr>
          <w:p w14:paraId="3896C763" w14:textId="77777777" w:rsidR="00A249DF" w:rsidRDefault="00A249DF" w:rsidP="00D355F5">
            <w:r>
              <w:t>0</w:t>
            </w:r>
          </w:p>
        </w:tc>
        <w:tc>
          <w:tcPr>
            <w:tcW w:w="512" w:type="dxa"/>
          </w:tcPr>
          <w:p w14:paraId="0B6BE7C7" w14:textId="77777777" w:rsidR="00A249DF" w:rsidRDefault="00A249DF" w:rsidP="00D355F5">
            <w:r>
              <w:t>3</w:t>
            </w:r>
          </w:p>
        </w:tc>
      </w:tr>
      <w:tr w:rsidR="00A249DF" w14:paraId="640E5BBD" w14:textId="77777777" w:rsidTr="002C1FCF">
        <w:trPr>
          <w:trHeight w:val="821"/>
        </w:trPr>
        <w:tc>
          <w:tcPr>
            <w:tcW w:w="1153" w:type="dxa"/>
          </w:tcPr>
          <w:p w14:paraId="054C7E20" w14:textId="77777777" w:rsidR="00A249DF" w:rsidRDefault="00A249DF" w:rsidP="00D355F5">
            <w:r w:rsidRPr="0038345D">
              <w:t>Ravindran et al 2020</w:t>
            </w:r>
          </w:p>
        </w:tc>
        <w:tc>
          <w:tcPr>
            <w:tcW w:w="513" w:type="dxa"/>
          </w:tcPr>
          <w:p w14:paraId="628F4327" w14:textId="77777777" w:rsidR="00A249DF" w:rsidRDefault="00A249DF" w:rsidP="00D355F5">
            <w:r>
              <w:t>+1</w:t>
            </w:r>
          </w:p>
        </w:tc>
        <w:tc>
          <w:tcPr>
            <w:tcW w:w="512" w:type="dxa"/>
          </w:tcPr>
          <w:p w14:paraId="2D100B7B" w14:textId="77777777" w:rsidR="00A249DF" w:rsidRDefault="00A249DF" w:rsidP="00D355F5">
            <w:r>
              <w:t>+1</w:t>
            </w:r>
          </w:p>
        </w:tc>
        <w:tc>
          <w:tcPr>
            <w:tcW w:w="512" w:type="dxa"/>
          </w:tcPr>
          <w:p w14:paraId="5B953F21" w14:textId="77777777" w:rsidR="00A249DF" w:rsidRDefault="00A249DF" w:rsidP="00D355F5">
            <w:r>
              <w:t>-1</w:t>
            </w:r>
          </w:p>
        </w:tc>
        <w:tc>
          <w:tcPr>
            <w:tcW w:w="512" w:type="dxa"/>
          </w:tcPr>
          <w:p w14:paraId="07A3BFD7" w14:textId="77777777" w:rsidR="00A249DF" w:rsidRDefault="00A249DF" w:rsidP="00D355F5">
            <w:r>
              <w:t>0</w:t>
            </w:r>
          </w:p>
        </w:tc>
        <w:tc>
          <w:tcPr>
            <w:tcW w:w="512" w:type="dxa"/>
          </w:tcPr>
          <w:p w14:paraId="30034F55" w14:textId="77777777" w:rsidR="00A249DF" w:rsidRDefault="00A249DF" w:rsidP="00D355F5">
            <w:r>
              <w:t>+1</w:t>
            </w:r>
          </w:p>
        </w:tc>
        <w:tc>
          <w:tcPr>
            <w:tcW w:w="512" w:type="dxa"/>
          </w:tcPr>
          <w:p w14:paraId="0A073A83" w14:textId="77777777" w:rsidR="00A249DF" w:rsidRDefault="00A249DF" w:rsidP="00D355F5">
            <w:r>
              <w:t>+1</w:t>
            </w:r>
          </w:p>
        </w:tc>
        <w:tc>
          <w:tcPr>
            <w:tcW w:w="512" w:type="dxa"/>
          </w:tcPr>
          <w:p w14:paraId="525C63C5" w14:textId="77777777" w:rsidR="00A249DF" w:rsidRDefault="00A249DF" w:rsidP="00D355F5">
            <w:r>
              <w:t>+1</w:t>
            </w:r>
          </w:p>
        </w:tc>
        <w:tc>
          <w:tcPr>
            <w:tcW w:w="512" w:type="dxa"/>
          </w:tcPr>
          <w:p w14:paraId="3D6C4E8A" w14:textId="77777777" w:rsidR="00A249DF" w:rsidRDefault="00A249DF" w:rsidP="00D355F5">
            <w:r>
              <w:t>0</w:t>
            </w:r>
          </w:p>
        </w:tc>
        <w:tc>
          <w:tcPr>
            <w:tcW w:w="512" w:type="dxa"/>
          </w:tcPr>
          <w:p w14:paraId="7F0DD307" w14:textId="77777777" w:rsidR="00A249DF" w:rsidRDefault="00A249DF" w:rsidP="00D355F5">
            <w:r>
              <w:t>-1</w:t>
            </w:r>
          </w:p>
        </w:tc>
        <w:tc>
          <w:tcPr>
            <w:tcW w:w="512" w:type="dxa"/>
          </w:tcPr>
          <w:p w14:paraId="5065BE03" w14:textId="77777777" w:rsidR="00A249DF" w:rsidRDefault="00A249DF" w:rsidP="00D355F5">
            <w:r>
              <w:t>0</w:t>
            </w:r>
          </w:p>
        </w:tc>
        <w:tc>
          <w:tcPr>
            <w:tcW w:w="512" w:type="dxa"/>
          </w:tcPr>
          <w:p w14:paraId="6A374657" w14:textId="77777777" w:rsidR="00A249DF" w:rsidRDefault="00A249DF" w:rsidP="00D355F5">
            <w:r>
              <w:t>+1</w:t>
            </w:r>
          </w:p>
        </w:tc>
        <w:tc>
          <w:tcPr>
            <w:tcW w:w="512" w:type="dxa"/>
          </w:tcPr>
          <w:p w14:paraId="65925BDC" w14:textId="77777777" w:rsidR="00A249DF" w:rsidRDefault="00A249DF" w:rsidP="00D355F5">
            <w:r>
              <w:t>+1</w:t>
            </w:r>
          </w:p>
        </w:tc>
        <w:tc>
          <w:tcPr>
            <w:tcW w:w="512" w:type="dxa"/>
          </w:tcPr>
          <w:p w14:paraId="3ADAE21C" w14:textId="77777777" w:rsidR="00A249DF" w:rsidRDefault="00A249DF" w:rsidP="00D355F5">
            <w:r>
              <w:t>0</w:t>
            </w:r>
          </w:p>
        </w:tc>
        <w:tc>
          <w:tcPr>
            <w:tcW w:w="512" w:type="dxa"/>
          </w:tcPr>
          <w:p w14:paraId="7A21282E" w14:textId="77777777" w:rsidR="00A249DF" w:rsidRDefault="00A249DF" w:rsidP="00D355F5">
            <w:r>
              <w:t>+1</w:t>
            </w:r>
          </w:p>
        </w:tc>
        <w:tc>
          <w:tcPr>
            <w:tcW w:w="512" w:type="dxa"/>
          </w:tcPr>
          <w:p w14:paraId="650F6F02" w14:textId="77777777" w:rsidR="00A249DF" w:rsidRDefault="00A249DF" w:rsidP="00D355F5">
            <w:r>
              <w:t>-1</w:t>
            </w:r>
          </w:p>
        </w:tc>
        <w:tc>
          <w:tcPr>
            <w:tcW w:w="512" w:type="dxa"/>
          </w:tcPr>
          <w:p w14:paraId="1C229B23" w14:textId="77777777" w:rsidR="00A249DF" w:rsidRDefault="00A249DF" w:rsidP="00D355F5">
            <w:r>
              <w:t>5</w:t>
            </w:r>
          </w:p>
        </w:tc>
      </w:tr>
      <w:tr w:rsidR="00A249DF" w14:paraId="4D8F0CF5" w14:textId="77777777" w:rsidTr="002C1FCF">
        <w:trPr>
          <w:trHeight w:val="558"/>
        </w:trPr>
        <w:tc>
          <w:tcPr>
            <w:tcW w:w="1153" w:type="dxa"/>
          </w:tcPr>
          <w:p w14:paraId="15E23E59" w14:textId="77777777" w:rsidR="00A249DF" w:rsidRDefault="00A249DF" w:rsidP="00D355F5">
            <w:proofErr w:type="spellStart"/>
            <w:r w:rsidRPr="0003296D">
              <w:t>Upadhya</w:t>
            </w:r>
            <w:proofErr w:type="spellEnd"/>
            <w:r>
              <w:t xml:space="preserve">, </w:t>
            </w:r>
            <w:r w:rsidRPr="0003296D">
              <w:t>2020</w:t>
            </w:r>
          </w:p>
        </w:tc>
        <w:tc>
          <w:tcPr>
            <w:tcW w:w="513" w:type="dxa"/>
          </w:tcPr>
          <w:p w14:paraId="237EAA42" w14:textId="77777777" w:rsidR="00A249DF" w:rsidRDefault="00A249DF" w:rsidP="00D355F5">
            <w:r w:rsidRPr="006F7254">
              <w:t>+1</w:t>
            </w:r>
          </w:p>
        </w:tc>
        <w:tc>
          <w:tcPr>
            <w:tcW w:w="512" w:type="dxa"/>
          </w:tcPr>
          <w:p w14:paraId="4D567C38" w14:textId="77777777" w:rsidR="00A249DF" w:rsidRDefault="00A249DF" w:rsidP="00D355F5">
            <w:r w:rsidRPr="006F7254">
              <w:t>+1</w:t>
            </w:r>
          </w:p>
        </w:tc>
        <w:tc>
          <w:tcPr>
            <w:tcW w:w="512" w:type="dxa"/>
          </w:tcPr>
          <w:p w14:paraId="09E84CCF" w14:textId="77777777" w:rsidR="00A249DF" w:rsidRDefault="00A249DF" w:rsidP="00D355F5">
            <w:r w:rsidRPr="006F7254">
              <w:t>+1</w:t>
            </w:r>
          </w:p>
        </w:tc>
        <w:tc>
          <w:tcPr>
            <w:tcW w:w="512" w:type="dxa"/>
          </w:tcPr>
          <w:p w14:paraId="2FD75A39" w14:textId="77777777" w:rsidR="00A249DF" w:rsidRDefault="00A249DF" w:rsidP="00D355F5">
            <w:r w:rsidRPr="006F7254">
              <w:t>+1</w:t>
            </w:r>
          </w:p>
        </w:tc>
        <w:tc>
          <w:tcPr>
            <w:tcW w:w="512" w:type="dxa"/>
          </w:tcPr>
          <w:p w14:paraId="73ACF8F2" w14:textId="77777777" w:rsidR="00A249DF" w:rsidRDefault="00A249DF" w:rsidP="00D355F5">
            <w:r w:rsidRPr="00F65F1E">
              <w:t>+1</w:t>
            </w:r>
          </w:p>
        </w:tc>
        <w:tc>
          <w:tcPr>
            <w:tcW w:w="512" w:type="dxa"/>
          </w:tcPr>
          <w:p w14:paraId="4DD75D9D" w14:textId="77777777" w:rsidR="00A249DF" w:rsidRDefault="00A249DF" w:rsidP="00D355F5">
            <w:r w:rsidRPr="00F65F1E">
              <w:t>+1</w:t>
            </w:r>
          </w:p>
        </w:tc>
        <w:tc>
          <w:tcPr>
            <w:tcW w:w="512" w:type="dxa"/>
          </w:tcPr>
          <w:p w14:paraId="5A2F3A0F" w14:textId="77777777" w:rsidR="00A249DF" w:rsidRDefault="00A249DF" w:rsidP="00D355F5">
            <w:r w:rsidRPr="00F65F1E">
              <w:t>+1</w:t>
            </w:r>
          </w:p>
        </w:tc>
        <w:tc>
          <w:tcPr>
            <w:tcW w:w="512" w:type="dxa"/>
          </w:tcPr>
          <w:p w14:paraId="60D32C1C" w14:textId="77777777" w:rsidR="00A249DF" w:rsidRDefault="00A249DF" w:rsidP="00D355F5">
            <w:r>
              <w:t>0</w:t>
            </w:r>
          </w:p>
        </w:tc>
        <w:tc>
          <w:tcPr>
            <w:tcW w:w="512" w:type="dxa"/>
          </w:tcPr>
          <w:p w14:paraId="20502622" w14:textId="77777777" w:rsidR="00A249DF" w:rsidRDefault="00A249DF" w:rsidP="00D355F5">
            <w:r>
              <w:t>-1</w:t>
            </w:r>
          </w:p>
        </w:tc>
        <w:tc>
          <w:tcPr>
            <w:tcW w:w="512" w:type="dxa"/>
          </w:tcPr>
          <w:p w14:paraId="3DD3B8C6" w14:textId="77777777" w:rsidR="00A249DF" w:rsidRDefault="00A249DF" w:rsidP="00D355F5">
            <w:r>
              <w:t>0</w:t>
            </w:r>
          </w:p>
        </w:tc>
        <w:tc>
          <w:tcPr>
            <w:tcW w:w="512" w:type="dxa"/>
          </w:tcPr>
          <w:p w14:paraId="7E645646" w14:textId="77777777" w:rsidR="00A249DF" w:rsidRDefault="00A249DF" w:rsidP="00D355F5">
            <w:r>
              <w:t>+1</w:t>
            </w:r>
          </w:p>
        </w:tc>
        <w:tc>
          <w:tcPr>
            <w:tcW w:w="512" w:type="dxa"/>
          </w:tcPr>
          <w:p w14:paraId="6A4EAD2B" w14:textId="77777777" w:rsidR="00A249DF" w:rsidRDefault="00A249DF" w:rsidP="00D355F5">
            <w:r>
              <w:t>+1</w:t>
            </w:r>
          </w:p>
        </w:tc>
        <w:tc>
          <w:tcPr>
            <w:tcW w:w="512" w:type="dxa"/>
          </w:tcPr>
          <w:p w14:paraId="675640A2" w14:textId="77777777" w:rsidR="00A249DF" w:rsidRDefault="00A249DF" w:rsidP="00D355F5">
            <w:r w:rsidRPr="0048754A">
              <w:t>+1</w:t>
            </w:r>
          </w:p>
        </w:tc>
        <w:tc>
          <w:tcPr>
            <w:tcW w:w="512" w:type="dxa"/>
          </w:tcPr>
          <w:p w14:paraId="72FA63E9" w14:textId="77777777" w:rsidR="00A249DF" w:rsidRDefault="00A249DF" w:rsidP="00D355F5">
            <w:r w:rsidRPr="0048754A">
              <w:t>+1</w:t>
            </w:r>
          </w:p>
        </w:tc>
        <w:tc>
          <w:tcPr>
            <w:tcW w:w="512" w:type="dxa"/>
          </w:tcPr>
          <w:p w14:paraId="0AD7D26A" w14:textId="77777777" w:rsidR="00A249DF" w:rsidRDefault="00A249DF" w:rsidP="00D355F5">
            <w:r>
              <w:t>0</w:t>
            </w:r>
          </w:p>
        </w:tc>
        <w:tc>
          <w:tcPr>
            <w:tcW w:w="512" w:type="dxa"/>
          </w:tcPr>
          <w:p w14:paraId="14AFEE39" w14:textId="77777777" w:rsidR="00A249DF" w:rsidRDefault="00A249DF" w:rsidP="00D355F5">
            <w:r>
              <w:t>10</w:t>
            </w:r>
          </w:p>
        </w:tc>
      </w:tr>
    </w:tbl>
    <w:p w14:paraId="610559F6" w14:textId="2B6812DB" w:rsidR="00332916" w:rsidRDefault="004D1F3F" w:rsidP="001C1097">
      <w:pPr>
        <w:sectPr w:rsidR="00332916" w:rsidSect="00E67E6F">
          <w:pgSz w:w="11906" w:h="16838"/>
          <w:pgMar w:top="851" w:right="1440" w:bottom="1440" w:left="1440" w:header="708" w:footer="708" w:gutter="0"/>
          <w:lnNumType w:countBy="1" w:restart="continuous"/>
          <w:cols w:space="708"/>
          <w:docGrid w:linePitch="360"/>
        </w:sectPr>
      </w:pPr>
      <w:r>
        <w:t>Footnote: ROB score: +1 is low ROB, 0 is medium, -1 is high ROB.</w:t>
      </w:r>
    </w:p>
    <w:p w14:paraId="13062E57" w14:textId="0C2862EC" w:rsidR="00332916" w:rsidRDefault="00332916" w:rsidP="001C1097">
      <w:pPr>
        <w:rPr>
          <w:rFonts w:ascii="Calibri" w:eastAsia="Times New Roman" w:hAnsi="Calibri" w:cs="Times New Roman"/>
          <w:b/>
          <w:bCs/>
          <w:lang w:eastAsia="en-GB"/>
        </w:rPr>
      </w:pPr>
      <w:r w:rsidRPr="00377A2E">
        <w:rPr>
          <w:rFonts w:ascii="Calibri" w:eastAsia="Times New Roman" w:hAnsi="Calibri" w:cs="Times New Roman"/>
          <w:b/>
          <w:bCs/>
          <w:lang w:eastAsia="en-GB"/>
        </w:rPr>
        <w:lastRenderedPageBreak/>
        <w:t xml:space="preserve">Table </w:t>
      </w:r>
      <w:r>
        <w:rPr>
          <w:rFonts w:ascii="Calibri" w:eastAsia="Times New Roman" w:hAnsi="Calibri" w:cs="Times New Roman"/>
          <w:b/>
          <w:bCs/>
          <w:lang w:eastAsia="en-GB"/>
        </w:rPr>
        <w:t>3</w:t>
      </w:r>
      <w:r w:rsidRPr="00377A2E">
        <w:rPr>
          <w:rFonts w:ascii="Calibri" w:eastAsia="Times New Roman" w:hAnsi="Calibri" w:cs="Times New Roman"/>
          <w:b/>
          <w:bCs/>
          <w:lang w:eastAsia="en-GB"/>
        </w:rPr>
        <w:t xml:space="preserve">. </w:t>
      </w:r>
      <w:r>
        <w:rPr>
          <w:rFonts w:ascii="Calibri" w:eastAsia="Times New Roman" w:hAnsi="Calibri" w:cs="Times New Roman"/>
          <w:b/>
          <w:bCs/>
          <w:lang w:eastAsia="en-GB"/>
        </w:rPr>
        <w:t xml:space="preserve">Risk of Bias </w:t>
      </w:r>
      <w:r w:rsidR="0015332C">
        <w:rPr>
          <w:rFonts w:ascii="Calibri" w:eastAsia="Times New Roman" w:hAnsi="Calibri" w:cs="Times New Roman"/>
          <w:b/>
          <w:bCs/>
          <w:lang w:eastAsia="en-GB"/>
        </w:rPr>
        <w:t>of</w:t>
      </w:r>
      <w:r>
        <w:rPr>
          <w:rFonts w:ascii="Calibri" w:eastAsia="Times New Roman" w:hAnsi="Calibri" w:cs="Times New Roman"/>
          <w:b/>
          <w:bCs/>
          <w:lang w:eastAsia="en-GB"/>
        </w:rPr>
        <w:t xml:space="preserve"> </w:t>
      </w:r>
      <w:r w:rsidR="00C62B14">
        <w:rPr>
          <w:rFonts w:ascii="Calibri" w:eastAsia="Times New Roman" w:hAnsi="Calibri" w:cs="Times New Roman"/>
          <w:b/>
          <w:bCs/>
          <w:lang w:eastAsia="en-GB"/>
        </w:rPr>
        <w:t>systematic reviews</w:t>
      </w:r>
    </w:p>
    <w:p w14:paraId="1D961CBC" w14:textId="77777777" w:rsidR="00C62B14" w:rsidRDefault="00C62B14" w:rsidP="001C1097">
      <w:pPr>
        <w:rPr>
          <w:rFonts w:ascii="Calibri" w:eastAsia="Times New Roman" w:hAnsi="Calibri" w:cs="Times New Roman"/>
          <w:b/>
          <w:bCs/>
          <w:lang w:eastAsia="en-GB"/>
        </w:rPr>
      </w:pPr>
    </w:p>
    <w:tbl>
      <w:tblPr>
        <w:tblStyle w:val="TableGrid"/>
        <w:tblW w:w="0" w:type="auto"/>
        <w:tblLook w:val="04A0" w:firstRow="1" w:lastRow="0" w:firstColumn="1" w:lastColumn="0" w:noHBand="0" w:noVBand="1"/>
      </w:tblPr>
      <w:tblGrid>
        <w:gridCol w:w="1560"/>
        <w:gridCol w:w="819"/>
        <w:gridCol w:w="819"/>
        <w:gridCol w:w="819"/>
        <w:gridCol w:w="820"/>
        <w:gridCol w:w="821"/>
        <w:gridCol w:w="821"/>
        <w:gridCol w:w="821"/>
        <w:gridCol w:w="821"/>
        <w:gridCol w:w="821"/>
        <w:gridCol w:w="821"/>
        <w:gridCol w:w="821"/>
        <w:gridCol w:w="1111"/>
      </w:tblGrid>
      <w:tr w:rsidR="003659F2" w14:paraId="3D6A93ED" w14:textId="77777777" w:rsidTr="00D355F5">
        <w:trPr>
          <w:cantSplit/>
          <w:trHeight w:val="2513"/>
        </w:trPr>
        <w:tc>
          <w:tcPr>
            <w:tcW w:w="1560" w:type="dxa"/>
            <w:textDirection w:val="btLr"/>
          </w:tcPr>
          <w:p w14:paraId="7FA37F66" w14:textId="77777777" w:rsidR="003659F2" w:rsidRDefault="003659F2" w:rsidP="00D355F5">
            <w:pPr>
              <w:ind w:left="113" w:right="113"/>
            </w:pPr>
            <w:r>
              <w:t>Author, year</w:t>
            </w:r>
          </w:p>
        </w:tc>
        <w:tc>
          <w:tcPr>
            <w:tcW w:w="819" w:type="dxa"/>
            <w:textDirection w:val="btLr"/>
          </w:tcPr>
          <w:p w14:paraId="3E5B75B3" w14:textId="77777777" w:rsidR="003659F2" w:rsidRDefault="003659F2" w:rsidP="00D355F5">
            <w:pPr>
              <w:ind w:left="113" w:right="113"/>
            </w:pPr>
            <w:r>
              <w:t>PICO</w:t>
            </w:r>
          </w:p>
        </w:tc>
        <w:tc>
          <w:tcPr>
            <w:tcW w:w="819" w:type="dxa"/>
            <w:textDirection w:val="btLr"/>
          </w:tcPr>
          <w:p w14:paraId="55BF216D" w14:textId="77777777" w:rsidR="003659F2" w:rsidRDefault="003659F2" w:rsidP="00D355F5">
            <w:pPr>
              <w:ind w:left="113" w:right="113"/>
            </w:pPr>
            <w:r>
              <w:t xml:space="preserve">Inclusion criteria </w:t>
            </w:r>
          </w:p>
        </w:tc>
        <w:tc>
          <w:tcPr>
            <w:tcW w:w="819" w:type="dxa"/>
            <w:textDirection w:val="btLr"/>
          </w:tcPr>
          <w:p w14:paraId="207244CA" w14:textId="77777777" w:rsidR="003659F2" w:rsidRDefault="003659F2" w:rsidP="00D355F5">
            <w:pPr>
              <w:ind w:left="113" w:right="113"/>
            </w:pPr>
            <w:r>
              <w:t>Search Strategy</w:t>
            </w:r>
          </w:p>
        </w:tc>
        <w:tc>
          <w:tcPr>
            <w:tcW w:w="820" w:type="dxa"/>
            <w:textDirection w:val="btLr"/>
          </w:tcPr>
          <w:p w14:paraId="5AC5CC54" w14:textId="77777777" w:rsidR="003659F2" w:rsidRDefault="003659F2" w:rsidP="00D355F5">
            <w:pPr>
              <w:ind w:left="113" w:right="113"/>
            </w:pPr>
            <w:r>
              <w:t>Years covered</w:t>
            </w:r>
          </w:p>
        </w:tc>
        <w:tc>
          <w:tcPr>
            <w:tcW w:w="821" w:type="dxa"/>
            <w:textDirection w:val="btLr"/>
          </w:tcPr>
          <w:p w14:paraId="713C8F46" w14:textId="77777777" w:rsidR="003659F2" w:rsidRDefault="003659F2" w:rsidP="00D355F5">
            <w:pPr>
              <w:ind w:left="113" w:right="113"/>
            </w:pPr>
            <w:r>
              <w:t>Level of evidence in primary studies</w:t>
            </w:r>
          </w:p>
        </w:tc>
        <w:tc>
          <w:tcPr>
            <w:tcW w:w="821" w:type="dxa"/>
            <w:textDirection w:val="btLr"/>
          </w:tcPr>
          <w:p w14:paraId="3B516BB0" w14:textId="77777777" w:rsidR="003659F2" w:rsidRDefault="003659F2" w:rsidP="00D355F5">
            <w:pPr>
              <w:ind w:left="113" w:right="113"/>
            </w:pPr>
            <w:r>
              <w:t>M</w:t>
            </w:r>
            <w:r w:rsidRPr="00FD52EB">
              <w:t>ethodological quality of the primary studies</w:t>
            </w:r>
          </w:p>
        </w:tc>
        <w:tc>
          <w:tcPr>
            <w:tcW w:w="821" w:type="dxa"/>
            <w:textDirection w:val="btLr"/>
          </w:tcPr>
          <w:p w14:paraId="3D9D1122" w14:textId="77777777" w:rsidR="003659F2" w:rsidRDefault="003659F2" w:rsidP="00D355F5">
            <w:pPr>
              <w:ind w:left="113" w:right="113"/>
            </w:pPr>
            <w:r>
              <w:t>Transparent results</w:t>
            </w:r>
          </w:p>
        </w:tc>
        <w:tc>
          <w:tcPr>
            <w:tcW w:w="821" w:type="dxa"/>
            <w:textDirection w:val="btLr"/>
          </w:tcPr>
          <w:p w14:paraId="4DA72928" w14:textId="77777777" w:rsidR="003659F2" w:rsidRDefault="003659F2" w:rsidP="00D355F5">
            <w:pPr>
              <w:ind w:left="113" w:right="113"/>
            </w:pPr>
            <w:r>
              <w:t>Combine findings across studies</w:t>
            </w:r>
          </w:p>
        </w:tc>
        <w:tc>
          <w:tcPr>
            <w:tcW w:w="821" w:type="dxa"/>
            <w:textDirection w:val="btLr"/>
          </w:tcPr>
          <w:p w14:paraId="20E2BB46" w14:textId="77777777" w:rsidR="003659F2" w:rsidRDefault="003659F2" w:rsidP="00D355F5">
            <w:pPr>
              <w:ind w:left="113" w:right="113"/>
            </w:pPr>
            <w:r>
              <w:t>Appropriate methods used to combine studies</w:t>
            </w:r>
          </w:p>
        </w:tc>
        <w:tc>
          <w:tcPr>
            <w:tcW w:w="821" w:type="dxa"/>
            <w:textDirection w:val="btLr"/>
          </w:tcPr>
          <w:p w14:paraId="35373ACE" w14:textId="77777777" w:rsidR="003659F2" w:rsidRDefault="003659F2" w:rsidP="00D355F5">
            <w:pPr>
              <w:ind w:left="113" w:right="113"/>
            </w:pPr>
            <w:r>
              <w:t xml:space="preserve">Data support author interpretation </w:t>
            </w:r>
          </w:p>
        </w:tc>
        <w:tc>
          <w:tcPr>
            <w:tcW w:w="821" w:type="dxa"/>
            <w:textDirection w:val="btLr"/>
          </w:tcPr>
          <w:p w14:paraId="22D7CA87" w14:textId="77777777" w:rsidR="003659F2" w:rsidRDefault="003659F2" w:rsidP="00D355F5">
            <w:pPr>
              <w:ind w:left="113" w:right="113"/>
            </w:pPr>
            <w:r>
              <w:t>Score</w:t>
            </w:r>
          </w:p>
        </w:tc>
        <w:tc>
          <w:tcPr>
            <w:tcW w:w="1111" w:type="dxa"/>
            <w:textDirection w:val="btLr"/>
          </w:tcPr>
          <w:p w14:paraId="4B8160C7" w14:textId="77777777" w:rsidR="003659F2" w:rsidRDefault="003659F2" w:rsidP="00D355F5">
            <w:pPr>
              <w:ind w:left="113" w:right="113"/>
            </w:pPr>
            <w:r>
              <w:t>Risk of bias</w:t>
            </w:r>
          </w:p>
        </w:tc>
      </w:tr>
      <w:tr w:rsidR="003659F2" w14:paraId="404A514C" w14:textId="77777777" w:rsidTr="00D355F5">
        <w:tc>
          <w:tcPr>
            <w:tcW w:w="1560" w:type="dxa"/>
          </w:tcPr>
          <w:p w14:paraId="3CB9B893" w14:textId="77777777" w:rsidR="003659F2" w:rsidRDefault="003659F2" w:rsidP="00D355F5">
            <w:proofErr w:type="spellStart"/>
            <w:r w:rsidRPr="00EF0B93">
              <w:t>Adegboye</w:t>
            </w:r>
            <w:proofErr w:type="spellEnd"/>
            <w:r>
              <w:t>, 2013</w:t>
            </w:r>
          </w:p>
        </w:tc>
        <w:tc>
          <w:tcPr>
            <w:tcW w:w="819" w:type="dxa"/>
          </w:tcPr>
          <w:p w14:paraId="3BEAB233" w14:textId="77777777" w:rsidR="003659F2" w:rsidRDefault="003659F2" w:rsidP="00D355F5">
            <w:r w:rsidRPr="00B571A8">
              <w:sym w:font="Wingdings 2" w:char="F050"/>
            </w:r>
          </w:p>
        </w:tc>
        <w:tc>
          <w:tcPr>
            <w:tcW w:w="819" w:type="dxa"/>
          </w:tcPr>
          <w:p w14:paraId="35C31D5A" w14:textId="77777777" w:rsidR="003659F2" w:rsidRDefault="003659F2" w:rsidP="00D355F5">
            <w:r w:rsidRPr="00B571A8">
              <w:sym w:font="Wingdings 2" w:char="F050"/>
            </w:r>
          </w:p>
        </w:tc>
        <w:tc>
          <w:tcPr>
            <w:tcW w:w="819" w:type="dxa"/>
          </w:tcPr>
          <w:p w14:paraId="1949E2D5" w14:textId="77777777" w:rsidR="003659F2" w:rsidRDefault="003659F2" w:rsidP="00D355F5">
            <w:r>
              <w:t>X</w:t>
            </w:r>
          </w:p>
        </w:tc>
        <w:tc>
          <w:tcPr>
            <w:tcW w:w="820" w:type="dxa"/>
          </w:tcPr>
          <w:p w14:paraId="428FD6C0" w14:textId="77777777" w:rsidR="003659F2" w:rsidRDefault="003659F2" w:rsidP="00D355F5">
            <w:r w:rsidRPr="006B0039">
              <w:sym w:font="Wingdings 2" w:char="F050"/>
            </w:r>
          </w:p>
        </w:tc>
        <w:tc>
          <w:tcPr>
            <w:tcW w:w="821" w:type="dxa"/>
          </w:tcPr>
          <w:p w14:paraId="232E67A2" w14:textId="77777777" w:rsidR="003659F2" w:rsidRDefault="003659F2" w:rsidP="00D355F5">
            <w:r w:rsidRPr="006B0039">
              <w:sym w:font="Wingdings 2" w:char="F050"/>
            </w:r>
          </w:p>
        </w:tc>
        <w:tc>
          <w:tcPr>
            <w:tcW w:w="821" w:type="dxa"/>
          </w:tcPr>
          <w:p w14:paraId="464A6A33" w14:textId="77777777" w:rsidR="003659F2" w:rsidRDefault="003659F2" w:rsidP="00D355F5">
            <w:r>
              <w:t>X</w:t>
            </w:r>
          </w:p>
        </w:tc>
        <w:tc>
          <w:tcPr>
            <w:tcW w:w="821" w:type="dxa"/>
          </w:tcPr>
          <w:p w14:paraId="2FD8F0C8" w14:textId="77777777" w:rsidR="003659F2" w:rsidRDefault="003659F2" w:rsidP="00D355F5">
            <w:r w:rsidRPr="001030DC">
              <w:sym w:font="Wingdings 2" w:char="F050"/>
            </w:r>
          </w:p>
        </w:tc>
        <w:tc>
          <w:tcPr>
            <w:tcW w:w="821" w:type="dxa"/>
          </w:tcPr>
          <w:p w14:paraId="309A02B9" w14:textId="77777777" w:rsidR="003659F2" w:rsidRDefault="003659F2" w:rsidP="00D355F5">
            <w:r w:rsidRPr="001030DC">
              <w:sym w:font="Wingdings 2" w:char="F050"/>
            </w:r>
          </w:p>
        </w:tc>
        <w:tc>
          <w:tcPr>
            <w:tcW w:w="821" w:type="dxa"/>
          </w:tcPr>
          <w:p w14:paraId="1F67336C" w14:textId="77777777" w:rsidR="003659F2" w:rsidRDefault="003659F2" w:rsidP="00D355F5">
            <w:r w:rsidRPr="001030DC">
              <w:sym w:font="Wingdings 2" w:char="F050"/>
            </w:r>
          </w:p>
        </w:tc>
        <w:tc>
          <w:tcPr>
            <w:tcW w:w="821" w:type="dxa"/>
          </w:tcPr>
          <w:p w14:paraId="552C8342" w14:textId="77777777" w:rsidR="003659F2" w:rsidRDefault="003659F2" w:rsidP="00D355F5">
            <w:r w:rsidRPr="001030DC">
              <w:sym w:font="Wingdings 2" w:char="F050"/>
            </w:r>
          </w:p>
        </w:tc>
        <w:tc>
          <w:tcPr>
            <w:tcW w:w="821" w:type="dxa"/>
          </w:tcPr>
          <w:p w14:paraId="27B470B1" w14:textId="77777777" w:rsidR="003659F2" w:rsidRDefault="003659F2" w:rsidP="00D355F5">
            <w:r>
              <w:t>8</w:t>
            </w:r>
          </w:p>
        </w:tc>
        <w:tc>
          <w:tcPr>
            <w:tcW w:w="1111" w:type="dxa"/>
          </w:tcPr>
          <w:p w14:paraId="5053F77D" w14:textId="77777777" w:rsidR="003659F2" w:rsidRDefault="003659F2" w:rsidP="00D355F5">
            <w:r>
              <w:t>Strong</w:t>
            </w:r>
          </w:p>
        </w:tc>
      </w:tr>
      <w:tr w:rsidR="003659F2" w14:paraId="22B1BAE5" w14:textId="77777777" w:rsidTr="00D355F5">
        <w:tc>
          <w:tcPr>
            <w:tcW w:w="1560" w:type="dxa"/>
          </w:tcPr>
          <w:p w14:paraId="7E1DB71C" w14:textId="77777777" w:rsidR="003659F2" w:rsidRPr="005D4341" w:rsidRDefault="003659F2" w:rsidP="00D355F5">
            <w:r w:rsidRPr="006134E2">
              <w:t>Berger</w:t>
            </w:r>
            <w:r>
              <w:t>, 2014</w:t>
            </w:r>
          </w:p>
        </w:tc>
        <w:tc>
          <w:tcPr>
            <w:tcW w:w="819" w:type="dxa"/>
          </w:tcPr>
          <w:p w14:paraId="55069998" w14:textId="77777777" w:rsidR="003659F2" w:rsidRPr="00B571A8" w:rsidRDefault="003659F2" w:rsidP="00D355F5">
            <w:r w:rsidRPr="00B571A8">
              <w:sym w:font="Wingdings 2" w:char="F050"/>
            </w:r>
          </w:p>
        </w:tc>
        <w:tc>
          <w:tcPr>
            <w:tcW w:w="819" w:type="dxa"/>
          </w:tcPr>
          <w:p w14:paraId="793F2FC3" w14:textId="77777777" w:rsidR="003659F2" w:rsidRPr="00B571A8" w:rsidRDefault="003659F2" w:rsidP="00D355F5">
            <w:r w:rsidRPr="00B571A8">
              <w:sym w:font="Wingdings 2" w:char="F050"/>
            </w:r>
          </w:p>
        </w:tc>
        <w:tc>
          <w:tcPr>
            <w:tcW w:w="819" w:type="dxa"/>
          </w:tcPr>
          <w:p w14:paraId="081839FD" w14:textId="77777777" w:rsidR="003659F2" w:rsidRDefault="003659F2" w:rsidP="00D355F5">
            <w:r w:rsidRPr="00B571A8">
              <w:sym w:font="Wingdings 2" w:char="F050"/>
            </w:r>
          </w:p>
        </w:tc>
        <w:tc>
          <w:tcPr>
            <w:tcW w:w="820" w:type="dxa"/>
          </w:tcPr>
          <w:p w14:paraId="247552FD" w14:textId="77777777" w:rsidR="003659F2" w:rsidRPr="006B0039" w:rsidRDefault="003659F2" w:rsidP="00D355F5">
            <w:r w:rsidRPr="00B571A8">
              <w:sym w:font="Wingdings 2" w:char="F050"/>
            </w:r>
          </w:p>
        </w:tc>
        <w:tc>
          <w:tcPr>
            <w:tcW w:w="821" w:type="dxa"/>
          </w:tcPr>
          <w:p w14:paraId="43FD709A" w14:textId="77777777" w:rsidR="003659F2" w:rsidRPr="006B0039" w:rsidRDefault="003659F2" w:rsidP="00D355F5">
            <w:r w:rsidRPr="00B571A8">
              <w:sym w:font="Wingdings 2" w:char="F050"/>
            </w:r>
          </w:p>
        </w:tc>
        <w:tc>
          <w:tcPr>
            <w:tcW w:w="821" w:type="dxa"/>
          </w:tcPr>
          <w:p w14:paraId="6CD5A2BA" w14:textId="77777777" w:rsidR="003659F2" w:rsidRPr="006B0039" w:rsidRDefault="003659F2" w:rsidP="00D355F5">
            <w:r w:rsidRPr="00B571A8">
              <w:sym w:font="Wingdings 2" w:char="F050"/>
            </w:r>
          </w:p>
        </w:tc>
        <w:tc>
          <w:tcPr>
            <w:tcW w:w="821" w:type="dxa"/>
          </w:tcPr>
          <w:p w14:paraId="5AD0B128" w14:textId="77777777" w:rsidR="003659F2" w:rsidRPr="006B0039" w:rsidRDefault="003659F2" w:rsidP="00D355F5">
            <w:r>
              <w:t>X</w:t>
            </w:r>
          </w:p>
        </w:tc>
        <w:tc>
          <w:tcPr>
            <w:tcW w:w="821" w:type="dxa"/>
          </w:tcPr>
          <w:p w14:paraId="1329217A" w14:textId="77777777" w:rsidR="003659F2" w:rsidRPr="006B0039" w:rsidRDefault="003659F2" w:rsidP="00D355F5">
            <w:r w:rsidRPr="00B571A8">
              <w:sym w:font="Wingdings 2" w:char="F050"/>
            </w:r>
          </w:p>
        </w:tc>
        <w:tc>
          <w:tcPr>
            <w:tcW w:w="821" w:type="dxa"/>
          </w:tcPr>
          <w:p w14:paraId="2BF605E9" w14:textId="77777777" w:rsidR="003659F2" w:rsidRPr="006B0039" w:rsidRDefault="003659F2" w:rsidP="00D355F5">
            <w:r>
              <w:t>X</w:t>
            </w:r>
          </w:p>
        </w:tc>
        <w:tc>
          <w:tcPr>
            <w:tcW w:w="821" w:type="dxa"/>
          </w:tcPr>
          <w:p w14:paraId="184D8527" w14:textId="77777777" w:rsidR="003659F2" w:rsidRPr="006B0039" w:rsidRDefault="003659F2" w:rsidP="00D355F5">
            <w:r w:rsidRPr="00B571A8">
              <w:sym w:font="Wingdings 2" w:char="F050"/>
            </w:r>
          </w:p>
        </w:tc>
        <w:tc>
          <w:tcPr>
            <w:tcW w:w="821" w:type="dxa"/>
          </w:tcPr>
          <w:p w14:paraId="70F9E3E9" w14:textId="77777777" w:rsidR="003659F2" w:rsidRDefault="003659F2" w:rsidP="00D355F5">
            <w:r>
              <w:t>7</w:t>
            </w:r>
          </w:p>
        </w:tc>
        <w:tc>
          <w:tcPr>
            <w:tcW w:w="1111" w:type="dxa"/>
          </w:tcPr>
          <w:p w14:paraId="3DA94B12" w14:textId="77777777" w:rsidR="003659F2" w:rsidRDefault="003659F2" w:rsidP="00D355F5">
            <w:r>
              <w:t xml:space="preserve">Moderate </w:t>
            </w:r>
          </w:p>
        </w:tc>
      </w:tr>
      <w:tr w:rsidR="003659F2" w14:paraId="23FAE0E3" w14:textId="77777777" w:rsidTr="00D355F5">
        <w:tc>
          <w:tcPr>
            <w:tcW w:w="1560" w:type="dxa"/>
          </w:tcPr>
          <w:p w14:paraId="175BB65D" w14:textId="77777777" w:rsidR="003659F2" w:rsidRPr="005D4341" w:rsidRDefault="003659F2" w:rsidP="00D355F5">
            <w:r w:rsidRPr="00F23E14">
              <w:t>Choi</w:t>
            </w:r>
            <w:r>
              <w:t>, 2013</w:t>
            </w:r>
          </w:p>
        </w:tc>
        <w:tc>
          <w:tcPr>
            <w:tcW w:w="819" w:type="dxa"/>
          </w:tcPr>
          <w:p w14:paraId="346FD917" w14:textId="77777777" w:rsidR="003659F2" w:rsidRPr="00B571A8" w:rsidRDefault="003659F2" w:rsidP="00D355F5">
            <w:r w:rsidRPr="00F6438C">
              <w:sym w:font="Wingdings 2" w:char="F050"/>
            </w:r>
          </w:p>
        </w:tc>
        <w:tc>
          <w:tcPr>
            <w:tcW w:w="819" w:type="dxa"/>
          </w:tcPr>
          <w:p w14:paraId="41E80FE3" w14:textId="77777777" w:rsidR="003659F2" w:rsidRPr="00B571A8" w:rsidRDefault="003659F2" w:rsidP="00D355F5">
            <w:r w:rsidRPr="00F6438C">
              <w:sym w:font="Wingdings 2" w:char="F050"/>
            </w:r>
          </w:p>
        </w:tc>
        <w:tc>
          <w:tcPr>
            <w:tcW w:w="819" w:type="dxa"/>
          </w:tcPr>
          <w:p w14:paraId="7EB64AB5" w14:textId="77777777" w:rsidR="003659F2" w:rsidRDefault="003659F2" w:rsidP="00D355F5">
            <w:r>
              <w:t>X</w:t>
            </w:r>
          </w:p>
        </w:tc>
        <w:tc>
          <w:tcPr>
            <w:tcW w:w="820" w:type="dxa"/>
          </w:tcPr>
          <w:p w14:paraId="325CFA64" w14:textId="77777777" w:rsidR="003659F2" w:rsidRPr="006B0039" w:rsidRDefault="003659F2" w:rsidP="00D355F5">
            <w:r w:rsidRPr="00290BE0">
              <w:sym w:font="Wingdings 2" w:char="F050"/>
            </w:r>
          </w:p>
        </w:tc>
        <w:tc>
          <w:tcPr>
            <w:tcW w:w="821" w:type="dxa"/>
          </w:tcPr>
          <w:p w14:paraId="33FE92E3" w14:textId="77777777" w:rsidR="003659F2" w:rsidRPr="006B0039" w:rsidRDefault="003659F2" w:rsidP="00D355F5">
            <w:r w:rsidRPr="00290BE0">
              <w:sym w:font="Wingdings 2" w:char="F050"/>
            </w:r>
          </w:p>
        </w:tc>
        <w:tc>
          <w:tcPr>
            <w:tcW w:w="821" w:type="dxa"/>
          </w:tcPr>
          <w:p w14:paraId="4855F005" w14:textId="77777777" w:rsidR="003659F2" w:rsidRPr="006B0039" w:rsidRDefault="003659F2" w:rsidP="00D355F5">
            <w:r w:rsidRPr="00290BE0">
              <w:sym w:font="Wingdings 2" w:char="F050"/>
            </w:r>
          </w:p>
        </w:tc>
        <w:tc>
          <w:tcPr>
            <w:tcW w:w="821" w:type="dxa"/>
          </w:tcPr>
          <w:p w14:paraId="23E5DCB0" w14:textId="77777777" w:rsidR="003659F2" w:rsidRPr="006B0039" w:rsidRDefault="003659F2" w:rsidP="00D355F5">
            <w:r w:rsidRPr="00290BE0">
              <w:sym w:font="Wingdings 2" w:char="F050"/>
            </w:r>
          </w:p>
        </w:tc>
        <w:tc>
          <w:tcPr>
            <w:tcW w:w="821" w:type="dxa"/>
          </w:tcPr>
          <w:p w14:paraId="445022DB" w14:textId="77777777" w:rsidR="003659F2" w:rsidRPr="006B0039" w:rsidRDefault="003659F2" w:rsidP="00D355F5">
            <w:r w:rsidRPr="00290BE0">
              <w:sym w:font="Wingdings 2" w:char="F050"/>
            </w:r>
          </w:p>
        </w:tc>
        <w:tc>
          <w:tcPr>
            <w:tcW w:w="821" w:type="dxa"/>
          </w:tcPr>
          <w:p w14:paraId="5155FA02" w14:textId="77777777" w:rsidR="003659F2" w:rsidRPr="006B0039" w:rsidRDefault="003659F2" w:rsidP="00D355F5">
            <w:r w:rsidRPr="00290BE0">
              <w:sym w:font="Wingdings 2" w:char="F050"/>
            </w:r>
          </w:p>
        </w:tc>
        <w:tc>
          <w:tcPr>
            <w:tcW w:w="821" w:type="dxa"/>
          </w:tcPr>
          <w:p w14:paraId="6A64FF62" w14:textId="77777777" w:rsidR="003659F2" w:rsidRPr="006B0039" w:rsidRDefault="003659F2" w:rsidP="00D355F5">
            <w:r w:rsidRPr="00290BE0">
              <w:sym w:font="Wingdings 2" w:char="F050"/>
            </w:r>
          </w:p>
        </w:tc>
        <w:tc>
          <w:tcPr>
            <w:tcW w:w="821" w:type="dxa"/>
          </w:tcPr>
          <w:p w14:paraId="3FA63894" w14:textId="77777777" w:rsidR="003659F2" w:rsidRDefault="003659F2" w:rsidP="00D355F5">
            <w:r>
              <w:t>9</w:t>
            </w:r>
          </w:p>
        </w:tc>
        <w:tc>
          <w:tcPr>
            <w:tcW w:w="1111" w:type="dxa"/>
          </w:tcPr>
          <w:p w14:paraId="66D567C5" w14:textId="77777777" w:rsidR="003659F2" w:rsidRDefault="003659F2" w:rsidP="00D355F5">
            <w:r>
              <w:t>Strong</w:t>
            </w:r>
          </w:p>
        </w:tc>
      </w:tr>
      <w:tr w:rsidR="003659F2" w14:paraId="1FFC9497" w14:textId="77777777" w:rsidTr="00D355F5">
        <w:tc>
          <w:tcPr>
            <w:tcW w:w="1560" w:type="dxa"/>
          </w:tcPr>
          <w:p w14:paraId="6A9222A7" w14:textId="77777777" w:rsidR="003659F2" w:rsidRDefault="003659F2" w:rsidP="00D355F5">
            <w:r w:rsidRPr="005D4341">
              <w:t>Dalrymple</w:t>
            </w:r>
            <w:r>
              <w:t>, 2019</w:t>
            </w:r>
          </w:p>
        </w:tc>
        <w:tc>
          <w:tcPr>
            <w:tcW w:w="819" w:type="dxa"/>
          </w:tcPr>
          <w:p w14:paraId="034857BC" w14:textId="77777777" w:rsidR="003659F2" w:rsidRPr="00B571A8" w:rsidRDefault="003659F2" w:rsidP="00D355F5">
            <w:r w:rsidRPr="00B571A8">
              <w:sym w:font="Wingdings 2" w:char="F050"/>
            </w:r>
          </w:p>
        </w:tc>
        <w:tc>
          <w:tcPr>
            <w:tcW w:w="819" w:type="dxa"/>
          </w:tcPr>
          <w:p w14:paraId="095A6C77" w14:textId="77777777" w:rsidR="003659F2" w:rsidRPr="00B571A8" w:rsidRDefault="003659F2" w:rsidP="00D355F5">
            <w:r w:rsidRPr="00B571A8">
              <w:sym w:font="Wingdings 2" w:char="F050"/>
            </w:r>
          </w:p>
        </w:tc>
        <w:tc>
          <w:tcPr>
            <w:tcW w:w="819" w:type="dxa"/>
          </w:tcPr>
          <w:p w14:paraId="6CFFC84D" w14:textId="77777777" w:rsidR="003659F2" w:rsidRDefault="003659F2" w:rsidP="00D355F5">
            <w:r>
              <w:t>X</w:t>
            </w:r>
          </w:p>
        </w:tc>
        <w:tc>
          <w:tcPr>
            <w:tcW w:w="820" w:type="dxa"/>
          </w:tcPr>
          <w:p w14:paraId="2BB43637" w14:textId="77777777" w:rsidR="003659F2" w:rsidRPr="00B571A8" w:rsidRDefault="003659F2" w:rsidP="00D355F5">
            <w:r w:rsidRPr="006B0039">
              <w:sym w:font="Wingdings 2" w:char="F050"/>
            </w:r>
          </w:p>
        </w:tc>
        <w:tc>
          <w:tcPr>
            <w:tcW w:w="821" w:type="dxa"/>
          </w:tcPr>
          <w:p w14:paraId="3B909719" w14:textId="77777777" w:rsidR="003659F2" w:rsidRPr="00B571A8" w:rsidRDefault="003659F2" w:rsidP="00D355F5">
            <w:r w:rsidRPr="006B0039">
              <w:sym w:font="Wingdings 2" w:char="F050"/>
            </w:r>
          </w:p>
        </w:tc>
        <w:tc>
          <w:tcPr>
            <w:tcW w:w="821" w:type="dxa"/>
          </w:tcPr>
          <w:p w14:paraId="35017FFC" w14:textId="77777777" w:rsidR="003659F2" w:rsidRPr="00B571A8" w:rsidRDefault="003659F2" w:rsidP="00D355F5">
            <w:r w:rsidRPr="006B0039">
              <w:sym w:font="Wingdings 2" w:char="F050"/>
            </w:r>
          </w:p>
        </w:tc>
        <w:tc>
          <w:tcPr>
            <w:tcW w:w="821" w:type="dxa"/>
          </w:tcPr>
          <w:p w14:paraId="1597C196" w14:textId="77777777" w:rsidR="003659F2" w:rsidRPr="00B571A8" w:rsidRDefault="003659F2" w:rsidP="00D355F5">
            <w:r w:rsidRPr="006B0039">
              <w:sym w:font="Wingdings 2" w:char="F050"/>
            </w:r>
          </w:p>
        </w:tc>
        <w:tc>
          <w:tcPr>
            <w:tcW w:w="821" w:type="dxa"/>
          </w:tcPr>
          <w:p w14:paraId="79EA6590" w14:textId="77777777" w:rsidR="003659F2" w:rsidRPr="00B571A8" w:rsidRDefault="003659F2" w:rsidP="00D355F5">
            <w:r w:rsidRPr="006B0039">
              <w:sym w:font="Wingdings 2" w:char="F050"/>
            </w:r>
          </w:p>
        </w:tc>
        <w:tc>
          <w:tcPr>
            <w:tcW w:w="821" w:type="dxa"/>
          </w:tcPr>
          <w:p w14:paraId="30474FDB" w14:textId="77777777" w:rsidR="003659F2" w:rsidRPr="00B571A8" w:rsidRDefault="003659F2" w:rsidP="00D355F5">
            <w:r w:rsidRPr="006B0039">
              <w:sym w:font="Wingdings 2" w:char="F050"/>
            </w:r>
          </w:p>
        </w:tc>
        <w:tc>
          <w:tcPr>
            <w:tcW w:w="821" w:type="dxa"/>
          </w:tcPr>
          <w:p w14:paraId="3ACF58DB" w14:textId="77777777" w:rsidR="003659F2" w:rsidRPr="00B571A8" w:rsidRDefault="003659F2" w:rsidP="00D355F5">
            <w:r w:rsidRPr="006B0039">
              <w:sym w:font="Wingdings 2" w:char="F050"/>
            </w:r>
          </w:p>
        </w:tc>
        <w:tc>
          <w:tcPr>
            <w:tcW w:w="821" w:type="dxa"/>
          </w:tcPr>
          <w:p w14:paraId="3F908A4C" w14:textId="77777777" w:rsidR="003659F2" w:rsidRDefault="003659F2" w:rsidP="00D355F5">
            <w:r>
              <w:t>9</w:t>
            </w:r>
          </w:p>
        </w:tc>
        <w:tc>
          <w:tcPr>
            <w:tcW w:w="1111" w:type="dxa"/>
          </w:tcPr>
          <w:p w14:paraId="27165D0D" w14:textId="77777777" w:rsidR="003659F2" w:rsidRDefault="003659F2" w:rsidP="00D355F5">
            <w:r>
              <w:t>Strong</w:t>
            </w:r>
          </w:p>
        </w:tc>
      </w:tr>
      <w:tr w:rsidR="003659F2" w14:paraId="3CF8007F" w14:textId="77777777" w:rsidTr="00D355F5">
        <w:tc>
          <w:tcPr>
            <w:tcW w:w="1560" w:type="dxa"/>
          </w:tcPr>
          <w:p w14:paraId="37DD28AB" w14:textId="77777777" w:rsidR="003659F2" w:rsidRPr="00D746D5" w:rsidRDefault="003659F2" w:rsidP="00D355F5">
            <w:r>
              <w:t xml:space="preserve">Dodd, 2019 </w:t>
            </w:r>
          </w:p>
        </w:tc>
        <w:tc>
          <w:tcPr>
            <w:tcW w:w="819" w:type="dxa"/>
          </w:tcPr>
          <w:p w14:paraId="3A6DEA5C" w14:textId="77777777" w:rsidR="003659F2" w:rsidRPr="00B571A8" w:rsidRDefault="003659F2" w:rsidP="00D355F5">
            <w:r w:rsidRPr="00B571A8">
              <w:sym w:font="Wingdings 2" w:char="F050"/>
            </w:r>
          </w:p>
        </w:tc>
        <w:tc>
          <w:tcPr>
            <w:tcW w:w="819" w:type="dxa"/>
          </w:tcPr>
          <w:p w14:paraId="25C494C7" w14:textId="77777777" w:rsidR="003659F2" w:rsidRPr="00B571A8" w:rsidRDefault="003659F2" w:rsidP="00D355F5">
            <w:r w:rsidRPr="00B571A8">
              <w:sym w:font="Wingdings 2" w:char="F050"/>
            </w:r>
          </w:p>
        </w:tc>
        <w:tc>
          <w:tcPr>
            <w:tcW w:w="819" w:type="dxa"/>
          </w:tcPr>
          <w:p w14:paraId="018C6978" w14:textId="77777777" w:rsidR="003659F2" w:rsidRDefault="003659F2" w:rsidP="00D355F5">
            <w:r>
              <w:t>X</w:t>
            </w:r>
          </w:p>
        </w:tc>
        <w:tc>
          <w:tcPr>
            <w:tcW w:w="820" w:type="dxa"/>
          </w:tcPr>
          <w:p w14:paraId="02B6C58A" w14:textId="77777777" w:rsidR="003659F2" w:rsidRPr="007B2F09" w:rsidRDefault="003659F2" w:rsidP="00D355F5">
            <w:r w:rsidRPr="00B571A8">
              <w:sym w:font="Wingdings 2" w:char="F050"/>
            </w:r>
          </w:p>
        </w:tc>
        <w:tc>
          <w:tcPr>
            <w:tcW w:w="821" w:type="dxa"/>
          </w:tcPr>
          <w:p w14:paraId="38C4E14D" w14:textId="77777777" w:rsidR="003659F2" w:rsidRPr="007B2F09" w:rsidRDefault="003659F2" w:rsidP="00D355F5">
            <w:r w:rsidRPr="00B571A8">
              <w:sym w:font="Wingdings 2" w:char="F050"/>
            </w:r>
          </w:p>
        </w:tc>
        <w:tc>
          <w:tcPr>
            <w:tcW w:w="821" w:type="dxa"/>
          </w:tcPr>
          <w:p w14:paraId="740425B7" w14:textId="77777777" w:rsidR="003659F2" w:rsidRPr="007B2F09" w:rsidRDefault="003659F2" w:rsidP="00D355F5">
            <w:r w:rsidRPr="00B571A8">
              <w:sym w:font="Wingdings 2" w:char="F050"/>
            </w:r>
          </w:p>
        </w:tc>
        <w:tc>
          <w:tcPr>
            <w:tcW w:w="821" w:type="dxa"/>
          </w:tcPr>
          <w:p w14:paraId="5E27CDCC" w14:textId="77777777" w:rsidR="003659F2" w:rsidRPr="007B2F09" w:rsidRDefault="003659F2" w:rsidP="00D355F5">
            <w:r w:rsidRPr="00B571A8">
              <w:sym w:font="Wingdings 2" w:char="F050"/>
            </w:r>
          </w:p>
        </w:tc>
        <w:tc>
          <w:tcPr>
            <w:tcW w:w="821" w:type="dxa"/>
          </w:tcPr>
          <w:p w14:paraId="380EEFBD" w14:textId="77777777" w:rsidR="003659F2" w:rsidRPr="007B2F09" w:rsidRDefault="003659F2" w:rsidP="00D355F5">
            <w:r w:rsidRPr="00B571A8">
              <w:sym w:font="Wingdings 2" w:char="F050"/>
            </w:r>
          </w:p>
        </w:tc>
        <w:tc>
          <w:tcPr>
            <w:tcW w:w="821" w:type="dxa"/>
          </w:tcPr>
          <w:p w14:paraId="300FFD54" w14:textId="77777777" w:rsidR="003659F2" w:rsidRDefault="003659F2" w:rsidP="00D355F5">
            <w:r w:rsidRPr="00B571A8">
              <w:sym w:font="Wingdings 2" w:char="F050"/>
            </w:r>
          </w:p>
        </w:tc>
        <w:tc>
          <w:tcPr>
            <w:tcW w:w="821" w:type="dxa"/>
          </w:tcPr>
          <w:p w14:paraId="707646EB" w14:textId="77777777" w:rsidR="003659F2" w:rsidRDefault="003659F2" w:rsidP="00D355F5">
            <w:r w:rsidRPr="00B571A8">
              <w:sym w:font="Wingdings 2" w:char="F050"/>
            </w:r>
          </w:p>
        </w:tc>
        <w:tc>
          <w:tcPr>
            <w:tcW w:w="821" w:type="dxa"/>
          </w:tcPr>
          <w:p w14:paraId="048BA98C" w14:textId="77777777" w:rsidR="003659F2" w:rsidRDefault="003659F2" w:rsidP="00D355F5">
            <w:r>
              <w:t>9</w:t>
            </w:r>
          </w:p>
        </w:tc>
        <w:tc>
          <w:tcPr>
            <w:tcW w:w="1111" w:type="dxa"/>
          </w:tcPr>
          <w:p w14:paraId="7CF42337" w14:textId="77777777" w:rsidR="003659F2" w:rsidRDefault="003659F2" w:rsidP="00D355F5">
            <w:r>
              <w:t>Strong</w:t>
            </w:r>
          </w:p>
        </w:tc>
      </w:tr>
      <w:tr w:rsidR="003659F2" w14:paraId="4C1DAED4" w14:textId="77777777" w:rsidTr="00D355F5">
        <w:tc>
          <w:tcPr>
            <w:tcW w:w="1560" w:type="dxa"/>
          </w:tcPr>
          <w:p w14:paraId="1137EA5F" w14:textId="77777777" w:rsidR="003659F2" w:rsidRDefault="003659F2" w:rsidP="00D355F5">
            <w:r w:rsidRPr="00D746D5">
              <w:t>Ferguson</w:t>
            </w:r>
            <w:r>
              <w:t>, 2019</w:t>
            </w:r>
          </w:p>
        </w:tc>
        <w:tc>
          <w:tcPr>
            <w:tcW w:w="819" w:type="dxa"/>
          </w:tcPr>
          <w:p w14:paraId="2926F702" w14:textId="77777777" w:rsidR="003659F2" w:rsidRDefault="003659F2" w:rsidP="00D355F5">
            <w:r w:rsidRPr="00B571A8">
              <w:sym w:font="Wingdings 2" w:char="F050"/>
            </w:r>
          </w:p>
        </w:tc>
        <w:tc>
          <w:tcPr>
            <w:tcW w:w="819" w:type="dxa"/>
          </w:tcPr>
          <w:p w14:paraId="56DEDFEB" w14:textId="77777777" w:rsidR="003659F2" w:rsidRDefault="003659F2" w:rsidP="00D355F5">
            <w:r w:rsidRPr="00B571A8">
              <w:sym w:font="Wingdings 2" w:char="F050"/>
            </w:r>
          </w:p>
        </w:tc>
        <w:tc>
          <w:tcPr>
            <w:tcW w:w="819" w:type="dxa"/>
          </w:tcPr>
          <w:p w14:paraId="3F410C31" w14:textId="77777777" w:rsidR="003659F2" w:rsidRDefault="003659F2" w:rsidP="00D355F5">
            <w:r>
              <w:t>X</w:t>
            </w:r>
          </w:p>
        </w:tc>
        <w:tc>
          <w:tcPr>
            <w:tcW w:w="820" w:type="dxa"/>
          </w:tcPr>
          <w:p w14:paraId="3D7D9B21" w14:textId="77777777" w:rsidR="003659F2" w:rsidRPr="008363BD" w:rsidRDefault="003659F2" w:rsidP="00D355F5">
            <w:r w:rsidRPr="007B2F09">
              <w:sym w:font="Wingdings 2" w:char="F050"/>
            </w:r>
          </w:p>
        </w:tc>
        <w:tc>
          <w:tcPr>
            <w:tcW w:w="821" w:type="dxa"/>
          </w:tcPr>
          <w:p w14:paraId="16B506F9" w14:textId="77777777" w:rsidR="003659F2" w:rsidRPr="008363BD" w:rsidRDefault="003659F2" w:rsidP="00D355F5">
            <w:r w:rsidRPr="007B2F09">
              <w:sym w:font="Wingdings 2" w:char="F050"/>
            </w:r>
          </w:p>
        </w:tc>
        <w:tc>
          <w:tcPr>
            <w:tcW w:w="821" w:type="dxa"/>
          </w:tcPr>
          <w:p w14:paraId="39D94AF6" w14:textId="77777777" w:rsidR="003659F2" w:rsidRDefault="003659F2" w:rsidP="00D355F5">
            <w:r w:rsidRPr="007B2F09">
              <w:sym w:font="Wingdings 2" w:char="F050"/>
            </w:r>
          </w:p>
        </w:tc>
        <w:tc>
          <w:tcPr>
            <w:tcW w:w="821" w:type="dxa"/>
          </w:tcPr>
          <w:p w14:paraId="601D844D" w14:textId="77777777" w:rsidR="003659F2" w:rsidRPr="00741204" w:rsidRDefault="003659F2" w:rsidP="00D355F5">
            <w:r w:rsidRPr="007B2F09">
              <w:sym w:font="Wingdings 2" w:char="F050"/>
            </w:r>
          </w:p>
        </w:tc>
        <w:tc>
          <w:tcPr>
            <w:tcW w:w="821" w:type="dxa"/>
          </w:tcPr>
          <w:p w14:paraId="67695C01" w14:textId="77777777" w:rsidR="003659F2" w:rsidRPr="00741204" w:rsidRDefault="003659F2" w:rsidP="00D355F5">
            <w:r w:rsidRPr="007B2F09">
              <w:sym w:font="Wingdings 2" w:char="F050"/>
            </w:r>
          </w:p>
        </w:tc>
        <w:tc>
          <w:tcPr>
            <w:tcW w:w="821" w:type="dxa"/>
          </w:tcPr>
          <w:p w14:paraId="4FFB90FE" w14:textId="77777777" w:rsidR="003659F2" w:rsidRPr="00741204" w:rsidRDefault="003659F2" w:rsidP="00D355F5">
            <w:r>
              <w:t>X</w:t>
            </w:r>
          </w:p>
        </w:tc>
        <w:tc>
          <w:tcPr>
            <w:tcW w:w="821" w:type="dxa"/>
          </w:tcPr>
          <w:p w14:paraId="00F63911" w14:textId="77777777" w:rsidR="003659F2" w:rsidRPr="00741204" w:rsidRDefault="003659F2" w:rsidP="00D355F5">
            <w:r>
              <w:t>X</w:t>
            </w:r>
          </w:p>
        </w:tc>
        <w:tc>
          <w:tcPr>
            <w:tcW w:w="821" w:type="dxa"/>
          </w:tcPr>
          <w:p w14:paraId="00F7FE06" w14:textId="77777777" w:rsidR="003659F2" w:rsidRDefault="003659F2" w:rsidP="00D355F5">
            <w:r>
              <w:t>7</w:t>
            </w:r>
          </w:p>
        </w:tc>
        <w:tc>
          <w:tcPr>
            <w:tcW w:w="1111" w:type="dxa"/>
          </w:tcPr>
          <w:p w14:paraId="44D8CC2D" w14:textId="77777777" w:rsidR="003659F2" w:rsidRDefault="003659F2" w:rsidP="00D355F5">
            <w:r>
              <w:t>Moderate</w:t>
            </w:r>
          </w:p>
        </w:tc>
      </w:tr>
      <w:tr w:rsidR="003659F2" w14:paraId="4A21E3D6" w14:textId="77777777" w:rsidTr="00D355F5">
        <w:tc>
          <w:tcPr>
            <w:tcW w:w="1560" w:type="dxa"/>
          </w:tcPr>
          <w:p w14:paraId="29C8C964" w14:textId="77777777" w:rsidR="003659F2" w:rsidRDefault="003659F2" w:rsidP="00D355F5">
            <w:proofErr w:type="spellStart"/>
            <w:r>
              <w:t>Garad</w:t>
            </w:r>
            <w:proofErr w:type="spellEnd"/>
            <w:r>
              <w:t>, 2020</w:t>
            </w:r>
          </w:p>
        </w:tc>
        <w:tc>
          <w:tcPr>
            <w:tcW w:w="819" w:type="dxa"/>
          </w:tcPr>
          <w:p w14:paraId="16E2DB05" w14:textId="77777777" w:rsidR="003659F2" w:rsidRDefault="003659F2" w:rsidP="00D355F5">
            <w:r>
              <w:sym w:font="Wingdings 2" w:char="F050"/>
            </w:r>
          </w:p>
        </w:tc>
        <w:tc>
          <w:tcPr>
            <w:tcW w:w="819" w:type="dxa"/>
          </w:tcPr>
          <w:p w14:paraId="17F9128E" w14:textId="77777777" w:rsidR="003659F2" w:rsidRDefault="003659F2" w:rsidP="00D355F5">
            <w:r>
              <w:sym w:font="Wingdings 2" w:char="F050"/>
            </w:r>
          </w:p>
        </w:tc>
        <w:tc>
          <w:tcPr>
            <w:tcW w:w="819" w:type="dxa"/>
          </w:tcPr>
          <w:p w14:paraId="49498CDB" w14:textId="77777777" w:rsidR="003659F2" w:rsidRDefault="003659F2" w:rsidP="00D355F5">
            <w:r>
              <w:t>X</w:t>
            </w:r>
          </w:p>
        </w:tc>
        <w:tc>
          <w:tcPr>
            <w:tcW w:w="820" w:type="dxa"/>
          </w:tcPr>
          <w:p w14:paraId="25AD7B09" w14:textId="77777777" w:rsidR="003659F2" w:rsidRDefault="003659F2" w:rsidP="00D355F5">
            <w:r w:rsidRPr="008363BD">
              <w:sym w:font="Wingdings 2" w:char="F050"/>
            </w:r>
          </w:p>
        </w:tc>
        <w:tc>
          <w:tcPr>
            <w:tcW w:w="821" w:type="dxa"/>
          </w:tcPr>
          <w:p w14:paraId="0B55DB12" w14:textId="77777777" w:rsidR="003659F2" w:rsidRDefault="003659F2" w:rsidP="00D355F5">
            <w:r w:rsidRPr="008363BD">
              <w:sym w:font="Wingdings 2" w:char="F050"/>
            </w:r>
          </w:p>
        </w:tc>
        <w:tc>
          <w:tcPr>
            <w:tcW w:w="821" w:type="dxa"/>
          </w:tcPr>
          <w:p w14:paraId="77C1E9FF" w14:textId="77777777" w:rsidR="003659F2" w:rsidRDefault="003659F2" w:rsidP="00D355F5">
            <w:r>
              <w:t>X</w:t>
            </w:r>
          </w:p>
        </w:tc>
        <w:tc>
          <w:tcPr>
            <w:tcW w:w="821" w:type="dxa"/>
          </w:tcPr>
          <w:p w14:paraId="653ADF22" w14:textId="77777777" w:rsidR="003659F2" w:rsidRDefault="003659F2" w:rsidP="00D355F5">
            <w:r w:rsidRPr="00741204">
              <w:sym w:font="Wingdings 2" w:char="F050"/>
            </w:r>
          </w:p>
        </w:tc>
        <w:tc>
          <w:tcPr>
            <w:tcW w:w="821" w:type="dxa"/>
          </w:tcPr>
          <w:p w14:paraId="1E8F132A" w14:textId="77777777" w:rsidR="003659F2" w:rsidRDefault="003659F2" w:rsidP="00D355F5">
            <w:r w:rsidRPr="00741204">
              <w:sym w:font="Wingdings 2" w:char="F050"/>
            </w:r>
          </w:p>
        </w:tc>
        <w:tc>
          <w:tcPr>
            <w:tcW w:w="821" w:type="dxa"/>
          </w:tcPr>
          <w:p w14:paraId="71DEF6BD" w14:textId="77777777" w:rsidR="003659F2" w:rsidRDefault="003659F2" w:rsidP="00D355F5">
            <w:r w:rsidRPr="00741204">
              <w:sym w:font="Wingdings 2" w:char="F050"/>
            </w:r>
          </w:p>
        </w:tc>
        <w:tc>
          <w:tcPr>
            <w:tcW w:w="821" w:type="dxa"/>
          </w:tcPr>
          <w:p w14:paraId="11ACB19D" w14:textId="77777777" w:rsidR="003659F2" w:rsidRDefault="003659F2" w:rsidP="00D355F5">
            <w:r w:rsidRPr="00741204">
              <w:sym w:font="Wingdings 2" w:char="F050"/>
            </w:r>
          </w:p>
        </w:tc>
        <w:tc>
          <w:tcPr>
            <w:tcW w:w="821" w:type="dxa"/>
          </w:tcPr>
          <w:p w14:paraId="29269EBE" w14:textId="77777777" w:rsidR="003659F2" w:rsidRDefault="003659F2" w:rsidP="00D355F5">
            <w:r>
              <w:t>8</w:t>
            </w:r>
          </w:p>
        </w:tc>
        <w:tc>
          <w:tcPr>
            <w:tcW w:w="1111" w:type="dxa"/>
          </w:tcPr>
          <w:p w14:paraId="49A4962C" w14:textId="77777777" w:rsidR="003659F2" w:rsidRDefault="003659F2" w:rsidP="00D355F5">
            <w:r>
              <w:t>Strong</w:t>
            </w:r>
          </w:p>
        </w:tc>
      </w:tr>
      <w:tr w:rsidR="003659F2" w14:paraId="12EB074B" w14:textId="77777777" w:rsidTr="00D355F5">
        <w:tc>
          <w:tcPr>
            <w:tcW w:w="1560" w:type="dxa"/>
          </w:tcPr>
          <w:p w14:paraId="112E5805" w14:textId="77777777" w:rsidR="003659F2" w:rsidRPr="00532937" w:rsidRDefault="003659F2" w:rsidP="00D355F5">
            <w:r w:rsidRPr="003D725E">
              <w:t>Goveia</w:t>
            </w:r>
            <w:r>
              <w:t>, 2018</w:t>
            </w:r>
          </w:p>
        </w:tc>
        <w:tc>
          <w:tcPr>
            <w:tcW w:w="819" w:type="dxa"/>
          </w:tcPr>
          <w:p w14:paraId="39F37209" w14:textId="77777777" w:rsidR="003659F2" w:rsidRPr="001372A0" w:rsidRDefault="003659F2" w:rsidP="00D355F5">
            <w:r w:rsidRPr="006F4500">
              <w:sym w:font="Wingdings 2" w:char="F050"/>
            </w:r>
          </w:p>
        </w:tc>
        <w:tc>
          <w:tcPr>
            <w:tcW w:w="819" w:type="dxa"/>
          </w:tcPr>
          <w:p w14:paraId="4B6AA247" w14:textId="77777777" w:rsidR="003659F2" w:rsidRPr="001372A0" w:rsidRDefault="003659F2" w:rsidP="00D355F5">
            <w:r w:rsidRPr="006F4500">
              <w:sym w:font="Wingdings 2" w:char="F050"/>
            </w:r>
          </w:p>
        </w:tc>
        <w:tc>
          <w:tcPr>
            <w:tcW w:w="819" w:type="dxa"/>
          </w:tcPr>
          <w:p w14:paraId="54E063EB" w14:textId="77777777" w:rsidR="003659F2" w:rsidRPr="001372A0" w:rsidRDefault="003659F2" w:rsidP="00D355F5">
            <w:r>
              <w:t>X</w:t>
            </w:r>
          </w:p>
        </w:tc>
        <w:tc>
          <w:tcPr>
            <w:tcW w:w="820" w:type="dxa"/>
          </w:tcPr>
          <w:p w14:paraId="3F661E50" w14:textId="77777777" w:rsidR="003659F2" w:rsidRPr="001372A0" w:rsidRDefault="003659F2" w:rsidP="00D355F5">
            <w:r w:rsidRPr="00675569">
              <w:sym w:font="Wingdings 2" w:char="F050"/>
            </w:r>
          </w:p>
        </w:tc>
        <w:tc>
          <w:tcPr>
            <w:tcW w:w="821" w:type="dxa"/>
          </w:tcPr>
          <w:p w14:paraId="4BA5CB23" w14:textId="77777777" w:rsidR="003659F2" w:rsidRPr="001372A0" w:rsidRDefault="003659F2" w:rsidP="00D355F5">
            <w:r w:rsidRPr="00675569">
              <w:sym w:font="Wingdings 2" w:char="F050"/>
            </w:r>
          </w:p>
        </w:tc>
        <w:tc>
          <w:tcPr>
            <w:tcW w:w="821" w:type="dxa"/>
          </w:tcPr>
          <w:p w14:paraId="326EE305" w14:textId="77777777" w:rsidR="003659F2" w:rsidRDefault="003659F2" w:rsidP="00D355F5">
            <w:r w:rsidRPr="00675569">
              <w:sym w:font="Wingdings 2" w:char="F050"/>
            </w:r>
          </w:p>
        </w:tc>
        <w:tc>
          <w:tcPr>
            <w:tcW w:w="821" w:type="dxa"/>
          </w:tcPr>
          <w:p w14:paraId="63080078" w14:textId="77777777" w:rsidR="003659F2" w:rsidRDefault="003659F2" w:rsidP="00D355F5">
            <w:r w:rsidRPr="00675569">
              <w:sym w:font="Wingdings 2" w:char="F050"/>
            </w:r>
          </w:p>
        </w:tc>
        <w:tc>
          <w:tcPr>
            <w:tcW w:w="821" w:type="dxa"/>
          </w:tcPr>
          <w:p w14:paraId="4506EAA3" w14:textId="77777777" w:rsidR="003659F2" w:rsidRDefault="003659F2" w:rsidP="00D355F5">
            <w:r w:rsidRPr="00675569">
              <w:sym w:font="Wingdings 2" w:char="F050"/>
            </w:r>
          </w:p>
        </w:tc>
        <w:tc>
          <w:tcPr>
            <w:tcW w:w="821" w:type="dxa"/>
          </w:tcPr>
          <w:p w14:paraId="35645066" w14:textId="77777777" w:rsidR="003659F2" w:rsidRDefault="003659F2" w:rsidP="00D355F5">
            <w:r w:rsidRPr="00675569">
              <w:sym w:font="Wingdings 2" w:char="F050"/>
            </w:r>
          </w:p>
        </w:tc>
        <w:tc>
          <w:tcPr>
            <w:tcW w:w="821" w:type="dxa"/>
          </w:tcPr>
          <w:p w14:paraId="646D2315" w14:textId="77777777" w:rsidR="003659F2" w:rsidRDefault="003659F2" w:rsidP="00D355F5">
            <w:r w:rsidRPr="00675569">
              <w:sym w:font="Wingdings 2" w:char="F050"/>
            </w:r>
          </w:p>
        </w:tc>
        <w:tc>
          <w:tcPr>
            <w:tcW w:w="821" w:type="dxa"/>
          </w:tcPr>
          <w:p w14:paraId="49E7C827" w14:textId="77777777" w:rsidR="003659F2" w:rsidRDefault="003659F2" w:rsidP="00D355F5">
            <w:r>
              <w:t>9</w:t>
            </w:r>
          </w:p>
        </w:tc>
        <w:tc>
          <w:tcPr>
            <w:tcW w:w="1111" w:type="dxa"/>
          </w:tcPr>
          <w:p w14:paraId="5BF64CBE" w14:textId="77777777" w:rsidR="003659F2" w:rsidRDefault="003659F2" w:rsidP="00D355F5">
            <w:r>
              <w:t>Strong</w:t>
            </w:r>
          </w:p>
        </w:tc>
      </w:tr>
      <w:tr w:rsidR="003659F2" w14:paraId="7B0E11D1" w14:textId="77777777" w:rsidTr="00D355F5">
        <w:tc>
          <w:tcPr>
            <w:tcW w:w="1560" w:type="dxa"/>
          </w:tcPr>
          <w:p w14:paraId="5D837BCC" w14:textId="77777777" w:rsidR="003659F2" w:rsidRPr="003D725E" w:rsidRDefault="003659F2" w:rsidP="00D355F5">
            <w:r w:rsidRPr="00EB4CBD">
              <w:t>Guo</w:t>
            </w:r>
            <w:r>
              <w:t>, 2016</w:t>
            </w:r>
          </w:p>
        </w:tc>
        <w:tc>
          <w:tcPr>
            <w:tcW w:w="819" w:type="dxa"/>
          </w:tcPr>
          <w:p w14:paraId="183119C1" w14:textId="77777777" w:rsidR="003659F2" w:rsidRPr="006F4500" w:rsidRDefault="003659F2" w:rsidP="00D355F5">
            <w:r w:rsidRPr="006F4500">
              <w:sym w:font="Wingdings 2" w:char="F050"/>
            </w:r>
          </w:p>
        </w:tc>
        <w:tc>
          <w:tcPr>
            <w:tcW w:w="819" w:type="dxa"/>
          </w:tcPr>
          <w:p w14:paraId="2EB5B005" w14:textId="77777777" w:rsidR="003659F2" w:rsidRPr="006F4500" w:rsidRDefault="003659F2" w:rsidP="00D355F5">
            <w:r w:rsidRPr="006F4500">
              <w:sym w:font="Wingdings 2" w:char="F050"/>
            </w:r>
          </w:p>
        </w:tc>
        <w:tc>
          <w:tcPr>
            <w:tcW w:w="819" w:type="dxa"/>
          </w:tcPr>
          <w:p w14:paraId="0B2E7E6B" w14:textId="77777777" w:rsidR="003659F2" w:rsidRDefault="003659F2" w:rsidP="00D355F5">
            <w:r>
              <w:t>X</w:t>
            </w:r>
          </w:p>
        </w:tc>
        <w:tc>
          <w:tcPr>
            <w:tcW w:w="820" w:type="dxa"/>
          </w:tcPr>
          <w:p w14:paraId="11B4971B" w14:textId="77777777" w:rsidR="003659F2" w:rsidRPr="00675569" w:rsidRDefault="003659F2" w:rsidP="00D355F5">
            <w:r w:rsidRPr="00675569">
              <w:sym w:font="Wingdings 2" w:char="F050"/>
            </w:r>
          </w:p>
        </w:tc>
        <w:tc>
          <w:tcPr>
            <w:tcW w:w="821" w:type="dxa"/>
          </w:tcPr>
          <w:p w14:paraId="58159E2E" w14:textId="77777777" w:rsidR="003659F2" w:rsidRPr="00675569" w:rsidRDefault="003659F2" w:rsidP="00D355F5">
            <w:r w:rsidRPr="00FE0F26">
              <w:sym w:font="Wingdings 2" w:char="F050"/>
            </w:r>
          </w:p>
        </w:tc>
        <w:tc>
          <w:tcPr>
            <w:tcW w:w="821" w:type="dxa"/>
          </w:tcPr>
          <w:p w14:paraId="50622D77" w14:textId="77777777" w:rsidR="003659F2" w:rsidRPr="00675569" w:rsidRDefault="003659F2" w:rsidP="00D355F5">
            <w:r w:rsidRPr="00FE0F26">
              <w:sym w:font="Wingdings 2" w:char="F050"/>
            </w:r>
          </w:p>
        </w:tc>
        <w:tc>
          <w:tcPr>
            <w:tcW w:w="821" w:type="dxa"/>
          </w:tcPr>
          <w:p w14:paraId="61771781" w14:textId="77777777" w:rsidR="003659F2" w:rsidRPr="00675569" w:rsidRDefault="003659F2" w:rsidP="00D355F5">
            <w:r w:rsidRPr="00FE0F26">
              <w:sym w:font="Wingdings 2" w:char="F050"/>
            </w:r>
          </w:p>
        </w:tc>
        <w:tc>
          <w:tcPr>
            <w:tcW w:w="821" w:type="dxa"/>
          </w:tcPr>
          <w:p w14:paraId="30CD9192" w14:textId="77777777" w:rsidR="003659F2" w:rsidRPr="00675569" w:rsidRDefault="003659F2" w:rsidP="00D355F5">
            <w:r>
              <w:t>X</w:t>
            </w:r>
          </w:p>
        </w:tc>
        <w:tc>
          <w:tcPr>
            <w:tcW w:w="821" w:type="dxa"/>
          </w:tcPr>
          <w:p w14:paraId="5956627B" w14:textId="77777777" w:rsidR="003659F2" w:rsidRPr="00675569" w:rsidRDefault="003659F2" w:rsidP="00D355F5">
            <w:r>
              <w:t>X</w:t>
            </w:r>
          </w:p>
        </w:tc>
        <w:tc>
          <w:tcPr>
            <w:tcW w:w="821" w:type="dxa"/>
          </w:tcPr>
          <w:p w14:paraId="620CFDB8" w14:textId="77777777" w:rsidR="003659F2" w:rsidRPr="00675569" w:rsidRDefault="003659F2" w:rsidP="00D355F5">
            <w:r w:rsidRPr="00675569">
              <w:sym w:font="Wingdings 2" w:char="F050"/>
            </w:r>
          </w:p>
        </w:tc>
        <w:tc>
          <w:tcPr>
            <w:tcW w:w="821" w:type="dxa"/>
          </w:tcPr>
          <w:p w14:paraId="276E7168" w14:textId="77777777" w:rsidR="003659F2" w:rsidRDefault="003659F2" w:rsidP="00D355F5">
            <w:r>
              <w:t>7</w:t>
            </w:r>
          </w:p>
        </w:tc>
        <w:tc>
          <w:tcPr>
            <w:tcW w:w="1111" w:type="dxa"/>
          </w:tcPr>
          <w:p w14:paraId="53017C65" w14:textId="77777777" w:rsidR="003659F2" w:rsidRDefault="003659F2" w:rsidP="00D355F5">
            <w:r>
              <w:t>Moderate</w:t>
            </w:r>
          </w:p>
        </w:tc>
      </w:tr>
      <w:tr w:rsidR="003659F2" w14:paraId="2DE0B307" w14:textId="77777777" w:rsidTr="00D355F5">
        <w:tc>
          <w:tcPr>
            <w:tcW w:w="1560" w:type="dxa"/>
          </w:tcPr>
          <w:p w14:paraId="65CE8B0A" w14:textId="77777777" w:rsidR="003659F2" w:rsidRDefault="003659F2" w:rsidP="00D355F5">
            <w:proofErr w:type="spellStart"/>
            <w:r w:rsidRPr="00532937">
              <w:t>Hutchesso</w:t>
            </w:r>
            <w:r>
              <w:t>n</w:t>
            </w:r>
            <w:proofErr w:type="spellEnd"/>
            <w:r>
              <w:t>,</w:t>
            </w:r>
          </w:p>
          <w:p w14:paraId="3FB8F23F" w14:textId="77777777" w:rsidR="003659F2" w:rsidRDefault="003659F2" w:rsidP="00D355F5">
            <w:r>
              <w:t>2020</w:t>
            </w:r>
          </w:p>
        </w:tc>
        <w:tc>
          <w:tcPr>
            <w:tcW w:w="819" w:type="dxa"/>
          </w:tcPr>
          <w:p w14:paraId="35323F24" w14:textId="77777777" w:rsidR="003659F2" w:rsidRDefault="003659F2" w:rsidP="00D355F5">
            <w:r w:rsidRPr="001372A0">
              <w:sym w:font="Wingdings 2" w:char="F050"/>
            </w:r>
          </w:p>
        </w:tc>
        <w:tc>
          <w:tcPr>
            <w:tcW w:w="819" w:type="dxa"/>
          </w:tcPr>
          <w:p w14:paraId="63AD2344" w14:textId="77777777" w:rsidR="003659F2" w:rsidRDefault="003659F2" w:rsidP="00D355F5">
            <w:r w:rsidRPr="001372A0">
              <w:sym w:font="Wingdings 2" w:char="F050"/>
            </w:r>
          </w:p>
        </w:tc>
        <w:tc>
          <w:tcPr>
            <w:tcW w:w="819" w:type="dxa"/>
          </w:tcPr>
          <w:p w14:paraId="042EC3B8" w14:textId="77777777" w:rsidR="003659F2" w:rsidRDefault="003659F2" w:rsidP="00D355F5">
            <w:r w:rsidRPr="001372A0">
              <w:sym w:font="Wingdings 2" w:char="F050"/>
            </w:r>
          </w:p>
        </w:tc>
        <w:tc>
          <w:tcPr>
            <w:tcW w:w="820" w:type="dxa"/>
          </w:tcPr>
          <w:p w14:paraId="11171F6C" w14:textId="77777777" w:rsidR="003659F2" w:rsidRDefault="003659F2" w:rsidP="00D355F5">
            <w:r w:rsidRPr="001372A0">
              <w:sym w:font="Wingdings 2" w:char="F050"/>
            </w:r>
          </w:p>
        </w:tc>
        <w:tc>
          <w:tcPr>
            <w:tcW w:w="821" w:type="dxa"/>
          </w:tcPr>
          <w:p w14:paraId="3F1D20D7" w14:textId="77777777" w:rsidR="003659F2" w:rsidRDefault="003659F2" w:rsidP="00D355F5">
            <w:r w:rsidRPr="001372A0">
              <w:sym w:font="Wingdings 2" w:char="F050"/>
            </w:r>
          </w:p>
        </w:tc>
        <w:tc>
          <w:tcPr>
            <w:tcW w:w="821" w:type="dxa"/>
          </w:tcPr>
          <w:p w14:paraId="5B81B132" w14:textId="77777777" w:rsidR="003659F2" w:rsidRDefault="003659F2" w:rsidP="00D355F5">
            <w:r>
              <w:t>X</w:t>
            </w:r>
          </w:p>
        </w:tc>
        <w:tc>
          <w:tcPr>
            <w:tcW w:w="821" w:type="dxa"/>
          </w:tcPr>
          <w:p w14:paraId="1977A3E2" w14:textId="77777777" w:rsidR="003659F2" w:rsidRDefault="003659F2" w:rsidP="00D355F5">
            <w:r>
              <w:t>N/A</w:t>
            </w:r>
          </w:p>
        </w:tc>
        <w:tc>
          <w:tcPr>
            <w:tcW w:w="821" w:type="dxa"/>
          </w:tcPr>
          <w:p w14:paraId="1DD6CAFA" w14:textId="77777777" w:rsidR="003659F2" w:rsidRDefault="003659F2" w:rsidP="00D355F5">
            <w:r>
              <w:sym w:font="Wingdings 2" w:char="F050"/>
            </w:r>
          </w:p>
        </w:tc>
        <w:tc>
          <w:tcPr>
            <w:tcW w:w="821" w:type="dxa"/>
          </w:tcPr>
          <w:p w14:paraId="5435A34C" w14:textId="77777777" w:rsidR="003659F2" w:rsidRDefault="003659F2" w:rsidP="00D355F5">
            <w:r>
              <w:t>X</w:t>
            </w:r>
          </w:p>
        </w:tc>
        <w:tc>
          <w:tcPr>
            <w:tcW w:w="821" w:type="dxa"/>
          </w:tcPr>
          <w:p w14:paraId="28C68994" w14:textId="77777777" w:rsidR="003659F2" w:rsidRDefault="003659F2" w:rsidP="00D355F5">
            <w:r>
              <w:sym w:font="Wingdings 2" w:char="F050"/>
            </w:r>
          </w:p>
        </w:tc>
        <w:tc>
          <w:tcPr>
            <w:tcW w:w="821" w:type="dxa"/>
          </w:tcPr>
          <w:p w14:paraId="6398CCFA" w14:textId="77777777" w:rsidR="003659F2" w:rsidRDefault="003659F2" w:rsidP="00D355F5">
            <w:r>
              <w:t>7</w:t>
            </w:r>
          </w:p>
        </w:tc>
        <w:tc>
          <w:tcPr>
            <w:tcW w:w="1111" w:type="dxa"/>
          </w:tcPr>
          <w:p w14:paraId="77FC8755" w14:textId="77777777" w:rsidR="003659F2" w:rsidRDefault="003659F2" w:rsidP="00D355F5">
            <w:r>
              <w:t>Moderate</w:t>
            </w:r>
          </w:p>
        </w:tc>
      </w:tr>
      <w:tr w:rsidR="003659F2" w14:paraId="01A45058" w14:textId="77777777" w:rsidTr="00D355F5">
        <w:tc>
          <w:tcPr>
            <w:tcW w:w="1560" w:type="dxa"/>
          </w:tcPr>
          <w:p w14:paraId="2040E3CB" w14:textId="77777777" w:rsidR="003659F2" w:rsidRPr="00532937" w:rsidRDefault="003659F2" w:rsidP="00D355F5">
            <w:proofErr w:type="spellStart"/>
            <w:r w:rsidRPr="005371D4">
              <w:t>Hewage</w:t>
            </w:r>
            <w:proofErr w:type="spellEnd"/>
            <w:r>
              <w:t>, 2019</w:t>
            </w:r>
          </w:p>
        </w:tc>
        <w:tc>
          <w:tcPr>
            <w:tcW w:w="819" w:type="dxa"/>
          </w:tcPr>
          <w:p w14:paraId="746FAAD3" w14:textId="77777777" w:rsidR="003659F2" w:rsidRPr="001372A0" w:rsidRDefault="003659F2" w:rsidP="00D355F5">
            <w:r w:rsidRPr="0049547C">
              <w:sym w:font="Wingdings 2" w:char="F050"/>
            </w:r>
          </w:p>
        </w:tc>
        <w:tc>
          <w:tcPr>
            <w:tcW w:w="819" w:type="dxa"/>
          </w:tcPr>
          <w:p w14:paraId="7AF956D0" w14:textId="77777777" w:rsidR="003659F2" w:rsidRPr="001372A0" w:rsidRDefault="003659F2" w:rsidP="00D355F5">
            <w:r w:rsidRPr="0049547C">
              <w:sym w:font="Wingdings 2" w:char="F050"/>
            </w:r>
          </w:p>
        </w:tc>
        <w:tc>
          <w:tcPr>
            <w:tcW w:w="819" w:type="dxa"/>
          </w:tcPr>
          <w:p w14:paraId="4A8454A2" w14:textId="77777777" w:rsidR="003659F2" w:rsidRPr="001372A0" w:rsidRDefault="003659F2" w:rsidP="00D355F5">
            <w:r w:rsidRPr="0049547C">
              <w:sym w:font="Wingdings 2" w:char="F050"/>
            </w:r>
          </w:p>
        </w:tc>
        <w:tc>
          <w:tcPr>
            <w:tcW w:w="820" w:type="dxa"/>
          </w:tcPr>
          <w:p w14:paraId="51AFBA6B" w14:textId="77777777" w:rsidR="003659F2" w:rsidRPr="001372A0" w:rsidRDefault="003659F2" w:rsidP="00D355F5">
            <w:r w:rsidRPr="0049547C">
              <w:sym w:font="Wingdings 2" w:char="F050"/>
            </w:r>
          </w:p>
        </w:tc>
        <w:tc>
          <w:tcPr>
            <w:tcW w:w="821" w:type="dxa"/>
          </w:tcPr>
          <w:p w14:paraId="5D8F8677" w14:textId="77777777" w:rsidR="003659F2" w:rsidRPr="001372A0" w:rsidRDefault="003659F2" w:rsidP="00D355F5">
            <w:r w:rsidRPr="0049547C">
              <w:sym w:font="Wingdings 2" w:char="F050"/>
            </w:r>
          </w:p>
        </w:tc>
        <w:tc>
          <w:tcPr>
            <w:tcW w:w="821" w:type="dxa"/>
          </w:tcPr>
          <w:p w14:paraId="66267D23" w14:textId="77777777" w:rsidR="003659F2" w:rsidRDefault="003659F2" w:rsidP="00D355F5">
            <w:r>
              <w:t>X</w:t>
            </w:r>
          </w:p>
        </w:tc>
        <w:tc>
          <w:tcPr>
            <w:tcW w:w="821" w:type="dxa"/>
          </w:tcPr>
          <w:p w14:paraId="6D9B95DB" w14:textId="77777777" w:rsidR="003659F2" w:rsidRDefault="003659F2" w:rsidP="00D355F5">
            <w:r w:rsidRPr="0049547C">
              <w:sym w:font="Wingdings 2" w:char="F050"/>
            </w:r>
          </w:p>
        </w:tc>
        <w:tc>
          <w:tcPr>
            <w:tcW w:w="821" w:type="dxa"/>
          </w:tcPr>
          <w:p w14:paraId="04D0F337" w14:textId="77777777" w:rsidR="003659F2" w:rsidRDefault="003659F2" w:rsidP="00D355F5">
            <w:r w:rsidRPr="0049547C">
              <w:sym w:font="Wingdings 2" w:char="F050"/>
            </w:r>
          </w:p>
        </w:tc>
        <w:tc>
          <w:tcPr>
            <w:tcW w:w="821" w:type="dxa"/>
          </w:tcPr>
          <w:p w14:paraId="5F0F33CF" w14:textId="77777777" w:rsidR="003659F2" w:rsidRDefault="003659F2" w:rsidP="00D355F5">
            <w:r w:rsidRPr="0049547C">
              <w:sym w:font="Wingdings 2" w:char="F050"/>
            </w:r>
          </w:p>
        </w:tc>
        <w:tc>
          <w:tcPr>
            <w:tcW w:w="821" w:type="dxa"/>
          </w:tcPr>
          <w:p w14:paraId="65437A31" w14:textId="77777777" w:rsidR="003659F2" w:rsidRDefault="003659F2" w:rsidP="00D355F5">
            <w:r w:rsidRPr="0049547C">
              <w:sym w:font="Wingdings 2" w:char="F050"/>
            </w:r>
          </w:p>
        </w:tc>
        <w:tc>
          <w:tcPr>
            <w:tcW w:w="821" w:type="dxa"/>
          </w:tcPr>
          <w:p w14:paraId="68B39C84" w14:textId="77777777" w:rsidR="003659F2" w:rsidRDefault="003659F2" w:rsidP="00D355F5">
            <w:r>
              <w:t>9</w:t>
            </w:r>
          </w:p>
        </w:tc>
        <w:tc>
          <w:tcPr>
            <w:tcW w:w="1111" w:type="dxa"/>
          </w:tcPr>
          <w:p w14:paraId="4D885150" w14:textId="77777777" w:rsidR="003659F2" w:rsidRDefault="003659F2" w:rsidP="00D355F5">
            <w:r>
              <w:t>Strong</w:t>
            </w:r>
          </w:p>
        </w:tc>
      </w:tr>
      <w:tr w:rsidR="000E4957" w14:paraId="134B8CF5" w14:textId="77777777" w:rsidTr="00D355F5">
        <w:tc>
          <w:tcPr>
            <w:tcW w:w="1560" w:type="dxa"/>
          </w:tcPr>
          <w:p w14:paraId="6A3E2245" w14:textId="64FBE3CD" w:rsidR="000E4957" w:rsidRPr="005371D4" w:rsidRDefault="000E4957" w:rsidP="00D355F5">
            <w:r>
              <w:t>Jones 2016</w:t>
            </w:r>
          </w:p>
        </w:tc>
        <w:tc>
          <w:tcPr>
            <w:tcW w:w="819" w:type="dxa"/>
          </w:tcPr>
          <w:p w14:paraId="6CB59C10" w14:textId="2E5F24BD" w:rsidR="000E4957" w:rsidRPr="0049547C" w:rsidRDefault="000E4957" w:rsidP="00D355F5">
            <w:r w:rsidRPr="00693116">
              <w:sym w:font="Wingdings 2" w:char="F050"/>
            </w:r>
          </w:p>
        </w:tc>
        <w:tc>
          <w:tcPr>
            <w:tcW w:w="819" w:type="dxa"/>
          </w:tcPr>
          <w:p w14:paraId="0E30FA57" w14:textId="13AE50AC" w:rsidR="000E4957" w:rsidRPr="0049547C" w:rsidRDefault="000E4957" w:rsidP="00D355F5">
            <w:r w:rsidRPr="00693116">
              <w:sym w:font="Wingdings 2" w:char="F050"/>
            </w:r>
          </w:p>
        </w:tc>
        <w:tc>
          <w:tcPr>
            <w:tcW w:w="819" w:type="dxa"/>
          </w:tcPr>
          <w:p w14:paraId="08009E12" w14:textId="3CC1FBD3" w:rsidR="000E4957" w:rsidRPr="0049547C" w:rsidRDefault="000E4957" w:rsidP="00D355F5">
            <w:r>
              <w:t>X</w:t>
            </w:r>
          </w:p>
        </w:tc>
        <w:tc>
          <w:tcPr>
            <w:tcW w:w="820" w:type="dxa"/>
          </w:tcPr>
          <w:p w14:paraId="1ABCD070" w14:textId="78E6A996" w:rsidR="000E4957" w:rsidRPr="0049547C" w:rsidRDefault="000E4957" w:rsidP="00D355F5">
            <w:r w:rsidRPr="00693116">
              <w:sym w:font="Wingdings 2" w:char="F050"/>
            </w:r>
          </w:p>
        </w:tc>
        <w:tc>
          <w:tcPr>
            <w:tcW w:w="821" w:type="dxa"/>
          </w:tcPr>
          <w:p w14:paraId="58951F7E" w14:textId="36C1767B" w:rsidR="000E4957" w:rsidRPr="0049547C" w:rsidRDefault="000E4957" w:rsidP="00D355F5">
            <w:r w:rsidRPr="00693116">
              <w:sym w:font="Wingdings 2" w:char="F050"/>
            </w:r>
          </w:p>
        </w:tc>
        <w:tc>
          <w:tcPr>
            <w:tcW w:w="821" w:type="dxa"/>
          </w:tcPr>
          <w:p w14:paraId="6BE61790" w14:textId="75517E70" w:rsidR="000E4957" w:rsidRDefault="000E4957" w:rsidP="00D355F5">
            <w:r w:rsidRPr="00693116">
              <w:sym w:font="Wingdings 2" w:char="F050"/>
            </w:r>
          </w:p>
        </w:tc>
        <w:tc>
          <w:tcPr>
            <w:tcW w:w="821" w:type="dxa"/>
          </w:tcPr>
          <w:p w14:paraId="7522D3A3" w14:textId="318FED30" w:rsidR="000E4957" w:rsidRPr="0049547C" w:rsidRDefault="000E4957" w:rsidP="00D355F5">
            <w:r>
              <w:t>X</w:t>
            </w:r>
          </w:p>
        </w:tc>
        <w:tc>
          <w:tcPr>
            <w:tcW w:w="821" w:type="dxa"/>
          </w:tcPr>
          <w:p w14:paraId="541E1CCF" w14:textId="798B0E3F" w:rsidR="000E4957" w:rsidRPr="0049547C" w:rsidRDefault="000E4957" w:rsidP="00D355F5">
            <w:r>
              <w:t>X</w:t>
            </w:r>
          </w:p>
        </w:tc>
        <w:tc>
          <w:tcPr>
            <w:tcW w:w="821" w:type="dxa"/>
          </w:tcPr>
          <w:p w14:paraId="22441023" w14:textId="66AE6F7C" w:rsidR="000E4957" w:rsidRPr="0049547C" w:rsidRDefault="000E4957" w:rsidP="00D355F5">
            <w:r>
              <w:t>X</w:t>
            </w:r>
          </w:p>
        </w:tc>
        <w:tc>
          <w:tcPr>
            <w:tcW w:w="821" w:type="dxa"/>
          </w:tcPr>
          <w:p w14:paraId="282BC783" w14:textId="0E2E272E" w:rsidR="000E4957" w:rsidRPr="0049547C" w:rsidRDefault="000E4957" w:rsidP="00D355F5">
            <w:r>
              <w:t>X</w:t>
            </w:r>
          </w:p>
        </w:tc>
        <w:tc>
          <w:tcPr>
            <w:tcW w:w="821" w:type="dxa"/>
          </w:tcPr>
          <w:p w14:paraId="3291BA4B" w14:textId="1BA1D83E" w:rsidR="000E4957" w:rsidRDefault="000E4957" w:rsidP="00D355F5">
            <w:r>
              <w:t>5</w:t>
            </w:r>
          </w:p>
        </w:tc>
        <w:tc>
          <w:tcPr>
            <w:tcW w:w="1111" w:type="dxa"/>
          </w:tcPr>
          <w:p w14:paraId="1BA49096" w14:textId="41EDFEE2" w:rsidR="000E4957" w:rsidRDefault="000E4957" w:rsidP="00D355F5">
            <w:r>
              <w:t>Moderate</w:t>
            </w:r>
          </w:p>
        </w:tc>
      </w:tr>
      <w:tr w:rsidR="003659F2" w14:paraId="168A9CD6" w14:textId="77777777" w:rsidTr="00D355F5">
        <w:tc>
          <w:tcPr>
            <w:tcW w:w="1560" w:type="dxa"/>
          </w:tcPr>
          <w:p w14:paraId="17AAF120" w14:textId="36C742A7" w:rsidR="003659F2" w:rsidRDefault="003659F2" w:rsidP="00D355F5">
            <w:r w:rsidRPr="00A42AE1">
              <w:t>Lau</w:t>
            </w:r>
            <w:r>
              <w:t>, 201</w:t>
            </w:r>
            <w:r w:rsidR="00060FBF">
              <w:t>7</w:t>
            </w:r>
          </w:p>
        </w:tc>
        <w:tc>
          <w:tcPr>
            <w:tcW w:w="819" w:type="dxa"/>
          </w:tcPr>
          <w:p w14:paraId="13F11219" w14:textId="77777777" w:rsidR="003659F2" w:rsidRPr="0049547C" w:rsidRDefault="003659F2" w:rsidP="00D355F5">
            <w:r w:rsidRPr="008E3D7A">
              <w:sym w:font="Wingdings 2" w:char="F050"/>
            </w:r>
          </w:p>
        </w:tc>
        <w:tc>
          <w:tcPr>
            <w:tcW w:w="819" w:type="dxa"/>
          </w:tcPr>
          <w:p w14:paraId="22501446" w14:textId="77777777" w:rsidR="003659F2" w:rsidRPr="0049547C" w:rsidRDefault="003659F2" w:rsidP="00D355F5">
            <w:r w:rsidRPr="008E3D7A">
              <w:sym w:font="Wingdings 2" w:char="F050"/>
            </w:r>
          </w:p>
        </w:tc>
        <w:tc>
          <w:tcPr>
            <w:tcW w:w="819" w:type="dxa"/>
          </w:tcPr>
          <w:p w14:paraId="752692B0" w14:textId="77777777" w:rsidR="003659F2" w:rsidRPr="0049547C" w:rsidRDefault="003659F2" w:rsidP="00D355F5">
            <w:r w:rsidRPr="008E3D7A">
              <w:sym w:font="Wingdings 2" w:char="F050"/>
            </w:r>
          </w:p>
        </w:tc>
        <w:tc>
          <w:tcPr>
            <w:tcW w:w="820" w:type="dxa"/>
          </w:tcPr>
          <w:p w14:paraId="63D6568B" w14:textId="77777777" w:rsidR="003659F2" w:rsidRPr="0049547C" w:rsidRDefault="003659F2" w:rsidP="00D355F5">
            <w:r w:rsidRPr="008E3D7A">
              <w:sym w:font="Wingdings 2" w:char="F050"/>
            </w:r>
          </w:p>
        </w:tc>
        <w:tc>
          <w:tcPr>
            <w:tcW w:w="821" w:type="dxa"/>
          </w:tcPr>
          <w:p w14:paraId="30C30A9B" w14:textId="77777777" w:rsidR="003659F2" w:rsidRPr="0049547C" w:rsidRDefault="003659F2" w:rsidP="00D355F5">
            <w:r w:rsidRPr="008E3D7A">
              <w:sym w:font="Wingdings 2" w:char="F050"/>
            </w:r>
          </w:p>
        </w:tc>
        <w:tc>
          <w:tcPr>
            <w:tcW w:w="821" w:type="dxa"/>
          </w:tcPr>
          <w:p w14:paraId="457ABCAB" w14:textId="77777777" w:rsidR="003659F2" w:rsidRPr="0049547C" w:rsidRDefault="003659F2" w:rsidP="00D355F5">
            <w:r w:rsidRPr="008E3D7A">
              <w:sym w:font="Wingdings 2" w:char="F050"/>
            </w:r>
          </w:p>
        </w:tc>
        <w:tc>
          <w:tcPr>
            <w:tcW w:w="821" w:type="dxa"/>
          </w:tcPr>
          <w:p w14:paraId="10A4B63A" w14:textId="77777777" w:rsidR="003659F2" w:rsidRPr="0049547C" w:rsidRDefault="003659F2" w:rsidP="00D355F5">
            <w:r w:rsidRPr="008E3D7A">
              <w:sym w:font="Wingdings 2" w:char="F050"/>
            </w:r>
          </w:p>
        </w:tc>
        <w:tc>
          <w:tcPr>
            <w:tcW w:w="821" w:type="dxa"/>
          </w:tcPr>
          <w:p w14:paraId="19EF9B33" w14:textId="77777777" w:rsidR="003659F2" w:rsidRPr="0049547C" w:rsidRDefault="003659F2" w:rsidP="00D355F5">
            <w:r w:rsidRPr="008E3D7A">
              <w:sym w:font="Wingdings 2" w:char="F050"/>
            </w:r>
          </w:p>
        </w:tc>
        <w:tc>
          <w:tcPr>
            <w:tcW w:w="821" w:type="dxa"/>
          </w:tcPr>
          <w:p w14:paraId="1821BBFC" w14:textId="77777777" w:rsidR="003659F2" w:rsidRDefault="003659F2" w:rsidP="00D355F5">
            <w:r w:rsidRPr="008E3D7A">
              <w:sym w:font="Wingdings 2" w:char="F050"/>
            </w:r>
          </w:p>
        </w:tc>
        <w:tc>
          <w:tcPr>
            <w:tcW w:w="821" w:type="dxa"/>
          </w:tcPr>
          <w:p w14:paraId="61357ED2" w14:textId="77777777" w:rsidR="003659F2" w:rsidRPr="00832A57" w:rsidRDefault="003659F2" w:rsidP="00D355F5">
            <w:r w:rsidRPr="008E3D7A">
              <w:sym w:font="Wingdings 2" w:char="F050"/>
            </w:r>
          </w:p>
        </w:tc>
        <w:tc>
          <w:tcPr>
            <w:tcW w:w="821" w:type="dxa"/>
          </w:tcPr>
          <w:p w14:paraId="5C4F3B0B" w14:textId="77777777" w:rsidR="003659F2" w:rsidRDefault="003659F2" w:rsidP="00D355F5">
            <w:r>
              <w:t>10</w:t>
            </w:r>
          </w:p>
        </w:tc>
        <w:tc>
          <w:tcPr>
            <w:tcW w:w="1111" w:type="dxa"/>
          </w:tcPr>
          <w:p w14:paraId="6698FF64" w14:textId="77777777" w:rsidR="003659F2" w:rsidRDefault="003659F2" w:rsidP="00D355F5">
            <w:r>
              <w:t>Strong</w:t>
            </w:r>
          </w:p>
        </w:tc>
      </w:tr>
      <w:tr w:rsidR="003659F2" w14:paraId="44C0BCBC" w14:textId="77777777" w:rsidTr="00D355F5">
        <w:tc>
          <w:tcPr>
            <w:tcW w:w="1560" w:type="dxa"/>
          </w:tcPr>
          <w:p w14:paraId="5EAF7ABB" w14:textId="77777777" w:rsidR="003659F2" w:rsidRDefault="003659F2" w:rsidP="00D355F5">
            <w:r>
              <w:t>Li, 2020</w:t>
            </w:r>
          </w:p>
        </w:tc>
        <w:tc>
          <w:tcPr>
            <w:tcW w:w="819" w:type="dxa"/>
          </w:tcPr>
          <w:p w14:paraId="0D045298" w14:textId="77777777" w:rsidR="003659F2" w:rsidRPr="00832A57" w:rsidRDefault="003659F2" w:rsidP="00D355F5">
            <w:r w:rsidRPr="0049547C">
              <w:sym w:font="Wingdings 2" w:char="F050"/>
            </w:r>
          </w:p>
        </w:tc>
        <w:tc>
          <w:tcPr>
            <w:tcW w:w="819" w:type="dxa"/>
          </w:tcPr>
          <w:p w14:paraId="79E151F4" w14:textId="77777777" w:rsidR="003659F2" w:rsidRPr="00832A57" w:rsidRDefault="003659F2" w:rsidP="00D355F5">
            <w:r w:rsidRPr="0049547C">
              <w:sym w:font="Wingdings 2" w:char="F050"/>
            </w:r>
          </w:p>
        </w:tc>
        <w:tc>
          <w:tcPr>
            <w:tcW w:w="819" w:type="dxa"/>
          </w:tcPr>
          <w:p w14:paraId="5411FB72" w14:textId="77777777" w:rsidR="003659F2" w:rsidRDefault="003659F2" w:rsidP="00D355F5">
            <w:r w:rsidRPr="0049547C">
              <w:sym w:font="Wingdings 2" w:char="F050"/>
            </w:r>
          </w:p>
        </w:tc>
        <w:tc>
          <w:tcPr>
            <w:tcW w:w="820" w:type="dxa"/>
          </w:tcPr>
          <w:p w14:paraId="50E81D5A" w14:textId="77777777" w:rsidR="003659F2" w:rsidRPr="00B93E04" w:rsidRDefault="003659F2" w:rsidP="00D355F5">
            <w:r w:rsidRPr="0049547C">
              <w:sym w:font="Wingdings 2" w:char="F050"/>
            </w:r>
          </w:p>
        </w:tc>
        <w:tc>
          <w:tcPr>
            <w:tcW w:w="821" w:type="dxa"/>
          </w:tcPr>
          <w:p w14:paraId="73BAF6D6" w14:textId="77777777" w:rsidR="003659F2" w:rsidRPr="00B93E04" w:rsidRDefault="003659F2" w:rsidP="00D355F5">
            <w:r w:rsidRPr="0049547C">
              <w:sym w:font="Wingdings 2" w:char="F050"/>
            </w:r>
          </w:p>
        </w:tc>
        <w:tc>
          <w:tcPr>
            <w:tcW w:w="821" w:type="dxa"/>
          </w:tcPr>
          <w:p w14:paraId="669C5438" w14:textId="77777777" w:rsidR="003659F2" w:rsidRDefault="003659F2" w:rsidP="00D355F5">
            <w:r w:rsidRPr="0049547C">
              <w:sym w:font="Wingdings 2" w:char="F050"/>
            </w:r>
          </w:p>
        </w:tc>
        <w:tc>
          <w:tcPr>
            <w:tcW w:w="821" w:type="dxa"/>
          </w:tcPr>
          <w:p w14:paraId="1657D884" w14:textId="77777777" w:rsidR="003659F2" w:rsidRPr="00EA5EB9" w:rsidRDefault="003659F2" w:rsidP="00D355F5">
            <w:r w:rsidRPr="0049547C">
              <w:sym w:font="Wingdings 2" w:char="F050"/>
            </w:r>
          </w:p>
        </w:tc>
        <w:tc>
          <w:tcPr>
            <w:tcW w:w="821" w:type="dxa"/>
          </w:tcPr>
          <w:p w14:paraId="4319F035" w14:textId="77777777" w:rsidR="003659F2" w:rsidRPr="00EA5EB9" w:rsidRDefault="003659F2" w:rsidP="00D355F5">
            <w:r w:rsidRPr="0049547C">
              <w:sym w:font="Wingdings 2" w:char="F050"/>
            </w:r>
          </w:p>
        </w:tc>
        <w:tc>
          <w:tcPr>
            <w:tcW w:w="821" w:type="dxa"/>
          </w:tcPr>
          <w:p w14:paraId="5520FA31" w14:textId="77777777" w:rsidR="003659F2" w:rsidRPr="00EA5EB9" w:rsidRDefault="003659F2" w:rsidP="00D355F5">
            <w:r>
              <w:t>X</w:t>
            </w:r>
          </w:p>
        </w:tc>
        <w:tc>
          <w:tcPr>
            <w:tcW w:w="821" w:type="dxa"/>
          </w:tcPr>
          <w:p w14:paraId="6D2B1AF1" w14:textId="77777777" w:rsidR="003659F2" w:rsidRPr="00EA5EB9" w:rsidRDefault="003659F2" w:rsidP="00D355F5">
            <w:r w:rsidRPr="00832A57">
              <w:sym w:font="Wingdings 2" w:char="F050"/>
            </w:r>
          </w:p>
        </w:tc>
        <w:tc>
          <w:tcPr>
            <w:tcW w:w="821" w:type="dxa"/>
          </w:tcPr>
          <w:p w14:paraId="29B57408" w14:textId="77777777" w:rsidR="003659F2" w:rsidRDefault="003659F2" w:rsidP="00D355F5">
            <w:r>
              <w:t>9</w:t>
            </w:r>
          </w:p>
        </w:tc>
        <w:tc>
          <w:tcPr>
            <w:tcW w:w="1111" w:type="dxa"/>
          </w:tcPr>
          <w:p w14:paraId="313120B6" w14:textId="77777777" w:rsidR="003659F2" w:rsidRDefault="003659F2" w:rsidP="00D355F5">
            <w:r>
              <w:t>Strong</w:t>
            </w:r>
          </w:p>
        </w:tc>
      </w:tr>
      <w:tr w:rsidR="003659F2" w14:paraId="575184D2" w14:textId="77777777" w:rsidTr="00D355F5">
        <w:tc>
          <w:tcPr>
            <w:tcW w:w="1560" w:type="dxa"/>
          </w:tcPr>
          <w:p w14:paraId="3115513D" w14:textId="77777777" w:rsidR="003659F2" w:rsidRDefault="003659F2" w:rsidP="00D355F5">
            <w:r w:rsidRPr="00394AB0">
              <w:t>Lim</w:t>
            </w:r>
            <w:r>
              <w:t>, 2015</w:t>
            </w:r>
          </w:p>
        </w:tc>
        <w:tc>
          <w:tcPr>
            <w:tcW w:w="819" w:type="dxa"/>
          </w:tcPr>
          <w:p w14:paraId="19DA5BF1" w14:textId="77777777" w:rsidR="003659F2" w:rsidRPr="00832A57" w:rsidRDefault="003659F2" w:rsidP="00D355F5">
            <w:r w:rsidRPr="006F4500">
              <w:sym w:font="Wingdings 2" w:char="F050"/>
            </w:r>
          </w:p>
        </w:tc>
        <w:tc>
          <w:tcPr>
            <w:tcW w:w="819" w:type="dxa"/>
          </w:tcPr>
          <w:p w14:paraId="6905EAAA" w14:textId="77777777" w:rsidR="003659F2" w:rsidRPr="00832A57" w:rsidRDefault="003659F2" w:rsidP="00D355F5">
            <w:r w:rsidRPr="006F4500">
              <w:sym w:font="Wingdings 2" w:char="F050"/>
            </w:r>
          </w:p>
        </w:tc>
        <w:tc>
          <w:tcPr>
            <w:tcW w:w="819" w:type="dxa"/>
          </w:tcPr>
          <w:p w14:paraId="23086BDA" w14:textId="77777777" w:rsidR="003659F2" w:rsidRDefault="003659F2" w:rsidP="00D355F5">
            <w:r>
              <w:t>X</w:t>
            </w:r>
          </w:p>
        </w:tc>
        <w:tc>
          <w:tcPr>
            <w:tcW w:w="820" w:type="dxa"/>
          </w:tcPr>
          <w:p w14:paraId="151E59D9" w14:textId="77777777" w:rsidR="003659F2" w:rsidRPr="00B93E04" w:rsidRDefault="003659F2" w:rsidP="00D355F5">
            <w:r w:rsidRPr="00B93E04">
              <w:sym w:font="Wingdings 2" w:char="F050"/>
            </w:r>
          </w:p>
        </w:tc>
        <w:tc>
          <w:tcPr>
            <w:tcW w:w="821" w:type="dxa"/>
          </w:tcPr>
          <w:p w14:paraId="48699088" w14:textId="77777777" w:rsidR="003659F2" w:rsidRPr="00B93E04" w:rsidRDefault="003659F2" w:rsidP="00D355F5">
            <w:r w:rsidRPr="00B93E04">
              <w:sym w:font="Wingdings 2" w:char="F050"/>
            </w:r>
          </w:p>
        </w:tc>
        <w:tc>
          <w:tcPr>
            <w:tcW w:w="821" w:type="dxa"/>
          </w:tcPr>
          <w:p w14:paraId="14DA7BD0" w14:textId="77777777" w:rsidR="003659F2" w:rsidRDefault="003659F2" w:rsidP="00D355F5">
            <w:r w:rsidRPr="00B93E04">
              <w:sym w:font="Wingdings 2" w:char="F050"/>
            </w:r>
          </w:p>
        </w:tc>
        <w:tc>
          <w:tcPr>
            <w:tcW w:w="821" w:type="dxa"/>
          </w:tcPr>
          <w:p w14:paraId="1CCC9C34" w14:textId="77777777" w:rsidR="003659F2" w:rsidRPr="00EA5EB9" w:rsidRDefault="003659F2" w:rsidP="00D355F5">
            <w:r w:rsidRPr="00B93E04">
              <w:sym w:font="Wingdings 2" w:char="F050"/>
            </w:r>
          </w:p>
        </w:tc>
        <w:tc>
          <w:tcPr>
            <w:tcW w:w="821" w:type="dxa"/>
          </w:tcPr>
          <w:p w14:paraId="70912EDC" w14:textId="77777777" w:rsidR="003659F2" w:rsidRPr="00EA5EB9" w:rsidRDefault="003659F2" w:rsidP="00D355F5">
            <w:r w:rsidRPr="00B93E04">
              <w:sym w:font="Wingdings 2" w:char="F050"/>
            </w:r>
          </w:p>
        </w:tc>
        <w:tc>
          <w:tcPr>
            <w:tcW w:w="821" w:type="dxa"/>
          </w:tcPr>
          <w:p w14:paraId="0CBFA210" w14:textId="77777777" w:rsidR="003659F2" w:rsidRPr="00EA5EB9" w:rsidRDefault="003659F2" w:rsidP="00D355F5">
            <w:r w:rsidRPr="00B93E04">
              <w:sym w:font="Wingdings 2" w:char="F050"/>
            </w:r>
          </w:p>
        </w:tc>
        <w:tc>
          <w:tcPr>
            <w:tcW w:w="821" w:type="dxa"/>
          </w:tcPr>
          <w:p w14:paraId="2EB90845" w14:textId="77777777" w:rsidR="003659F2" w:rsidRPr="00EA5EB9" w:rsidRDefault="003659F2" w:rsidP="00D355F5">
            <w:r w:rsidRPr="00B93E04">
              <w:sym w:font="Wingdings 2" w:char="F050"/>
            </w:r>
          </w:p>
        </w:tc>
        <w:tc>
          <w:tcPr>
            <w:tcW w:w="821" w:type="dxa"/>
          </w:tcPr>
          <w:p w14:paraId="0B7F0B59" w14:textId="77777777" w:rsidR="003659F2" w:rsidRDefault="003659F2" w:rsidP="00D355F5">
            <w:r>
              <w:t>9</w:t>
            </w:r>
          </w:p>
        </w:tc>
        <w:tc>
          <w:tcPr>
            <w:tcW w:w="1111" w:type="dxa"/>
          </w:tcPr>
          <w:p w14:paraId="23E3055D" w14:textId="77777777" w:rsidR="003659F2" w:rsidRDefault="003659F2" w:rsidP="00D355F5">
            <w:r>
              <w:t>Strong</w:t>
            </w:r>
          </w:p>
        </w:tc>
      </w:tr>
      <w:tr w:rsidR="003659F2" w14:paraId="7575EA4F" w14:textId="77777777" w:rsidTr="00D355F5">
        <w:tc>
          <w:tcPr>
            <w:tcW w:w="1560" w:type="dxa"/>
          </w:tcPr>
          <w:p w14:paraId="6D61436E" w14:textId="77777777" w:rsidR="003659F2" w:rsidRDefault="003659F2" w:rsidP="00D355F5">
            <w:r>
              <w:t>Lim, 2019</w:t>
            </w:r>
          </w:p>
        </w:tc>
        <w:tc>
          <w:tcPr>
            <w:tcW w:w="819" w:type="dxa"/>
          </w:tcPr>
          <w:p w14:paraId="4764B651" w14:textId="77777777" w:rsidR="003659F2" w:rsidRDefault="003659F2" w:rsidP="00D355F5">
            <w:r w:rsidRPr="00832A57">
              <w:sym w:font="Wingdings 2" w:char="F050"/>
            </w:r>
          </w:p>
        </w:tc>
        <w:tc>
          <w:tcPr>
            <w:tcW w:w="819" w:type="dxa"/>
          </w:tcPr>
          <w:p w14:paraId="7DB315DE" w14:textId="77777777" w:rsidR="003659F2" w:rsidRDefault="003659F2" w:rsidP="00D355F5">
            <w:r w:rsidRPr="00832A57">
              <w:sym w:font="Wingdings 2" w:char="F050"/>
            </w:r>
          </w:p>
        </w:tc>
        <w:tc>
          <w:tcPr>
            <w:tcW w:w="819" w:type="dxa"/>
          </w:tcPr>
          <w:p w14:paraId="5A5ADAAF" w14:textId="77777777" w:rsidR="003659F2" w:rsidRDefault="003659F2" w:rsidP="00D355F5">
            <w:r>
              <w:t>X</w:t>
            </w:r>
          </w:p>
        </w:tc>
        <w:tc>
          <w:tcPr>
            <w:tcW w:w="820" w:type="dxa"/>
          </w:tcPr>
          <w:p w14:paraId="6A846149" w14:textId="77777777" w:rsidR="003659F2" w:rsidRDefault="003659F2" w:rsidP="00D355F5">
            <w:r w:rsidRPr="00B93E04">
              <w:sym w:font="Wingdings 2" w:char="F050"/>
            </w:r>
          </w:p>
        </w:tc>
        <w:tc>
          <w:tcPr>
            <w:tcW w:w="821" w:type="dxa"/>
          </w:tcPr>
          <w:p w14:paraId="73951511" w14:textId="77777777" w:rsidR="003659F2" w:rsidRDefault="003659F2" w:rsidP="00D355F5">
            <w:r w:rsidRPr="00B93E04">
              <w:sym w:font="Wingdings 2" w:char="F050"/>
            </w:r>
          </w:p>
        </w:tc>
        <w:tc>
          <w:tcPr>
            <w:tcW w:w="821" w:type="dxa"/>
          </w:tcPr>
          <w:p w14:paraId="39562E6E" w14:textId="77777777" w:rsidR="003659F2" w:rsidRPr="00F35EE9" w:rsidRDefault="003659F2" w:rsidP="00D355F5">
            <w:pPr>
              <w:rPr>
                <w:b/>
                <w:bCs/>
              </w:rPr>
            </w:pPr>
            <w:r>
              <w:t>X</w:t>
            </w:r>
          </w:p>
        </w:tc>
        <w:tc>
          <w:tcPr>
            <w:tcW w:w="821" w:type="dxa"/>
          </w:tcPr>
          <w:p w14:paraId="3A3FF22D" w14:textId="77777777" w:rsidR="003659F2" w:rsidRDefault="003659F2" w:rsidP="00D355F5">
            <w:r w:rsidRPr="00EA5EB9">
              <w:sym w:font="Wingdings 2" w:char="F050"/>
            </w:r>
          </w:p>
        </w:tc>
        <w:tc>
          <w:tcPr>
            <w:tcW w:w="821" w:type="dxa"/>
          </w:tcPr>
          <w:p w14:paraId="423A7560" w14:textId="77777777" w:rsidR="003659F2" w:rsidRDefault="003659F2" w:rsidP="00D355F5">
            <w:r w:rsidRPr="00EA5EB9">
              <w:sym w:font="Wingdings 2" w:char="F050"/>
            </w:r>
          </w:p>
        </w:tc>
        <w:tc>
          <w:tcPr>
            <w:tcW w:w="821" w:type="dxa"/>
          </w:tcPr>
          <w:p w14:paraId="57B5B339" w14:textId="77777777" w:rsidR="003659F2" w:rsidRDefault="003659F2" w:rsidP="00D355F5">
            <w:r w:rsidRPr="00EA5EB9">
              <w:sym w:font="Wingdings 2" w:char="F050"/>
            </w:r>
          </w:p>
        </w:tc>
        <w:tc>
          <w:tcPr>
            <w:tcW w:w="821" w:type="dxa"/>
          </w:tcPr>
          <w:p w14:paraId="70A97941" w14:textId="77777777" w:rsidR="003659F2" w:rsidRDefault="003659F2" w:rsidP="00D355F5">
            <w:r w:rsidRPr="00EA5EB9">
              <w:sym w:font="Wingdings 2" w:char="F050"/>
            </w:r>
          </w:p>
        </w:tc>
        <w:tc>
          <w:tcPr>
            <w:tcW w:w="821" w:type="dxa"/>
          </w:tcPr>
          <w:p w14:paraId="309DB3DE" w14:textId="77777777" w:rsidR="003659F2" w:rsidRDefault="003659F2" w:rsidP="00D355F5">
            <w:r>
              <w:t>8</w:t>
            </w:r>
          </w:p>
        </w:tc>
        <w:tc>
          <w:tcPr>
            <w:tcW w:w="1111" w:type="dxa"/>
          </w:tcPr>
          <w:p w14:paraId="2D0A0BDD" w14:textId="77777777" w:rsidR="003659F2" w:rsidRDefault="003659F2" w:rsidP="00D355F5">
            <w:r>
              <w:t>Strong</w:t>
            </w:r>
          </w:p>
        </w:tc>
      </w:tr>
      <w:tr w:rsidR="003659F2" w14:paraId="370925DD" w14:textId="77777777" w:rsidTr="00D355F5">
        <w:tc>
          <w:tcPr>
            <w:tcW w:w="1560" w:type="dxa"/>
          </w:tcPr>
          <w:p w14:paraId="47AACE69" w14:textId="77777777" w:rsidR="003659F2" w:rsidRDefault="003659F2" w:rsidP="00D355F5">
            <w:r>
              <w:lastRenderedPageBreak/>
              <w:t>Lim, 2020</w:t>
            </w:r>
          </w:p>
        </w:tc>
        <w:tc>
          <w:tcPr>
            <w:tcW w:w="819" w:type="dxa"/>
          </w:tcPr>
          <w:p w14:paraId="7EBD79C4" w14:textId="77777777" w:rsidR="003659F2" w:rsidRDefault="003659F2" w:rsidP="00D355F5">
            <w:r w:rsidRPr="0049547C">
              <w:sym w:font="Wingdings 2" w:char="F050"/>
            </w:r>
          </w:p>
        </w:tc>
        <w:tc>
          <w:tcPr>
            <w:tcW w:w="819" w:type="dxa"/>
          </w:tcPr>
          <w:p w14:paraId="45F55C6C" w14:textId="77777777" w:rsidR="003659F2" w:rsidRDefault="003659F2" w:rsidP="00D355F5">
            <w:r w:rsidRPr="0049547C">
              <w:sym w:font="Wingdings 2" w:char="F050"/>
            </w:r>
          </w:p>
        </w:tc>
        <w:tc>
          <w:tcPr>
            <w:tcW w:w="819" w:type="dxa"/>
          </w:tcPr>
          <w:p w14:paraId="70E77DC3" w14:textId="77777777" w:rsidR="003659F2" w:rsidRDefault="003659F2" w:rsidP="00D355F5">
            <w:r>
              <w:t>X</w:t>
            </w:r>
          </w:p>
        </w:tc>
        <w:tc>
          <w:tcPr>
            <w:tcW w:w="820" w:type="dxa"/>
          </w:tcPr>
          <w:p w14:paraId="7BD09C92" w14:textId="77777777" w:rsidR="003659F2" w:rsidRDefault="003659F2" w:rsidP="00D355F5">
            <w:r w:rsidRPr="0049547C">
              <w:sym w:font="Wingdings 2" w:char="F050"/>
            </w:r>
          </w:p>
        </w:tc>
        <w:tc>
          <w:tcPr>
            <w:tcW w:w="821" w:type="dxa"/>
          </w:tcPr>
          <w:p w14:paraId="0D137B43" w14:textId="77777777" w:rsidR="003659F2" w:rsidRDefault="003659F2" w:rsidP="00D355F5">
            <w:r w:rsidRPr="0049547C">
              <w:sym w:font="Wingdings 2" w:char="F050"/>
            </w:r>
          </w:p>
        </w:tc>
        <w:tc>
          <w:tcPr>
            <w:tcW w:w="821" w:type="dxa"/>
          </w:tcPr>
          <w:p w14:paraId="3F6C744F" w14:textId="77777777" w:rsidR="003659F2" w:rsidRDefault="003659F2" w:rsidP="00D355F5">
            <w:r w:rsidRPr="0049547C">
              <w:sym w:font="Wingdings 2" w:char="F050"/>
            </w:r>
          </w:p>
        </w:tc>
        <w:tc>
          <w:tcPr>
            <w:tcW w:w="821" w:type="dxa"/>
          </w:tcPr>
          <w:p w14:paraId="3EB6D2AA" w14:textId="77777777" w:rsidR="003659F2" w:rsidRDefault="003659F2" w:rsidP="00D355F5">
            <w:r>
              <w:t>X</w:t>
            </w:r>
          </w:p>
        </w:tc>
        <w:tc>
          <w:tcPr>
            <w:tcW w:w="821" w:type="dxa"/>
          </w:tcPr>
          <w:p w14:paraId="06BCA70B" w14:textId="77777777" w:rsidR="003659F2" w:rsidRDefault="003659F2" w:rsidP="00D355F5">
            <w:r w:rsidRPr="0049547C">
              <w:sym w:font="Wingdings 2" w:char="F050"/>
            </w:r>
          </w:p>
        </w:tc>
        <w:tc>
          <w:tcPr>
            <w:tcW w:w="821" w:type="dxa"/>
          </w:tcPr>
          <w:p w14:paraId="0E60F7F6" w14:textId="77777777" w:rsidR="003659F2" w:rsidRDefault="003659F2" w:rsidP="00D355F5">
            <w:r w:rsidRPr="00832A57">
              <w:sym w:font="Wingdings 2" w:char="F050"/>
            </w:r>
          </w:p>
        </w:tc>
        <w:tc>
          <w:tcPr>
            <w:tcW w:w="821" w:type="dxa"/>
          </w:tcPr>
          <w:p w14:paraId="39155D3A" w14:textId="77777777" w:rsidR="003659F2" w:rsidRDefault="003659F2" w:rsidP="00D355F5">
            <w:r w:rsidRPr="00832A57">
              <w:sym w:font="Wingdings 2" w:char="F050"/>
            </w:r>
          </w:p>
        </w:tc>
        <w:tc>
          <w:tcPr>
            <w:tcW w:w="821" w:type="dxa"/>
          </w:tcPr>
          <w:p w14:paraId="03A65124" w14:textId="77777777" w:rsidR="003659F2" w:rsidRDefault="003659F2" w:rsidP="00D355F5">
            <w:r>
              <w:t>8</w:t>
            </w:r>
          </w:p>
        </w:tc>
        <w:tc>
          <w:tcPr>
            <w:tcW w:w="1111" w:type="dxa"/>
          </w:tcPr>
          <w:p w14:paraId="1E83881B" w14:textId="77777777" w:rsidR="003659F2" w:rsidRDefault="003659F2" w:rsidP="00D355F5">
            <w:r>
              <w:t>Strong</w:t>
            </w:r>
          </w:p>
        </w:tc>
      </w:tr>
      <w:tr w:rsidR="006071C8" w14:paraId="241A0BB4" w14:textId="77777777" w:rsidTr="00D355F5">
        <w:tc>
          <w:tcPr>
            <w:tcW w:w="1560" w:type="dxa"/>
          </w:tcPr>
          <w:p w14:paraId="3B996C55" w14:textId="3271BC89" w:rsidR="006071C8" w:rsidRPr="003E7DED" w:rsidRDefault="006071C8" w:rsidP="00D355F5">
            <w:r>
              <w:t>Lui 2019</w:t>
            </w:r>
          </w:p>
        </w:tc>
        <w:tc>
          <w:tcPr>
            <w:tcW w:w="819" w:type="dxa"/>
          </w:tcPr>
          <w:p w14:paraId="07DDD45F" w14:textId="505AAF1B" w:rsidR="006071C8" w:rsidRPr="0049547C" w:rsidRDefault="006071C8" w:rsidP="00D355F5">
            <w:r w:rsidRPr="00693116">
              <w:sym w:font="Wingdings 2" w:char="F050"/>
            </w:r>
          </w:p>
        </w:tc>
        <w:tc>
          <w:tcPr>
            <w:tcW w:w="819" w:type="dxa"/>
          </w:tcPr>
          <w:p w14:paraId="6428EBAB" w14:textId="41FC88C2" w:rsidR="006071C8" w:rsidRPr="0049547C" w:rsidRDefault="006071C8" w:rsidP="00D355F5">
            <w:r w:rsidRPr="00693116">
              <w:sym w:font="Wingdings 2" w:char="F050"/>
            </w:r>
          </w:p>
        </w:tc>
        <w:tc>
          <w:tcPr>
            <w:tcW w:w="819" w:type="dxa"/>
          </w:tcPr>
          <w:p w14:paraId="10E5F0F1" w14:textId="10174E2D" w:rsidR="006071C8" w:rsidRDefault="006071C8" w:rsidP="00D355F5">
            <w:r w:rsidRPr="00693116">
              <w:sym w:font="Wingdings 2" w:char="F050"/>
            </w:r>
          </w:p>
        </w:tc>
        <w:tc>
          <w:tcPr>
            <w:tcW w:w="820" w:type="dxa"/>
          </w:tcPr>
          <w:p w14:paraId="6058FDA7" w14:textId="691EC3B3" w:rsidR="006071C8" w:rsidRPr="0049547C" w:rsidRDefault="006071C8" w:rsidP="00D355F5">
            <w:r w:rsidRPr="00693116">
              <w:sym w:font="Wingdings 2" w:char="F050"/>
            </w:r>
          </w:p>
        </w:tc>
        <w:tc>
          <w:tcPr>
            <w:tcW w:w="821" w:type="dxa"/>
          </w:tcPr>
          <w:p w14:paraId="5107E109" w14:textId="5C46A270" w:rsidR="006071C8" w:rsidRPr="0049547C" w:rsidRDefault="006071C8" w:rsidP="00D355F5">
            <w:r w:rsidRPr="00693116">
              <w:sym w:font="Wingdings 2" w:char="F050"/>
            </w:r>
          </w:p>
        </w:tc>
        <w:tc>
          <w:tcPr>
            <w:tcW w:w="821" w:type="dxa"/>
          </w:tcPr>
          <w:p w14:paraId="3650E94A" w14:textId="1CD2788F" w:rsidR="006071C8" w:rsidRDefault="006071C8" w:rsidP="00D355F5">
            <w:r w:rsidRPr="00693116">
              <w:sym w:font="Wingdings 2" w:char="F050"/>
            </w:r>
          </w:p>
        </w:tc>
        <w:tc>
          <w:tcPr>
            <w:tcW w:w="821" w:type="dxa"/>
          </w:tcPr>
          <w:p w14:paraId="59129F9C" w14:textId="5167BF91" w:rsidR="006071C8" w:rsidRDefault="006071C8" w:rsidP="00D355F5">
            <w:r w:rsidRPr="00693116">
              <w:sym w:font="Wingdings 2" w:char="F050"/>
            </w:r>
          </w:p>
        </w:tc>
        <w:tc>
          <w:tcPr>
            <w:tcW w:w="821" w:type="dxa"/>
          </w:tcPr>
          <w:p w14:paraId="3A821ACF" w14:textId="142D11AB" w:rsidR="006071C8" w:rsidRPr="0049547C" w:rsidRDefault="006071C8" w:rsidP="00D355F5">
            <w:r w:rsidRPr="00693116">
              <w:sym w:font="Wingdings 2" w:char="F050"/>
            </w:r>
          </w:p>
        </w:tc>
        <w:tc>
          <w:tcPr>
            <w:tcW w:w="821" w:type="dxa"/>
          </w:tcPr>
          <w:p w14:paraId="2C4B49B2" w14:textId="135F48FC" w:rsidR="006071C8" w:rsidRDefault="006071C8" w:rsidP="00D355F5">
            <w:r>
              <w:t>X</w:t>
            </w:r>
          </w:p>
        </w:tc>
        <w:tc>
          <w:tcPr>
            <w:tcW w:w="821" w:type="dxa"/>
          </w:tcPr>
          <w:p w14:paraId="5F570AFA" w14:textId="07C7EE15" w:rsidR="006071C8" w:rsidRPr="0049547C" w:rsidRDefault="006071C8" w:rsidP="00D355F5">
            <w:r w:rsidRPr="00693116">
              <w:sym w:font="Wingdings 2" w:char="F050"/>
            </w:r>
          </w:p>
        </w:tc>
        <w:tc>
          <w:tcPr>
            <w:tcW w:w="821" w:type="dxa"/>
          </w:tcPr>
          <w:p w14:paraId="294D0671" w14:textId="0FC194F5" w:rsidR="006071C8" w:rsidRDefault="006071C8" w:rsidP="00D355F5">
            <w:r>
              <w:t>9</w:t>
            </w:r>
          </w:p>
        </w:tc>
        <w:tc>
          <w:tcPr>
            <w:tcW w:w="1111" w:type="dxa"/>
          </w:tcPr>
          <w:p w14:paraId="0AFCECEE" w14:textId="2BD62D2A" w:rsidR="006071C8" w:rsidRDefault="006071C8" w:rsidP="00D355F5">
            <w:r>
              <w:t>Strong</w:t>
            </w:r>
          </w:p>
        </w:tc>
      </w:tr>
      <w:tr w:rsidR="006071C8" w14:paraId="49FEB766" w14:textId="77777777" w:rsidTr="00D355F5">
        <w:tc>
          <w:tcPr>
            <w:tcW w:w="1560" w:type="dxa"/>
          </w:tcPr>
          <w:p w14:paraId="345B0F00" w14:textId="7486C58C" w:rsidR="006071C8" w:rsidRDefault="006071C8" w:rsidP="00D355F5">
            <w:r>
              <w:t>Markova 2015</w:t>
            </w:r>
          </w:p>
        </w:tc>
        <w:tc>
          <w:tcPr>
            <w:tcW w:w="819" w:type="dxa"/>
          </w:tcPr>
          <w:p w14:paraId="245B38D6" w14:textId="77077920" w:rsidR="006071C8" w:rsidRPr="00693116" w:rsidRDefault="007C3C06" w:rsidP="00D355F5">
            <w:r w:rsidRPr="00693116">
              <w:sym w:font="Wingdings 2" w:char="F050"/>
            </w:r>
          </w:p>
        </w:tc>
        <w:tc>
          <w:tcPr>
            <w:tcW w:w="819" w:type="dxa"/>
          </w:tcPr>
          <w:p w14:paraId="5AA0284E" w14:textId="74BEC28D" w:rsidR="006071C8" w:rsidRPr="00693116" w:rsidRDefault="007C3C06" w:rsidP="00D355F5">
            <w:r w:rsidRPr="00693116">
              <w:sym w:font="Wingdings 2" w:char="F050"/>
            </w:r>
          </w:p>
        </w:tc>
        <w:tc>
          <w:tcPr>
            <w:tcW w:w="819" w:type="dxa"/>
          </w:tcPr>
          <w:p w14:paraId="4D372BE0" w14:textId="553A8ACA" w:rsidR="006071C8" w:rsidRPr="00693116" w:rsidRDefault="007C3C06" w:rsidP="00D355F5">
            <w:r w:rsidRPr="00693116">
              <w:sym w:font="Wingdings 2" w:char="F050"/>
            </w:r>
          </w:p>
        </w:tc>
        <w:tc>
          <w:tcPr>
            <w:tcW w:w="820" w:type="dxa"/>
          </w:tcPr>
          <w:p w14:paraId="589B0DA9" w14:textId="41EB530E" w:rsidR="006071C8" w:rsidRPr="00693116" w:rsidRDefault="007C3C06" w:rsidP="00D355F5">
            <w:r w:rsidRPr="00693116">
              <w:sym w:font="Wingdings 2" w:char="F050"/>
            </w:r>
          </w:p>
        </w:tc>
        <w:tc>
          <w:tcPr>
            <w:tcW w:w="821" w:type="dxa"/>
          </w:tcPr>
          <w:p w14:paraId="4F67EBB4" w14:textId="7BDE1A99" w:rsidR="006071C8" w:rsidRPr="00693116" w:rsidRDefault="007C3C06" w:rsidP="00D355F5">
            <w:r w:rsidRPr="00693116">
              <w:sym w:font="Wingdings 2" w:char="F050"/>
            </w:r>
          </w:p>
        </w:tc>
        <w:tc>
          <w:tcPr>
            <w:tcW w:w="821" w:type="dxa"/>
          </w:tcPr>
          <w:p w14:paraId="60CA3407" w14:textId="12AF499C" w:rsidR="006071C8" w:rsidRPr="00693116" w:rsidRDefault="007C3C06" w:rsidP="00D355F5">
            <w:r w:rsidRPr="00693116">
              <w:sym w:font="Wingdings 2" w:char="F050"/>
            </w:r>
          </w:p>
        </w:tc>
        <w:tc>
          <w:tcPr>
            <w:tcW w:w="821" w:type="dxa"/>
          </w:tcPr>
          <w:p w14:paraId="483AD000" w14:textId="69A79A0B" w:rsidR="006071C8" w:rsidRPr="00693116" w:rsidRDefault="007C3C06" w:rsidP="00D355F5">
            <w:r w:rsidRPr="00693116">
              <w:sym w:font="Wingdings 2" w:char="F050"/>
            </w:r>
          </w:p>
        </w:tc>
        <w:tc>
          <w:tcPr>
            <w:tcW w:w="821" w:type="dxa"/>
          </w:tcPr>
          <w:p w14:paraId="134A7994" w14:textId="63F3194D" w:rsidR="006071C8" w:rsidRPr="00693116" w:rsidRDefault="007C3C06" w:rsidP="00D355F5">
            <w:r w:rsidRPr="00693116">
              <w:sym w:font="Wingdings 2" w:char="F050"/>
            </w:r>
          </w:p>
        </w:tc>
        <w:tc>
          <w:tcPr>
            <w:tcW w:w="821" w:type="dxa"/>
          </w:tcPr>
          <w:p w14:paraId="2B26D39F" w14:textId="58F4FC7D" w:rsidR="006071C8" w:rsidRDefault="007C3C06" w:rsidP="00D355F5">
            <w:r>
              <w:t>X</w:t>
            </w:r>
          </w:p>
        </w:tc>
        <w:tc>
          <w:tcPr>
            <w:tcW w:w="821" w:type="dxa"/>
          </w:tcPr>
          <w:p w14:paraId="0B913EBA" w14:textId="49873B19" w:rsidR="006071C8" w:rsidRPr="00693116" w:rsidRDefault="007C3C06" w:rsidP="00D355F5">
            <w:r w:rsidRPr="00693116">
              <w:sym w:font="Wingdings 2" w:char="F050"/>
            </w:r>
          </w:p>
        </w:tc>
        <w:tc>
          <w:tcPr>
            <w:tcW w:w="821" w:type="dxa"/>
          </w:tcPr>
          <w:p w14:paraId="5E200F61" w14:textId="001E9C68" w:rsidR="006071C8" w:rsidRDefault="007C3C06" w:rsidP="00D355F5">
            <w:r>
              <w:t>9</w:t>
            </w:r>
          </w:p>
        </w:tc>
        <w:tc>
          <w:tcPr>
            <w:tcW w:w="1111" w:type="dxa"/>
          </w:tcPr>
          <w:p w14:paraId="0EFAE3B8" w14:textId="4DC284DB" w:rsidR="006071C8" w:rsidRDefault="007C3C06" w:rsidP="00D355F5">
            <w:r>
              <w:t>Strong</w:t>
            </w:r>
          </w:p>
        </w:tc>
      </w:tr>
      <w:tr w:rsidR="003659F2" w14:paraId="6C5BB60C" w14:textId="77777777" w:rsidTr="00D355F5">
        <w:tc>
          <w:tcPr>
            <w:tcW w:w="1560" w:type="dxa"/>
          </w:tcPr>
          <w:p w14:paraId="74FE4FA5" w14:textId="77777777" w:rsidR="003659F2" w:rsidRPr="0097778B" w:rsidRDefault="003659F2" w:rsidP="00D355F5">
            <w:r w:rsidRPr="003E7DED">
              <w:t>Neville</w:t>
            </w:r>
            <w:r>
              <w:t>, 2014</w:t>
            </w:r>
          </w:p>
        </w:tc>
        <w:tc>
          <w:tcPr>
            <w:tcW w:w="819" w:type="dxa"/>
          </w:tcPr>
          <w:p w14:paraId="5B426E44" w14:textId="77777777" w:rsidR="003659F2" w:rsidRPr="0035009A" w:rsidRDefault="003659F2" w:rsidP="00D355F5">
            <w:r w:rsidRPr="0049547C">
              <w:sym w:font="Wingdings 2" w:char="F050"/>
            </w:r>
          </w:p>
        </w:tc>
        <w:tc>
          <w:tcPr>
            <w:tcW w:w="819" w:type="dxa"/>
          </w:tcPr>
          <w:p w14:paraId="1E8D1453" w14:textId="77777777" w:rsidR="003659F2" w:rsidRPr="0035009A" w:rsidRDefault="003659F2" w:rsidP="00D355F5">
            <w:r w:rsidRPr="0049547C">
              <w:sym w:font="Wingdings 2" w:char="F050"/>
            </w:r>
          </w:p>
        </w:tc>
        <w:tc>
          <w:tcPr>
            <w:tcW w:w="819" w:type="dxa"/>
          </w:tcPr>
          <w:p w14:paraId="25518407" w14:textId="77777777" w:rsidR="003659F2" w:rsidRPr="0035009A" w:rsidRDefault="003659F2" w:rsidP="00D355F5">
            <w:r>
              <w:t>X</w:t>
            </w:r>
          </w:p>
        </w:tc>
        <w:tc>
          <w:tcPr>
            <w:tcW w:w="820" w:type="dxa"/>
          </w:tcPr>
          <w:p w14:paraId="4342CC25" w14:textId="77777777" w:rsidR="003659F2" w:rsidRPr="0035009A" w:rsidRDefault="003659F2" w:rsidP="00D355F5">
            <w:r w:rsidRPr="0049547C">
              <w:sym w:font="Wingdings 2" w:char="F050"/>
            </w:r>
          </w:p>
        </w:tc>
        <w:tc>
          <w:tcPr>
            <w:tcW w:w="821" w:type="dxa"/>
          </w:tcPr>
          <w:p w14:paraId="749E8BD8" w14:textId="77777777" w:rsidR="003659F2" w:rsidRPr="0035009A" w:rsidRDefault="003659F2" w:rsidP="00D355F5">
            <w:r w:rsidRPr="0049547C">
              <w:sym w:font="Wingdings 2" w:char="F050"/>
            </w:r>
          </w:p>
        </w:tc>
        <w:tc>
          <w:tcPr>
            <w:tcW w:w="821" w:type="dxa"/>
          </w:tcPr>
          <w:p w14:paraId="0167C699" w14:textId="77777777" w:rsidR="003659F2" w:rsidRPr="0035009A" w:rsidRDefault="003659F2" w:rsidP="00D355F5">
            <w:r>
              <w:t>X</w:t>
            </w:r>
          </w:p>
        </w:tc>
        <w:tc>
          <w:tcPr>
            <w:tcW w:w="821" w:type="dxa"/>
          </w:tcPr>
          <w:p w14:paraId="053A8911" w14:textId="77777777" w:rsidR="003659F2" w:rsidRPr="0035009A" w:rsidRDefault="003659F2" w:rsidP="00D355F5">
            <w:r>
              <w:t>X</w:t>
            </w:r>
          </w:p>
        </w:tc>
        <w:tc>
          <w:tcPr>
            <w:tcW w:w="821" w:type="dxa"/>
          </w:tcPr>
          <w:p w14:paraId="31A90E78" w14:textId="77777777" w:rsidR="003659F2" w:rsidRPr="0035009A" w:rsidRDefault="003659F2" w:rsidP="00D355F5">
            <w:r w:rsidRPr="0049547C">
              <w:sym w:font="Wingdings 2" w:char="F050"/>
            </w:r>
          </w:p>
        </w:tc>
        <w:tc>
          <w:tcPr>
            <w:tcW w:w="821" w:type="dxa"/>
          </w:tcPr>
          <w:p w14:paraId="3D9CE6E5" w14:textId="77777777" w:rsidR="003659F2" w:rsidRPr="0035009A" w:rsidRDefault="003659F2" w:rsidP="00D355F5">
            <w:r>
              <w:t>X</w:t>
            </w:r>
          </w:p>
        </w:tc>
        <w:tc>
          <w:tcPr>
            <w:tcW w:w="821" w:type="dxa"/>
          </w:tcPr>
          <w:p w14:paraId="4752BCD0" w14:textId="77777777" w:rsidR="003659F2" w:rsidRPr="0035009A" w:rsidRDefault="003659F2" w:rsidP="00D355F5">
            <w:r w:rsidRPr="0049547C">
              <w:sym w:font="Wingdings 2" w:char="F050"/>
            </w:r>
          </w:p>
        </w:tc>
        <w:tc>
          <w:tcPr>
            <w:tcW w:w="821" w:type="dxa"/>
          </w:tcPr>
          <w:p w14:paraId="4C226302" w14:textId="77777777" w:rsidR="003659F2" w:rsidRDefault="003659F2" w:rsidP="00D355F5">
            <w:r>
              <w:t>6</w:t>
            </w:r>
          </w:p>
        </w:tc>
        <w:tc>
          <w:tcPr>
            <w:tcW w:w="1111" w:type="dxa"/>
          </w:tcPr>
          <w:p w14:paraId="5E3D2FB2" w14:textId="77777777" w:rsidR="003659F2" w:rsidRDefault="003659F2" w:rsidP="00D355F5">
            <w:r>
              <w:t>Moderate</w:t>
            </w:r>
          </w:p>
        </w:tc>
      </w:tr>
      <w:tr w:rsidR="003659F2" w14:paraId="735F5457" w14:textId="77777777" w:rsidTr="00D355F5">
        <w:tc>
          <w:tcPr>
            <w:tcW w:w="1560" w:type="dxa"/>
          </w:tcPr>
          <w:p w14:paraId="1563EA44" w14:textId="77777777" w:rsidR="003659F2" w:rsidRPr="00532937" w:rsidRDefault="003659F2" w:rsidP="00D355F5">
            <w:r w:rsidRPr="0097778B">
              <w:t>Oliveira</w:t>
            </w:r>
            <w:r>
              <w:t>, 2016</w:t>
            </w:r>
          </w:p>
        </w:tc>
        <w:tc>
          <w:tcPr>
            <w:tcW w:w="819" w:type="dxa"/>
          </w:tcPr>
          <w:p w14:paraId="351EE894" w14:textId="77777777" w:rsidR="003659F2" w:rsidRDefault="003659F2" w:rsidP="00D355F5">
            <w:r w:rsidRPr="0035009A">
              <w:sym w:font="Wingdings 2" w:char="F050"/>
            </w:r>
          </w:p>
        </w:tc>
        <w:tc>
          <w:tcPr>
            <w:tcW w:w="819" w:type="dxa"/>
          </w:tcPr>
          <w:p w14:paraId="7DCD403E" w14:textId="77777777" w:rsidR="003659F2" w:rsidRPr="007C312F" w:rsidRDefault="003659F2" w:rsidP="00D355F5">
            <w:r w:rsidRPr="0035009A">
              <w:sym w:font="Wingdings 2" w:char="F050"/>
            </w:r>
          </w:p>
        </w:tc>
        <w:tc>
          <w:tcPr>
            <w:tcW w:w="819" w:type="dxa"/>
          </w:tcPr>
          <w:p w14:paraId="4626797E" w14:textId="77777777" w:rsidR="003659F2" w:rsidRPr="007C312F" w:rsidRDefault="003659F2" w:rsidP="00D355F5">
            <w:r w:rsidRPr="0035009A">
              <w:sym w:font="Wingdings 2" w:char="F050"/>
            </w:r>
          </w:p>
        </w:tc>
        <w:tc>
          <w:tcPr>
            <w:tcW w:w="820" w:type="dxa"/>
          </w:tcPr>
          <w:p w14:paraId="4D0FB110" w14:textId="77777777" w:rsidR="003659F2" w:rsidRDefault="003659F2" w:rsidP="00D355F5">
            <w:r w:rsidRPr="0035009A">
              <w:sym w:font="Wingdings 2" w:char="F050"/>
            </w:r>
          </w:p>
        </w:tc>
        <w:tc>
          <w:tcPr>
            <w:tcW w:w="821" w:type="dxa"/>
          </w:tcPr>
          <w:p w14:paraId="6E0887EE" w14:textId="77777777" w:rsidR="003659F2" w:rsidRPr="004B2D3E" w:rsidRDefault="003659F2" w:rsidP="00D355F5">
            <w:r w:rsidRPr="0035009A">
              <w:sym w:font="Wingdings 2" w:char="F050"/>
            </w:r>
          </w:p>
        </w:tc>
        <w:tc>
          <w:tcPr>
            <w:tcW w:w="821" w:type="dxa"/>
          </w:tcPr>
          <w:p w14:paraId="58539C7C" w14:textId="77777777" w:rsidR="003659F2" w:rsidRPr="004B2D3E" w:rsidRDefault="003659F2" w:rsidP="00D355F5">
            <w:r w:rsidRPr="0035009A">
              <w:sym w:font="Wingdings 2" w:char="F050"/>
            </w:r>
          </w:p>
        </w:tc>
        <w:tc>
          <w:tcPr>
            <w:tcW w:w="821" w:type="dxa"/>
          </w:tcPr>
          <w:p w14:paraId="1AA737F6" w14:textId="77777777" w:rsidR="003659F2" w:rsidRPr="004B2D3E" w:rsidRDefault="003659F2" w:rsidP="00D355F5">
            <w:r w:rsidRPr="0035009A">
              <w:sym w:font="Wingdings 2" w:char="F050"/>
            </w:r>
          </w:p>
        </w:tc>
        <w:tc>
          <w:tcPr>
            <w:tcW w:w="821" w:type="dxa"/>
          </w:tcPr>
          <w:p w14:paraId="1C1A95F6" w14:textId="77777777" w:rsidR="003659F2" w:rsidRPr="004B2D3E" w:rsidRDefault="003659F2" w:rsidP="00D355F5">
            <w:r w:rsidRPr="0035009A">
              <w:sym w:font="Wingdings 2" w:char="F050"/>
            </w:r>
          </w:p>
        </w:tc>
        <w:tc>
          <w:tcPr>
            <w:tcW w:w="821" w:type="dxa"/>
          </w:tcPr>
          <w:p w14:paraId="42F7BDAF" w14:textId="77777777" w:rsidR="003659F2" w:rsidRPr="004B2D3E" w:rsidRDefault="003659F2" w:rsidP="00D355F5">
            <w:r w:rsidRPr="0035009A">
              <w:sym w:font="Wingdings 2" w:char="F050"/>
            </w:r>
          </w:p>
        </w:tc>
        <w:tc>
          <w:tcPr>
            <w:tcW w:w="821" w:type="dxa"/>
          </w:tcPr>
          <w:p w14:paraId="3534A8B5" w14:textId="77777777" w:rsidR="003659F2" w:rsidRDefault="003659F2" w:rsidP="00D355F5">
            <w:r w:rsidRPr="0035009A">
              <w:sym w:font="Wingdings 2" w:char="F050"/>
            </w:r>
          </w:p>
        </w:tc>
        <w:tc>
          <w:tcPr>
            <w:tcW w:w="821" w:type="dxa"/>
          </w:tcPr>
          <w:p w14:paraId="40390231" w14:textId="77777777" w:rsidR="003659F2" w:rsidRDefault="003659F2" w:rsidP="00D355F5">
            <w:r>
              <w:t>10</w:t>
            </w:r>
          </w:p>
        </w:tc>
        <w:tc>
          <w:tcPr>
            <w:tcW w:w="1111" w:type="dxa"/>
          </w:tcPr>
          <w:p w14:paraId="6615F4DB" w14:textId="77777777" w:rsidR="003659F2" w:rsidRDefault="003659F2" w:rsidP="00D355F5">
            <w:r>
              <w:t>Strong</w:t>
            </w:r>
          </w:p>
        </w:tc>
      </w:tr>
      <w:tr w:rsidR="003659F2" w14:paraId="5C8DF405" w14:textId="77777777" w:rsidTr="00D355F5">
        <w:tc>
          <w:tcPr>
            <w:tcW w:w="1560" w:type="dxa"/>
          </w:tcPr>
          <w:p w14:paraId="2B338531" w14:textId="77777777" w:rsidR="003659F2" w:rsidRDefault="003659F2" w:rsidP="00D355F5">
            <w:proofErr w:type="spellStart"/>
            <w:r w:rsidRPr="00532937">
              <w:t>Panagopoulou</w:t>
            </w:r>
            <w:proofErr w:type="spellEnd"/>
            <w:r>
              <w:t>, 2017</w:t>
            </w:r>
          </w:p>
        </w:tc>
        <w:tc>
          <w:tcPr>
            <w:tcW w:w="819" w:type="dxa"/>
          </w:tcPr>
          <w:p w14:paraId="72897EBE" w14:textId="77777777" w:rsidR="003659F2" w:rsidRDefault="003659F2" w:rsidP="00D355F5">
            <w:r>
              <w:t>X</w:t>
            </w:r>
          </w:p>
        </w:tc>
        <w:tc>
          <w:tcPr>
            <w:tcW w:w="819" w:type="dxa"/>
          </w:tcPr>
          <w:p w14:paraId="1FD025FA" w14:textId="77777777" w:rsidR="003659F2" w:rsidRDefault="003659F2" w:rsidP="00D355F5">
            <w:r w:rsidRPr="007C312F">
              <w:t>X</w:t>
            </w:r>
          </w:p>
        </w:tc>
        <w:tc>
          <w:tcPr>
            <w:tcW w:w="819" w:type="dxa"/>
          </w:tcPr>
          <w:p w14:paraId="0F4DB17A" w14:textId="77777777" w:rsidR="003659F2" w:rsidRDefault="003659F2" w:rsidP="00D355F5">
            <w:r w:rsidRPr="007C312F">
              <w:t>X</w:t>
            </w:r>
          </w:p>
        </w:tc>
        <w:tc>
          <w:tcPr>
            <w:tcW w:w="820" w:type="dxa"/>
          </w:tcPr>
          <w:p w14:paraId="329E5E00" w14:textId="77777777" w:rsidR="003659F2" w:rsidRDefault="003659F2" w:rsidP="00D355F5">
            <w:r>
              <w:sym w:font="Wingdings 2" w:char="F050"/>
            </w:r>
          </w:p>
        </w:tc>
        <w:tc>
          <w:tcPr>
            <w:tcW w:w="821" w:type="dxa"/>
          </w:tcPr>
          <w:p w14:paraId="00890730" w14:textId="77777777" w:rsidR="003659F2" w:rsidRDefault="003659F2" w:rsidP="00D355F5">
            <w:r w:rsidRPr="004B2D3E">
              <w:t>X</w:t>
            </w:r>
          </w:p>
        </w:tc>
        <w:tc>
          <w:tcPr>
            <w:tcW w:w="821" w:type="dxa"/>
          </w:tcPr>
          <w:p w14:paraId="23E5601B" w14:textId="77777777" w:rsidR="003659F2" w:rsidRDefault="003659F2" w:rsidP="00D355F5">
            <w:r w:rsidRPr="004B2D3E">
              <w:t>X</w:t>
            </w:r>
          </w:p>
        </w:tc>
        <w:tc>
          <w:tcPr>
            <w:tcW w:w="821" w:type="dxa"/>
          </w:tcPr>
          <w:p w14:paraId="31A4B0F8" w14:textId="77777777" w:rsidR="003659F2" w:rsidRDefault="003659F2" w:rsidP="00D355F5">
            <w:r w:rsidRPr="004B2D3E">
              <w:t>X</w:t>
            </w:r>
          </w:p>
        </w:tc>
        <w:tc>
          <w:tcPr>
            <w:tcW w:w="821" w:type="dxa"/>
          </w:tcPr>
          <w:p w14:paraId="1625F22D" w14:textId="77777777" w:rsidR="003659F2" w:rsidRDefault="003659F2" w:rsidP="00D355F5">
            <w:r w:rsidRPr="004B2D3E">
              <w:t>X</w:t>
            </w:r>
          </w:p>
        </w:tc>
        <w:tc>
          <w:tcPr>
            <w:tcW w:w="821" w:type="dxa"/>
          </w:tcPr>
          <w:p w14:paraId="48C85C89" w14:textId="77777777" w:rsidR="003659F2" w:rsidRDefault="003659F2" w:rsidP="00D355F5">
            <w:r w:rsidRPr="004B2D3E">
              <w:t>X</w:t>
            </w:r>
          </w:p>
        </w:tc>
        <w:tc>
          <w:tcPr>
            <w:tcW w:w="821" w:type="dxa"/>
          </w:tcPr>
          <w:p w14:paraId="4992CE18" w14:textId="77777777" w:rsidR="003659F2" w:rsidRDefault="003659F2" w:rsidP="00D355F5">
            <w:r>
              <w:sym w:font="Wingdings 2" w:char="F050"/>
            </w:r>
          </w:p>
        </w:tc>
        <w:tc>
          <w:tcPr>
            <w:tcW w:w="821" w:type="dxa"/>
          </w:tcPr>
          <w:p w14:paraId="1FF95A78" w14:textId="77777777" w:rsidR="003659F2" w:rsidRDefault="003659F2" w:rsidP="00D355F5">
            <w:r>
              <w:t>2</w:t>
            </w:r>
          </w:p>
        </w:tc>
        <w:tc>
          <w:tcPr>
            <w:tcW w:w="1111" w:type="dxa"/>
          </w:tcPr>
          <w:p w14:paraId="3C1068B6" w14:textId="77777777" w:rsidR="003659F2" w:rsidRDefault="003659F2" w:rsidP="00D355F5">
            <w:r>
              <w:t>Weak</w:t>
            </w:r>
          </w:p>
        </w:tc>
      </w:tr>
      <w:tr w:rsidR="006071C8" w14:paraId="7A056944" w14:textId="77777777" w:rsidTr="00D355F5">
        <w:tc>
          <w:tcPr>
            <w:tcW w:w="1560" w:type="dxa"/>
          </w:tcPr>
          <w:p w14:paraId="76B9CA40" w14:textId="72161A1A" w:rsidR="006071C8" w:rsidRPr="00532937" w:rsidRDefault="006071C8" w:rsidP="00D355F5">
            <w:r>
              <w:t>Schoenaker 202</w:t>
            </w:r>
            <w:r w:rsidR="00E92B69">
              <w:t>1</w:t>
            </w:r>
          </w:p>
        </w:tc>
        <w:tc>
          <w:tcPr>
            <w:tcW w:w="819" w:type="dxa"/>
          </w:tcPr>
          <w:p w14:paraId="5090ED17" w14:textId="17099510" w:rsidR="006071C8" w:rsidRDefault="006071C8" w:rsidP="00D355F5">
            <w:r w:rsidRPr="00693116">
              <w:sym w:font="Wingdings 2" w:char="F050"/>
            </w:r>
          </w:p>
        </w:tc>
        <w:tc>
          <w:tcPr>
            <w:tcW w:w="819" w:type="dxa"/>
          </w:tcPr>
          <w:p w14:paraId="62E4753A" w14:textId="644FF8E4" w:rsidR="006071C8" w:rsidRPr="007C312F" w:rsidRDefault="006071C8" w:rsidP="00D355F5">
            <w:r>
              <w:t>X</w:t>
            </w:r>
          </w:p>
        </w:tc>
        <w:tc>
          <w:tcPr>
            <w:tcW w:w="819" w:type="dxa"/>
          </w:tcPr>
          <w:p w14:paraId="71722528" w14:textId="6CF960A2" w:rsidR="006071C8" w:rsidRPr="007C312F" w:rsidRDefault="006071C8" w:rsidP="00D355F5">
            <w:r>
              <w:t>X</w:t>
            </w:r>
          </w:p>
        </w:tc>
        <w:tc>
          <w:tcPr>
            <w:tcW w:w="820" w:type="dxa"/>
          </w:tcPr>
          <w:p w14:paraId="43086FBC" w14:textId="35FD17D8" w:rsidR="006071C8" w:rsidRDefault="006071C8" w:rsidP="00D355F5">
            <w:r>
              <w:t>X</w:t>
            </w:r>
          </w:p>
        </w:tc>
        <w:tc>
          <w:tcPr>
            <w:tcW w:w="821" w:type="dxa"/>
          </w:tcPr>
          <w:p w14:paraId="35B3510B" w14:textId="65A855B6" w:rsidR="006071C8" w:rsidRPr="004B2D3E" w:rsidRDefault="006071C8" w:rsidP="00D355F5">
            <w:r w:rsidRPr="00693116">
              <w:sym w:font="Wingdings 2" w:char="F050"/>
            </w:r>
          </w:p>
        </w:tc>
        <w:tc>
          <w:tcPr>
            <w:tcW w:w="821" w:type="dxa"/>
          </w:tcPr>
          <w:p w14:paraId="3B38F35B" w14:textId="05ED0B3A" w:rsidR="006071C8" w:rsidRPr="004B2D3E" w:rsidRDefault="006071C8" w:rsidP="00D355F5">
            <w:r>
              <w:t>X</w:t>
            </w:r>
          </w:p>
        </w:tc>
        <w:tc>
          <w:tcPr>
            <w:tcW w:w="821" w:type="dxa"/>
          </w:tcPr>
          <w:p w14:paraId="12DCB42A" w14:textId="71D456F5" w:rsidR="006071C8" w:rsidRPr="004B2D3E" w:rsidRDefault="006071C8" w:rsidP="00D355F5">
            <w:r>
              <w:t>X</w:t>
            </w:r>
          </w:p>
        </w:tc>
        <w:tc>
          <w:tcPr>
            <w:tcW w:w="821" w:type="dxa"/>
          </w:tcPr>
          <w:p w14:paraId="37F87B63" w14:textId="7A18D941" w:rsidR="006071C8" w:rsidRPr="004B2D3E" w:rsidRDefault="006071C8" w:rsidP="00D355F5">
            <w:r>
              <w:t>X</w:t>
            </w:r>
          </w:p>
        </w:tc>
        <w:tc>
          <w:tcPr>
            <w:tcW w:w="821" w:type="dxa"/>
          </w:tcPr>
          <w:p w14:paraId="52A24D6B" w14:textId="26539451" w:rsidR="006071C8" w:rsidRPr="004B2D3E" w:rsidRDefault="006071C8" w:rsidP="00D355F5">
            <w:r>
              <w:t>X</w:t>
            </w:r>
          </w:p>
        </w:tc>
        <w:tc>
          <w:tcPr>
            <w:tcW w:w="821" w:type="dxa"/>
          </w:tcPr>
          <w:p w14:paraId="3780F483" w14:textId="5F020FC7" w:rsidR="006071C8" w:rsidRDefault="006071C8" w:rsidP="00D355F5">
            <w:r>
              <w:t>N/A</w:t>
            </w:r>
          </w:p>
        </w:tc>
        <w:tc>
          <w:tcPr>
            <w:tcW w:w="821" w:type="dxa"/>
          </w:tcPr>
          <w:p w14:paraId="69311BFB" w14:textId="6D2425A6" w:rsidR="006071C8" w:rsidRDefault="006071C8" w:rsidP="00D355F5">
            <w:r>
              <w:t>2</w:t>
            </w:r>
          </w:p>
        </w:tc>
        <w:tc>
          <w:tcPr>
            <w:tcW w:w="1111" w:type="dxa"/>
          </w:tcPr>
          <w:p w14:paraId="1C0B5696" w14:textId="17880274" w:rsidR="006071C8" w:rsidRDefault="006071C8" w:rsidP="00D355F5">
            <w:r>
              <w:t>Weak</w:t>
            </w:r>
          </w:p>
        </w:tc>
      </w:tr>
      <w:tr w:rsidR="003659F2" w14:paraId="1699F3ED" w14:textId="77777777" w:rsidTr="00D355F5">
        <w:tc>
          <w:tcPr>
            <w:tcW w:w="1560" w:type="dxa"/>
          </w:tcPr>
          <w:p w14:paraId="4CD73EDB" w14:textId="77777777" w:rsidR="003659F2" w:rsidRPr="00532937" w:rsidRDefault="003659F2" w:rsidP="00D355F5">
            <w:proofErr w:type="spellStart"/>
            <w:r w:rsidRPr="002D1806">
              <w:t>Sherifali</w:t>
            </w:r>
            <w:proofErr w:type="spellEnd"/>
            <w:r>
              <w:t>, 2017</w:t>
            </w:r>
          </w:p>
        </w:tc>
        <w:tc>
          <w:tcPr>
            <w:tcW w:w="819" w:type="dxa"/>
          </w:tcPr>
          <w:p w14:paraId="789325A1" w14:textId="77777777" w:rsidR="003659F2" w:rsidRPr="00693116" w:rsidRDefault="003659F2" w:rsidP="00D355F5">
            <w:r w:rsidRPr="00693116">
              <w:sym w:font="Wingdings 2" w:char="F050"/>
            </w:r>
          </w:p>
        </w:tc>
        <w:tc>
          <w:tcPr>
            <w:tcW w:w="819" w:type="dxa"/>
          </w:tcPr>
          <w:p w14:paraId="40179C08" w14:textId="77777777" w:rsidR="003659F2" w:rsidRPr="00693116" w:rsidRDefault="003659F2" w:rsidP="00D355F5">
            <w:r w:rsidRPr="00693116">
              <w:sym w:font="Wingdings 2" w:char="F050"/>
            </w:r>
          </w:p>
        </w:tc>
        <w:tc>
          <w:tcPr>
            <w:tcW w:w="819" w:type="dxa"/>
          </w:tcPr>
          <w:p w14:paraId="64C9B333" w14:textId="77777777" w:rsidR="003659F2" w:rsidRPr="00693116" w:rsidRDefault="003659F2" w:rsidP="00D355F5">
            <w:r>
              <w:t>X</w:t>
            </w:r>
          </w:p>
        </w:tc>
        <w:tc>
          <w:tcPr>
            <w:tcW w:w="820" w:type="dxa"/>
          </w:tcPr>
          <w:p w14:paraId="28EC92A1" w14:textId="77777777" w:rsidR="003659F2" w:rsidRPr="00693116" w:rsidRDefault="003659F2" w:rsidP="00D355F5">
            <w:r w:rsidRPr="00693116">
              <w:sym w:font="Wingdings 2" w:char="F050"/>
            </w:r>
          </w:p>
        </w:tc>
        <w:tc>
          <w:tcPr>
            <w:tcW w:w="821" w:type="dxa"/>
          </w:tcPr>
          <w:p w14:paraId="16C201EF" w14:textId="77777777" w:rsidR="003659F2" w:rsidRPr="00693116" w:rsidRDefault="003659F2" w:rsidP="00D355F5">
            <w:r w:rsidRPr="00693116">
              <w:sym w:font="Wingdings 2" w:char="F050"/>
            </w:r>
          </w:p>
        </w:tc>
        <w:tc>
          <w:tcPr>
            <w:tcW w:w="821" w:type="dxa"/>
          </w:tcPr>
          <w:p w14:paraId="2BD0E054" w14:textId="77777777" w:rsidR="003659F2" w:rsidRPr="00693116" w:rsidRDefault="003659F2" w:rsidP="00D355F5">
            <w:r>
              <w:t>X</w:t>
            </w:r>
          </w:p>
        </w:tc>
        <w:tc>
          <w:tcPr>
            <w:tcW w:w="821" w:type="dxa"/>
          </w:tcPr>
          <w:p w14:paraId="073ABA54" w14:textId="77777777" w:rsidR="003659F2" w:rsidRPr="00693116" w:rsidRDefault="003659F2" w:rsidP="00D355F5">
            <w:r w:rsidRPr="00693116">
              <w:sym w:font="Wingdings 2" w:char="F050"/>
            </w:r>
          </w:p>
        </w:tc>
        <w:tc>
          <w:tcPr>
            <w:tcW w:w="821" w:type="dxa"/>
          </w:tcPr>
          <w:p w14:paraId="730AEAC0" w14:textId="77777777" w:rsidR="003659F2" w:rsidRPr="00693116" w:rsidRDefault="003659F2" w:rsidP="00D355F5">
            <w:r w:rsidRPr="00693116">
              <w:sym w:font="Wingdings 2" w:char="F050"/>
            </w:r>
          </w:p>
        </w:tc>
        <w:tc>
          <w:tcPr>
            <w:tcW w:w="821" w:type="dxa"/>
          </w:tcPr>
          <w:p w14:paraId="04DCB779" w14:textId="77777777" w:rsidR="003659F2" w:rsidRDefault="003659F2" w:rsidP="00D355F5">
            <w:r w:rsidRPr="00693116">
              <w:sym w:font="Wingdings 2" w:char="F050"/>
            </w:r>
          </w:p>
        </w:tc>
        <w:tc>
          <w:tcPr>
            <w:tcW w:w="821" w:type="dxa"/>
          </w:tcPr>
          <w:p w14:paraId="227749D7" w14:textId="77777777" w:rsidR="003659F2" w:rsidRDefault="003659F2" w:rsidP="00D355F5">
            <w:r w:rsidRPr="00693116">
              <w:sym w:font="Wingdings 2" w:char="F050"/>
            </w:r>
          </w:p>
        </w:tc>
        <w:tc>
          <w:tcPr>
            <w:tcW w:w="821" w:type="dxa"/>
          </w:tcPr>
          <w:p w14:paraId="55588F60" w14:textId="77777777" w:rsidR="003659F2" w:rsidRDefault="003659F2" w:rsidP="00D355F5">
            <w:r>
              <w:t>8</w:t>
            </w:r>
          </w:p>
        </w:tc>
        <w:tc>
          <w:tcPr>
            <w:tcW w:w="1111" w:type="dxa"/>
          </w:tcPr>
          <w:p w14:paraId="418140A6" w14:textId="77777777" w:rsidR="003659F2" w:rsidRDefault="003659F2" w:rsidP="00D355F5">
            <w:r>
              <w:t>Strong</w:t>
            </w:r>
          </w:p>
        </w:tc>
      </w:tr>
      <w:tr w:rsidR="006071C8" w14:paraId="7F01C56C" w14:textId="77777777" w:rsidTr="00D355F5">
        <w:tc>
          <w:tcPr>
            <w:tcW w:w="1560" w:type="dxa"/>
          </w:tcPr>
          <w:p w14:paraId="01D5C390" w14:textId="0522961C" w:rsidR="006071C8" w:rsidRPr="002D1806" w:rsidRDefault="006071C8" w:rsidP="00D355F5">
            <w:r>
              <w:t>Taylor 2020</w:t>
            </w:r>
          </w:p>
        </w:tc>
        <w:tc>
          <w:tcPr>
            <w:tcW w:w="819" w:type="dxa"/>
          </w:tcPr>
          <w:p w14:paraId="00BC10A2" w14:textId="106A14B0" w:rsidR="006071C8" w:rsidRPr="00693116" w:rsidRDefault="006071C8" w:rsidP="00D355F5">
            <w:r w:rsidRPr="00693116">
              <w:sym w:font="Wingdings 2" w:char="F050"/>
            </w:r>
          </w:p>
        </w:tc>
        <w:tc>
          <w:tcPr>
            <w:tcW w:w="819" w:type="dxa"/>
          </w:tcPr>
          <w:p w14:paraId="49D6B580" w14:textId="50A85AB6" w:rsidR="006071C8" w:rsidRPr="00693116" w:rsidRDefault="006071C8" w:rsidP="00D355F5">
            <w:r w:rsidRPr="00693116">
              <w:sym w:font="Wingdings 2" w:char="F050"/>
            </w:r>
          </w:p>
        </w:tc>
        <w:tc>
          <w:tcPr>
            <w:tcW w:w="819" w:type="dxa"/>
          </w:tcPr>
          <w:p w14:paraId="4CFDC523" w14:textId="033D8999" w:rsidR="006071C8" w:rsidRDefault="006071C8" w:rsidP="00D355F5">
            <w:r w:rsidRPr="00693116">
              <w:sym w:font="Wingdings 2" w:char="F050"/>
            </w:r>
          </w:p>
        </w:tc>
        <w:tc>
          <w:tcPr>
            <w:tcW w:w="820" w:type="dxa"/>
          </w:tcPr>
          <w:p w14:paraId="3E80AE0D" w14:textId="6AD45678" w:rsidR="006071C8" w:rsidRPr="00693116" w:rsidRDefault="006071C8" w:rsidP="00D355F5">
            <w:r w:rsidRPr="00693116">
              <w:sym w:font="Wingdings 2" w:char="F050"/>
            </w:r>
          </w:p>
        </w:tc>
        <w:tc>
          <w:tcPr>
            <w:tcW w:w="821" w:type="dxa"/>
          </w:tcPr>
          <w:p w14:paraId="69A1F67F" w14:textId="6F063A05" w:rsidR="006071C8" w:rsidRPr="00693116" w:rsidRDefault="006071C8" w:rsidP="00D355F5">
            <w:r w:rsidRPr="00693116">
              <w:sym w:font="Wingdings 2" w:char="F050"/>
            </w:r>
          </w:p>
        </w:tc>
        <w:tc>
          <w:tcPr>
            <w:tcW w:w="821" w:type="dxa"/>
          </w:tcPr>
          <w:p w14:paraId="057A54CF" w14:textId="5CECCF78" w:rsidR="006071C8" w:rsidRDefault="006071C8" w:rsidP="00D355F5">
            <w:r w:rsidRPr="00693116">
              <w:sym w:font="Wingdings 2" w:char="F050"/>
            </w:r>
          </w:p>
        </w:tc>
        <w:tc>
          <w:tcPr>
            <w:tcW w:w="821" w:type="dxa"/>
          </w:tcPr>
          <w:p w14:paraId="4114478A" w14:textId="03E01FF7" w:rsidR="006071C8" w:rsidRPr="00693116" w:rsidRDefault="006071C8" w:rsidP="00D355F5">
            <w:r w:rsidRPr="00693116">
              <w:sym w:font="Wingdings 2" w:char="F050"/>
            </w:r>
          </w:p>
        </w:tc>
        <w:tc>
          <w:tcPr>
            <w:tcW w:w="821" w:type="dxa"/>
          </w:tcPr>
          <w:p w14:paraId="420957C4" w14:textId="4836F363" w:rsidR="006071C8" w:rsidRPr="00693116" w:rsidRDefault="006071C8" w:rsidP="00D355F5">
            <w:r w:rsidRPr="00693116">
              <w:sym w:font="Wingdings 2" w:char="F050"/>
            </w:r>
          </w:p>
        </w:tc>
        <w:tc>
          <w:tcPr>
            <w:tcW w:w="821" w:type="dxa"/>
          </w:tcPr>
          <w:p w14:paraId="7B78E3D9" w14:textId="7F2400B1" w:rsidR="006071C8" w:rsidRPr="00693116" w:rsidRDefault="006071C8" w:rsidP="00D355F5">
            <w:r>
              <w:t>X</w:t>
            </w:r>
          </w:p>
        </w:tc>
        <w:tc>
          <w:tcPr>
            <w:tcW w:w="821" w:type="dxa"/>
          </w:tcPr>
          <w:p w14:paraId="67CA0061" w14:textId="233B7D70" w:rsidR="006071C8" w:rsidRPr="00693116" w:rsidRDefault="006071C8" w:rsidP="00D355F5">
            <w:r w:rsidRPr="00693116">
              <w:sym w:font="Wingdings 2" w:char="F050"/>
            </w:r>
          </w:p>
        </w:tc>
        <w:tc>
          <w:tcPr>
            <w:tcW w:w="821" w:type="dxa"/>
          </w:tcPr>
          <w:p w14:paraId="4B7D6F84" w14:textId="3C480455" w:rsidR="006071C8" w:rsidRDefault="006071C8" w:rsidP="00D355F5">
            <w:r>
              <w:t>9</w:t>
            </w:r>
          </w:p>
        </w:tc>
        <w:tc>
          <w:tcPr>
            <w:tcW w:w="1111" w:type="dxa"/>
          </w:tcPr>
          <w:p w14:paraId="262BF279" w14:textId="0194C99B" w:rsidR="006071C8" w:rsidRDefault="006071C8" w:rsidP="00D355F5">
            <w:r>
              <w:t>Strong</w:t>
            </w:r>
          </w:p>
        </w:tc>
      </w:tr>
      <w:tr w:rsidR="003659F2" w14:paraId="4855D819" w14:textId="77777777" w:rsidTr="00D355F5">
        <w:tc>
          <w:tcPr>
            <w:tcW w:w="1560" w:type="dxa"/>
          </w:tcPr>
          <w:p w14:paraId="2B2F99D9" w14:textId="77777777" w:rsidR="003659F2" w:rsidRDefault="003659F2" w:rsidP="00D355F5">
            <w:r w:rsidRPr="00532937">
              <w:t>Tieu</w:t>
            </w:r>
            <w:r>
              <w:t>, 2017</w:t>
            </w:r>
          </w:p>
        </w:tc>
        <w:tc>
          <w:tcPr>
            <w:tcW w:w="819" w:type="dxa"/>
          </w:tcPr>
          <w:p w14:paraId="5C2DF000" w14:textId="77777777" w:rsidR="003659F2" w:rsidRDefault="003659F2" w:rsidP="00D355F5">
            <w:r w:rsidRPr="00693116">
              <w:sym w:font="Wingdings 2" w:char="F050"/>
            </w:r>
          </w:p>
        </w:tc>
        <w:tc>
          <w:tcPr>
            <w:tcW w:w="819" w:type="dxa"/>
          </w:tcPr>
          <w:p w14:paraId="695D057E" w14:textId="77777777" w:rsidR="003659F2" w:rsidRDefault="003659F2" w:rsidP="00D355F5">
            <w:r w:rsidRPr="00693116">
              <w:sym w:font="Wingdings 2" w:char="F050"/>
            </w:r>
          </w:p>
        </w:tc>
        <w:tc>
          <w:tcPr>
            <w:tcW w:w="819" w:type="dxa"/>
          </w:tcPr>
          <w:p w14:paraId="30A89648" w14:textId="77777777" w:rsidR="003659F2" w:rsidRDefault="003659F2" w:rsidP="00D355F5">
            <w:r w:rsidRPr="00693116">
              <w:sym w:font="Wingdings 2" w:char="F050"/>
            </w:r>
          </w:p>
        </w:tc>
        <w:tc>
          <w:tcPr>
            <w:tcW w:w="820" w:type="dxa"/>
          </w:tcPr>
          <w:p w14:paraId="4E9A0406" w14:textId="77777777" w:rsidR="003659F2" w:rsidRDefault="003659F2" w:rsidP="00D355F5">
            <w:r w:rsidRPr="00693116">
              <w:sym w:font="Wingdings 2" w:char="F050"/>
            </w:r>
          </w:p>
        </w:tc>
        <w:tc>
          <w:tcPr>
            <w:tcW w:w="821" w:type="dxa"/>
          </w:tcPr>
          <w:p w14:paraId="0599390B" w14:textId="77777777" w:rsidR="003659F2" w:rsidRDefault="003659F2" w:rsidP="00D355F5">
            <w:r w:rsidRPr="00693116">
              <w:sym w:font="Wingdings 2" w:char="F050"/>
            </w:r>
          </w:p>
        </w:tc>
        <w:tc>
          <w:tcPr>
            <w:tcW w:w="821" w:type="dxa"/>
          </w:tcPr>
          <w:p w14:paraId="622E0CD2" w14:textId="77777777" w:rsidR="003659F2" w:rsidRDefault="003659F2" w:rsidP="00D355F5">
            <w:r w:rsidRPr="00693116">
              <w:sym w:font="Wingdings 2" w:char="F050"/>
            </w:r>
          </w:p>
        </w:tc>
        <w:tc>
          <w:tcPr>
            <w:tcW w:w="821" w:type="dxa"/>
          </w:tcPr>
          <w:p w14:paraId="1BAECC7A" w14:textId="77777777" w:rsidR="003659F2" w:rsidRDefault="003659F2" w:rsidP="00D355F5">
            <w:r w:rsidRPr="00693116">
              <w:sym w:font="Wingdings 2" w:char="F050"/>
            </w:r>
          </w:p>
        </w:tc>
        <w:tc>
          <w:tcPr>
            <w:tcW w:w="821" w:type="dxa"/>
          </w:tcPr>
          <w:p w14:paraId="1BE72549" w14:textId="77777777" w:rsidR="003659F2" w:rsidRDefault="003659F2" w:rsidP="00D355F5">
            <w:r w:rsidRPr="00693116">
              <w:sym w:font="Wingdings 2" w:char="F050"/>
            </w:r>
          </w:p>
        </w:tc>
        <w:tc>
          <w:tcPr>
            <w:tcW w:w="821" w:type="dxa"/>
          </w:tcPr>
          <w:p w14:paraId="0D8E2782" w14:textId="77777777" w:rsidR="003659F2" w:rsidRDefault="003659F2" w:rsidP="00D355F5">
            <w:r>
              <w:t>N/A</w:t>
            </w:r>
          </w:p>
        </w:tc>
        <w:tc>
          <w:tcPr>
            <w:tcW w:w="821" w:type="dxa"/>
          </w:tcPr>
          <w:p w14:paraId="218E4C5E" w14:textId="77777777" w:rsidR="003659F2" w:rsidRDefault="003659F2" w:rsidP="00D355F5">
            <w:r>
              <w:sym w:font="Wingdings 2" w:char="F050"/>
            </w:r>
          </w:p>
        </w:tc>
        <w:tc>
          <w:tcPr>
            <w:tcW w:w="821" w:type="dxa"/>
          </w:tcPr>
          <w:p w14:paraId="6B147715" w14:textId="77777777" w:rsidR="003659F2" w:rsidRDefault="003659F2" w:rsidP="00D355F5">
            <w:r>
              <w:t>9</w:t>
            </w:r>
          </w:p>
        </w:tc>
        <w:tc>
          <w:tcPr>
            <w:tcW w:w="1111" w:type="dxa"/>
          </w:tcPr>
          <w:p w14:paraId="0B293EAB" w14:textId="77777777" w:rsidR="003659F2" w:rsidRDefault="003659F2" w:rsidP="00D355F5">
            <w:r>
              <w:t>Strong</w:t>
            </w:r>
          </w:p>
        </w:tc>
      </w:tr>
      <w:tr w:rsidR="003659F2" w14:paraId="1D2B1E13" w14:textId="77777777" w:rsidTr="00D355F5">
        <w:tc>
          <w:tcPr>
            <w:tcW w:w="1560" w:type="dxa"/>
          </w:tcPr>
          <w:p w14:paraId="205016D8" w14:textId="77777777" w:rsidR="003659F2" w:rsidRDefault="003659F2" w:rsidP="00D355F5">
            <w:proofErr w:type="spellStart"/>
            <w:r w:rsidRPr="00110B18">
              <w:t>Turawa</w:t>
            </w:r>
            <w:proofErr w:type="spellEnd"/>
            <w:r>
              <w:t>, 2020</w:t>
            </w:r>
          </w:p>
        </w:tc>
        <w:tc>
          <w:tcPr>
            <w:tcW w:w="819" w:type="dxa"/>
          </w:tcPr>
          <w:p w14:paraId="3B891531" w14:textId="77777777" w:rsidR="003659F2" w:rsidRDefault="003659F2" w:rsidP="00D355F5">
            <w:r w:rsidRPr="00693116">
              <w:sym w:font="Wingdings 2" w:char="F050"/>
            </w:r>
          </w:p>
        </w:tc>
        <w:tc>
          <w:tcPr>
            <w:tcW w:w="819" w:type="dxa"/>
          </w:tcPr>
          <w:p w14:paraId="14FEBF89" w14:textId="77777777" w:rsidR="003659F2" w:rsidRDefault="003659F2" w:rsidP="00D355F5">
            <w:r w:rsidRPr="00693116">
              <w:sym w:font="Wingdings 2" w:char="F050"/>
            </w:r>
          </w:p>
        </w:tc>
        <w:tc>
          <w:tcPr>
            <w:tcW w:w="819" w:type="dxa"/>
          </w:tcPr>
          <w:p w14:paraId="0C06B03B" w14:textId="77777777" w:rsidR="003659F2" w:rsidRDefault="003659F2" w:rsidP="00D355F5">
            <w:r w:rsidRPr="00693116">
              <w:sym w:font="Wingdings 2" w:char="F050"/>
            </w:r>
          </w:p>
        </w:tc>
        <w:tc>
          <w:tcPr>
            <w:tcW w:w="820" w:type="dxa"/>
          </w:tcPr>
          <w:p w14:paraId="77A38984" w14:textId="77777777" w:rsidR="003659F2" w:rsidRDefault="003659F2" w:rsidP="00D355F5">
            <w:r w:rsidRPr="00693116">
              <w:sym w:font="Wingdings 2" w:char="F050"/>
            </w:r>
          </w:p>
        </w:tc>
        <w:tc>
          <w:tcPr>
            <w:tcW w:w="821" w:type="dxa"/>
          </w:tcPr>
          <w:p w14:paraId="57DF9519" w14:textId="77777777" w:rsidR="003659F2" w:rsidRDefault="003659F2" w:rsidP="00D355F5">
            <w:r w:rsidRPr="00693116">
              <w:sym w:font="Wingdings 2" w:char="F050"/>
            </w:r>
          </w:p>
        </w:tc>
        <w:tc>
          <w:tcPr>
            <w:tcW w:w="821" w:type="dxa"/>
          </w:tcPr>
          <w:p w14:paraId="3767BB92" w14:textId="77777777" w:rsidR="003659F2" w:rsidRDefault="003659F2" w:rsidP="00D355F5">
            <w:r w:rsidRPr="00693116">
              <w:sym w:font="Wingdings 2" w:char="F050"/>
            </w:r>
          </w:p>
        </w:tc>
        <w:tc>
          <w:tcPr>
            <w:tcW w:w="821" w:type="dxa"/>
          </w:tcPr>
          <w:p w14:paraId="2193A190" w14:textId="77777777" w:rsidR="003659F2" w:rsidRDefault="003659F2" w:rsidP="00D355F5">
            <w:r w:rsidRPr="00693116">
              <w:sym w:font="Wingdings 2" w:char="F050"/>
            </w:r>
          </w:p>
        </w:tc>
        <w:tc>
          <w:tcPr>
            <w:tcW w:w="821" w:type="dxa"/>
          </w:tcPr>
          <w:p w14:paraId="37A9DCC4" w14:textId="77777777" w:rsidR="003659F2" w:rsidRDefault="003659F2" w:rsidP="00D355F5">
            <w:r w:rsidRPr="00693116">
              <w:sym w:font="Wingdings 2" w:char="F050"/>
            </w:r>
          </w:p>
        </w:tc>
        <w:tc>
          <w:tcPr>
            <w:tcW w:w="821" w:type="dxa"/>
          </w:tcPr>
          <w:p w14:paraId="0A8721AD" w14:textId="77777777" w:rsidR="003659F2" w:rsidRDefault="003659F2" w:rsidP="00D355F5">
            <w:r w:rsidRPr="00693116">
              <w:sym w:font="Wingdings 2" w:char="F050"/>
            </w:r>
          </w:p>
        </w:tc>
        <w:tc>
          <w:tcPr>
            <w:tcW w:w="821" w:type="dxa"/>
          </w:tcPr>
          <w:p w14:paraId="7D238E7C" w14:textId="77777777" w:rsidR="003659F2" w:rsidRDefault="003659F2" w:rsidP="00D355F5">
            <w:r w:rsidRPr="00693116">
              <w:sym w:font="Wingdings 2" w:char="F050"/>
            </w:r>
          </w:p>
        </w:tc>
        <w:tc>
          <w:tcPr>
            <w:tcW w:w="821" w:type="dxa"/>
          </w:tcPr>
          <w:p w14:paraId="581E246E" w14:textId="77777777" w:rsidR="003659F2" w:rsidRDefault="003659F2" w:rsidP="00D355F5">
            <w:r>
              <w:t>10</w:t>
            </w:r>
          </w:p>
        </w:tc>
        <w:tc>
          <w:tcPr>
            <w:tcW w:w="1111" w:type="dxa"/>
          </w:tcPr>
          <w:p w14:paraId="176873B1" w14:textId="77777777" w:rsidR="003659F2" w:rsidRDefault="003659F2" w:rsidP="00D355F5">
            <w:r>
              <w:t>Strong</w:t>
            </w:r>
          </w:p>
        </w:tc>
      </w:tr>
      <w:tr w:rsidR="003659F2" w14:paraId="17F84814" w14:textId="77777777" w:rsidTr="00D355F5">
        <w:tc>
          <w:tcPr>
            <w:tcW w:w="1560" w:type="dxa"/>
          </w:tcPr>
          <w:p w14:paraId="1A2D9167" w14:textId="77777777" w:rsidR="003659F2" w:rsidRPr="004853EA" w:rsidRDefault="003659F2" w:rsidP="00D355F5">
            <w:r w:rsidRPr="000676E2">
              <w:t xml:space="preserve">van der </w:t>
            </w:r>
            <w:proofErr w:type="spellStart"/>
            <w:r w:rsidRPr="000676E2">
              <w:t>Pligt</w:t>
            </w:r>
            <w:proofErr w:type="spellEnd"/>
            <w:r>
              <w:t>, 2013</w:t>
            </w:r>
          </w:p>
        </w:tc>
        <w:tc>
          <w:tcPr>
            <w:tcW w:w="819" w:type="dxa"/>
          </w:tcPr>
          <w:p w14:paraId="612FCF5E" w14:textId="77777777" w:rsidR="003659F2" w:rsidRPr="00693116" w:rsidRDefault="003659F2" w:rsidP="00D355F5">
            <w:r w:rsidRPr="00693116">
              <w:sym w:font="Wingdings 2" w:char="F050"/>
            </w:r>
          </w:p>
        </w:tc>
        <w:tc>
          <w:tcPr>
            <w:tcW w:w="819" w:type="dxa"/>
          </w:tcPr>
          <w:p w14:paraId="023336C6" w14:textId="77777777" w:rsidR="003659F2" w:rsidRPr="00693116" w:rsidRDefault="003659F2" w:rsidP="00D355F5">
            <w:r w:rsidRPr="00693116">
              <w:sym w:font="Wingdings 2" w:char="F050"/>
            </w:r>
          </w:p>
        </w:tc>
        <w:tc>
          <w:tcPr>
            <w:tcW w:w="819" w:type="dxa"/>
          </w:tcPr>
          <w:p w14:paraId="01C8F372" w14:textId="77777777" w:rsidR="003659F2" w:rsidRDefault="003659F2" w:rsidP="00D355F5">
            <w:r>
              <w:t>X</w:t>
            </w:r>
          </w:p>
        </w:tc>
        <w:tc>
          <w:tcPr>
            <w:tcW w:w="820" w:type="dxa"/>
          </w:tcPr>
          <w:p w14:paraId="153001A9" w14:textId="77777777" w:rsidR="003659F2" w:rsidRPr="00693116" w:rsidRDefault="003659F2" w:rsidP="00D355F5">
            <w:r w:rsidRPr="00693116">
              <w:sym w:font="Wingdings 2" w:char="F050"/>
            </w:r>
          </w:p>
        </w:tc>
        <w:tc>
          <w:tcPr>
            <w:tcW w:w="821" w:type="dxa"/>
          </w:tcPr>
          <w:p w14:paraId="6DBC5F11" w14:textId="77777777" w:rsidR="003659F2" w:rsidRPr="00693116" w:rsidRDefault="003659F2" w:rsidP="00D355F5">
            <w:r w:rsidRPr="00693116">
              <w:sym w:font="Wingdings 2" w:char="F050"/>
            </w:r>
          </w:p>
        </w:tc>
        <w:tc>
          <w:tcPr>
            <w:tcW w:w="821" w:type="dxa"/>
          </w:tcPr>
          <w:p w14:paraId="6E980DF8" w14:textId="77777777" w:rsidR="003659F2" w:rsidRPr="00693116" w:rsidRDefault="003659F2" w:rsidP="00D355F5">
            <w:r w:rsidRPr="00693116">
              <w:sym w:font="Wingdings 2" w:char="F050"/>
            </w:r>
          </w:p>
        </w:tc>
        <w:tc>
          <w:tcPr>
            <w:tcW w:w="821" w:type="dxa"/>
          </w:tcPr>
          <w:p w14:paraId="5A5CE864" w14:textId="77777777" w:rsidR="003659F2" w:rsidRPr="00693116" w:rsidRDefault="003659F2" w:rsidP="00D355F5">
            <w:r w:rsidRPr="00693116">
              <w:sym w:font="Wingdings 2" w:char="F050"/>
            </w:r>
          </w:p>
        </w:tc>
        <w:tc>
          <w:tcPr>
            <w:tcW w:w="821" w:type="dxa"/>
          </w:tcPr>
          <w:p w14:paraId="394C2390" w14:textId="77777777" w:rsidR="003659F2" w:rsidRPr="00693116" w:rsidRDefault="003659F2" w:rsidP="00D355F5">
            <w:r w:rsidRPr="00693116">
              <w:sym w:font="Wingdings 2" w:char="F050"/>
            </w:r>
          </w:p>
        </w:tc>
        <w:tc>
          <w:tcPr>
            <w:tcW w:w="821" w:type="dxa"/>
          </w:tcPr>
          <w:p w14:paraId="38FD1FFB" w14:textId="77777777" w:rsidR="003659F2" w:rsidRPr="00693116" w:rsidRDefault="003659F2" w:rsidP="00D355F5">
            <w:r>
              <w:t>X</w:t>
            </w:r>
          </w:p>
        </w:tc>
        <w:tc>
          <w:tcPr>
            <w:tcW w:w="821" w:type="dxa"/>
          </w:tcPr>
          <w:p w14:paraId="61C0C3C3" w14:textId="77777777" w:rsidR="003659F2" w:rsidRPr="00693116" w:rsidRDefault="003659F2" w:rsidP="00D355F5">
            <w:r w:rsidRPr="00693116">
              <w:sym w:font="Wingdings 2" w:char="F050"/>
            </w:r>
          </w:p>
        </w:tc>
        <w:tc>
          <w:tcPr>
            <w:tcW w:w="821" w:type="dxa"/>
          </w:tcPr>
          <w:p w14:paraId="3B22F90A" w14:textId="77777777" w:rsidR="003659F2" w:rsidRDefault="003659F2" w:rsidP="00D355F5">
            <w:r>
              <w:t>8</w:t>
            </w:r>
          </w:p>
        </w:tc>
        <w:tc>
          <w:tcPr>
            <w:tcW w:w="1111" w:type="dxa"/>
          </w:tcPr>
          <w:p w14:paraId="47B8CF5F" w14:textId="77777777" w:rsidR="003659F2" w:rsidRDefault="003659F2" w:rsidP="00D355F5">
            <w:r>
              <w:t>Strong</w:t>
            </w:r>
          </w:p>
        </w:tc>
      </w:tr>
      <w:tr w:rsidR="003659F2" w14:paraId="66F3E51A" w14:textId="77777777" w:rsidTr="00D355F5">
        <w:tc>
          <w:tcPr>
            <w:tcW w:w="1560" w:type="dxa"/>
          </w:tcPr>
          <w:p w14:paraId="2AF1F591" w14:textId="77777777" w:rsidR="003659F2" w:rsidRPr="00110B18" w:rsidRDefault="003659F2" w:rsidP="00D355F5">
            <w:proofErr w:type="spellStart"/>
            <w:r w:rsidRPr="004853EA">
              <w:t>Vincze</w:t>
            </w:r>
            <w:proofErr w:type="spellEnd"/>
            <w:r>
              <w:t>, 2019</w:t>
            </w:r>
          </w:p>
        </w:tc>
        <w:tc>
          <w:tcPr>
            <w:tcW w:w="819" w:type="dxa"/>
          </w:tcPr>
          <w:p w14:paraId="1F668E66" w14:textId="77777777" w:rsidR="003659F2" w:rsidRPr="00693116" w:rsidRDefault="003659F2" w:rsidP="00D355F5">
            <w:r w:rsidRPr="00693116">
              <w:sym w:font="Wingdings 2" w:char="F050"/>
            </w:r>
          </w:p>
        </w:tc>
        <w:tc>
          <w:tcPr>
            <w:tcW w:w="819" w:type="dxa"/>
          </w:tcPr>
          <w:p w14:paraId="3C71A6E9" w14:textId="77777777" w:rsidR="003659F2" w:rsidRPr="00693116" w:rsidRDefault="003659F2" w:rsidP="00D355F5">
            <w:r w:rsidRPr="00693116">
              <w:sym w:font="Wingdings 2" w:char="F050"/>
            </w:r>
          </w:p>
        </w:tc>
        <w:tc>
          <w:tcPr>
            <w:tcW w:w="819" w:type="dxa"/>
          </w:tcPr>
          <w:p w14:paraId="6F1D19E6" w14:textId="77777777" w:rsidR="003659F2" w:rsidRPr="00693116" w:rsidRDefault="003659F2" w:rsidP="00D355F5">
            <w:r>
              <w:t>X</w:t>
            </w:r>
          </w:p>
        </w:tc>
        <w:tc>
          <w:tcPr>
            <w:tcW w:w="820" w:type="dxa"/>
          </w:tcPr>
          <w:p w14:paraId="4A7783EA" w14:textId="77777777" w:rsidR="003659F2" w:rsidRPr="00693116" w:rsidRDefault="003659F2" w:rsidP="00D355F5">
            <w:r w:rsidRPr="00693116">
              <w:sym w:font="Wingdings 2" w:char="F050"/>
            </w:r>
          </w:p>
        </w:tc>
        <w:tc>
          <w:tcPr>
            <w:tcW w:w="821" w:type="dxa"/>
          </w:tcPr>
          <w:p w14:paraId="660C8F7B" w14:textId="77777777" w:rsidR="003659F2" w:rsidRPr="00693116" w:rsidRDefault="003659F2" w:rsidP="00D355F5">
            <w:r w:rsidRPr="00693116">
              <w:sym w:font="Wingdings 2" w:char="F050"/>
            </w:r>
          </w:p>
        </w:tc>
        <w:tc>
          <w:tcPr>
            <w:tcW w:w="821" w:type="dxa"/>
          </w:tcPr>
          <w:p w14:paraId="0AE95BF8" w14:textId="77777777" w:rsidR="003659F2" w:rsidRPr="00693116" w:rsidRDefault="003659F2" w:rsidP="00D355F5">
            <w:r w:rsidRPr="00693116">
              <w:sym w:font="Wingdings 2" w:char="F050"/>
            </w:r>
          </w:p>
        </w:tc>
        <w:tc>
          <w:tcPr>
            <w:tcW w:w="821" w:type="dxa"/>
          </w:tcPr>
          <w:p w14:paraId="3579FD5B" w14:textId="77777777" w:rsidR="003659F2" w:rsidRPr="00693116" w:rsidRDefault="003659F2" w:rsidP="00D355F5">
            <w:r w:rsidRPr="00693116">
              <w:sym w:font="Wingdings 2" w:char="F050"/>
            </w:r>
          </w:p>
        </w:tc>
        <w:tc>
          <w:tcPr>
            <w:tcW w:w="821" w:type="dxa"/>
          </w:tcPr>
          <w:p w14:paraId="23F951BE" w14:textId="77777777" w:rsidR="003659F2" w:rsidRPr="00693116" w:rsidRDefault="003659F2" w:rsidP="00D355F5">
            <w:r w:rsidRPr="00693116">
              <w:sym w:font="Wingdings 2" w:char="F050"/>
            </w:r>
          </w:p>
        </w:tc>
        <w:tc>
          <w:tcPr>
            <w:tcW w:w="821" w:type="dxa"/>
          </w:tcPr>
          <w:p w14:paraId="2EC1BD04" w14:textId="77777777" w:rsidR="003659F2" w:rsidRPr="00693116" w:rsidRDefault="003659F2" w:rsidP="00D355F5">
            <w:r w:rsidRPr="00693116">
              <w:sym w:font="Wingdings 2" w:char="F050"/>
            </w:r>
          </w:p>
        </w:tc>
        <w:tc>
          <w:tcPr>
            <w:tcW w:w="821" w:type="dxa"/>
          </w:tcPr>
          <w:p w14:paraId="597D17DF" w14:textId="77777777" w:rsidR="003659F2" w:rsidRPr="00693116" w:rsidRDefault="003659F2" w:rsidP="00D355F5">
            <w:r w:rsidRPr="00693116">
              <w:sym w:font="Wingdings 2" w:char="F050"/>
            </w:r>
          </w:p>
        </w:tc>
        <w:tc>
          <w:tcPr>
            <w:tcW w:w="821" w:type="dxa"/>
          </w:tcPr>
          <w:p w14:paraId="2F09A28D" w14:textId="77777777" w:rsidR="003659F2" w:rsidRDefault="003659F2" w:rsidP="00D355F5">
            <w:r>
              <w:t>9</w:t>
            </w:r>
          </w:p>
        </w:tc>
        <w:tc>
          <w:tcPr>
            <w:tcW w:w="1111" w:type="dxa"/>
          </w:tcPr>
          <w:p w14:paraId="1FADBB37" w14:textId="77777777" w:rsidR="003659F2" w:rsidRDefault="003659F2" w:rsidP="00D355F5">
            <w:r>
              <w:t>Strong</w:t>
            </w:r>
          </w:p>
        </w:tc>
      </w:tr>
    </w:tbl>
    <w:p w14:paraId="792B9382" w14:textId="100EA9D5" w:rsidR="00C62B14" w:rsidRPr="001C1097" w:rsidRDefault="00C62B14" w:rsidP="001C1097">
      <w:pPr>
        <w:sectPr w:rsidR="00C62B14" w:rsidRPr="001C1097" w:rsidSect="00C62B14">
          <w:pgSz w:w="16838" w:h="11906" w:orient="landscape"/>
          <w:pgMar w:top="1440" w:right="851" w:bottom="1440" w:left="1440" w:header="708" w:footer="708" w:gutter="0"/>
          <w:lnNumType w:countBy="1" w:restart="continuous"/>
          <w:cols w:space="708"/>
          <w:docGrid w:linePitch="360"/>
        </w:sectPr>
      </w:pPr>
    </w:p>
    <w:p w14:paraId="7E5C2DD2" w14:textId="3FDDE1B4" w:rsidR="00CE5579" w:rsidRPr="00CE5579" w:rsidRDefault="00CE5579" w:rsidP="00CE5579">
      <w:pPr>
        <w:rPr>
          <w:b/>
          <w:bCs/>
        </w:rPr>
      </w:pPr>
      <w:r w:rsidRPr="00CE5579">
        <w:rPr>
          <w:b/>
          <w:bCs/>
        </w:rPr>
        <w:lastRenderedPageBreak/>
        <w:t xml:space="preserve">Table </w:t>
      </w:r>
      <w:r w:rsidR="00EC3990">
        <w:rPr>
          <w:b/>
          <w:bCs/>
        </w:rPr>
        <w:t>4</w:t>
      </w:r>
      <w:r w:rsidRPr="00CE5579">
        <w:rPr>
          <w:b/>
          <w:bCs/>
        </w:rPr>
        <w:t xml:space="preserve"> Description table of included </w:t>
      </w:r>
      <w:proofErr w:type="spellStart"/>
      <w:r w:rsidRPr="00CE5579">
        <w:rPr>
          <w:b/>
          <w:bCs/>
        </w:rPr>
        <w:t>interconception</w:t>
      </w:r>
      <w:proofErr w:type="spellEnd"/>
      <w:r w:rsidRPr="00CE5579">
        <w:rPr>
          <w:b/>
          <w:bCs/>
        </w:rPr>
        <w:t xml:space="preserve"> and postpartum reviews</w:t>
      </w:r>
    </w:p>
    <w:tbl>
      <w:tblPr>
        <w:tblStyle w:val="TableGrid"/>
        <w:tblW w:w="16019" w:type="dxa"/>
        <w:tblInd w:w="-998" w:type="dxa"/>
        <w:tblLayout w:type="fixed"/>
        <w:tblLook w:val="04A0" w:firstRow="1" w:lastRow="0" w:firstColumn="1" w:lastColumn="0" w:noHBand="0" w:noVBand="1"/>
      </w:tblPr>
      <w:tblGrid>
        <w:gridCol w:w="440"/>
        <w:gridCol w:w="1802"/>
        <w:gridCol w:w="2069"/>
        <w:gridCol w:w="2069"/>
        <w:gridCol w:w="1559"/>
        <w:gridCol w:w="3827"/>
        <w:gridCol w:w="3544"/>
        <w:gridCol w:w="709"/>
      </w:tblGrid>
      <w:tr w:rsidR="00A510E3" w14:paraId="17B422EF" w14:textId="37F90F00" w:rsidTr="004C7C7A">
        <w:trPr>
          <w:trHeight w:val="110"/>
          <w:tblHeader/>
        </w:trPr>
        <w:tc>
          <w:tcPr>
            <w:tcW w:w="440" w:type="dxa"/>
          </w:tcPr>
          <w:p w14:paraId="3156CD12" w14:textId="77777777" w:rsidR="00A510E3" w:rsidRPr="00BB41E0" w:rsidRDefault="00A510E3" w:rsidP="00563733">
            <w:pPr>
              <w:rPr>
                <w:b/>
                <w:bCs/>
              </w:rPr>
            </w:pPr>
            <w:r>
              <w:rPr>
                <w:b/>
                <w:bCs/>
              </w:rPr>
              <w:t>#</w:t>
            </w:r>
          </w:p>
        </w:tc>
        <w:tc>
          <w:tcPr>
            <w:tcW w:w="1802" w:type="dxa"/>
          </w:tcPr>
          <w:p w14:paraId="6A060813" w14:textId="4225C604" w:rsidR="00A510E3" w:rsidRPr="00BB41E0" w:rsidRDefault="00A510E3" w:rsidP="00563733">
            <w:pPr>
              <w:rPr>
                <w:b/>
                <w:bCs/>
              </w:rPr>
            </w:pPr>
            <w:r w:rsidRPr="00BB41E0">
              <w:rPr>
                <w:b/>
                <w:bCs/>
              </w:rPr>
              <w:t>Author, Year,</w:t>
            </w:r>
            <w:r>
              <w:rPr>
                <w:b/>
                <w:bCs/>
              </w:rPr>
              <w:t xml:space="preserve"> </w:t>
            </w:r>
            <w:r w:rsidRPr="00BB41E0">
              <w:rPr>
                <w:b/>
                <w:bCs/>
              </w:rPr>
              <w:t>Country</w:t>
            </w:r>
          </w:p>
        </w:tc>
        <w:tc>
          <w:tcPr>
            <w:tcW w:w="2069" w:type="dxa"/>
          </w:tcPr>
          <w:p w14:paraId="0470A742" w14:textId="77777777" w:rsidR="00A510E3" w:rsidRPr="00BB41E0" w:rsidRDefault="00A510E3" w:rsidP="00563733">
            <w:pPr>
              <w:rPr>
                <w:b/>
                <w:bCs/>
              </w:rPr>
            </w:pPr>
            <w:r w:rsidRPr="00BB41E0">
              <w:rPr>
                <w:b/>
                <w:bCs/>
              </w:rPr>
              <w:t>Aims</w:t>
            </w:r>
          </w:p>
        </w:tc>
        <w:tc>
          <w:tcPr>
            <w:tcW w:w="2069" w:type="dxa"/>
          </w:tcPr>
          <w:p w14:paraId="70CD4718" w14:textId="77777777" w:rsidR="00A510E3" w:rsidRPr="00BB41E0" w:rsidRDefault="00A510E3" w:rsidP="00563733">
            <w:pPr>
              <w:rPr>
                <w:b/>
                <w:bCs/>
              </w:rPr>
            </w:pPr>
            <w:r w:rsidRPr="00BB41E0">
              <w:rPr>
                <w:b/>
                <w:bCs/>
              </w:rPr>
              <w:t>Participants</w:t>
            </w:r>
          </w:p>
        </w:tc>
        <w:tc>
          <w:tcPr>
            <w:tcW w:w="1559" w:type="dxa"/>
          </w:tcPr>
          <w:p w14:paraId="0E2D65CC" w14:textId="77777777" w:rsidR="00A510E3" w:rsidRPr="00BB41E0" w:rsidRDefault="00A510E3" w:rsidP="00563733">
            <w:pPr>
              <w:rPr>
                <w:b/>
                <w:bCs/>
              </w:rPr>
            </w:pPr>
            <w:r w:rsidRPr="00BB41E0">
              <w:rPr>
                <w:b/>
                <w:bCs/>
              </w:rPr>
              <w:t>Method</w:t>
            </w:r>
          </w:p>
        </w:tc>
        <w:tc>
          <w:tcPr>
            <w:tcW w:w="3827" w:type="dxa"/>
          </w:tcPr>
          <w:p w14:paraId="5118646E" w14:textId="77777777" w:rsidR="00A510E3" w:rsidRPr="00BB41E0" w:rsidRDefault="00A510E3" w:rsidP="00563733">
            <w:pPr>
              <w:rPr>
                <w:b/>
                <w:bCs/>
              </w:rPr>
            </w:pPr>
            <w:r w:rsidRPr="00BB41E0">
              <w:rPr>
                <w:b/>
                <w:bCs/>
              </w:rPr>
              <w:t>Intervention</w:t>
            </w:r>
          </w:p>
        </w:tc>
        <w:tc>
          <w:tcPr>
            <w:tcW w:w="3544" w:type="dxa"/>
          </w:tcPr>
          <w:p w14:paraId="2FD19E56" w14:textId="5D577AB1" w:rsidR="00A510E3" w:rsidRPr="00BB41E0" w:rsidRDefault="00A510E3" w:rsidP="00563733">
            <w:pPr>
              <w:rPr>
                <w:b/>
                <w:bCs/>
              </w:rPr>
            </w:pPr>
            <w:r>
              <w:rPr>
                <w:b/>
                <w:bCs/>
              </w:rPr>
              <w:t>Key findings</w:t>
            </w:r>
          </w:p>
        </w:tc>
        <w:tc>
          <w:tcPr>
            <w:tcW w:w="709" w:type="dxa"/>
          </w:tcPr>
          <w:p w14:paraId="68C15155" w14:textId="69A0EFF5" w:rsidR="00A510E3" w:rsidRDefault="00A510E3" w:rsidP="00563733">
            <w:pPr>
              <w:rPr>
                <w:b/>
                <w:bCs/>
              </w:rPr>
            </w:pPr>
            <w:proofErr w:type="spellStart"/>
            <w:r>
              <w:rPr>
                <w:b/>
                <w:bCs/>
              </w:rPr>
              <w:t>RoB</w:t>
            </w:r>
            <w:proofErr w:type="spellEnd"/>
          </w:p>
        </w:tc>
      </w:tr>
      <w:tr w:rsidR="00A510E3" w14:paraId="15A8932B" w14:textId="27B373C8" w:rsidTr="00A510E3">
        <w:trPr>
          <w:trHeight w:val="110"/>
        </w:trPr>
        <w:tc>
          <w:tcPr>
            <w:tcW w:w="15310" w:type="dxa"/>
            <w:gridSpan w:val="7"/>
            <w:shd w:val="clear" w:color="auto" w:fill="AEAAAA" w:themeFill="background2" w:themeFillShade="BF"/>
          </w:tcPr>
          <w:p w14:paraId="79037B92" w14:textId="5ABDA578" w:rsidR="00A510E3" w:rsidRPr="00BB41E0" w:rsidRDefault="00A510E3" w:rsidP="0081394B">
            <w:pPr>
              <w:jc w:val="center"/>
              <w:rPr>
                <w:b/>
                <w:bCs/>
              </w:rPr>
            </w:pPr>
            <w:proofErr w:type="spellStart"/>
            <w:r w:rsidRPr="0081394B">
              <w:rPr>
                <w:b/>
                <w:bCs/>
              </w:rPr>
              <w:t>Interconception</w:t>
            </w:r>
            <w:proofErr w:type="spellEnd"/>
            <w:r w:rsidRPr="0081394B">
              <w:rPr>
                <w:b/>
                <w:bCs/>
              </w:rPr>
              <w:t xml:space="preserve"> (n=</w:t>
            </w:r>
            <w:r>
              <w:rPr>
                <w:b/>
                <w:bCs/>
              </w:rPr>
              <w:t>7</w:t>
            </w:r>
            <w:r w:rsidRPr="0081394B">
              <w:rPr>
                <w:b/>
                <w:bCs/>
              </w:rPr>
              <w:t>)</w:t>
            </w:r>
          </w:p>
        </w:tc>
        <w:tc>
          <w:tcPr>
            <w:tcW w:w="709" w:type="dxa"/>
            <w:shd w:val="clear" w:color="auto" w:fill="AEAAAA" w:themeFill="background2" w:themeFillShade="BF"/>
          </w:tcPr>
          <w:p w14:paraId="2A6D7D66" w14:textId="77777777" w:rsidR="00A510E3" w:rsidRPr="0081394B" w:rsidRDefault="00A510E3" w:rsidP="0081394B">
            <w:pPr>
              <w:jc w:val="center"/>
              <w:rPr>
                <w:b/>
                <w:bCs/>
              </w:rPr>
            </w:pPr>
          </w:p>
        </w:tc>
      </w:tr>
      <w:tr w:rsidR="00A510E3" w14:paraId="065EB420" w14:textId="6D1FF70A" w:rsidTr="00A510E3">
        <w:trPr>
          <w:trHeight w:val="251"/>
        </w:trPr>
        <w:tc>
          <w:tcPr>
            <w:tcW w:w="440" w:type="dxa"/>
          </w:tcPr>
          <w:p w14:paraId="5E83A4F6" w14:textId="6A73A03D" w:rsidR="00A510E3" w:rsidRDefault="00A510E3" w:rsidP="00563733">
            <w:r>
              <w:t>1</w:t>
            </w:r>
          </w:p>
        </w:tc>
        <w:tc>
          <w:tcPr>
            <w:tcW w:w="1802" w:type="dxa"/>
          </w:tcPr>
          <w:p w14:paraId="7B5C60B5" w14:textId="471E598A" w:rsidR="00A510E3" w:rsidRDefault="00C124F5" w:rsidP="00563733">
            <w:proofErr w:type="spellStart"/>
            <w:r w:rsidRPr="00C124F5">
              <w:t>Sijpkens</w:t>
            </w:r>
            <w:proofErr w:type="spellEnd"/>
            <w:r>
              <w:t xml:space="preserve"> et al 2019</w:t>
            </w:r>
            <w:r w:rsidR="00A510E3">
              <w:t xml:space="preserve">, Netherlands </w:t>
            </w:r>
          </w:p>
        </w:tc>
        <w:tc>
          <w:tcPr>
            <w:tcW w:w="2069" w:type="dxa"/>
          </w:tcPr>
          <w:p w14:paraId="21F6FCD0" w14:textId="29DCAC66" w:rsidR="00A510E3" w:rsidRPr="00447CC5" w:rsidRDefault="00052967" w:rsidP="00563733">
            <w:r>
              <w:t>T</w:t>
            </w:r>
            <w:r w:rsidRPr="00052967">
              <w:t xml:space="preserve">o integrate </w:t>
            </w:r>
            <w:bookmarkStart w:id="5" w:name="_Hlk101380974"/>
            <w:r w:rsidR="009301F8" w:rsidRPr="009301F8">
              <w:t xml:space="preserve">Preventive Child Health Care (PCHC) </w:t>
            </w:r>
            <w:bookmarkEnd w:id="5"/>
            <w:r w:rsidR="009301F8" w:rsidRPr="009301F8">
              <w:t xml:space="preserve">services </w:t>
            </w:r>
            <w:r w:rsidRPr="00052967">
              <w:t>and perform an implementation evaluation</w:t>
            </w:r>
          </w:p>
        </w:tc>
        <w:tc>
          <w:tcPr>
            <w:tcW w:w="2069" w:type="dxa"/>
          </w:tcPr>
          <w:p w14:paraId="1B4D712F" w14:textId="0C37618E" w:rsidR="00A510E3" w:rsidRPr="00447CC5" w:rsidRDefault="009051AA" w:rsidP="00563733">
            <w:r>
              <w:t>Physicians and nurses (n=112)</w:t>
            </w:r>
            <w:r w:rsidR="00FE3252">
              <w:t xml:space="preserve"> to new parents.</w:t>
            </w:r>
          </w:p>
        </w:tc>
        <w:tc>
          <w:tcPr>
            <w:tcW w:w="1559" w:type="dxa"/>
          </w:tcPr>
          <w:p w14:paraId="04FBE5B4" w14:textId="664CA001" w:rsidR="00A510E3" w:rsidRDefault="00A510E3" w:rsidP="00563733">
            <w:r>
              <w:t>Pilot study</w:t>
            </w:r>
          </w:p>
        </w:tc>
        <w:tc>
          <w:tcPr>
            <w:tcW w:w="3827" w:type="dxa"/>
          </w:tcPr>
          <w:p w14:paraId="56FE249B" w14:textId="77777777" w:rsidR="00A510E3" w:rsidRDefault="00A510E3" w:rsidP="00F01269">
            <w:r w:rsidRPr="00AE7E25">
              <w:t>Preventive Child Health Care (PCHC)</w:t>
            </w:r>
            <w:r>
              <w:t xml:space="preserve"> trained physicians and nurses (n=112) in seven Dutch </w:t>
            </w:r>
            <w:r w:rsidRPr="00AE7E25">
              <w:t>municipalities</w:t>
            </w:r>
            <w:r>
              <w:t xml:space="preserve"> discussed </w:t>
            </w:r>
            <w:proofErr w:type="spellStart"/>
            <w:r>
              <w:t>interconception</w:t>
            </w:r>
            <w:proofErr w:type="spellEnd"/>
            <w:r>
              <w:t xml:space="preserve"> care with new parents during their routine </w:t>
            </w:r>
            <w:proofErr w:type="gramStart"/>
            <w:r>
              <w:t>6 month</w:t>
            </w:r>
            <w:proofErr w:type="gramEnd"/>
            <w:r>
              <w:t xml:space="preserve"> infant visit. </w:t>
            </w:r>
          </w:p>
          <w:p w14:paraId="4EA7E4C2" w14:textId="77777777" w:rsidR="00A510E3" w:rsidRPr="00447CC5" w:rsidRDefault="00A510E3" w:rsidP="00563733"/>
        </w:tc>
        <w:tc>
          <w:tcPr>
            <w:tcW w:w="3544" w:type="dxa"/>
          </w:tcPr>
          <w:p w14:paraId="19FFD36D" w14:textId="605BDF49" w:rsidR="00A510E3" w:rsidRPr="00447CC5" w:rsidRDefault="00A510E3" w:rsidP="00563733">
            <w:r>
              <w:t xml:space="preserve">Sixty percent of the </w:t>
            </w:r>
            <w:r w:rsidRPr="00AE7E25">
              <w:t>PCHC</w:t>
            </w:r>
            <w:r>
              <w:t xml:space="preserve"> professionals </w:t>
            </w:r>
            <w:r w:rsidRPr="00AE7E25">
              <w:t>promot</w:t>
            </w:r>
            <w:r>
              <w:t>ed</w:t>
            </w:r>
            <w:r w:rsidRPr="00AE7E25">
              <w:t xml:space="preserve"> </w:t>
            </w:r>
            <w:proofErr w:type="spellStart"/>
            <w:r w:rsidRPr="00AE7E25">
              <w:t>intercon</w:t>
            </w:r>
            <w:r>
              <w:t>ception</w:t>
            </w:r>
            <w:proofErr w:type="spellEnd"/>
            <w:r w:rsidRPr="00AE7E25">
              <w:t xml:space="preserve"> care</w:t>
            </w:r>
            <w:r>
              <w:t xml:space="preserve">, the possibility of </w:t>
            </w:r>
            <w:proofErr w:type="spellStart"/>
            <w:r>
              <w:t>interconception</w:t>
            </w:r>
            <w:proofErr w:type="spellEnd"/>
            <w:r>
              <w:t xml:space="preserve"> care was discussed in 29% </w:t>
            </w:r>
            <w:r w:rsidRPr="00AE7E25">
              <w:t>(n = 1,849) of all visits</w:t>
            </w:r>
            <w:r>
              <w:t xml:space="preserve">, almost half </w:t>
            </w:r>
            <w:r w:rsidRPr="00AE7E25">
              <w:t>PCHC professionals</w:t>
            </w:r>
            <w:r>
              <w:t xml:space="preserve"> found discussions on </w:t>
            </w:r>
            <w:proofErr w:type="spellStart"/>
            <w:r>
              <w:t>interconception</w:t>
            </w:r>
            <w:proofErr w:type="spellEnd"/>
            <w:r>
              <w:t xml:space="preserve"> care during visits acceptable and appropriate, yet only 13% of professionals felt that the topic of </w:t>
            </w:r>
            <w:proofErr w:type="spellStart"/>
            <w:r>
              <w:t>interconception</w:t>
            </w:r>
            <w:proofErr w:type="spellEnd"/>
            <w:r>
              <w:t xml:space="preserve"> care could be incorporated into routine practice.</w:t>
            </w:r>
          </w:p>
        </w:tc>
        <w:tc>
          <w:tcPr>
            <w:tcW w:w="709" w:type="dxa"/>
          </w:tcPr>
          <w:p w14:paraId="7E553D01" w14:textId="309D819B" w:rsidR="00A510E3" w:rsidRDefault="001F4527" w:rsidP="00563733">
            <w:r>
              <w:t>-2</w:t>
            </w:r>
          </w:p>
        </w:tc>
      </w:tr>
      <w:tr w:rsidR="00A510E3" w14:paraId="43C15200" w14:textId="49D88788" w:rsidTr="00A510E3">
        <w:trPr>
          <w:trHeight w:val="251"/>
        </w:trPr>
        <w:tc>
          <w:tcPr>
            <w:tcW w:w="440" w:type="dxa"/>
          </w:tcPr>
          <w:p w14:paraId="7A30D396" w14:textId="70D746FB" w:rsidR="00A510E3" w:rsidRDefault="00A510E3" w:rsidP="00563733">
            <w:r>
              <w:t>2</w:t>
            </w:r>
          </w:p>
        </w:tc>
        <w:tc>
          <w:tcPr>
            <w:tcW w:w="1802" w:type="dxa"/>
          </w:tcPr>
          <w:p w14:paraId="3E3228E3" w14:textId="072A6FC3" w:rsidR="00A510E3" w:rsidRDefault="00857DD0" w:rsidP="00563733">
            <w:r w:rsidRPr="00603346">
              <w:rPr>
                <w:noProof/>
              </w:rPr>
              <w:t>Ravindran</w:t>
            </w:r>
            <w:r w:rsidR="00262B5A">
              <w:rPr>
                <w:noProof/>
              </w:rPr>
              <w:t xml:space="preserve"> et al 2020</w:t>
            </w:r>
            <w:r w:rsidR="00A510E3">
              <w:t>, Canada</w:t>
            </w:r>
          </w:p>
        </w:tc>
        <w:tc>
          <w:tcPr>
            <w:tcW w:w="2069" w:type="dxa"/>
          </w:tcPr>
          <w:p w14:paraId="25576EFF" w14:textId="7B65B79E" w:rsidR="00A510E3" w:rsidRPr="00447CC5" w:rsidRDefault="00540BAF" w:rsidP="00563733">
            <w:r>
              <w:t>T</w:t>
            </w:r>
            <w:r w:rsidRPr="00540BAF">
              <w:t xml:space="preserve">o examine the feasibility and acceptability of an </w:t>
            </w:r>
            <w:proofErr w:type="spellStart"/>
            <w:r w:rsidRPr="00540BAF">
              <w:t>interconception</w:t>
            </w:r>
            <w:proofErr w:type="spellEnd"/>
            <w:r w:rsidRPr="00540BAF">
              <w:t xml:space="preserve"> intervention delivered by public health nurses.</w:t>
            </w:r>
          </w:p>
        </w:tc>
        <w:tc>
          <w:tcPr>
            <w:tcW w:w="2069" w:type="dxa"/>
          </w:tcPr>
          <w:p w14:paraId="264A0102" w14:textId="2FA45A56" w:rsidR="00A510E3" w:rsidRPr="00447CC5" w:rsidRDefault="00FE3252" w:rsidP="00563733">
            <w:r>
              <w:t>Public health nurses in rural and urban Canada</w:t>
            </w:r>
            <w:r w:rsidR="00271035">
              <w:t xml:space="preserve"> to women </w:t>
            </w:r>
            <w:r w:rsidR="00271035" w:rsidRPr="00271035">
              <w:t>between 2 and 12 months postpartum after a first birth</w:t>
            </w:r>
            <w:r w:rsidR="00271035">
              <w:t xml:space="preserve">. </w:t>
            </w:r>
          </w:p>
        </w:tc>
        <w:tc>
          <w:tcPr>
            <w:tcW w:w="1559" w:type="dxa"/>
          </w:tcPr>
          <w:p w14:paraId="00157170" w14:textId="618C7230" w:rsidR="00271035" w:rsidRPr="00271035" w:rsidRDefault="00271035" w:rsidP="00271035">
            <w:r>
              <w:t>Pilot study</w:t>
            </w:r>
          </w:p>
        </w:tc>
        <w:tc>
          <w:tcPr>
            <w:tcW w:w="3827" w:type="dxa"/>
          </w:tcPr>
          <w:p w14:paraId="51AD82A5" w14:textId="72BE4A3E" w:rsidR="00A510E3" w:rsidRPr="00447CC5" w:rsidRDefault="00A510E3" w:rsidP="00563733">
            <w:r>
              <w:t xml:space="preserve">A pilot randomised control trial was conducted in three urban and rural sites in Ontario, Canada, delivered by public health nurses. Women (n=16) in the intervention arm received preconception risk assessment, tailored </w:t>
            </w:r>
            <w:proofErr w:type="gramStart"/>
            <w:r>
              <w:t>education</w:t>
            </w:r>
            <w:proofErr w:type="gramEnd"/>
            <w:r>
              <w:t xml:space="preserve"> and clinical follow-up referrals, whereas the control received standard care. Participants completed a survey with open-ended questions to assess acceptability.</w:t>
            </w:r>
          </w:p>
        </w:tc>
        <w:tc>
          <w:tcPr>
            <w:tcW w:w="3544" w:type="dxa"/>
          </w:tcPr>
          <w:p w14:paraId="0879CD30" w14:textId="229B053F" w:rsidR="00A510E3" w:rsidRPr="00447CC5" w:rsidRDefault="00A510E3" w:rsidP="00563733">
            <w:r>
              <w:t xml:space="preserve">Most participants were satisfied with the intervention, </w:t>
            </w:r>
            <w:r w:rsidRPr="00876E07">
              <w:t>including the number and length of sessions and content of recommendations</w:t>
            </w:r>
            <w:r>
              <w:t>.</w:t>
            </w:r>
          </w:p>
        </w:tc>
        <w:tc>
          <w:tcPr>
            <w:tcW w:w="709" w:type="dxa"/>
          </w:tcPr>
          <w:p w14:paraId="12D44101" w14:textId="69DC7E20" w:rsidR="00A510E3" w:rsidRDefault="00E67308" w:rsidP="00563733">
            <w:r>
              <w:t>5</w:t>
            </w:r>
          </w:p>
        </w:tc>
      </w:tr>
      <w:tr w:rsidR="00A510E3" w14:paraId="68066DAA" w14:textId="7E42E4B5" w:rsidTr="00A510E3">
        <w:trPr>
          <w:trHeight w:val="251"/>
        </w:trPr>
        <w:tc>
          <w:tcPr>
            <w:tcW w:w="440" w:type="dxa"/>
          </w:tcPr>
          <w:p w14:paraId="697ADACD" w14:textId="0DCB10EF" w:rsidR="00A510E3" w:rsidRDefault="00A510E3" w:rsidP="00563733">
            <w:r>
              <w:t>3</w:t>
            </w:r>
          </w:p>
        </w:tc>
        <w:tc>
          <w:tcPr>
            <w:tcW w:w="1802" w:type="dxa"/>
          </w:tcPr>
          <w:p w14:paraId="2928E030" w14:textId="020E4B4F" w:rsidR="00A510E3" w:rsidRDefault="00925295" w:rsidP="00563733">
            <w:r w:rsidRPr="00925295">
              <w:t>Srinivasan</w:t>
            </w:r>
            <w:r>
              <w:t xml:space="preserve"> et al 2018</w:t>
            </w:r>
            <w:r w:rsidR="00A510E3">
              <w:t>,</w:t>
            </w:r>
            <w:r>
              <w:t xml:space="preserve"> </w:t>
            </w:r>
            <w:r w:rsidR="004C4D61">
              <w:t>DeMarco et al 2020,</w:t>
            </w:r>
            <w:r w:rsidR="00A510E3">
              <w:t xml:space="preserve"> US</w:t>
            </w:r>
            <w:r w:rsidR="00B41808">
              <w:t>A</w:t>
            </w:r>
          </w:p>
        </w:tc>
        <w:tc>
          <w:tcPr>
            <w:tcW w:w="2069" w:type="dxa"/>
          </w:tcPr>
          <w:p w14:paraId="202D52A1" w14:textId="64F23782" w:rsidR="00A510E3" w:rsidRPr="00447CC5" w:rsidRDefault="00AA356D" w:rsidP="00563733">
            <w:r>
              <w:t>T</w:t>
            </w:r>
            <w:r w:rsidRPr="00AA356D">
              <w:t>o address specific maternal risk factors for poor subsequent birth outcomes</w:t>
            </w:r>
          </w:p>
        </w:tc>
        <w:tc>
          <w:tcPr>
            <w:tcW w:w="2069" w:type="dxa"/>
          </w:tcPr>
          <w:p w14:paraId="05C79F04" w14:textId="27E51B0B" w:rsidR="00A510E3" w:rsidRPr="00447CC5" w:rsidRDefault="009B1325" w:rsidP="00563733">
            <w:r>
              <w:t>M</w:t>
            </w:r>
            <w:r w:rsidR="00AA356D">
              <w:t>others with children aged 0-24 months in the US.</w:t>
            </w:r>
          </w:p>
        </w:tc>
        <w:tc>
          <w:tcPr>
            <w:tcW w:w="1559" w:type="dxa"/>
          </w:tcPr>
          <w:p w14:paraId="562C1C97" w14:textId="00A4FEC0" w:rsidR="00A510E3" w:rsidRDefault="009B1325" w:rsidP="00563733">
            <w:r>
              <w:t>Intervention</w:t>
            </w:r>
            <w:r w:rsidR="00AA356D">
              <w:t xml:space="preserve"> study</w:t>
            </w:r>
          </w:p>
        </w:tc>
        <w:tc>
          <w:tcPr>
            <w:tcW w:w="3827" w:type="dxa"/>
          </w:tcPr>
          <w:p w14:paraId="4776AE50" w14:textId="77777777" w:rsidR="00A510E3" w:rsidRDefault="00A510E3" w:rsidP="00F37DB5">
            <w:r>
              <w:t>Mothers (n=</w:t>
            </w:r>
            <w:r w:rsidRPr="00C316CB">
              <w:t xml:space="preserve"> 11,521</w:t>
            </w:r>
            <w:r>
              <w:t xml:space="preserve">) attending ‘well child visits’ in 19 health centres in the </w:t>
            </w:r>
            <w:bookmarkStart w:id="6" w:name="_Hlk101380988"/>
            <w:r>
              <w:t xml:space="preserve">United States (US) </w:t>
            </w:r>
            <w:bookmarkEnd w:id="6"/>
            <w:r>
              <w:t xml:space="preserve">were risk assessed, and 60% of the </w:t>
            </w:r>
            <w:proofErr w:type="gramStart"/>
            <w:r>
              <w:t>high risk</w:t>
            </w:r>
            <w:proofErr w:type="gramEnd"/>
            <w:r>
              <w:t xml:space="preserve"> mothers </w:t>
            </w:r>
            <w:r>
              <w:lastRenderedPageBreak/>
              <w:t xml:space="preserve">receive </w:t>
            </w:r>
            <w:r w:rsidRPr="000526CD">
              <w:t>counselling</w:t>
            </w:r>
            <w:r>
              <w:t xml:space="preserve"> and </w:t>
            </w:r>
            <w:r w:rsidRPr="000526CD">
              <w:t xml:space="preserve">multivitamin </w:t>
            </w:r>
            <w:r>
              <w:t>supplementation</w:t>
            </w:r>
            <w:r w:rsidRPr="00D96530">
              <w:t>.</w:t>
            </w:r>
            <w:r>
              <w:t xml:space="preserve"> </w:t>
            </w:r>
          </w:p>
          <w:p w14:paraId="7551B946" w14:textId="77777777" w:rsidR="00A510E3" w:rsidRPr="00447CC5" w:rsidRDefault="00A510E3" w:rsidP="00563733"/>
        </w:tc>
        <w:tc>
          <w:tcPr>
            <w:tcW w:w="3544" w:type="dxa"/>
          </w:tcPr>
          <w:p w14:paraId="5B3DAC43" w14:textId="0E4A15E9" w:rsidR="00A510E3" w:rsidRPr="00447CC5" w:rsidRDefault="00A510E3" w:rsidP="00563733">
            <w:r>
              <w:lastRenderedPageBreak/>
              <w:t>D</w:t>
            </w:r>
            <w:r w:rsidRPr="000526CD">
              <w:t xml:space="preserve">irect provision of multivitamin </w:t>
            </w:r>
            <w:r>
              <w:t>supplementation was found to be</w:t>
            </w:r>
            <w:r w:rsidRPr="000526CD">
              <w:t xml:space="preserve"> more effective than</w:t>
            </w:r>
            <w:r>
              <w:t xml:space="preserve"> solely</w:t>
            </w:r>
            <w:r w:rsidRPr="000526CD">
              <w:t xml:space="preserve"> counselling</w:t>
            </w:r>
            <w:r>
              <w:t xml:space="preserve"> about </w:t>
            </w:r>
            <w:r w:rsidRPr="000526CD">
              <w:t xml:space="preserve">the use of </w:t>
            </w:r>
            <w:r w:rsidRPr="000526CD">
              <w:lastRenderedPageBreak/>
              <w:t xml:space="preserve">multivitamin </w:t>
            </w:r>
            <w:r>
              <w:t xml:space="preserve">supplementation. Women who were most likely to become pregnant were more likely to initiate </w:t>
            </w:r>
            <w:r w:rsidRPr="000526CD">
              <w:t xml:space="preserve">multivitamin </w:t>
            </w:r>
            <w:r>
              <w:t>supplementation by the next routine visit.</w:t>
            </w:r>
          </w:p>
        </w:tc>
        <w:tc>
          <w:tcPr>
            <w:tcW w:w="709" w:type="dxa"/>
          </w:tcPr>
          <w:p w14:paraId="674CFD2C" w14:textId="411B8D68" w:rsidR="00A510E3" w:rsidRDefault="006655DB" w:rsidP="00563733">
            <w:r>
              <w:lastRenderedPageBreak/>
              <w:t>3</w:t>
            </w:r>
          </w:p>
        </w:tc>
      </w:tr>
      <w:tr w:rsidR="00A510E3" w14:paraId="383A7F33" w14:textId="7A6BC41B" w:rsidTr="00A510E3">
        <w:trPr>
          <w:trHeight w:val="251"/>
        </w:trPr>
        <w:tc>
          <w:tcPr>
            <w:tcW w:w="440" w:type="dxa"/>
          </w:tcPr>
          <w:p w14:paraId="1634BEF1" w14:textId="42555D24" w:rsidR="00A510E3" w:rsidRDefault="00A510E3" w:rsidP="00563733">
            <w:r>
              <w:t>4</w:t>
            </w:r>
          </w:p>
        </w:tc>
        <w:tc>
          <w:tcPr>
            <w:tcW w:w="1802" w:type="dxa"/>
          </w:tcPr>
          <w:p w14:paraId="008DF261" w14:textId="796BC367" w:rsidR="00A510E3" w:rsidRDefault="00DC1D8B" w:rsidP="00563733">
            <w:proofErr w:type="spellStart"/>
            <w:r>
              <w:t>Coonrod</w:t>
            </w:r>
            <w:proofErr w:type="spellEnd"/>
            <w:r>
              <w:t xml:space="preserve"> et al, 2014</w:t>
            </w:r>
            <w:r w:rsidR="005A4DE7">
              <w:t>,</w:t>
            </w:r>
            <w:r w:rsidR="00A510E3">
              <w:t xml:space="preserve"> USA </w:t>
            </w:r>
          </w:p>
        </w:tc>
        <w:tc>
          <w:tcPr>
            <w:tcW w:w="2069" w:type="dxa"/>
          </w:tcPr>
          <w:p w14:paraId="60982A02" w14:textId="2B61201C" w:rsidR="00A510E3" w:rsidRPr="00447CC5" w:rsidRDefault="0055551F" w:rsidP="00563733">
            <w:r w:rsidRPr="0055551F">
              <w:t>To describe and present results of preconception care services aimed at underserved women who have experienced an adverse birth outcome.</w:t>
            </w:r>
          </w:p>
        </w:tc>
        <w:tc>
          <w:tcPr>
            <w:tcW w:w="2069" w:type="dxa"/>
          </w:tcPr>
          <w:p w14:paraId="48908677" w14:textId="138377EE" w:rsidR="00A510E3" w:rsidRPr="00447CC5" w:rsidRDefault="00385008" w:rsidP="00563733">
            <w:r w:rsidRPr="00385008">
              <w:t>102 women who have experienced a prior preterm birth or stillbirth</w:t>
            </w:r>
          </w:p>
        </w:tc>
        <w:tc>
          <w:tcPr>
            <w:tcW w:w="1559" w:type="dxa"/>
          </w:tcPr>
          <w:p w14:paraId="6B834C35" w14:textId="516B86AF" w:rsidR="00A510E3" w:rsidRDefault="00385008" w:rsidP="00563733">
            <w:r w:rsidRPr="00385008">
              <w:t>Retrospective descriptive study.</w:t>
            </w:r>
          </w:p>
        </w:tc>
        <w:tc>
          <w:tcPr>
            <w:tcW w:w="3827" w:type="dxa"/>
          </w:tcPr>
          <w:p w14:paraId="687E1892" w14:textId="77777777" w:rsidR="00A510E3" w:rsidRDefault="00A510E3" w:rsidP="003F786A">
            <w:r>
              <w:t xml:space="preserve">Women (n=102) in Phoenix, US, who had experienced prior preterm birth or stillbirth, were enrolled onto an intervention providing </w:t>
            </w:r>
            <w:r w:rsidRPr="00307E7E">
              <w:t>education</w:t>
            </w:r>
            <w:r>
              <w:t xml:space="preserve"> delivered</w:t>
            </w:r>
            <w:r w:rsidRPr="00307E7E">
              <w:t xml:space="preserve"> by clinicians, </w:t>
            </w:r>
            <w:r>
              <w:t xml:space="preserve">peer </w:t>
            </w:r>
            <w:r w:rsidRPr="00307E7E">
              <w:t xml:space="preserve">support groups, </w:t>
            </w:r>
            <w:r>
              <w:t xml:space="preserve">a </w:t>
            </w:r>
            <w:r w:rsidRPr="00307E7E">
              <w:t>walking program, contraception, folic acid, dental care,</w:t>
            </w:r>
            <w:r>
              <w:t xml:space="preserve"> </w:t>
            </w:r>
            <w:r w:rsidRPr="00307E7E">
              <w:t xml:space="preserve">mental </w:t>
            </w:r>
            <w:proofErr w:type="gramStart"/>
            <w:r w:rsidRPr="00307E7E">
              <w:t>health</w:t>
            </w:r>
            <w:proofErr w:type="gramEnd"/>
            <w:r w:rsidRPr="00307E7E">
              <w:t xml:space="preserve"> and substance </w:t>
            </w:r>
            <w:r>
              <w:t>support</w:t>
            </w:r>
            <w:r w:rsidRPr="00307E7E">
              <w:t xml:space="preserve"> prior to a future pregnancy.</w:t>
            </w:r>
            <w:r>
              <w:t xml:space="preserve"> </w:t>
            </w:r>
          </w:p>
          <w:p w14:paraId="270F8A50" w14:textId="77777777" w:rsidR="00A510E3" w:rsidRPr="00447CC5" w:rsidRDefault="00A510E3" w:rsidP="00563733"/>
        </w:tc>
        <w:tc>
          <w:tcPr>
            <w:tcW w:w="3544" w:type="dxa"/>
          </w:tcPr>
          <w:p w14:paraId="1A39D8AF" w14:textId="085901A6" w:rsidR="00A510E3" w:rsidRPr="00447CC5" w:rsidRDefault="00A510E3" w:rsidP="00563733">
            <w:r>
              <w:t>All women with mental health issues were supported, 93% who were not planning for a pregnancy were on contraception, 75% were taking folate supplement, 53% were exercising, and 37% received dental care.</w:t>
            </w:r>
          </w:p>
        </w:tc>
        <w:tc>
          <w:tcPr>
            <w:tcW w:w="709" w:type="dxa"/>
          </w:tcPr>
          <w:p w14:paraId="134F2783" w14:textId="00501A6E" w:rsidR="00A510E3" w:rsidRDefault="004A4177" w:rsidP="00563733">
            <w:r>
              <w:t>-6</w:t>
            </w:r>
          </w:p>
        </w:tc>
      </w:tr>
      <w:tr w:rsidR="00A510E3" w14:paraId="1FD7BA20" w14:textId="50BA615A" w:rsidTr="00A510E3">
        <w:trPr>
          <w:trHeight w:val="251"/>
        </w:trPr>
        <w:tc>
          <w:tcPr>
            <w:tcW w:w="440" w:type="dxa"/>
          </w:tcPr>
          <w:p w14:paraId="37BFD344" w14:textId="5FE31062" w:rsidR="00A510E3" w:rsidRDefault="00A510E3" w:rsidP="00563733">
            <w:r>
              <w:t>5</w:t>
            </w:r>
          </w:p>
        </w:tc>
        <w:tc>
          <w:tcPr>
            <w:tcW w:w="1802" w:type="dxa"/>
          </w:tcPr>
          <w:p w14:paraId="5518A780" w14:textId="36343EFB" w:rsidR="00A510E3" w:rsidRDefault="00314710" w:rsidP="00563733">
            <w:r>
              <w:t>Handler et al, 2013</w:t>
            </w:r>
            <w:r w:rsidR="00A510E3">
              <w:t xml:space="preserve">, USA </w:t>
            </w:r>
          </w:p>
        </w:tc>
        <w:tc>
          <w:tcPr>
            <w:tcW w:w="2069" w:type="dxa"/>
          </w:tcPr>
          <w:p w14:paraId="2DDEC480" w14:textId="5EA58BAC" w:rsidR="00A510E3" w:rsidRPr="00447CC5" w:rsidRDefault="00284D40" w:rsidP="00563733">
            <w:r>
              <w:t xml:space="preserve">To </w:t>
            </w:r>
            <w:r w:rsidRPr="00284D40">
              <w:t>evaluat</w:t>
            </w:r>
            <w:r>
              <w:t>e</w:t>
            </w:r>
            <w:r w:rsidRPr="00284D40">
              <w:t xml:space="preserve"> the implementation of a pilot </w:t>
            </w:r>
            <w:proofErr w:type="spellStart"/>
            <w:r w:rsidRPr="00284D40">
              <w:t>interconceptional</w:t>
            </w:r>
            <w:proofErr w:type="spellEnd"/>
            <w:r w:rsidRPr="00284D40">
              <w:t xml:space="preserve"> care program</w:t>
            </w:r>
          </w:p>
        </w:tc>
        <w:tc>
          <w:tcPr>
            <w:tcW w:w="2069" w:type="dxa"/>
          </w:tcPr>
          <w:p w14:paraId="562524A9" w14:textId="45D83CF7" w:rsidR="00A510E3" w:rsidRPr="00447CC5" w:rsidRDefault="003A00E7" w:rsidP="00563733">
            <w:r>
              <w:t>220 l</w:t>
            </w:r>
            <w:r w:rsidRPr="003A00E7">
              <w:t xml:space="preserve">ow-income </w:t>
            </w:r>
            <w:proofErr w:type="gramStart"/>
            <w:r w:rsidRPr="003A00E7">
              <w:t>African-American</w:t>
            </w:r>
            <w:proofErr w:type="gramEnd"/>
            <w:r w:rsidRPr="003A00E7">
              <w:t xml:space="preserve"> women with a prior adverse pregnancy outcome</w:t>
            </w:r>
          </w:p>
        </w:tc>
        <w:tc>
          <w:tcPr>
            <w:tcW w:w="1559" w:type="dxa"/>
          </w:tcPr>
          <w:p w14:paraId="69FC5024" w14:textId="7DF357B0" w:rsidR="00A510E3" w:rsidRDefault="00284D40" w:rsidP="00563733">
            <w:r>
              <w:t>Pilot study</w:t>
            </w:r>
          </w:p>
        </w:tc>
        <w:tc>
          <w:tcPr>
            <w:tcW w:w="3827" w:type="dxa"/>
          </w:tcPr>
          <w:p w14:paraId="2A38B001" w14:textId="77777777" w:rsidR="00A510E3" w:rsidRDefault="00A510E3" w:rsidP="00A72D61">
            <w:r w:rsidRPr="00A90045">
              <w:t xml:space="preserve">Low-income </w:t>
            </w:r>
            <w:proofErr w:type="gramStart"/>
            <w:r w:rsidRPr="00A90045">
              <w:t>African-American</w:t>
            </w:r>
            <w:proofErr w:type="gramEnd"/>
            <w:r w:rsidRPr="00A90045">
              <w:t xml:space="preserve"> women</w:t>
            </w:r>
            <w:r>
              <w:t xml:space="preserve">(n=220) who had </w:t>
            </w:r>
            <w:r w:rsidRPr="00747A78">
              <w:t xml:space="preserve">experienced prior preterm birth or </w:t>
            </w:r>
            <w:r>
              <w:t xml:space="preserve">a </w:t>
            </w:r>
            <w:r w:rsidRPr="00747A78">
              <w:t>stillbirth</w:t>
            </w:r>
            <w:r>
              <w:t xml:space="preserve"> were invited to an intervention that integrated social services, family planning, and medical care. </w:t>
            </w:r>
          </w:p>
          <w:p w14:paraId="0F9B72BC" w14:textId="77777777" w:rsidR="00A510E3" w:rsidRPr="00447CC5" w:rsidRDefault="00A510E3" w:rsidP="00563733"/>
        </w:tc>
        <w:tc>
          <w:tcPr>
            <w:tcW w:w="3544" w:type="dxa"/>
          </w:tcPr>
          <w:p w14:paraId="598D6139" w14:textId="401BB4F8" w:rsidR="00A510E3" w:rsidRPr="00447CC5" w:rsidRDefault="00A510E3" w:rsidP="00563733">
            <w:r>
              <w:t>Women perceived themselves as healthy and did not see medical care as a priority compared to their socioeconomic needs. Women’s perception of contraception effectiveness did not align with clinical knowledge.</w:t>
            </w:r>
          </w:p>
        </w:tc>
        <w:tc>
          <w:tcPr>
            <w:tcW w:w="709" w:type="dxa"/>
          </w:tcPr>
          <w:p w14:paraId="1935AC90" w14:textId="781E2144" w:rsidR="00A510E3" w:rsidRDefault="00314710" w:rsidP="00563733">
            <w:r>
              <w:t>-6</w:t>
            </w:r>
          </w:p>
        </w:tc>
      </w:tr>
      <w:tr w:rsidR="00A510E3" w14:paraId="65132ADD" w14:textId="02F7C901" w:rsidTr="00A510E3">
        <w:trPr>
          <w:trHeight w:val="251"/>
        </w:trPr>
        <w:tc>
          <w:tcPr>
            <w:tcW w:w="440" w:type="dxa"/>
          </w:tcPr>
          <w:p w14:paraId="648BA41D" w14:textId="24F8656E" w:rsidR="00A510E3" w:rsidRDefault="00A510E3" w:rsidP="00563733">
            <w:r>
              <w:t>6</w:t>
            </w:r>
          </w:p>
        </w:tc>
        <w:tc>
          <w:tcPr>
            <w:tcW w:w="1802" w:type="dxa"/>
          </w:tcPr>
          <w:p w14:paraId="5C23C7F2" w14:textId="0D60F7A2" w:rsidR="00A510E3" w:rsidRDefault="00096B52" w:rsidP="00563733">
            <w:proofErr w:type="spellStart"/>
            <w:r w:rsidRPr="00096B52">
              <w:t>Upadhya</w:t>
            </w:r>
            <w:proofErr w:type="spellEnd"/>
            <w:r>
              <w:t xml:space="preserve"> et al</w:t>
            </w:r>
            <w:r w:rsidR="00A510E3">
              <w:t>, USA (2020)</w:t>
            </w:r>
          </w:p>
        </w:tc>
        <w:tc>
          <w:tcPr>
            <w:tcW w:w="2069" w:type="dxa"/>
          </w:tcPr>
          <w:p w14:paraId="63BA7FD4" w14:textId="30C1C46B" w:rsidR="00A510E3" w:rsidRPr="00447CC5" w:rsidRDefault="00387E6A" w:rsidP="00563733">
            <w:r>
              <w:t xml:space="preserve">To </w:t>
            </w:r>
            <w:r w:rsidRPr="00387E6A">
              <w:t>assess the effectiveness of a pre/</w:t>
            </w:r>
            <w:proofErr w:type="spellStart"/>
            <w:r w:rsidRPr="00387E6A">
              <w:t>interconception</w:t>
            </w:r>
            <w:proofErr w:type="spellEnd"/>
            <w:r w:rsidRPr="00387E6A">
              <w:t xml:space="preserve"> women's health intervention delivered during </w:t>
            </w:r>
            <w:proofErr w:type="spellStart"/>
            <w:r w:rsidRPr="00387E6A">
              <w:t>pediatric</w:t>
            </w:r>
            <w:proofErr w:type="spellEnd"/>
            <w:r w:rsidRPr="00387E6A">
              <w:t xml:space="preserve"> primary </w:t>
            </w:r>
            <w:r w:rsidRPr="00387E6A">
              <w:lastRenderedPageBreak/>
              <w:t>care using a cluster randomized trial.</w:t>
            </w:r>
          </w:p>
        </w:tc>
        <w:tc>
          <w:tcPr>
            <w:tcW w:w="2069" w:type="dxa"/>
          </w:tcPr>
          <w:p w14:paraId="04C6DDF5" w14:textId="212442B3" w:rsidR="00A510E3" w:rsidRPr="00447CC5" w:rsidRDefault="00387E6A" w:rsidP="00563733">
            <w:r w:rsidRPr="00F16C90">
              <w:lastRenderedPageBreak/>
              <w:t>Paediatric clinicians</w:t>
            </w:r>
            <w:r>
              <w:t xml:space="preserve"> (</w:t>
            </w:r>
            <w:r w:rsidRPr="00C055F7">
              <w:t>physician or nurse practitioner</w:t>
            </w:r>
            <w:r>
              <w:t xml:space="preserve">) delivered to </w:t>
            </w:r>
            <w:r w:rsidR="009B201A">
              <w:t>mothers with infants under 12 months old.</w:t>
            </w:r>
          </w:p>
        </w:tc>
        <w:tc>
          <w:tcPr>
            <w:tcW w:w="1559" w:type="dxa"/>
          </w:tcPr>
          <w:p w14:paraId="5C3DAFBB" w14:textId="210A033F" w:rsidR="00A510E3" w:rsidRDefault="00387E6A" w:rsidP="00563733">
            <w:r>
              <w:t>RCT</w:t>
            </w:r>
          </w:p>
        </w:tc>
        <w:tc>
          <w:tcPr>
            <w:tcW w:w="3827" w:type="dxa"/>
          </w:tcPr>
          <w:p w14:paraId="3AA553FA" w14:textId="77777777" w:rsidR="00A510E3" w:rsidRDefault="00A510E3" w:rsidP="00EB2C0D">
            <w:r w:rsidRPr="00F16C90">
              <w:t>Paediatric clinicians</w:t>
            </w:r>
            <w:r>
              <w:t xml:space="preserve"> (</w:t>
            </w:r>
            <w:r w:rsidRPr="00C055F7">
              <w:t>physician or nurse practitioner</w:t>
            </w:r>
            <w:r>
              <w:t xml:space="preserve">) </w:t>
            </w:r>
            <w:r w:rsidRPr="00F16C90">
              <w:t xml:space="preserve">were </w:t>
            </w:r>
            <w:r>
              <w:t>trained</w:t>
            </w:r>
            <w:r w:rsidRPr="00F16C90">
              <w:t xml:space="preserve"> to screen and</w:t>
            </w:r>
            <w:r>
              <w:t xml:space="preserve"> deliver a</w:t>
            </w:r>
            <w:r w:rsidRPr="00F16C90">
              <w:t xml:space="preserve"> brief educational intervention </w:t>
            </w:r>
            <w:r>
              <w:t xml:space="preserve">to mothers in the intervention arm, and mothers (n=415) in both arms received </w:t>
            </w:r>
            <w:r w:rsidRPr="00C913A8">
              <w:t>preconception health information and a 90-day supply of multivitamin</w:t>
            </w:r>
            <w:r>
              <w:t xml:space="preserve">. </w:t>
            </w:r>
          </w:p>
          <w:p w14:paraId="458B8DD2" w14:textId="77777777" w:rsidR="00A510E3" w:rsidRPr="00447CC5" w:rsidRDefault="00A510E3" w:rsidP="00563733"/>
        </w:tc>
        <w:tc>
          <w:tcPr>
            <w:tcW w:w="3544" w:type="dxa"/>
          </w:tcPr>
          <w:p w14:paraId="15CC98EB" w14:textId="480BAA95" w:rsidR="00A510E3" w:rsidRPr="00447CC5" w:rsidRDefault="00A510E3" w:rsidP="00563733">
            <w:r>
              <w:t>C</w:t>
            </w:r>
            <w:r w:rsidRPr="00A31282">
              <w:t xml:space="preserve">ontraceptive use, pregnancy incidence, </w:t>
            </w:r>
            <w:r>
              <w:t>and the</w:t>
            </w:r>
            <w:r w:rsidRPr="00A31282">
              <w:t xml:space="preserve"> use of preventive care</w:t>
            </w:r>
            <w:r>
              <w:t xml:space="preserve"> was not significant for mothers in the </w:t>
            </w:r>
            <w:proofErr w:type="gramStart"/>
            <w:r>
              <w:t>intervention,</w:t>
            </w:r>
            <w:proofErr w:type="gramEnd"/>
            <w:r>
              <w:t xml:space="preserve"> however </w:t>
            </w:r>
            <w:r w:rsidRPr="00A31282">
              <w:t>the intervention increased the daily folic acid use</w:t>
            </w:r>
            <w:r>
              <w:t xml:space="preserve"> and reduced prevalence of smoking at 6 months follow-up but not at 12 months.</w:t>
            </w:r>
          </w:p>
        </w:tc>
        <w:tc>
          <w:tcPr>
            <w:tcW w:w="709" w:type="dxa"/>
          </w:tcPr>
          <w:p w14:paraId="76E6DDC9" w14:textId="6F97F673" w:rsidR="00A510E3" w:rsidRDefault="004A27F8" w:rsidP="00563733">
            <w:r>
              <w:t>10</w:t>
            </w:r>
          </w:p>
        </w:tc>
      </w:tr>
      <w:tr w:rsidR="00A510E3" w14:paraId="4ED84ADD" w14:textId="1B458321" w:rsidTr="00A510E3">
        <w:trPr>
          <w:trHeight w:val="251"/>
        </w:trPr>
        <w:tc>
          <w:tcPr>
            <w:tcW w:w="440" w:type="dxa"/>
          </w:tcPr>
          <w:p w14:paraId="4C6396F9" w14:textId="132C621B" w:rsidR="00A510E3" w:rsidRDefault="00A510E3" w:rsidP="00563733">
            <w:r>
              <w:t>7</w:t>
            </w:r>
          </w:p>
        </w:tc>
        <w:tc>
          <w:tcPr>
            <w:tcW w:w="1802" w:type="dxa"/>
          </w:tcPr>
          <w:p w14:paraId="23A3BF87" w14:textId="7F44ABFC" w:rsidR="00A510E3" w:rsidRDefault="00A510E3" w:rsidP="00563733">
            <w:r>
              <w:t>Tieu et al, 2017</w:t>
            </w:r>
          </w:p>
        </w:tc>
        <w:tc>
          <w:tcPr>
            <w:tcW w:w="2069" w:type="dxa"/>
          </w:tcPr>
          <w:p w14:paraId="5BF75530" w14:textId="77777777" w:rsidR="00A510E3" w:rsidRDefault="00A510E3" w:rsidP="00563733">
            <w:r w:rsidRPr="00447CC5">
              <w:t xml:space="preserve">To assess the effects of </w:t>
            </w:r>
            <w:proofErr w:type="spellStart"/>
            <w:r w:rsidRPr="00447CC5">
              <w:t>interconception</w:t>
            </w:r>
            <w:proofErr w:type="spellEnd"/>
            <w:r w:rsidRPr="00447CC5">
              <w:t xml:space="preserve"> care for women with a history of GDM on maternal and infant health outcomes.</w:t>
            </w:r>
          </w:p>
        </w:tc>
        <w:tc>
          <w:tcPr>
            <w:tcW w:w="2069" w:type="dxa"/>
          </w:tcPr>
          <w:p w14:paraId="3A8C06A7" w14:textId="77777777" w:rsidR="00A510E3" w:rsidRDefault="00A510E3" w:rsidP="00563733">
            <w:r w:rsidRPr="00447CC5">
              <w:t>Women who have been diagnosed with gestational diabetes mellitus (GDM) in a previous pregnancy. Diagnosis of GDM made according to individual study criteria.</w:t>
            </w:r>
          </w:p>
        </w:tc>
        <w:tc>
          <w:tcPr>
            <w:tcW w:w="1559" w:type="dxa"/>
          </w:tcPr>
          <w:p w14:paraId="28E803F2" w14:textId="77777777" w:rsidR="00A510E3" w:rsidRDefault="00A510E3" w:rsidP="00563733">
            <w:r>
              <w:t>Cochrane Systematic Review of RCTs</w:t>
            </w:r>
          </w:p>
        </w:tc>
        <w:tc>
          <w:tcPr>
            <w:tcW w:w="3827" w:type="dxa"/>
          </w:tcPr>
          <w:p w14:paraId="2A28E78D" w14:textId="77777777" w:rsidR="00A510E3" w:rsidRDefault="00A510E3" w:rsidP="00563733">
            <w:r w:rsidRPr="00447CC5">
              <w:t>No eligible published trials were identified.</w:t>
            </w:r>
          </w:p>
          <w:p w14:paraId="7E47D5CC" w14:textId="77777777" w:rsidR="00A510E3" w:rsidRDefault="00A510E3" w:rsidP="00563733"/>
          <w:p w14:paraId="24E2018D" w14:textId="77777777" w:rsidR="00A510E3" w:rsidRDefault="00A510E3" w:rsidP="00563733">
            <w:r>
              <w:t xml:space="preserve">Three ongoing trials </w:t>
            </w:r>
          </w:p>
          <w:p w14:paraId="0D623D3E" w14:textId="64FF4586" w:rsidR="00A510E3" w:rsidRDefault="00A510E3" w:rsidP="00563733">
            <w:r>
              <w:t xml:space="preserve">1. </w:t>
            </w:r>
            <w:r w:rsidRPr="00447CC5">
              <w:t xml:space="preserve">the effects of a diet and exercise intervention </w:t>
            </w:r>
          </w:p>
          <w:p w14:paraId="0CD41DC9" w14:textId="301B0224" w:rsidR="00A510E3" w:rsidRDefault="00A510E3" w:rsidP="00563733">
            <w:r>
              <w:t xml:space="preserve">2. </w:t>
            </w:r>
            <w:r w:rsidRPr="00447CC5">
              <w:t xml:space="preserve">effects of an intensive lifestyle intervention, supported with liraglutide treatment, </w:t>
            </w:r>
          </w:p>
          <w:p w14:paraId="265D4B53" w14:textId="3B8E19FE" w:rsidR="00A510E3" w:rsidRDefault="00A510E3" w:rsidP="0028355D">
            <w:r>
              <w:t>3. t</w:t>
            </w:r>
            <w:r w:rsidRPr="00447CC5">
              <w:t>he effects of a weight loss and exercise intervention compared with lifestyle education</w:t>
            </w:r>
          </w:p>
          <w:p w14:paraId="641F75A8" w14:textId="116154DD" w:rsidR="00A510E3" w:rsidRDefault="00A510E3" w:rsidP="00563733"/>
        </w:tc>
        <w:tc>
          <w:tcPr>
            <w:tcW w:w="3544" w:type="dxa"/>
          </w:tcPr>
          <w:p w14:paraId="25F1AB50" w14:textId="77777777" w:rsidR="00A510E3" w:rsidRDefault="00A510E3" w:rsidP="00563733">
            <w:r w:rsidRPr="00447CC5">
              <w:t>No eligible published trials were identified.</w:t>
            </w:r>
          </w:p>
          <w:p w14:paraId="4345EA83" w14:textId="77777777" w:rsidR="00A510E3" w:rsidRDefault="00A510E3" w:rsidP="00563733"/>
          <w:p w14:paraId="6C42843F" w14:textId="77777777" w:rsidR="00A510E3" w:rsidRDefault="00A510E3" w:rsidP="00563733"/>
        </w:tc>
        <w:tc>
          <w:tcPr>
            <w:tcW w:w="709" w:type="dxa"/>
          </w:tcPr>
          <w:p w14:paraId="54C45C62" w14:textId="0E8016EC" w:rsidR="00A510E3" w:rsidRPr="00447CC5" w:rsidRDefault="006A1136" w:rsidP="00563733">
            <w:r>
              <w:t>9</w:t>
            </w:r>
          </w:p>
        </w:tc>
      </w:tr>
      <w:tr w:rsidR="00A510E3" w14:paraId="2CB648CC" w14:textId="3451D84E" w:rsidTr="00A510E3">
        <w:trPr>
          <w:trHeight w:val="251"/>
        </w:trPr>
        <w:tc>
          <w:tcPr>
            <w:tcW w:w="15310" w:type="dxa"/>
            <w:gridSpan w:val="7"/>
            <w:shd w:val="clear" w:color="auto" w:fill="AEAAAA" w:themeFill="background2" w:themeFillShade="BF"/>
          </w:tcPr>
          <w:p w14:paraId="012CBF5F" w14:textId="51E9C888" w:rsidR="00A510E3" w:rsidRPr="0028355D" w:rsidRDefault="00A510E3" w:rsidP="002223B1">
            <w:pPr>
              <w:jc w:val="center"/>
              <w:rPr>
                <w:b/>
                <w:bCs/>
              </w:rPr>
            </w:pPr>
            <w:r w:rsidRPr="0028355D">
              <w:rPr>
                <w:b/>
                <w:bCs/>
              </w:rPr>
              <w:t>Postpartum (n=28)</w:t>
            </w:r>
          </w:p>
        </w:tc>
        <w:tc>
          <w:tcPr>
            <w:tcW w:w="709" w:type="dxa"/>
            <w:shd w:val="clear" w:color="auto" w:fill="AEAAAA" w:themeFill="background2" w:themeFillShade="BF"/>
          </w:tcPr>
          <w:p w14:paraId="42E3F00B" w14:textId="77777777" w:rsidR="00A510E3" w:rsidRPr="0028355D" w:rsidRDefault="00A510E3" w:rsidP="002223B1">
            <w:pPr>
              <w:jc w:val="center"/>
              <w:rPr>
                <w:b/>
                <w:bCs/>
              </w:rPr>
            </w:pPr>
          </w:p>
        </w:tc>
      </w:tr>
      <w:tr w:rsidR="00A510E3" w14:paraId="6C0448F3" w14:textId="0F479D6A" w:rsidTr="00A510E3">
        <w:trPr>
          <w:trHeight w:val="251"/>
        </w:trPr>
        <w:tc>
          <w:tcPr>
            <w:tcW w:w="15310" w:type="dxa"/>
            <w:gridSpan w:val="7"/>
            <w:shd w:val="clear" w:color="auto" w:fill="AEAAAA" w:themeFill="background2" w:themeFillShade="BF"/>
          </w:tcPr>
          <w:p w14:paraId="136A31C7" w14:textId="10BEF023" w:rsidR="00A510E3" w:rsidRPr="0028355D" w:rsidRDefault="00A510E3" w:rsidP="002223B1">
            <w:pPr>
              <w:jc w:val="center"/>
              <w:rPr>
                <w:b/>
                <w:bCs/>
              </w:rPr>
            </w:pPr>
            <w:r w:rsidRPr="0028355D">
              <w:rPr>
                <w:b/>
                <w:bCs/>
              </w:rPr>
              <w:t>Postpartum weight loss (n=17)</w:t>
            </w:r>
          </w:p>
        </w:tc>
        <w:tc>
          <w:tcPr>
            <w:tcW w:w="709" w:type="dxa"/>
            <w:shd w:val="clear" w:color="auto" w:fill="AEAAAA" w:themeFill="background2" w:themeFillShade="BF"/>
          </w:tcPr>
          <w:p w14:paraId="496E994A" w14:textId="77777777" w:rsidR="00A510E3" w:rsidRPr="0028355D" w:rsidRDefault="00A510E3" w:rsidP="002223B1">
            <w:pPr>
              <w:jc w:val="center"/>
              <w:rPr>
                <w:b/>
                <w:bCs/>
              </w:rPr>
            </w:pPr>
          </w:p>
        </w:tc>
      </w:tr>
      <w:tr w:rsidR="00A510E3" w14:paraId="7C3642A3" w14:textId="1097671D" w:rsidTr="00A510E3">
        <w:trPr>
          <w:trHeight w:val="251"/>
        </w:trPr>
        <w:tc>
          <w:tcPr>
            <w:tcW w:w="440" w:type="dxa"/>
          </w:tcPr>
          <w:p w14:paraId="2F08E65D" w14:textId="319968B8" w:rsidR="00A510E3" w:rsidRDefault="00CF15D1" w:rsidP="00563733">
            <w:r>
              <w:t>1</w:t>
            </w:r>
          </w:p>
        </w:tc>
        <w:tc>
          <w:tcPr>
            <w:tcW w:w="1802" w:type="dxa"/>
          </w:tcPr>
          <w:p w14:paraId="037A3F94" w14:textId="04B7B023" w:rsidR="00A510E3" w:rsidRDefault="00A510E3" w:rsidP="00563733">
            <w:r>
              <w:t xml:space="preserve">Amorim </w:t>
            </w:r>
            <w:proofErr w:type="spellStart"/>
            <w:r>
              <w:t>Adegboye</w:t>
            </w:r>
            <w:proofErr w:type="spellEnd"/>
            <w:r>
              <w:t xml:space="preserve"> et al, 2013 </w:t>
            </w:r>
          </w:p>
          <w:p w14:paraId="03E5B050" w14:textId="77777777" w:rsidR="00A510E3" w:rsidRDefault="00A510E3" w:rsidP="00563733"/>
          <w:p w14:paraId="1DA9B299" w14:textId="5069C243" w:rsidR="00A510E3" w:rsidRDefault="00A510E3" w:rsidP="00563733">
            <w:r>
              <w:t>US (n=10), Australia (n=2), UK (n=1), Taiwan (n=1)</w:t>
            </w:r>
          </w:p>
        </w:tc>
        <w:tc>
          <w:tcPr>
            <w:tcW w:w="2069" w:type="dxa"/>
          </w:tcPr>
          <w:p w14:paraId="123560A4" w14:textId="77777777" w:rsidR="00A510E3" w:rsidRDefault="00A510E3" w:rsidP="00563733">
            <w:r>
              <w:t>T</w:t>
            </w:r>
            <w:r w:rsidRPr="00447CC5">
              <w:t xml:space="preserve">o evaluate the effect of diet, </w:t>
            </w:r>
            <w:proofErr w:type="gramStart"/>
            <w:r w:rsidRPr="00447CC5">
              <w:t>exercise</w:t>
            </w:r>
            <w:proofErr w:type="gramEnd"/>
            <w:r w:rsidRPr="00447CC5">
              <w:t xml:space="preserve"> or both for weight reduction in women after childbirth, and to assess the impact of these interventions on maternal body composition, cardiorespiratory fitness, breastfeeding performance and </w:t>
            </w:r>
            <w:r w:rsidRPr="00447CC5">
              <w:lastRenderedPageBreak/>
              <w:t>other child and maternal outcomes</w:t>
            </w:r>
          </w:p>
        </w:tc>
        <w:tc>
          <w:tcPr>
            <w:tcW w:w="2069" w:type="dxa"/>
          </w:tcPr>
          <w:p w14:paraId="24C92AE1" w14:textId="77777777" w:rsidR="00A510E3" w:rsidRDefault="00A510E3" w:rsidP="00563733">
            <w:r>
              <w:lastRenderedPageBreak/>
              <w:t>W</w:t>
            </w:r>
            <w:r w:rsidRPr="00447CC5">
              <w:t>omen recruited to the intervention programme up to 24 months after childbirth</w:t>
            </w:r>
            <w:r>
              <w:t xml:space="preserve"> </w:t>
            </w:r>
            <w:r w:rsidRPr="00447CC5">
              <w:t>and were overweight or obese, or had gained excessive weight during pregnancy, or both</w:t>
            </w:r>
            <w:r>
              <w:t>.</w:t>
            </w:r>
          </w:p>
        </w:tc>
        <w:tc>
          <w:tcPr>
            <w:tcW w:w="1559" w:type="dxa"/>
          </w:tcPr>
          <w:p w14:paraId="547EAF29" w14:textId="77777777" w:rsidR="00A510E3" w:rsidRDefault="00A510E3" w:rsidP="00563733">
            <w:r w:rsidRPr="00447CC5">
              <w:t>Cochrane Systematic Review of RCTs</w:t>
            </w:r>
          </w:p>
        </w:tc>
        <w:tc>
          <w:tcPr>
            <w:tcW w:w="3827" w:type="dxa"/>
          </w:tcPr>
          <w:p w14:paraId="69DFEBEA" w14:textId="60EAF772" w:rsidR="00A510E3" w:rsidRDefault="00A510E3" w:rsidP="00563733">
            <w:r>
              <w:t xml:space="preserve">All studies involved </w:t>
            </w:r>
            <w:r w:rsidRPr="00BB41E0">
              <w:t xml:space="preserve">aerobic exercise programmes </w:t>
            </w:r>
            <w:r>
              <w:t>and majority studies gave p</w:t>
            </w:r>
            <w:r w:rsidRPr="00BB41E0">
              <w:t>rescription of a calorie‐restricted diet</w:t>
            </w:r>
            <w:r>
              <w:t>.</w:t>
            </w:r>
          </w:p>
          <w:p w14:paraId="5C663D7A" w14:textId="77777777" w:rsidR="00A510E3" w:rsidRDefault="00A510E3" w:rsidP="00563733">
            <w:r>
              <w:t>Programme r</w:t>
            </w:r>
            <w:r w:rsidRPr="00BB41E0">
              <w:t>anging from six months to a one‐year long</w:t>
            </w:r>
            <w:r>
              <w:t>.</w:t>
            </w:r>
          </w:p>
          <w:p w14:paraId="21CDF243" w14:textId="77777777" w:rsidR="00A510E3" w:rsidRDefault="00A510E3" w:rsidP="00563733"/>
          <w:p w14:paraId="4E6A72C2" w14:textId="404D1107" w:rsidR="00A510E3" w:rsidRDefault="00A510E3" w:rsidP="00563733"/>
        </w:tc>
        <w:tc>
          <w:tcPr>
            <w:tcW w:w="3544" w:type="dxa"/>
          </w:tcPr>
          <w:p w14:paraId="67E2958D" w14:textId="2D793C59" w:rsidR="00A510E3" w:rsidRDefault="00A510E3" w:rsidP="00F6201A">
            <w:pPr>
              <w:pStyle w:val="ListParagraph"/>
              <w:numPr>
                <w:ilvl w:val="0"/>
                <w:numId w:val="73"/>
              </w:numPr>
            </w:pPr>
            <w:r>
              <w:t>14 RCTs included</w:t>
            </w:r>
          </w:p>
          <w:p w14:paraId="78FB1172" w14:textId="77777777" w:rsidR="00A510E3" w:rsidRDefault="00A510E3" w:rsidP="00F6201A">
            <w:pPr>
              <w:pStyle w:val="ListParagraph"/>
              <w:numPr>
                <w:ilvl w:val="0"/>
                <w:numId w:val="73"/>
              </w:numPr>
            </w:pPr>
            <w:r w:rsidRPr="00447CC5">
              <w:t>Women who exercised did not lose significantly more weight than women in the usual care group</w:t>
            </w:r>
            <w:r>
              <w:t xml:space="preserve">. </w:t>
            </w:r>
          </w:p>
          <w:p w14:paraId="389661E4" w14:textId="1C90C5A5" w:rsidR="00A510E3" w:rsidRDefault="00A510E3" w:rsidP="00F6201A">
            <w:pPr>
              <w:pStyle w:val="ListParagraph"/>
              <w:numPr>
                <w:ilvl w:val="0"/>
                <w:numId w:val="73"/>
              </w:numPr>
            </w:pPr>
            <w:r w:rsidRPr="00447CC5">
              <w:t>Women who took part in a diet</w:t>
            </w:r>
            <w:r>
              <w:t xml:space="preserve"> </w:t>
            </w:r>
            <w:r w:rsidRPr="00447CC5">
              <w:t>or diet plus exercise programme</w:t>
            </w:r>
            <w:r>
              <w:t xml:space="preserve"> </w:t>
            </w:r>
            <w:r w:rsidRPr="00447CC5">
              <w:t>lost significantly more weight than women in the usual care group</w:t>
            </w:r>
            <w:r>
              <w:t xml:space="preserve">. </w:t>
            </w:r>
          </w:p>
        </w:tc>
        <w:tc>
          <w:tcPr>
            <w:tcW w:w="709" w:type="dxa"/>
          </w:tcPr>
          <w:p w14:paraId="1B5B8E64" w14:textId="5B4D430F" w:rsidR="00A510E3" w:rsidRDefault="00A00AC8" w:rsidP="001934D9">
            <w:pPr>
              <w:pStyle w:val="ListParagraph"/>
              <w:ind w:left="0"/>
            </w:pPr>
            <w:r>
              <w:t>8</w:t>
            </w:r>
          </w:p>
        </w:tc>
      </w:tr>
      <w:tr w:rsidR="00A510E3" w14:paraId="4B23CBF1" w14:textId="146BA5ED" w:rsidTr="00A510E3">
        <w:trPr>
          <w:trHeight w:val="251"/>
        </w:trPr>
        <w:tc>
          <w:tcPr>
            <w:tcW w:w="440" w:type="dxa"/>
          </w:tcPr>
          <w:p w14:paraId="48A76D1D" w14:textId="412D90DF" w:rsidR="00A510E3" w:rsidRDefault="00CF15D1" w:rsidP="00563733">
            <w:r>
              <w:t>2</w:t>
            </w:r>
          </w:p>
        </w:tc>
        <w:tc>
          <w:tcPr>
            <w:tcW w:w="1802" w:type="dxa"/>
          </w:tcPr>
          <w:p w14:paraId="5A11BBCA" w14:textId="7A7C557E" w:rsidR="00A510E3" w:rsidRDefault="00A510E3" w:rsidP="00563733">
            <w:r>
              <w:t>Berger et al, 2014</w:t>
            </w:r>
          </w:p>
          <w:p w14:paraId="755E0E72" w14:textId="77777777" w:rsidR="00A510E3" w:rsidRDefault="00A510E3" w:rsidP="00563733"/>
          <w:p w14:paraId="345D11FE" w14:textId="77777777" w:rsidR="00A510E3" w:rsidRDefault="00A510E3" w:rsidP="00563733">
            <w:r>
              <w:t>US(n=9), Iran (n=1), UK (n=1), Taiwan (n=1), Greece (n=1), Sweden (n=1)</w:t>
            </w:r>
          </w:p>
        </w:tc>
        <w:tc>
          <w:tcPr>
            <w:tcW w:w="2069" w:type="dxa"/>
          </w:tcPr>
          <w:p w14:paraId="71880A5F" w14:textId="627D734A" w:rsidR="00A510E3" w:rsidRDefault="00A510E3" w:rsidP="00563733">
            <w:r>
              <w:t>T</w:t>
            </w:r>
            <w:r w:rsidRPr="003A2992">
              <w:t xml:space="preserve">o assess the benefits and harms of postpartum </w:t>
            </w:r>
            <w:proofErr w:type="spellStart"/>
            <w:r w:rsidRPr="003A2992">
              <w:t>behavioral</w:t>
            </w:r>
            <w:proofErr w:type="spellEnd"/>
            <w:r w:rsidRPr="003A2992">
              <w:t xml:space="preserve"> weight management interventions that included nutrition, exercise, or combined nutrition and exercise components.</w:t>
            </w:r>
          </w:p>
        </w:tc>
        <w:tc>
          <w:tcPr>
            <w:tcW w:w="2069" w:type="dxa"/>
          </w:tcPr>
          <w:p w14:paraId="0B02DB32" w14:textId="77777777" w:rsidR="00A510E3" w:rsidRDefault="00A510E3" w:rsidP="00563733">
            <w:r>
              <w:t>W</w:t>
            </w:r>
            <w:r w:rsidRPr="003A2992">
              <w:t>omen who were postpartum, enrolled in the study in the early postpartum period (up to 12 weeks following delivery); women from any geographical and racial/ethnic background.</w:t>
            </w:r>
          </w:p>
        </w:tc>
        <w:tc>
          <w:tcPr>
            <w:tcW w:w="1559" w:type="dxa"/>
          </w:tcPr>
          <w:p w14:paraId="079FCA3C" w14:textId="77777777" w:rsidR="00A510E3" w:rsidRDefault="00A510E3" w:rsidP="00563733">
            <w:r>
              <w:t xml:space="preserve">Systematic review of </w:t>
            </w:r>
            <w:bookmarkStart w:id="7" w:name="_Hlk101381019"/>
            <w:r>
              <w:t>RCTs</w:t>
            </w:r>
            <w:bookmarkEnd w:id="7"/>
          </w:p>
        </w:tc>
        <w:tc>
          <w:tcPr>
            <w:tcW w:w="3827" w:type="dxa"/>
          </w:tcPr>
          <w:p w14:paraId="42BB8B66" w14:textId="417032B6" w:rsidR="00A510E3" w:rsidRDefault="00A510E3" w:rsidP="00563733">
            <w:r>
              <w:t>C</w:t>
            </w:r>
            <w:r w:rsidRPr="00BB41E0">
              <w:t>ombined</w:t>
            </w:r>
            <w:r>
              <w:t xml:space="preserve"> nutrition and exercise</w:t>
            </w:r>
            <w:r w:rsidRPr="00BB41E0">
              <w:t xml:space="preserve"> interventions</w:t>
            </w:r>
            <w:r>
              <w:t xml:space="preserve"> solely </w:t>
            </w:r>
            <w:r w:rsidRPr="00BB41E0">
              <w:t xml:space="preserve">exercise interventions, </w:t>
            </w:r>
            <w:r>
              <w:t xml:space="preserve">and </w:t>
            </w:r>
            <w:r w:rsidRPr="00BB41E0">
              <w:t>nutrition-only intervention</w:t>
            </w:r>
            <w:r>
              <w:t>.</w:t>
            </w:r>
          </w:p>
          <w:p w14:paraId="6C58C51C" w14:textId="15A6BBCA" w:rsidR="00A510E3" w:rsidRDefault="00A510E3" w:rsidP="00563733">
            <w:r>
              <w:t>Tr</w:t>
            </w:r>
            <w:r w:rsidRPr="001556F6">
              <w:t>ials ranged from one day to six months after delivery. The duration of the interventions was 3 to 9 months.</w:t>
            </w:r>
          </w:p>
          <w:p w14:paraId="078431B1" w14:textId="387EFF16" w:rsidR="00A510E3" w:rsidRDefault="00A510E3" w:rsidP="00563733"/>
        </w:tc>
        <w:tc>
          <w:tcPr>
            <w:tcW w:w="3544" w:type="dxa"/>
          </w:tcPr>
          <w:p w14:paraId="2FF1D48B" w14:textId="77777777" w:rsidR="00A510E3" w:rsidRDefault="00A510E3" w:rsidP="005F1084">
            <w:pPr>
              <w:pStyle w:val="ListParagraph"/>
              <w:numPr>
                <w:ilvl w:val="0"/>
                <w:numId w:val="73"/>
              </w:numPr>
            </w:pPr>
            <w:r>
              <w:t>13 RCTs included.</w:t>
            </w:r>
          </w:p>
          <w:p w14:paraId="3CDF93DA" w14:textId="77777777" w:rsidR="00A510E3" w:rsidRDefault="00A510E3" w:rsidP="00563733">
            <w:pPr>
              <w:pStyle w:val="ListParagraph"/>
              <w:numPr>
                <w:ilvl w:val="0"/>
                <w:numId w:val="73"/>
              </w:numPr>
            </w:pPr>
            <w:r>
              <w:t>G</w:t>
            </w:r>
            <w:r w:rsidRPr="00BB41E0">
              <w:t>reater weight loss in the combined intervention group vs. standard care, ranging from 0.17 kg to 4.9 kg.</w:t>
            </w:r>
          </w:p>
          <w:p w14:paraId="0CFC6E65" w14:textId="16BC3601" w:rsidR="00A510E3" w:rsidRDefault="00A510E3" w:rsidP="00563733">
            <w:pPr>
              <w:pStyle w:val="ListParagraph"/>
              <w:numPr>
                <w:ilvl w:val="0"/>
                <w:numId w:val="73"/>
              </w:numPr>
            </w:pPr>
            <w:r w:rsidRPr="00BB41E0">
              <w:t xml:space="preserve">Results from exercise </w:t>
            </w:r>
            <w:r>
              <w:t xml:space="preserve">and nutrition </w:t>
            </w:r>
            <w:r w:rsidRPr="00BB41E0">
              <w:t xml:space="preserve">only interventions were inconclusive. </w:t>
            </w:r>
          </w:p>
        </w:tc>
        <w:tc>
          <w:tcPr>
            <w:tcW w:w="709" w:type="dxa"/>
          </w:tcPr>
          <w:p w14:paraId="00C92847" w14:textId="67A75715" w:rsidR="00A510E3" w:rsidRDefault="00CF6693" w:rsidP="00DF6852">
            <w:pPr>
              <w:pStyle w:val="ListParagraph"/>
              <w:ind w:left="0"/>
            </w:pPr>
            <w:r>
              <w:t>7</w:t>
            </w:r>
          </w:p>
        </w:tc>
      </w:tr>
      <w:tr w:rsidR="00A510E3" w14:paraId="14BBFC05" w14:textId="49C5A920" w:rsidTr="00A510E3">
        <w:trPr>
          <w:trHeight w:val="251"/>
        </w:trPr>
        <w:tc>
          <w:tcPr>
            <w:tcW w:w="440" w:type="dxa"/>
          </w:tcPr>
          <w:p w14:paraId="3753BFAF" w14:textId="18B1864D" w:rsidR="00A510E3" w:rsidRDefault="00CF15D1" w:rsidP="00563733">
            <w:r>
              <w:t>3</w:t>
            </w:r>
          </w:p>
        </w:tc>
        <w:tc>
          <w:tcPr>
            <w:tcW w:w="1802" w:type="dxa"/>
          </w:tcPr>
          <w:p w14:paraId="22ED5BF7" w14:textId="775D6E26" w:rsidR="00A510E3" w:rsidRDefault="00A510E3" w:rsidP="00563733">
            <w:r>
              <w:t>Choi et al, 2013</w:t>
            </w:r>
          </w:p>
          <w:p w14:paraId="06EDDFD6" w14:textId="77777777" w:rsidR="00A510E3" w:rsidRDefault="00A510E3" w:rsidP="00563733"/>
          <w:p w14:paraId="6EB0C4B2" w14:textId="77777777" w:rsidR="00A510E3" w:rsidRDefault="00A510E3" w:rsidP="00563733">
            <w:r>
              <w:t>US (n=3), UK (n=1)</w:t>
            </w:r>
          </w:p>
        </w:tc>
        <w:tc>
          <w:tcPr>
            <w:tcW w:w="2069" w:type="dxa"/>
          </w:tcPr>
          <w:p w14:paraId="0E76C419" w14:textId="2ED1ADB5" w:rsidR="00A510E3" w:rsidRDefault="00A510E3" w:rsidP="00563733">
            <w:r w:rsidRPr="00B55028">
              <w:t xml:space="preserve">To review the effectiveness of </w:t>
            </w:r>
            <w:bookmarkStart w:id="8" w:name="_Hlk101381055"/>
            <w:r w:rsidRPr="00B55028">
              <w:t xml:space="preserve">physical activity (PA) </w:t>
            </w:r>
            <w:bookmarkEnd w:id="8"/>
            <w:r w:rsidRPr="00B55028">
              <w:t>and PA plus diet interventions in managing weight among overweight or obese pregnant or postpartum women.</w:t>
            </w:r>
          </w:p>
        </w:tc>
        <w:tc>
          <w:tcPr>
            <w:tcW w:w="2069" w:type="dxa"/>
          </w:tcPr>
          <w:p w14:paraId="7D4DA80E" w14:textId="77777777" w:rsidR="00A510E3" w:rsidRDefault="00A510E3" w:rsidP="00563733">
            <w:r>
              <w:t>Women in the postpartum period.</w:t>
            </w:r>
          </w:p>
        </w:tc>
        <w:tc>
          <w:tcPr>
            <w:tcW w:w="1559" w:type="dxa"/>
          </w:tcPr>
          <w:p w14:paraId="27350B09" w14:textId="77777777" w:rsidR="00A510E3" w:rsidRDefault="00A510E3" w:rsidP="00563733">
            <w:r>
              <w:t>Systematic review of RCTs</w:t>
            </w:r>
          </w:p>
        </w:tc>
        <w:tc>
          <w:tcPr>
            <w:tcW w:w="3827" w:type="dxa"/>
          </w:tcPr>
          <w:p w14:paraId="26E82E0A" w14:textId="77777777" w:rsidR="00A510E3" w:rsidRDefault="00A510E3" w:rsidP="00563733">
            <w:r>
              <w:t xml:space="preserve">All studies included physical activity (exercise classes or pedometers) and diet counselling including one to one and weight loss session groups. </w:t>
            </w:r>
          </w:p>
          <w:p w14:paraId="5A2D3CB5" w14:textId="77777777" w:rsidR="00A510E3" w:rsidRDefault="00A510E3" w:rsidP="00563733">
            <w:r>
              <w:t>I</w:t>
            </w:r>
            <w:r w:rsidRPr="00B05910">
              <w:t>nterventions ranged between 10</w:t>
            </w:r>
            <w:r>
              <w:t xml:space="preserve"> weeks</w:t>
            </w:r>
            <w:r w:rsidRPr="00B05910">
              <w:t xml:space="preserve"> and </w:t>
            </w:r>
            <w:r>
              <w:t>9 months</w:t>
            </w:r>
          </w:p>
          <w:p w14:paraId="459DE3DB" w14:textId="147EC166" w:rsidR="00A510E3" w:rsidRDefault="00A510E3" w:rsidP="003905B7"/>
        </w:tc>
        <w:tc>
          <w:tcPr>
            <w:tcW w:w="3544" w:type="dxa"/>
          </w:tcPr>
          <w:p w14:paraId="52FC2071" w14:textId="77777777" w:rsidR="00A510E3" w:rsidRDefault="00A510E3" w:rsidP="00563733">
            <w:pPr>
              <w:pStyle w:val="ListParagraph"/>
              <w:numPr>
                <w:ilvl w:val="0"/>
                <w:numId w:val="73"/>
              </w:numPr>
            </w:pPr>
            <w:r>
              <w:t xml:space="preserve">4 postpartum women RCTs included. </w:t>
            </w:r>
          </w:p>
          <w:p w14:paraId="5A26A2C1" w14:textId="07BF767B" w:rsidR="00A510E3" w:rsidRDefault="00A510E3" w:rsidP="00563733">
            <w:pPr>
              <w:pStyle w:val="ListParagraph"/>
              <w:numPr>
                <w:ilvl w:val="0"/>
                <w:numId w:val="73"/>
              </w:numPr>
            </w:pPr>
            <w:r w:rsidRPr="00FE034B">
              <w:t xml:space="preserve">Postpartum women in the </w:t>
            </w:r>
            <w:r>
              <w:t xml:space="preserve">combined </w:t>
            </w:r>
            <w:r w:rsidRPr="00FE034B">
              <w:t xml:space="preserve">intervention groups significantly lost more body weight (− 1.22 kg; 95% </w:t>
            </w:r>
            <w:bookmarkStart w:id="9" w:name="_Hlk101381130"/>
            <w:r w:rsidRPr="00FE034B">
              <w:t>CI</w:t>
            </w:r>
            <w:bookmarkEnd w:id="9"/>
            <w:r w:rsidRPr="00FE034B">
              <w:t xml:space="preserve">: − 1.89, − 0.56) than those in the control groups. </w:t>
            </w:r>
          </w:p>
          <w:p w14:paraId="7C599BD4" w14:textId="07BEE40A" w:rsidR="00A510E3" w:rsidRDefault="00A510E3" w:rsidP="00563733">
            <w:pPr>
              <w:pStyle w:val="ListParagraph"/>
              <w:numPr>
                <w:ilvl w:val="0"/>
                <w:numId w:val="73"/>
              </w:numPr>
            </w:pPr>
            <w:r>
              <w:t xml:space="preserve">Supervised physical activity </w:t>
            </w:r>
            <w:r w:rsidRPr="00FE034B">
              <w:t>plus diet interventions were the most effective.</w:t>
            </w:r>
          </w:p>
        </w:tc>
        <w:tc>
          <w:tcPr>
            <w:tcW w:w="709" w:type="dxa"/>
          </w:tcPr>
          <w:p w14:paraId="3EF60272" w14:textId="40938A10" w:rsidR="00A510E3" w:rsidRDefault="00982439" w:rsidP="00982439">
            <w:pPr>
              <w:pStyle w:val="ListParagraph"/>
              <w:ind w:left="0"/>
            </w:pPr>
            <w:r>
              <w:t>9</w:t>
            </w:r>
          </w:p>
        </w:tc>
      </w:tr>
      <w:tr w:rsidR="00A510E3" w14:paraId="23BB0FB4" w14:textId="1C57E261" w:rsidTr="00A510E3">
        <w:trPr>
          <w:trHeight w:val="251"/>
        </w:trPr>
        <w:tc>
          <w:tcPr>
            <w:tcW w:w="440" w:type="dxa"/>
          </w:tcPr>
          <w:p w14:paraId="0AC003CB" w14:textId="7C2A4B57" w:rsidR="00A510E3" w:rsidRDefault="00CF15D1" w:rsidP="00563733">
            <w:r>
              <w:t>4</w:t>
            </w:r>
          </w:p>
        </w:tc>
        <w:tc>
          <w:tcPr>
            <w:tcW w:w="1802" w:type="dxa"/>
          </w:tcPr>
          <w:p w14:paraId="035E2A2A" w14:textId="6BA78CF8" w:rsidR="00A510E3" w:rsidRDefault="00A510E3" w:rsidP="00563733">
            <w:r>
              <w:t>Dal</w:t>
            </w:r>
            <w:r w:rsidR="00FD08A2">
              <w:t>r</w:t>
            </w:r>
            <w:r>
              <w:t>ymple et al, 2018</w:t>
            </w:r>
          </w:p>
        </w:tc>
        <w:tc>
          <w:tcPr>
            <w:tcW w:w="2069" w:type="dxa"/>
          </w:tcPr>
          <w:p w14:paraId="4E842F33" w14:textId="77777777" w:rsidR="00A510E3" w:rsidRPr="00B55028" w:rsidRDefault="00A510E3" w:rsidP="00563733">
            <w:r>
              <w:t>T</w:t>
            </w:r>
            <w:r w:rsidRPr="005D590D">
              <w:t xml:space="preserve">o evaluate the effectiveness of lifestyle interventions in overweight or obese pregnant and/or postpartum women </w:t>
            </w:r>
            <w:r w:rsidRPr="005D590D">
              <w:lastRenderedPageBreak/>
              <w:t>for managing postpartum weight up to 2 years after giving birth.</w:t>
            </w:r>
          </w:p>
        </w:tc>
        <w:tc>
          <w:tcPr>
            <w:tcW w:w="2069" w:type="dxa"/>
          </w:tcPr>
          <w:p w14:paraId="40139C3B" w14:textId="77777777" w:rsidR="00A510E3" w:rsidRDefault="00A510E3" w:rsidP="00563733">
            <w:r>
              <w:lastRenderedPageBreak/>
              <w:t>Pregnant and postpartum women</w:t>
            </w:r>
            <w:r w:rsidRPr="00A16715">
              <w:t xml:space="preserve"> with a </w:t>
            </w:r>
            <w:bookmarkStart w:id="10" w:name="_Hlk101381229"/>
            <w:r w:rsidRPr="00A16715">
              <w:t>BM</w:t>
            </w:r>
            <w:bookmarkEnd w:id="10"/>
            <w:r w:rsidRPr="00A16715">
              <w:t>I &gt; 25 kg/m</w:t>
            </w:r>
            <w:r w:rsidRPr="001C7ECC">
              <w:rPr>
                <w:vertAlign w:val="superscript"/>
              </w:rPr>
              <w:t>2</w:t>
            </w:r>
          </w:p>
        </w:tc>
        <w:tc>
          <w:tcPr>
            <w:tcW w:w="1559" w:type="dxa"/>
          </w:tcPr>
          <w:p w14:paraId="4B5D6211" w14:textId="77777777" w:rsidR="00A510E3" w:rsidRDefault="00A510E3" w:rsidP="00563733">
            <w:r>
              <w:t>Systematic review of RCTs</w:t>
            </w:r>
          </w:p>
        </w:tc>
        <w:tc>
          <w:tcPr>
            <w:tcW w:w="3827" w:type="dxa"/>
          </w:tcPr>
          <w:p w14:paraId="66480DF7" w14:textId="7C729C26" w:rsidR="00A510E3" w:rsidRDefault="00A510E3" w:rsidP="00563733">
            <w:r w:rsidRPr="00EF5636">
              <w:t>Intervention content included a combined approach of diet and physical activity</w:t>
            </w:r>
            <w:r>
              <w:t xml:space="preserve"> or diet only.</w:t>
            </w:r>
          </w:p>
          <w:p w14:paraId="212A8F25" w14:textId="0371A681" w:rsidR="00A510E3" w:rsidRDefault="00A510E3" w:rsidP="00563733">
            <w:r w:rsidRPr="0017540B">
              <w:t>The intervention duratio</w:t>
            </w:r>
            <w:r>
              <w:t>n</w:t>
            </w:r>
            <w:r w:rsidRPr="0017540B">
              <w:t xml:space="preserve"> </w:t>
            </w:r>
            <w:r>
              <w:t>between</w:t>
            </w:r>
            <w:r w:rsidRPr="0017540B">
              <w:t xml:space="preserve"> 10 weeks to 10 months</w:t>
            </w:r>
            <w:r>
              <w:t>.</w:t>
            </w:r>
          </w:p>
          <w:p w14:paraId="78C24C24" w14:textId="77777777" w:rsidR="00A510E3" w:rsidRDefault="00A510E3" w:rsidP="00563733">
            <w:r>
              <w:lastRenderedPageBreak/>
              <w:t>D</w:t>
            </w:r>
            <w:r w:rsidRPr="00614025">
              <w:t>elivered by dietitian</w:t>
            </w:r>
            <w:r>
              <w:t xml:space="preserve">, </w:t>
            </w:r>
            <w:r w:rsidRPr="00614025">
              <w:t>lifestyle counsellor, health coach, nutrition professional or an interventionist</w:t>
            </w:r>
            <w:r>
              <w:t>.</w:t>
            </w:r>
          </w:p>
        </w:tc>
        <w:tc>
          <w:tcPr>
            <w:tcW w:w="3544" w:type="dxa"/>
          </w:tcPr>
          <w:p w14:paraId="461AAD42" w14:textId="77777777" w:rsidR="00A510E3" w:rsidRDefault="00A510E3" w:rsidP="00563733">
            <w:pPr>
              <w:pStyle w:val="ListParagraph"/>
              <w:numPr>
                <w:ilvl w:val="0"/>
                <w:numId w:val="73"/>
              </w:numPr>
            </w:pPr>
            <w:r>
              <w:lastRenderedPageBreak/>
              <w:t>15 RCTs included (postpartum n=12; pregnancy and postpartum n=3)</w:t>
            </w:r>
          </w:p>
          <w:p w14:paraId="74095936" w14:textId="77777777" w:rsidR="00A510E3" w:rsidRDefault="00A510E3" w:rsidP="00563733">
            <w:pPr>
              <w:pStyle w:val="ListParagraph"/>
              <w:numPr>
                <w:ilvl w:val="0"/>
                <w:numId w:val="73"/>
              </w:numPr>
            </w:pPr>
            <w:r>
              <w:t>P</w:t>
            </w:r>
            <w:r w:rsidRPr="0017540B">
              <w:t xml:space="preserve">ostpartum interventions reported significant improvements in postpartum </w:t>
            </w:r>
            <w:r w:rsidRPr="0017540B">
              <w:lastRenderedPageBreak/>
              <w:t xml:space="preserve">weight when compared to the control group. </w:t>
            </w:r>
          </w:p>
          <w:p w14:paraId="13FE7429" w14:textId="37363026" w:rsidR="00A510E3" w:rsidRDefault="00A510E3" w:rsidP="00563733">
            <w:pPr>
              <w:pStyle w:val="ListParagraph"/>
              <w:numPr>
                <w:ilvl w:val="0"/>
                <w:numId w:val="73"/>
              </w:numPr>
            </w:pPr>
            <w:r>
              <w:t xml:space="preserve">Interventions associated with </w:t>
            </w:r>
            <w:bookmarkStart w:id="11" w:name="_Hlk101381257"/>
            <w:r w:rsidRPr="00D67952">
              <w:t xml:space="preserve">gestational weight gain (GWG) </w:t>
            </w:r>
            <w:bookmarkEnd w:id="11"/>
            <w:r w:rsidRPr="00D67952">
              <w:t xml:space="preserve">and </w:t>
            </w:r>
            <w:bookmarkStart w:id="12" w:name="_Hlk101381277"/>
            <w:r w:rsidRPr="00D67952">
              <w:t>postpartum weight retention (PPWR)</w:t>
            </w:r>
            <w:bookmarkEnd w:id="12"/>
          </w:p>
        </w:tc>
        <w:tc>
          <w:tcPr>
            <w:tcW w:w="709" w:type="dxa"/>
          </w:tcPr>
          <w:p w14:paraId="7294762E" w14:textId="1B9E0A64" w:rsidR="00A510E3" w:rsidRDefault="00CB4242" w:rsidP="00FD08A2">
            <w:pPr>
              <w:pStyle w:val="ListParagraph"/>
              <w:ind w:left="0"/>
            </w:pPr>
            <w:r>
              <w:lastRenderedPageBreak/>
              <w:t>7</w:t>
            </w:r>
          </w:p>
        </w:tc>
      </w:tr>
      <w:tr w:rsidR="00A510E3" w14:paraId="25B029FD" w14:textId="6CE03A13" w:rsidTr="00A510E3">
        <w:trPr>
          <w:trHeight w:val="251"/>
        </w:trPr>
        <w:tc>
          <w:tcPr>
            <w:tcW w:w="440" w:type="dxa"/>
          </w:tcPr>
          <w:p w14:paraId="5A5638D1" w14:textId="799FA091" w:rsidR="00A510E3" w:rsidRDefault="00CF15D1" w:rsidP="00563733">
            <w:r>
              <w:t>5</w:t>
            </w:r>
          </w:p>
        </w:tc>
        <w:tc>
          <w:tcPr>
            <w:tcW w:w="1802" w:type="dxa"/>
          </w:tcPr>
          <w:p w14:paraId="38CE8E41" w14:textId="356DD571" w:rsidR="00A510E3" w:rsidRDefault="00A510E3" w:rsidP="00563733">
            <w:r>
              <w:t>Dodd et al, 2018</w:t>
            </w:r>
          </w:p>
        </w:tc>
        <w:tc>
          <w:tcPr>
            <w:tcW w:w="2069" w:type="dxa"/>
          </w:tcPr>
          <w:p w14:paraId="673435C4" w14:textId="77777777" w:rsidR="00A510E3" w:rsidRDefault="00A510E3" w:rsidP="00563733">
            <w:r>
              <w:t>T</w:t>
            </w:r>
            <w:r w:rsidRPr="00E808BB">
              <w:t>o evaluate postpartum dietary and/or physical activity interventions to promote weight loss and improve health in a subsequent pregnancy</w:t>
            </w:r>
          </w:p>
        </w:tc>
        <w:tc>
          <w:tcPr>
            <w:tcW w:w="2069" w:type="dxa"/>
          </w:tcPr>
          <w:p w14:paraId="58FF9E75" w14:textId="77777777" w:rsidR="00A510E3" w:rsidRDefault="00A510E3" w:rsidP="00563733">
            <w:r>
              <w:t>W</w:t>
            </w:r>
            <w:r w:rsidRPr="00CC64FB">
              <w:t>omen who had given birth to a healthy singleton infant and (1) were overweight or obese; (2) had a normal BMI upon commencing pregnancy but whose gestational weight gain</w:t>
            </w:r>
          </w:p>
        </w:tc>
        <w:tc>
          <w:tcPr>
            <w:tcW w:w="1559" w:type="dxa"/>
          </w:tcPr>
          <w:p w14:paraId="616ECAD0" w14:textId="77777777" w:rsidR="00A510E3" w:rsidRDefault="00A510E3" w:rsidP="00563733">
            <w:r>
              <w:t>Systematic review and meta-analysis of RCTs</w:t>
            </w:r>
          </w:p>
        </w:tc>
        <w:tc>
          <w:tcPr>
            <w:tcW w:w="3827" w:type="dxa"/>
          </w:tcPr>
          <w:p w14:paraId="773A3C28" w14:textId="77777777" w:rsidR="00A510E3" w:rsidRPr="00EF5636" w:rsidRDefault="00A510E3" w:rsidP="00563733">
            <w:r>
              <w:t>Diet interventions alone, physical activity intervention alone, and combined diet and physical activity.</w:t>
            </w:r>
          </w:p>
        </w:tc>
        <w:tc>
          <w:tcPr>
            <w:tcW w:w="3544" w:type="dxa"/>
          </w:tcPr>
          <w:p w14:paraId="08D4B02F" w14:textId="77777777" w:rsidR="00A510E3" w:rsidRDefault="00A510E3" w:rsidP="00563733">
            <w:pPr>
              <w:pStyle w:val="ListParagraph"/>
              <w:numPr>
                <w:ilvl w:val="0"/>
                <w:numId w:val="73"/>
              </w:numPr>
            </w:pPr>
            <w:r>
              <w:t>27 RCTs included.</w:t>
            </w:r>
          </w:p>
          <w:p w14:paraId="7485E129" w14:textId="77777777" w:rsidR="00A510E3" w:rsidRDefault="00A510E3" w:rsidP="00390C44">
            <w:pPr>
              <w:pStyle w:val="ListParagraph"/>
              <w:numPr>
                <w:ilvl w:val="0"/>
                <w:numId w:val="73"/>
              </w:numPr>
            </w:pPr>
            <w:r w:rsidRPr="00291C68">
              <w:t>A combined intervention provided greater postpartum weight loss</w:t>
            </w:r>
            <w:r>
              <w:t xml:space="preserve">. </w:t>
            </w:r>
            <w:r w:rsidRPr="000F4847">
              <w:t>which was maintained at 12 months postpartum</w:t>
            </w:r>
            <w:r>
              <w:t xml:space="preserve">. </w:t>
            </w:r>
          </w:p>
          <w:p w14:paraId="264AFBF2" w14:textId="44C42FCF" w:rsidR="00A510E3" w:rsidRDefault="00A510E3" w:rsidP="00563733">
            <w:pPr>
              <w:pStyle w:val="ListParagraph"/>
              <w:numPr>
                <w:ilvl w:val="0"/>
                <w:numId w:val="73"/>
              </w:numPr>
            </w:pPr>
            <w:r>
              <w:t>D</w:t>
            </w:r>
            <w:r w:rsidRPr="00563B74">
              <w:t>ietary intervention in the postpartum period were more likely to have significant weight loss at the completion of the intervention compared with women who received no intervention</w:t>
            </w:r>
            <w:r>
              <w:t>.</w:t>
            </w:r>
          </w:p>
        </w:tc>
        <w:tc>
          <w:tcPr>
            <w:tcW w:w="709" w:type="dxa"/>
          </w:tcPr>
          <w:p w14:paraId="7120E5DC" w14:textId="7C60CCC5" w:rsidR="00A510E3" w:rsidRDefault="00061735" w:rsidP="00061735">
            <w:pPr>
              <w:pStyle w:val="ListParagraph"/>
              <w:ind w:left="0"/>
            </w:pPr>
            <w:r>
              <w:t>9</w:t>
            </w:r>
          </w:p>
        </w:tc>
      </w:tr>
      <w:tr w:rsidR="00A510E3" w14:paraId="180E365C" w14:textId="2C86F9DC" w:rsidTr="00A510E3">
        <w:trPr>
          <w:trHeight w:val="251"/>
        </w:trPr>
        <w:tc>
          <w:tcPr>
            <w:tcW w:w="440" w:type="dxa"/>
          </w:tcPr>
          <w:p w14:paraId="724795CA" w14:textId="567234C2" w:rsidR="00A510E3" w:rsidRDefault="00CF15D1" w:rsidP="00563733">
            <w:r>
              <w:t>6</w:t>
            </w:r>
          </w:p>
        </w:tc>
        <w:tc>
          <w:tcPr>
            <w:tcW w:w="1802" w:type="dxa"/>
          </w:tcPr>
          <w:p w14:paraId="3F4A6024" w14:textId="107925D9" w:rsidR="00A510E3" w:rsidRDefault="00A510E3" w:rsidP="00563733">
            <w:r>
              <w:t>Ferguson et al, 2019</w:t>
            </w:r>
          </w:p>
        </w:tc>
        <w:tc>
          <w:tcPr>
            <w:tcW w:w="2069" w:type="dxa"/>
          </w:tcPr>
          <w:p w14:paraId="2357255D" w14:textId="77777777" w:rsidR="00A510E3" w:rsidRDefault="00A510E3" w:rsidP="00563733">
            <w:r>
              <w:t xml:space="preserve">To </w:t>
            </w:r>
            <w:r w:rsidRPr="00AD01B1">
              <w:t>investigate the effectiveness of lifestyle weight management interventions for postnatal women.</w:t>
            </w:r>
          </w:p>
        </w:tc>
        <w:tc>
          <w:tcPr>
            <w:tcW w:w="2069" w:type="dxa"/>
          </w:tcPr>
          <w:p w14:paraId="614123EB" w14:textId="77777777" w:rsidR="00A510E3" w:rsidRDefault="00A510E3" w:rsidP="00563733">
            <w:r>
              <w:t>P</w:t>
            </w:r>
            <w:r w:rsidRPr="001D73E7">
              <w:t>ostnatal women</w:t>
            </w:r>
            <w:r>
              <w:t xml:space="preserve"> no restriction on BMI, </w:t>
            </w:r>
            <w:r w:rsidRPr="00B050E0">
              <w:t xml:space="preserve">without a history of </w:t>
            </w:r>
            <w:bookmarkStart w:id="13" w:name="_Hlk101381298"/>
            <w:r w:rsidRPr="00B050E0">
              <w:t>GDM</w:t>
            </w:r>
            <w:bookmarkEnd w:id="13"/>
            <w:r>
              <w:t>.</w:t>
            </w:r>
          </w:p>
        </w:tc>
        <w:tc>
          <w:tcPr>
            <w:tcW w:w="1559" w:type="dxa"/>
          </w:tcPr>
          <w:p w14:paraId="1B0BE4FC" w14:textId="0CC47ED4" w:rsidR="00A510E3" w:rsidRDefault="00A510E3" w:rsidP="00563733">
            <w:r>
              <w:t>Systematic review of systematic review</w:t>
            </w:r>
            <w:r w:rsidR="00EB1AE7">
              <w:t>s</w:t>
            </w:r>
          </w:p>
        </w:tc>
        <w:tc>
          <w:tcPr>
            <w:tcW w:w="3827" w:type="dxa"/>
          </w:tcPr>
          <w:p w14:paraId="10CCA285" w14:textId="77777777" w:rsidR="00A510E3" w:rsidRDefault="00A510E3" w:rsidP="00563733">
            <w:r>
              <w:t>B</w:t>
            </w:r>
            <w:r w:rsidRPr="002A795D">
              <w:t>oth diet and physical activity interventions, physical activity alone, and dietary interventions alone</w:t>
            </w:r>
            <w:r>
              <w:t>.</w:t>
            </w:r>
          </w:p>
          <w:p w14:paraId="72645311" w14:textId="4FBE6FE5" w:rsidR="00A510E3" w:rsidRDefault="00A510E3" w:rsidP="00563733">
            <w:r>
              <w:t>T</w:t>
            </w:r>
            <w:r w:rsidRPr="00AF35B8">
              <w:t>rials greater than 12 weeks duration were included</w:t>
            </w:r>
            <w:r>
              <w:t xml:space="preserve">. </w:t>
            </w:r>
          </w:p>
        </w:tc>
        <w:tc>
          <w:tcPr>
            <w:tcW w:w="3544" w:type="dxa"/>
          </w:tcPr>
          <w:p w14:paraId="0DD3B0D5" w14:textId="2C155DB4" w:rsidR="00A510E3" w:rsidRDefault="00A510E3" w:rsidP="00A87B1C">
            <w:pPr>
              <w:pStyle w:val="ListParagraph"/>
              <w:numPr>
                <w:ilvl w:val="0"/>
                <w:numId w:val="73"/>
              </w:numPr>
            </w:pPr>
            <w:r w:rsidRPr="00F0547A">
              <w:t>Nine systematic reviews</w:t>
            </w:r>
            <w:r>
              <w:t xml:space="preserve"> included.</w:t>
            </w:r>
          </w:p>
          <w:p w14:paraId="1182D0A0" w14:textId="5A1DFB3C" w:rsidR="00A510E3" w:rsidRDefault="00A510E3" w:rsidP="00A87B1C">
            <w:pPr>
              <w:pStyle w:val="ListParagraph"/>
              <w:numPr>
                <w:ilvl w:val="0"/>
                <w:numId w:val="73"/>
              </w:numPr>
            </w:pPr>
            <w:r>
              <w:t>Meta-analysis showed that l</w:t>
            </w:r>
            <w:r w:rsidRPr="00553B56">
              <w:t>ifestyle interventions involving physical activity and/or dietary changes resulted in a reduction in postnatal weight.</w:t>
            </w:r>
          </w:p>
          <w:p w14:paraId="6DE57D8B" w14:textId="67E9C071" w:rsidR="00A510E3" w:rsidRDefault="00A510E3" w:rsidP="00A87B1C">
            <w:pPr>
              <w:pStyle w:val="ListParagraph"/>
              <w:numPr>
                <w:ilvl w:val="0"/>
                <w:numId w:val="73"/>
              </w:numPr>
            </w:pPr>
            <w:r>
              <w:t>P</w:t>
            </w:r>
            <w:r w:rsidRPr="004C169C">
              <w:t xml:space="preserve">articipants who received interventions of between </w:t>
            </w:r>
            <w:proofErr w:type="gramStart"/>
            <w:r w:rsidRPr="004C169C">
              <w:t>3 and 12 weeks</w:t>
            </w:r>
            <w:proofErr w:type="gramEnd"/>
            <w:r w:rsidRPr="004C169C">
              <w:t xml:space="preserve"> duration was −2.6 kg lower than the comparator group</w:t>
            </w:r>
            <w:r>
              <w:t>.</w:t>
            </w:r>
          </w:p>
        </w:tc>
        <w:tc>
          <w:tcPr>
            <w:tcW w:w="709" w:type="dxa"/>
          </w:tcPr>
          <w:p w14:paraId="512C323B" w14:textId="3D442C14" w:rsidR="00A510E3" w:rsidRPr="00F0547A" w:rsidRDefault="004D0F5E" w:rsidP="004D0F5E">
            <w:pPr>
              <w:pStyle w:val="ListParagraph"/>
              <w:ind w:left="0"/>
            </w:pPr>
            <w:r>
              <w:t>7</w:t>
            </w:r>
          </w:p>
        </w:tc>
      </w:tr>
      <w:tr w:rsidR="00A510E3" w14:paraId="0D7FA759" w14:textId="725E1DD9" w:rsidTr="00A510E3">
        <w:trPr>
          <w:trHeight w:val="251"/>
        </w:trPr>
        <w:tc>
          <w:tcPr>
            <w:tcW w:w="440" w:type="dxa"/>
          </w:tcPr>
          <w:p w14:paraId="74481A72" w14:textId="31C8DE4D" w:rsidR="00A510E3" w:rsidRDefault="00CF15D1" w:rsidP="00563733">
            <w:r>
              <w:lastRenderedPageBreak/>
              <w:t>7</w:t>
            </w:r>
          </w:p>
        </w:tc>
        <w:tc>
          <w:tcPr>
            <w:tcW w:w="1802" w:type="dxa"/>
          </w:tcPr>
          <w:p w14:paraId="0D2B7C02" w14:textId="0C58A48B" w:rsidR="00A510E3" w:rsidRDefault="00A510E3" w:rsidP="00563733">
            <w:proofErr w:type="spellStart"/>
            <w:r>
              <w:t>Garad</w:t>
            </w:r>
            <w:proofErr w:type="spellEnd"/>
            <w:r>
              <w:t xml:space="preserve"> et al, 2020</w:t>
            </w:r>
          </w:p>
          <w:p w14:paraId="2B8A0A45" w14:textId="77777777" w:rsidR="00A510E3" w:rsidRDefault="00A510E3" w:rsidP="00563733"/>
          <w:p w14:paraId="49FFC242" w14:textId="12ADAB1C" w:rsidR="00A510E3" w:rsidRDefault="00A510E3" w:rsidP="00563733">
            <w:r>
              <w:t>US (n=16), UK (n=3), Australia (n=5), Greece (n=1), Israel (n=1), Sweden (n=2), Japan (1), Canada (n=2), Thailand (n=1), Taiwan (n=1), Iran (n=3).</w:t>
            </w:r>
          </w:p>
        </w:tc>
        <w:tc>
          <w:tcPr>
            <w:tcW w:w="2069" w:type="dxa"/>
          </w:tcPr>
          <w:p w14:paraId="73CC327E" w14:textId="77777777" w:rsidR="00A510E3" w:rsidRDefault="00A510E3" w:rsidP="00563733">
            <w:r>
              <w:t>T</w:t>
            </w:r>
            <w:r w:rsidRPr="00631354">
              <w:t xml:space="preserve">o identify the health literacy domains utilized in postpartum weight management interventions and to determine their impact on weight, </w:t>
            </w:r>
            <w:proofErr w:type="gramStart"/>
            <w:r w:rsidRPr="00631354">
              <w:t>diet</w:t>
            </w:r>
            <w:proofErr w:type="gramEnd"/>
            <w:r w:rsidRPr="00631354">
              <w:t xml:space="preserve"> and physical activity in postpartum women</w:t>
            </w:r>
          </w:p>
        </w:tc>
        <w:tc>
          <w:tcPr>
            <w:tcW w:w="2069" w:type="dxa"/>
          </w:tcPr>
          <w:p w14:paraId="7BBA07C7" w14:textId="77777777" w:rsidR="00A510E3" w:rsidRDefault="00A510E3" w:rsidP="00563733">
            <w:r>
              <w:t>P</w:t>
            </w:r>
            <w:r w:rsidRPr="00517C16">
              <w:t>ostpartum women within two years post-delivery</w:t>
            </w:r>
          </w:p>
        </w:tc>
        <w:tc>
          <w:tcPr>
            <w:tcW w:w="1559" w:type="dxa"/>
          </w:tcPr>
          <w:p w14:paraId="2AC94ED0" w14:textId="77777777" w:rsidR="00A510E3" w:rsidRDefault="00A510E3" w:rsidP="00563733">
            <w:r>
              <w:t>Systematic review and meta-analysis of RCTs</w:t>
            </w:r>
          </w:p>
        </w:tc>
        <w:tc>
          <w:tcPr>
            <w:tcW w:w="3827" w:type="dxa"/>
          </w:tcPr>
          <w:p w14:paraId="68AD493A" w14:textId="34A75149" w:rsidR="00A510E3" w:rsidRDefault="00A510E3" w:rsidP="00563733">
            <w:r>
              <w:t xml:space="preserve">Interventions included </w:t>
            </w:r>
            <w:r w:rsidRPr="005D0FA8">
              <w:t>self-care</w:t>
            </w:r>
            <w:r>
              <w:t xml:space="preserve">, </w:t>
            </w:r>
            <w:r w:rsidRPr="005D0FA8">
              <w:t xml:space="preserve">social </w:t>
            </w:r>
            <w:proofErr w:type="gramStart"/>
            <w:r w:rsidRPr="005D0FA8">
              <w:t>support</w:t>
            </w:r>
            <w:proofErr w:type="gramEnd"/>
            <w:r w:rsidRPr="005D0FA8">
              <w:t xml:space="preserve"> </w:t>
            </w:r>
            <w:r>
              <w:t xml:space="preserve">or </w:t>
            </w:r>
            <w:r w:rsidRPr="005D0FA8">
              <w:t>participation in decision-making or co-design</w:t>
            </w:r>
            <w:r>
              <w:t xml:space="preserve">. Three studies </w:t>
            </w:r>
            <w:proofErr w:type="gramStart"/>
            <w:r>
              <w:t>has</w:t>
            </w:r>
            <w:proofErr w:type="gramEnd"/>
            <w:r>
              <w:t xml:space="preserve"> interactions with health providers.</w:t>
            </w:r>
          </w:p>
          <w:p w14:paraId="48F27E48" w14:textId="2037036F" w:rsidR="00A510E3" w:rsidRDefault="00A510E3" w:rsidP="00563733">
            <w:r>
              <w:t>Delivered by d</w:t>
            </w:r>
            <w:r w:rsidRPr="0025077D">
              <w:t>ietitian</w:t>
            </w:r>
            <w:r>
              <w:t xml:space="preserve">s, </w:t>
            </w:r>
            <w:r w:rsidRPr="0025077D">
              <w:t>Health interventionist</w:t>
            </w:r>
            <w:r>
              <w:t>, b</w:t>
            </w:r>
            <w:r w:rsidRPr="00025B29">
              <w:t>ehavioural counsellor</w:t>
            </w:r>
            <w:r>
              <w:t>.</w:t>
            </w:r>
          </w:p>
          <w:p w14:paraId="19E3650D" w14:textId="77777777" w:rsidR="00A510E3" w:rsidRDefault="00A510E3" w:rsidP="00563733">
            <w:r>
              <w:t xml:space="preserve">Delivered at/by text/phone, </w:t>
            </w:r>
            <w:r w:rsidRPr="00EC68F5">
              <w:t>Centre</w:t>
            </w:r>
            <w:r>
              <w:t xml:space="preserve">, clinic, </w:t>
            </w:r>
            <w:r w:rsidRPr="00EC68F5">
              <w:t>home</w:t>
            </w:r>
            <w:r>
              <w:t xml:space="preserve">, </w:t>
            </w:r>
            <w:r w:rsidRPr="00EC68F5">
              <w:t>community</w:t>
            </w:r>
            <w:r>
              <w:t>, o</w:t>
            </w:r>
            <w:r w:rsidRPr="006E7169">
              <w:t>utdoor and school hall</w:t>
            </w:r>
            <w:r>
              <w:t>.</w:t>
            </w:r>
          </w:p>
        </w:tc>
        <w:tc>
          <w:tcPr>
            <w:tcW w:w="3544" w:type="dxa"/>
          </w:tcPr>
          <w:p w14:paraId="31FF98A7" w14:textId="77777777" w:rsidR="00A510E3" w:rsidRDefault="00A510E3" w:rsidP="00563733">
            <w:pPr>
              <w:pStyle w:val="ListParagraph"/>
              <w:numPr>
                <w:ilvl w:val="0"/>
                <w:numId w:val="73"/>
              </w:numPr>
            </w:pPr>
            <w:r>
              <w:t>33 RCTs included.</w:t>
            </w:r>
          </w:p>
          <w:p w14:paraId="73204E2F" w14:textId="77777777" w:rsidR="00A510E3" w:rsidRDefault="00A510E3" w:rsidP="00563733">
            <w:pPr>
              <w:pStyle w:val="ListParagraph"/>
              <w:numPr>
                <w:ilvl w:val="0"/>
                <w:numId w:val="73"/>
              </w:numPr>
            </w:pPr>
            <w:r>
              <w:t>H</w:t>
            </w:r>
            <w:r w:rsidRPr="007978E2">
              <w:t>ealth literacy domain self-care was associated with a significant reduction in body weight</w:t>
            </w:r>
            <w:r>
              <w:t xml:space="preserve"> and </w:t>
            </w:r>
            <w:r w:rsidRPr="00407DF6">
              <w:t>increase in physical activity</w:t>
            </w:r>
            <w:r>
              <w:t>.</w:t>
            </w:r>
          </w:p>
          <w:p w14:paraId="76B11A53" w14:textId="43035D55" w:rsidR="00A510E3" w:rsidRDefault="00A510E3" w:rsidP="00563733">
            <w:pPr>
              <w:pStyle w:val="ListParagraph"/>
              <w:numPr>
                <w:ilvl w:val="0"/>
                <w:numId w:val="73"/>
              </w:numPr>
            </w:pPr>
            <w:r w:rsidRPr="00407DF6">
              <w:t>No other health literacy domain was associated with significant outcomes in weight, energy intake, or physical activity.</w:t>
            </w:r>
          </w:p>
          <w:p w14:paraId="034BE7D4" w14:textId="77777777" w:rsidR="00A510E3" w:rsidRDefault="00A510E3" w:rsidP="00563733"/>
          <w:p w14:paraId="1209654B" w14:textId="77777777" w:rsidR="00A510E3" w:rsidRDefault="00A510E3" w:rsidP="00563733"/>
        </w:tc>
        <w:tc>
          <w:tcPr>
            <w:tcW w:w="709" w:type="dxa"/>
          </w:tcPr>
          <w:p w14:paraId="1FAC05CB" w14:textId="60342FF9" w:rsidR="00A510E3" w:rsidRDefault="00D4793B" w:rsidP="00D4793B">
            <w:pPr>
              <w:pStyle w:val="ListParagraph"/>
              <w:ind w:left="0"/>
            </w:pPr>
            <w:r>
              <w:t>8</w:t>
            </w:r>
          </w:p>
        </w:tc>
      </w:tr>
      <w:tr w:rsidR="00A510E3" w14:paraId="3F4398FE" w14:textId="60677D5C" w:rsidTr="00A510E3">
        <w:trPr>
          <w:trHeight w:val="251"/>
        </w:trPr>
        <w:tc>
          <w:tcPr>
            <w:tcW w:w="440" w:type="dxa"/>
          </w:tcPr>
          <w:p w14:paraId="7543B52E" w14:textId="14FD51C2" w:rsidR="00A510E3" w:rsidRDefault="00CF15D1" w:rsidP="00563733">
            <w:r>
              <w:t>8</w:t>
            </w:r>
          </w:p>
        </w:tc>
        <w:tc>
          <w:tcPr>
            <w:tcW w:w="1802" w:type="dxa"/>
          </w:tcPr>
          <w:p w14:paraId="418A9A3A" w14:textId="18B1A382" w:rsidR="00A510E3" w:rsidRDefault="00A510E3" w:rsidP="00563733">
            <w:proofErr w:type="spellStart"/>
            <w:r w:rsidRPr="00B278AF">
              <w:t>Hutchesson</w:t>
            </w:r>
            <w:proofErr w:type="spellEnd"/>
            <w:r>
              <w:t xml:space="preserve"> et al, 2020</w:t>
            </w:r>
          </w:p>
          <w:p w14:paraId="7D4B67ED" w14:textId="77777777" w:rsidR="00A510E3" w:rsidRDefault="00A510E3" w:rsidP="00563733"/>
          <w:p w14:paraId="50DEEC87" w14:textId="77777777" w:rsidR="00A510E3" w:rsidRDefault="00A510E3" w:rsidP="00563733">
            <w:r>
              <w:t>US (n=40), Australia (n=14)</w:t>
            </w:r>
          </w:p>
        </w:tc>
        <w:tc>
          <w:tcPr>
            <w:tcW w:w="2069" w:type="dxa"/>
          </w:tcPr>
          <w:p w14:paraId="1324D395" w14:textId="77777777" w:rsidR="00A510E3" w:rsidRDefault="00A510E3" w:rsidP="00563733">
            <w:r>
              <w:t>T</w:t>
            </w:r>
            <w:r w:rsidRPr="001C208C">
              <w:t xml:space="preserve">o examine the extent and range of research undertaken to evaluate </w:t>
            </w:r>
            <w:proofErr w:type="spellStart"/>
            <w:r w:rsidRPr="001C208C">
              <w:t>behavioral</w:t>
            </w:r>
            <w:proofErr w:type="spellEnd"/>
            <w:r w:rsidRPr="001C208C">
              <w:t xml:space="preserve"> interventions that support women of childbearing age to prevent or treat overweight and obesity</w:t>
            </w:r>
          </w:p>
        </w:tc>
        <w:tc>
          <w:tcPr>
            <w:tcW w:w="2069" w:type="dxa"/>
          </w:tcPr>
          <w:p w14:paraId="06D5BB1F" w14:textId="77777777" w:rsidR="00A510E3" w:rsidRDefault="00A510E3" w:rsidP="00563733">
            <w:r w:rsidRPr="00235575">
              <w:t>Women of childbearing age</w:t>
            </w:r>
          </w:p>
        </w:tc>
        <w:tc>
          <w:tcPr>
            <w:tcW w:w="1559" w:type="dxa"/>
          </w:tcPr>
          <w:p w14:paraId="50784C62" w14:textId="77777777" w:rsidR="00A510E3" w:rsidRDefault="00A510E3" w:rsidP="00563733">
            <w:r>
              <w:t>Systematic review of RCTs and systematic reviews</w:t>
            </w:r>
          </w:p>
        </w:tc>
        <w:tc>
          <w:tcPr>
            <w:tcW w:w="3827" w:type="dxa"/>
          </w:tcPr>
          <w:p w14:paraId="29D4B6DD" w14:textId="77777777" w:rsidR="00A510E3" w:rsidRDefault="00A510E3" w:rsidP="00563733">
            <w:r>
              <w:t xml:space="preserve">Most interventions had a combination of diet and physical activity alone or in combination. </w:t>
            </w:r>
          </w:p>
          <w:p w14:paraId="799F5F2C" w14:textId="1F43574D" w:rsidR="00A510E3" w:rsidRDefault="00A510E3" w:rsidP="00563733">
            <w:r w:rsidRPr="0097016C">
              <w:t>The interventions were delivered by dietitians or nutritionists</w:t>
            </w:r>
            <w:r>
              <w:t xml:space="preserve"> and</w:t>
            </w:r>
            <w:r w:rsidRPr="0097016C">
              <w:t xml:space="preserve"> clinicians</w:t>
            </w:r>
            <w:r>
              <w:t>.</w:t>
            </w:r>
          </w:p>
          <w:p w14:paraId="78D56332" w14:textId="4945BD96" w:rsidR="00A510E3" w:rsidRPr="00C16433" w:rsidRDefault="00A510E3" w:rsidP="00563733">
            <w:proofErr w:type="spellStart"/>
            <w:r>
              <w:t>I</w:t>
            </w:r>
            <w:r w:rsidRPr="0097016C">
              <w:t>interventions</w:t>
            </w:r>
            <w:proofErr w:type="spellEnd"/>
            <w:r w:rsidRPr="0097016C">
              <w:t xml:space="preserve"> </w:t>
            </w:r>
            <w:r>
              <w:t>delivered at</w:t>
            </w:r>
            <w:r w:rsidRPr="0097016C">
              <w:t xml:space="preserve"> hospital</w:t>
            </w:r>
            <w:r>
              <w:t xml:space="preserve">s, </w:t>
            </w:r>
            <w:proofErr w:type="gramStart"/>
            <w:r w:rsidRPr="0097016C">
              <w:t>clinic</w:t>
            </w:r>
            <w:proofErr w:type="gramEnd"/>
            <w:r>
              <w:t xml:space="preserve"> and </w:t>
            </w:r>
            <w:r w:rsidRPr="0097016C">
              <w:t>the participant’s home</w:t>
            </w:r>
            <w:r>
              <w:t>s.</w:t>
            </w:r>
            <w:r w:rsidRPr="0097016C">
              <w:t xml:space="preserve"> </w:t>
            </w:r>
          </w:p>
        </w:tc>
        <w:tc>
          <w:tcPr>
            <w:tcW w:w="3544" w:type="dxa"/>
          </w:tcPr>
          <w:p w14:paraId="546BE968" w14:textId="597CE89A" w:rsidR="00A510E3" w:rsidRDefault="00A510E3" w:rsidP="00BE4D0A">
            <w:pPr>
              <w:pStyle w:val="ListParagraph"/>
              <w:numPr>
                <w:ilvl w:val="0"/>
                <w:numId w:val="73"/>
              </w:numPr>
            </w:pPr>
            <w:r>
              <w:t xml:space="preserve">87 RCTs and 3 systematic reviews included.  </w:t>
            </w:r>
          </w:p>
          <w:p w14:paraId="27F448AB" w14:textId="525D38EA" w:rsidR="004C4683" w:rsidRDefault="004C4683" w:rsidP="00BE4D0A">
            <w:pPr>
              <w:pStyle w:val="ListParagraph"/>
              <w:numPr>
                <w:ilvl w:val="0"/>
                <w:numId w:val="73"/>
              </w:numPr>
            </w:pPr>
            <w:r>
              <w:t>I</w:t>
            </w:r>
            <w:r w:rsidRPr="004C4683">
              <w:t>nterventions focused on promoting both changes to dietary behavio</w:t>
            </w:r>
            <w:r>
              <w:t>u</w:t>
            </w:r>
            <w:r w:rsidRPr="004C4683">
              <w:t>r and physical activity to achieve changes to weight-related outcomes.</w:t>
            </w:r>
          </w:p>
          <w:p w14:paraId="7182BAC2" w14:textId="08281042" w:rsidR="00A510E3" w:rsidRDefault="00A510E3" w:rsidP="00563733"/>
        </w:tc>
        <w:tc>
          <w:tcPr>
            <w:tcW w:w="709" w:type="dxa"/>
          </w:tcPr>
          <w:p w14:paraId="7D4128BB" w14:textId="68278381" w:rsidR="00A510E3" w:rsidRDefault="00064C2A" w:rsidP="00064C2A">
            <w:pPr>
              <w:pStyle w:val="ListParagraph"/>
              <w:ind w:left="0"/>
            </w:pPr>
            <w:r>
              <w:t>7</w:t>
            </w:r>
          </w:p>
        </w:tc>
      </w:tr>
      <w:tr w:rsidR="00A510E3" w14:paraId="62D3BA47" w14:textId="3E8C9DB4" w:rsidTr="00A510E3">
        <w:trPr>
          <w:trHeight w:val="251"/>
        </w:trPr>
        <w:tc>
          <w:tcPr>
            <w:tcW w:w="440" w:type="dxa"/>
          </w:tcPr>
          <w:p w14:paraId="1F510D23" w14:textId="57718587" w:rsidR="00A510E3" w:rsidRDefault="00CF15D1" w:rsidP="00563733">
            <w:r>
              <w:t>9</w:t>
            </w:r>
          </w:p>
        </w:tc>
        <w:tc>
          <w:tcPr>
            <w:tcW w:w="1802" w:type="dxa"/>
          </w:tcPr>
          <w:p w14:paraId="0371A86C" w14:textId="67ED5F56" w:rsidR="00A510E3" w:rsidRDefault="00A510E3" w:rsidP="00563733">
            <w:r>
              <w:t>Lau et al, 2017</w:t>
            </w:r>
          </w:p>
          <w:p w14:paraId="3A56ED42" w14:textId="77777777" w:rsidR="00A510E3" w:rsidRDefault="00A510E3" w:rsidP="00563733"/>
          <w:p w14:paraId="33D8D565" w14:textId="77777777" w:rsidR="00A510E3" w:rsidRPr="00AA0745" w:rsidRDefault="00A510E3" w:rsidP="00563733">
            <w:r>
              <w:t>Postnatal: US (n=3), Australia (n=1), Sweden (n=1), and antenatal are the rest.</w:t>
            </w:r>
          </w:p>
        </w:tc>
        <w:tc>
          <w:tcPr>
            <w:tcW w:w="2069" w:type="dxa"/>
          </w:tcPr>
          <w:p w14:paraId="207F440F" w14:textId="77777777" w:rsidR="00A510E3" w:rsidRDefault="00A510E3" w:rsidP="00563733">
            <w:r>
              <w:t xml:space="preserve">To assess </w:t>
            </w:r>
            <w:r w:rsidRPr="002E4CAB">
              <w:t>effective are e‐based lifestyle interventions for improving maternal and neonatal outcomes among overweight or obese perinatal women</w:t>
            </w:r>
          </w:p>
        </w:tc>
        <w:tc>
          <w:tcPr>
            <w:tcW w:w="2069" w:type="dxa"/>
          </w:tcPr>
          <w:p w14:paraId="4D62A80C" w14:textId="431A00C3" w:rsidR="00A510E3" w:rsidRDefault="00060FBF" w:rsidP="00563733">
            <w:r>
              <w:t>W</w:t>
            </w:r>
            <w:r w:rsidRPr="00060FBF">
              <w:t xml:space="preserve">omen with overweight or </w:t>
            </w:r>
            <w:proofErr w:type="spellStart"/>
            <w:r w:rsidRPr="00060FBF">
              <w:t>obesity</w:t>
            </w:r>
            <w:r w:rsidR="00A510E3" w:rsidRPr="006202C2">
              <w:t>during</w:t>
            </w:r>
            <w:proofErr w:type="spellEnd"/>
            <w:r w:rsidR="00A510E3" w:rsidRPr="006202C2">
              <w:t xml:space="preserve"> the perinatal period (starting from pregnancy to 1 year postpartum).</w:t>
            </w:r>
          </w:p>
        </w:tc>
        <w:tc>
          <w:tcPr>
            <w:tcW w:w="1559" w:type="dxa"/>
          </w:tcPr>
          <w:p w14:paraId="5CD5C1D4" w14:textId="77777777" w:rsidR="00A510E3" w:rsidRDefault="00A510E3" w:rsidP="00563733">
            <w:r>
              <w:t>S</w:t>
            </w:r>
            <w:r w:rsidRPr="005B3C07">
              <w:t>ystematic review and meta‐analysis</w:t>
            </w:r>
            <w:r>
              <w:t xml:space="preserve"> of RCTs</w:t>
            </w:r>
          </w:p>
        </w:tc>
        <w:tc>
          <w:tcPr>
            <w:tcW w:w="3827" w:type="dxa"/>
          </w:tcPr>
          <w:p w14:paraId="18EAA774" w14:textId="4A2C202D" w:rsidR="00A510E3" w:rsidRDefault="00A510E3" w:rsidP="00563733">
            <w:r w:rsidRPr="00C16433">
              <w:t>E‐based lifestyle interventions</w:t>
            </w:r>
            <w:r>
              <w:t xml:space="preserve"> s</w:t>
            </w:r>
            <w:r w:rsidRPr="00B86165">
              <w:t>et</w:t>
            </w:r>
            <w:r>
              <w:t>ting</w:t>
            </w:r>
            <w:r w:rsidRPr="00B86165">
              <w:t xml:space="preserve"> behavioural goals</w:t>
            </w:r>
            <w:r>
              <w:t xml:space="preserve"> and receiving </w:t>
            </w:r>
            <w:r w:rsidRPr="00B86165">
              <w:t>lifestyle counselling</w:t>
            </w:r>
            <w:r>
              <w:t xml:space="preserve"> including dietary control.  </w:t>
            </w:r>
          </w:p>
          <w:p w14:paraId="5447CD18" w14:textId="52ABD392" w:rsidR="00A510E3" w:rsidRDefault="00A510E3" w:rsidP="00563733">
            <w:r>
              <w:t>T</w:t>
            </w:r>
            <w:r w:rsidRPr="00F16EBE">
              <w:t>heoretical</w:t>
            </w:r>
            <w:r>
              <w:t>/</w:t>
            </w:r>
            <w:r w:rsidRPr="00F16EBE">
              <w:t xml:space="preserve">conceptual frameworks </w:t>
            </w:r>
            <w:r>
              <w:t>used</w:t>
            </w:r>
            <w:r w:rsidRPr="00F16EBE">
              <w:t xml:space="preserve"> design interventions.</w:t>
            </w:r>
          </w:p>
          <w:p w14:paraId="6193EDCE" w14:textId="77777777" w:rsidR="00A510E3" w:rsidRDefault="00A510E3" w:rsidP="00563733">
            <w:r>
              <w:t>D</w:t>
            </w:r>
            <w:r w:rsidRPr="00F354F2">
              <w:t>uration of the intervention</w:t>
            </w:r>
            <w:r>
              <w:t xml:space="preserve"> from 4 weeks to 12 months.</w:t>
            </w:r>
          </w:p>
        </w:tc>
        <w:tc>
          <w:tcPr>
            <w:tcW w:w="3544" w:type="dxa"/>
          </w:tcPr>
          <w:p w14:paraId="79058228" w14:textId="77777777" w:rsidR="00A510E3" w:rsidRDefault="00A510E3" w:rsidP="00563733">
            <w:pPr>
              <w:pStyle w:val="ListParagraph"/>
              <w:numPr>
                <w:ilvl w:val="0"/>
                <w:numId w:val="73"/>
              </w:numPr>
            </w:pPr>
            <w:r>
              <w:t>5 postpartum RCTs and 2 pregnancy and postpartum RCTs included.</w:t>
            </w:r>
          </w:p>
          <w:p w14:paraId="16F83571" w14:textId="77777777" w:rsidR="00A510E3" w:rsidRDefault="00A510E3" w:rsidP="00563733">
            <w:pPr>
              <w:pStyle w:val="ListParagraph"/>
              <w:numPr>
                <w:ilvl w:val="0"/>
                <w:numId w:val="73"/>
              </w:numPr>
            </w:pPr>
            <w:r>
              <w:t>M</w:t>
            </w:r>
            <w:r w:rsidRPr="00FC18AF">
              <w:t xml:space="preserve">eta‐analyses demonstrated significant result for limiting gestational weight gain, losing postnatal weight in 1–2 months, increasing self‐reported </w:t>
            </w:r>
            <w:r w:rsidRPr="00FC18AF">
              <w:lastRenderedPageBreak/>
              <w:t xml:space="preserve">moderate and vigorous physical activity and reducing caloric intake using diet‐related software. </w:t>
            </w:r>
          </w:p>
          <w:p w14:paraId="3DEA5BE2" w14:textId="20CE445E" w:rsidR="00A510E3" w:rsidRDefault="00A510E3" w:rsidP="00563733">
            <w:pPr>
              <w:pStyle w:val="ListParagraph"/>
              <w:numPr>
                <w:ilvl w:val="0"/>
                <w:numId w:val="73"/>
              </w:numPr>
            </w:pPr>
            <w:r>
              <w:t>E</w:t>
            </w:r>
            <w:r w:rsidRPr="00FC18AF">
              <w:t xml:space="preserve">‐based lifestyle intervention is an acceptable approach. </w:t>
            </w:r>
          </w:p>
        </w:tc>
        <w:tc>
          <w:tcPr>
            <w:tcW w:w="709" w:type="dxa"/>
          </w:tcPr>
          <w:p w14:paraId="338ACA66" w14:textId="4D5637D9" w:rsidR="00A510E3" w:rsidRDefault="00F061FE" w:rsidP="00F061FE">
            <w:pPr>
              <w:pStyle w:val="ListParagraph"/>
              <w:ind w:left="0"/>
            </w:pPr>
            <w:r>
              <w:lastRenderedPageBreak/>
              <w:t>10</w:t>
            </w:r>
          </w:p>
        </w:tc>
      </w:tr>
      <w:tr w:rsidR="00A510E3" w14:paraId="5C564B92" w14:textId="0BA01093" w:rsidTr="00A510E3">
        <w:trPr>
          <w:trHeight w:val="251"/>
        </w:trPr>
        <w:tc>
          <w:tcPr>
            <w:tcW w:w="440" w:type="dxa"/>
          </w:tcPr>
          <w:p w14:paraId="6F9E1313" w14:textId="12241947" w:rsidR="00A510E3" w:rsidRDefault="00A510E3" w:rsidP="00563733">
            <w:r>
              <w:t>1</w:t>
            </w:r>
            <w:r w:rsidR="00CF15D1">
              <w:t>0</w:t>
            </w:r>
          </w:p>
        </w:tc>
        <w:tc>
          <w:tcPr>
            <w:tcW w:w="1802" w:type="dxa"/>
          </w:tcPr>
          <w:p w14:paraId="1E4EC594" w14:textId="60159A00" w:rsidR="00A510E3" w:rsidRDefault="00A510E3" w:rsidP="00563733">
            <w:r w:rsidRPr="00AA0745">
              <w:t xml:space="preserve">Lim </w:t>
            </w:r>
            <w:r>
              <w:t>et al, 2020</w:t>
            </w:r>
          </w:p>
          <w:p w14:paraId="4EFE740A" w14:textId="77777777" w:rsidR="00A510E3" w:rsidRDefault="00A510E3" w:rsidP="00563733"/>
          <w:p w14:paraId="12B68318" w14:textId="77777777" w:rsidR="00A510E3" w:rsidRDefault="00A510E3" w:rsidP="00563733">
            <w:r>
              <w:t>US(n=14), Australia (n=4), UK (n=3), Iran (n=3), Canada (n=2), Greece (n=1), Sweden (n=1), Japan (n=1), Israel (n=1), Taiwan, (n=1), Thailand (n=1)</w:t>
            </w:r>
          </w:p>
        </w:tc>
        <w:tc>
          <w:tcPr>
            <w:tcW w:w="2069" w:type="dxa"/>
          </w:tcPr>
          <w:p w14:paraId="7ECFF2ED" w14:textId="77777777" w:rsidR="00A510E3" w:rsidRDefault="00A510E3" w:rsidP="00563733">
            <w:r>
              <w:t>T</w:t>
            </w:r>
            <w:r w:rsidRPr="00463F3D">
              <w:t>o describe the associations between behavioural strategies and weight loss in postpartum women. The secondary aim was to describe the associations between behavioural strategies and key lifestyle factors associated with weight loss (i.e., diet (energy intake) and physical activity) in postpartum women.</w:t>
            </w:r>
          </w:p>
        </w:tc>
        <w:tc>
          <w:tcPr>
            <w:tcW w:w="2069" w:type="dxa"/>
          </w:tcPr>
          <w:p w14:paraId="0AA76BAE" w14:textId="77777777" w:rsidR="00A510E3" w:rsidRDefault="00A510E3" w:rsidP="00563733">
            <w:r>
              <w:t>P</w:t>
            </w:r>
            <w:r w:rsidRPr="00185D3A">
              <w:t>ostpartum women within 2 years of delivery</w:t>
            </w:r>
          </w:p>
        </w:tc>
        <w:tc>
          <w:tcPr>
            <w:tcW w:w="1559" w:type="dxa"/>
          </w:tcPr>
          <w:p w14:paraId="53DAB62C" w14:textId="77777777" w:rsidR="00A510E3" w:rsidRDefault="00A510E3" w:rsidP="00563733">
            <w:r>
              <w:t>Systematic review and meta-analysis of RCTs</w:t>
            </w:r>
          </w:p>
        </w:tc>
        <w:tc>
          <w:tcPr>
            <w:tcW w:w="3827" w:type="dxa"/>
          </w:tcPr>
          <w:p w14:paraId="4EB87890" w14:textId="7204EE08" w:rsidR="00A510E3" w:rsidRDefault="00A510E3" w:rsidP="00563733">
            <w:r>
              <w:t>L</w:t>
            </w:r>
            <w:r w:rsidRPr="007171CC">
              <w:t>ifestyle modification (diet, physical activity, or behavioural therapy)</w:t>
            </w:r>
            <w:r>
              <w:t xml:space="preserve">. </w:t>
            </w:r>
          </w:p>
          <w:p w14:paraId="15F61870" w14:textId="77777777" w:rsidR="00A510E3" w:rsidRPr="00C16433" w:rsidRDefault="00A510E3" w:rsidP="00563733">
            <w:r w:rsidRPr="0053501D">
              <w:t>The behavioural change strategies of problem solving, goal setting of outcome, reviewing outcome goal, feedback on behaviour, self-monitoring of behaviour, behavioural substitution</w:t>
            </w:r>
            <w:r>
              <w:t xml:space="preserve">. </w:t>
            </w:r>
          </w:p>
        </w:tc>
        <w:tc>
          <w:tcPr>
            <w:tcW w:w="3544" w:type="dxa"/>
          </w:tcPr>
          <w:p w14:paraId="11371D5E" w14:textId="77777777" w:rsidR="00A510E3" w:rsidRDefault="00A510E3" w:rsidP="00563733">
            <w:pPr>
              <w:pStyle w:val="ListParagraph"/>
              <w:numPr>
                <w:ilvl w:val="0"/>
                <w:numId w:val="73"/>
              </w:numPr>
            </w:pPr>
            <w:r>
              <w:t xml:space="preserve">46 RCTs included. </w:t>
            </w:r>
          </w:p>
          <w:p w14:paraId="66DAEA3D" w14:textId="77777777" w:rsidR="00A510E3" w:rsidRDefault="00A510E3" w:rsidP="00563733">
            <w:pPr>
              <w:pStyle w:val="ListParagraph"/>
              <w:numPr>
                <w:ilvl w:val="0"/>
                <w:numId w:val="73"/>
              </w:numPr>
            </w:pPr>
            <w:r w:rsidRPr="00F6506A">
              <w:t xml:space="preserve">Meta-analysis showed postpartum lifestyle interventions significantly improved weight and physical activity but not in energy intake. </w:t>
            </w:r>
          </w:p>
          <w:p w14:paraId="03AB43D7" w14:textId="2E46CAC3" w:rsidR="00A510E3" w:rsidRDefault="00A510E3" w:rsidP="00563733">
            <w:pPr>
              <w:pStyle w:val="ListParagraph"/>
              <w:numPr>
                <w:ilvl w:val="0"/>
                <w:numId w:val="73"/>
              </w:numPr>
            </w:pPr>
            <w:r w:rsidRPr="00F6506A">
              <w:t>No individual strategy was significantly associated with weight or physical activity outcomes. Behavioural strategies relating to self-regulation are associated with greater reduction in energy intake.</w:t>
            </w:r>
          </w:p>
        </w:tc>
        <w:tc>
          <w:tcPr>
            <w:tcW w:w="709" w:type="dxa"/>
          </w:tcPr>
          <w:p w14:paraId="16A87DEB" w14:textId="5AB62F93" w:rsidR="00A510E3" w:rsidRDefault="001220EB" w:rsidP="001220EB">
            <w:pPr>
              <w:pStyle w:val="ListParagraph"/>
              <w:ind w:left="0"/>
            </w:pPr>
            <w:r>
              <w:t>8</w:t>
            </w:r>
          </w:p>
        </w:tc>
      </w:tr>
      <w:tr w:rsidR="00A510E3" w14:paraId="2328F6F9" w14:textId="3CD886EB" w:rsidTr="00A510E3">
        <w:trPr>
          <w:trHeight w:val="251"/>
        </w:trPr>
        <w:tc>
          <w:tcPr>
            <w:tcW w:w="440" w:type="dxa"/>
          </w:tcPr>
          <w:p w14:paraId="759E1047" w14:textId="73E3F4C6" w:rsidR="00A510E3" w:rsidRDefault="00A510E3" w:rsidP="00563733">
            <w:r>
              <w:t>1</w:t>
            </w:r>
            <w:r w:rsidR="00CF15D1">
              <w:t>1</w:t>
            </w:r>
          </w:p>
        </w:tc>
        <w:tc>
          <w:tcPr>
            <w:tcW w:w="1802" w:type="dxa"/>
          </w:tcPr>
          <w:p w14:paraId="4BE377BE" w14:textId="124CE800" w:rsidR="00A510E3" w:rsidRDefault="00A510E3" w:rsidP="00563733">
            <w:r>
              <w:t>Lim et al, 2019</w:t>
            </w:r>
          </w:p>
          <w:p w14:paraId="707588EA" w14:textId="77777777" w:rsidR="00A510E3" w:rsidRDefault="00A510E3" w:rsidP="00563733"/>
          <w:p w14:paraId="6812717E" w14:textId="77777777" w:rsidR="00A510E3" w:rsidRDefault="00A510E3" w:rsidP="00563733">
            <w:r>
              <w:t xml:space="preserve">US (n=15), Australia (n=4), UK (n=3), Iran (n=3), Canada </w:t>
            </w:r>
            <w:r>
              <w:lastRenderedPageBreak/>
              <w:t>(n=2), Sweden (n=2), Greece (n=1), Thailand (n=1), Japan (n=1), Taiwan (n=1)</w:t>
            </w:r>
          </w:p>
        </w:tc>
        <w:tc>
          <w:tcPr>
            <w:tcW w:w="2069" w:type="dxa"/>
          </w:tcPr>
          <w:p w14:paraId="2698CB9D" w14:textId="77777777" w:rsidR="00A510E3" w:rsidRDefault="00A510E3" w:rsidP="00563733">
            <w:r>
              <w:lastRenderedPageBreak/>
              <w:t>T</w:t>
            </w:r>
            <w:r w:rsidRPr="00963EA3">
              <w:t xml:space="preserve">o evaluate the intervention characteristics associated with weight loss in postpartum women </w:t>
            </w:r>
            <w:r w:rsidRPr="00963EA3">
              <w:lastRenderedPageBreak/>
              <w:t>using the Template for Intervention Description and Replication (</w:t>
            </w:r>
            <w:proofErr w:type="spellStart"/>
            <w:r w:rsidRPr="00963EA3">
              <w:t>TIDieR</w:t>
            </w:r>
            <w:proofErr w:type="spellEnd"/>
            <w:r w:rsidRPr="00963EA3">
              <w:t>) framework</w:t>
            </w:r>
          </w:p>
        </w:tc>
        <w:tc>
          <w:tcPr>
            <w:tcW w:w="2069" w:type="dxa"/>
          </w:tcPr>
          <w:p w14:paraId="4EC7FB89" w14:textId="77777777" w:rsidR="00A510E3" w:rsidRDefault="00A510E3" w:rsidP="00563733">
            <w:r>
              <w:lastRenderedPageBreak/>
              <w:t>P</w:t>
            </w:r>
            <w:r w:rsidRPr="00F124E7">
              <w:t>ostpartum women within 2 years of childbirth</w:t>
            </w:r>
          </w:p>
        </w:tc>
        <w:tc>
          <w:tcPr>
            <w:tcW w:w="1559" w:type="dxa"/>
          </w:tcPr>
          <w:p w14:paraId="690984C5" w14:textId="77777777" w:rsidR="00A510E3" w:rsidRDefault="00A510E3" w:rsidP="00563733">
            <w:r>
              <w:t>S</w:t>
            </w:r>
            <w:r w:rsidRPr="005B3C07">
              <w:t>ystematic review and meta‐analysis</w:t>
            </w:r>
            <w:r>
              <w:t xml:space="preserve"> of RCTs</w:t>
            </w:r>
          </w:p>
        </w:tc>
        <w:tc>
          <w:tcPr>
            <w:tcW w:w="3827" w:type="dxa"/>
          </w:tcPr>
          <w:p w14:paraId="22840D78" w14:textId="262E7A60" w:rsidR="00A510E3" w:rsidRPr="00DB1254" w:rsidRDefault="00A510E3" w:rsidP="00F87DEC">
            <w:r w:rsidRPr="00DB1254">
              <w:t xml:space="preserve">Most studies provided individualized </w:t>
            </w:r>
            <w:r>
              <w:t xml:space="preserve">lifestyle, </w:t>
            </w:r>
            <w:r w:rsidRPr="00DB1254">
              <w:t>dietary or physical activity goals or plans.</w:t>
            </w:r>
          </w:p>
          <w:p w14:paraId="3595C107" w14:textId="77777777" w:rsidR="00A510E3" w:rsidRDefault="00A510E3" w:rsidP="00F266BB">
            <w:r>
              <w:t>D</w:t>
            </w:r>
            <w:r w:rsidRPr="00F06D0E">
              <w:t xml:space="preserve">elivered by health </w:t>
            </w:r>
            <w:proofErr w:type="gramStart"/>
            <w:r w:rsidRPr="00F06D0E">
              <w:t>professionals</w:t>
            </w:r>
            <w:r>
              <w:t xml:space="preserve">, </w:t>
            </w:r>
            <w:r w:rsidRPr="00F06D0E">
              <w:t xml:space="preserve"> dietitians</w:t>
            </w:r>
            <w:proofErr w:type="gramEnd"/>
            <w:r w:rsidRPr="00F06D0E">
              <w:t xml:space="preserve"> or nutritionists, exercise </w:t>
            </w:r>
            <w:r w:rsidRPr="00F06D0E">
              <w:lastRenderedPageBreak/>
              <w:t xml:space="preserve">physiologists, </w:t>
            </w:r>
            <w:r>
              <w:t>and non-</w:t>
            </w:r>
            <w:r w:rsidRPr="00F06D0E">
              <w:t>health professionals</w:t>
            </w:r>
            <w:r>
              <w:t xml:space="preserve">. </w:t>
            </w:r>
          </w:p>
          <w:p w14:paraId="6FB98487" w14:textId="5B1732B7" w:rsidR="00A510E3" w:rsidRPr="00C16433" w:rsidRDefault="00A510E3" w:rsidP="00F266BB">
            <w:r w:rsidRPr="00925489">
              <w:t>named theory for the intervention, mostly social cognitive theory (n = 8) and transtheoretical model (n = 2)</w:t>
            </w:r>
            <w:r>
              <w:t>.</w:t>
            </w:r>
          </w:p>
        </w:tc>
        <w:tc>
          <w:tcPr>
            <w:tcW w:w="3544" w:type="dxa"/>
          </w:tcPr>
          <w:p w14:paraId="590C3AE3" w14:textId="77777777" w:rsidR="00A510E3" w:rsidRDefault="00A510E3" w:rsidP="00563733">
            <w:pPr>
              <w:pStyle w:val="ListParagraph"/>
              <w:numPr>
                <w:ilvl w:val="0"/>
                <w:numId w:val="73"/>
              </w:numPr>
            </w:pPr>
            <w:r>
              <w:lastRenderedPageBreak/>
              <w:t>33 RCTs included.</w:t>
            </w:r>
          </w:p>
          <w:p w14:paraId="54EB64F9" w14:textId="77777777" w:rsidR="00A510E3" w:rsidRDefault="00A510E3" w:rsidP="00563733">
            <w:pPr>
              <w:pStyle w:val="ListParagraph"/>
              <w:numPr>
                <w:ilvl w:val="0"/>
                <w:numId w:val="73"/>
              </w:numPr>
            </w:pPr>
            <w:r w:rsidRPr="000E1793">
              <w:t>Diet and physical activity combined had significantly greater weight loss compared with physical activity‐only interventions</w:t>
            </w:r>
            <w:r>
              <w:t>.</w:t>
            </w:r>
          </w:p>
          <w:p w14:paraId="263A3C53" w14:textId="2F1DC9B4" w:rsidR="00A510E3" w:rsidRDefault="00A510E3" w:rsidP="00C11C1B">
            <w:pPr>
              <w:pStyle w:val="ListParagraph"/>
              <w:numPr>
                <w:ilvl w:val="0"/>
                <w:numId w:val="73"/>
              </w:numPr>
            </w:pPr>
            <w:r w:rsidRPr="000E1793">
              <w:lastRenderedPageBreak/>
              <w:t>Health professional‐delivered interventions had significantly greater weight loss than those delivered by non</w:t>
            </w:r>
            <w:r>
              <w:t>-</w:t>
            </w:r>
            <w:r w:rsidRPr="000E1793">
              <w:t>health professionals</w:t>
            </w:r>
            <w:r>
              <w:t xml:space="preserve">. </w:t>
            </w:r>
          </w:p>
        </w:tc>
        <w:tc>
          <w:tcPr>
            <w:tcW w:w="709" w:type="dxa"/>
          </w:tcPr>
          <w:p w14:paraId="59BCAC8D" w14:textId="5601E002" w:rsidR="00A510E3" w:rsidRDefault="009D19BE" w:rsidP="009D19BE">
            <w:pPr>
              <w:pStyle w:val="ListParagraph"/>
              <w:ind w:left="0"/>
            </w:pPr>
            <w:r>
              <w:lastRenderedPageBreak/>
              <w:t>8</w:t>
            </w:r>
          </w:p>
        </w:tc>
      </w:tr>
      <w:tr w:rsidR="00A510E3" w14:paraId="7BAFF725" w14:textId="7887252A" w:rsidTr="00A510E3">
        <w:trPr>
          <w:trHeight w:val="251"/>
        </w:trPr>
        <w:tc>
          <w:tcPr>
            <w:tcW w:w="440" w:type="dxa"/>
          </w:tcPr>
          <w:p w14:paraId="7597787C" w14:textId="203F67E2" w:rsidR="00A510E3" w:rsidRDefault="00A510E3" w:rsidP="00563733">
            <w:r>
              <w:t>1</w:t>
            </w:r>
            <w:r w:rsidR="00CF15D1">
              <w:t>2</w:t>
            </w:r>
          </w:p>
        </w:tc>
        <w:tc>
          <w:tcPr>
            <w:tcW w:w="1802" w:type="dxa"/>
          </w:tcPr>
          <w:p w14:paraId="4EF61892" w14:textId="2319F282" w:rsidR="00A510E3" w:rsidRDefault="00A510E3" w:rsidP="00563733">
            <w:r>
              <w:t>Lim et al, 2015</w:t>
            </w:r>
          </w:p>
          <w:p w14:paraId="521965B1" w14:textId="77777777" w:rsidR="00A510E3" w:rsidRDefault="00A510E3" w:rsidP="00563733"/>
          <w:p w14:paraId="335F0A2C" w14:textId="77777777" w:rsidR="00A510E3" w:rsidRDefault="00A510E3" w:rsidP="00563733">
            <w:r w:rsidRPr="00042438">
              <w:t>USA (n=24</w:t>
            </w:r>
            <w:r>
              <w:t xml:space="preserve">), </w:t>
            </w:r>
            <w:r w:rsidRPr="00042438">
              <w:t>Australia (n=6)</w:t>
            </w:r>
            <w:r>
              <w:t xml:space="preserve">, </w:t>
            </w:r>
            <w:r w:rsidRPr="00042438">
              <w:t>Taiwan (n=4)</w:t>
            </w:r>
            <w:r>
              <w:t>,</w:t>
            </w:r>
            <w:r w:rsidRPr="00042438">
              <w:t xml:space="preserve"> Canada (n=3)</w:t>
            </w:r>
            <w:r>
              <w:t xml:space="preserve">, </w:t>
            </w:r>
            <w:r w:rsidRPr="00042438">
              <w:t>Austria</w:t>
            </w:r>
            <w:r>
              <w:t xml:space="preserve"> (n=1)</w:t>
            </w:r>
            <w:r w:rsidRPr="00042438">
              <w:t>, Finland</w:t>
            </w:r>
            <w:r>
              <w:t xml:space="preserve"> (n=1)</w:t>
            </w:r>
            <w:r w:rsidRPr="00042438">
              <w:t>, Greece</w:t>
            </w:r>
            <w:r>
              <w:t xml:space="preserve"> (n=1)</w:t>
            </w:r>
            <w:r w:rsidRPr="00042438">
              <w:t>, Netherlands</w:t>
            </w:r>
            <w:r>
              <w:t xml:space="preserve"> (n=1)</w:t>
            </w:r>
            <w:r w:rsidRPr="00042438">
              <w:t>, Sweden</w:t>
            </w:r>
            <w:r>
              <w:t xml:space="preserve"> (n=1)</w:t>
            </w:r>
            <w:r w:rsidRPr="00042438">
              <w:t>, Japan</w:t>
            </w:r>
            <w:r>
              <w:t xml:space="preserve"> (n=1), </w:t>
            </w:r>
            <w:r w:rsidRPr="00042438">
              <w:t>UK (n=1</w:t>
            </w:r>
            <w:r>
              <w:t>), China (n=1), Thailand (n=1)</w:t>
            </w:r>
          </w:p>
        </w:tc>
        <w:tc>
          <w:tcPr>
            <w:tcW w:w="2069" w:type="dxa"/>
          </w:tcPr>
          <w:p w14:paraId="60160FC7" w14:textId="77777777" w:rsidR="00A510E3" w:rsidRDefault="00A510E3" w:rsidP="00563733">
            <w:r>
              <w:t>T</w:t>
            </w:r>
            <w:r w:rsidRPr="00104378">
              <w:t>o identify lifestyle intervention strategies associated with weight loss in post‐partum women</w:t>
            </w:r>
          </w:p>
        </w:tc>
        <w:tc>
          <w:tcPr>
            <w:tcW w:w="2069" w:type="dxa"/>
          </w:tcPr>
          <w:p w14:paraId="49681E4F" w14:textId="77777777" w:rsidR="00A510E3" w:rsidRDefault="00A510E3" w:rsidP="00563733">
            <w:r>
              <w:t>P</w:t>
            </w:r>
            <w:r w:rsidRPr="00104378">
              <w:t>ost‐partum women within 12 months of delivery</w:t>
            </w:r>
          </w:p>
        </w:tc>
        <w:tc>
          <w:tcPr>
            <w:tcW w:w="1559" w:type="dxa"/>
          </w:tcPr>
          <w:p w14:paraId="3A5F8E72" w14:textId="77777777" w:rsidR="00A510E3" w:rsidRDefault="00A510E3" w:rsidP="00563733">
            <w:r>
              <w:t>S</w:t>
            </w:r>
            <w:r w:rsidRPr="005B3C07">
              <w:t>ystematic review and meta‐analysis</w:t>
            </w:r>
          </w:p>
        </w:tc>
        <w:tc>
          <w:tcPr>
            <w:tcW w:w="3827" w:type="dxa"/>
          </w:tcPr>
          <w:p w14:paraId="7857BF61" w14:textId="10F2B6C7" w:rsidR="00A510E3" w:rsidRDefault="00A510E3" w:rsidP="00563733">
            <w:r>
              <w:t>C</w:t>
            </w:r>
            <w:r w:rsidRPr="00FF399E">
              <w:t xml:space="preserve">ombined diet and exercise </w:t>
            </w:r>
            <w:r>
              <w:t xml:space="preserve">interventions, </w:t>
            </w:r>
            <w:r w:rsidRPr="00FF399E">
              <w:t xml:space="preserve">exercise‐only </w:t>
            </w:r>
            <w:r>
              <w:t xml:space="preserve">and </w:t>
            </w:r>
            <w:r w:rsidRPr="00FF399E">
              <w:t>diet‐only intervention</w:t>
            </w:r>
            <w:r>
              <w:t xml:space="preserve">s. </w:t>
            </w:r>
          </w:p>
          <w:p w14:paraId="5955DAC2" w14:textId="2B395245" w:rsidR="00A510E3" w:rsidRDefault="00A510E3" w:rsidP="00563733">
            <w:r>
              <w:t>I</w:t>
            </w:r>
            <w:r w:rsidRPr="00FF399E">
              <w:t xml:space="preserve">nterventions required in‐person participation </w:t>
            </w:r>
            <w:r>
              <w:t xml:space="preserve">or </w:t>
            </w:r>
            <w:r w:rsidRPr="00FF399E">
              <w:t>telephone‐delive</w:t>
            </w:r>
            <w:r>
              <w:t xml:space="preserve">ry. </w:t>
            </w:r>
            <w:r w:rsidRPr="00FF399E">
              <w:t xml:space="preserve"> </w:t>
            </w:r>
          </w:p>
          <w:p w14:paraId="67419312" w14:textId="06A6787E" w:rsidR="00A510E3" w:rsidRDefault="00A510E3" w:rsidP="00563733">
            <w:r>
              <w:t>A</w:t>
            </w:r>
            <w:r w:rsidRPr="00883698">
              <w:t xml:space="preserve"> range of health professionals – nurses, dietitians, exercise physiologists, diabetes educators, research assistants, trained counsellors, health educators and fitness instructors</w:t>
            </w:r>
            <w:r>
              <w:t>.</w:t>
            </w:r>
          </w:p>
        </w:tc>
        <w:tc>
          <w:tcPr>
            <w:tcW w:w="3544" w:type="dxa"/>
          </w:tcPr>
          <w:p w14:paraId="39BD52D6" w14:textId="77777777" w:rsidR="00A510E3" w:rsidRDefault="00A510E3" w:rsidP="00C14D1D">
            <w:pPr>
              <w:pStyle w:val="ListParagraph"/>
              <w:numPr>
                <w:ilvl w:val="0"/>
                <w:numId w:val="73"/>
              </w:numPr>
            </w:pPr>
            <w:r>
              <w:t>46 studies included, 32 RCTs included in meta-analysis.</w:t>
            </w:r>
          </w:p>
          <w:p w14:paraId="745ED8C6" w14:textId="28936603" w:rsidR="00A510E3" w:rsidRDefault="00A510E3" w:rsidP="00C14D1D">
            <w:pPr>
              <w:pStyle w:val="ListParagraph"/>
              <w:numPr>
                <w:ilvl w:val="0"/>
                <w:numId w:val="73"/>
              </w:numPr>
            </w:pPr>
            <w:r w:rsidRPr="00C966E4">
              <w:t>Diet and physical activity when combined were significantly more effective on weight loss compared with physical activity alone</w:t>
            </w:r>
            <w:r>
              <w:t xml:space="preserve">. </w:t>
            </w:r>
          </w:p>
          <w:p w14:paraId="4C14C7FA" w14:textId="6BD40976" w:rsidR="00A510E3" w:rsidRDefault="00A510E3" w:rsidP="00563733">
            <w:pPr>
              <w:pStyle w:val="ListParagraph"/>
              <w:numPr>
                <w:ilvl w:val="0"/>
                <w:numId w:val="73"/>
              </w:numPr>
            </w:pPr>
            <w:r w:rsidRPr="00C966E4">
              <w:t>Studies with self‐monitoring had significantly greater weight lost than those without</w:t>
            </w:r>
            <w:r>
              <w:t>.</w:t>
            </w:r>
          </w:p>
          <w:p w14:paraId="27DD9BD5" w14:textId="01BF16DC" w:rsidR="00A510E3" w:rsidRDefault="00A510E3" w:rsidP="00563733"/>
        </w:tc>
        <w:tc>
          <w:tcPr>
            <w:tcW w:w="709" w:type="dxa"/>
          </w:tcPr>
          <w:p w14:paraId="73A9A8E7" w14:textId="5FA93934" w:rsidR="00A510E3" w:rsidRDefault="00E801B3" w:rsidP="008725C4">
            <w:pPr>
              <w:pStyle w:val="ListParagraph"/>
              <w:ind w:left="0"/>
            </w:pPr>
            <w:r>
              <w:t>9</w:t>
            </w:r>
          </w:p>
        </w:tc>
      </w:tr>
      <w:tr w:rsidR="00A510E3" w14:paraId="6289E1D2" w14:textId="10BE08A3" w:rsidTr="00A510E3">
        <w:trPr>
          <w:trHeight w:val="251"/>
        </w:trPr>
        <w:tc>
          <w:tcPr>
            <w:tcW w:w="440" w:type="dxa"/>
          </w:tcPr>
          <w:p w14:paraId="28A94333" w14:textId="5F88DE60" w:rsidR="00A510E3" w:rsidRDefault="00A510E3" w:rsidP="00563733">
            <w:r>
              <w:t>1</w:t>
            </w:r>
            <w:r w:rsidR="00CF15D1">
              <w:t>3</w:t>
            </w:r>
          </w:p>
        </w:tc>
        <w:tc>
          <w:tcPr>
            <w:tcW w:w="1802" w:type="dxa"/>
          </w:tcPr>
          <w:p w14:paraId="0083BFA4" w14:textId="0D298055" w:rsidR="00A510E3" w:rsidRDefault="00A510E3" w:rsidP="00563733">
            <w:r w:rsidRPr="00A77D1F">
              <w:t xml:space="preserve">Neville </w:t>
            </w:r>
            <w:r>
              <w:t>et al, 2014</w:t>
            </w:r>
          </w:p>
          <w:p w14:paraId="595BAE53" w14:textId="77777777" w:rsidR="00A510E3" w:rsidRDefault="00A510E3" w:rsidP="00563733"/>
          <w:p w14:paraId="2D3B8564" w14:textId="77777777" w:rsidR="00A510E3" w:rsidRDefault="00A510E3" w:rsidP="00563733">
            <w:r>
              <w:t>US (n=5), Sweden (n=1)</w:t>
            </w:r>
          </w:p>
        </w:tc>
        <w:tc>
          <w:tcPr>
            <w:tcW w:w="2069" w:type="dxa"/>
          </w:tcPr>
          <w:p w14:paraId="5F790719" w14:textId="77777777" w:rsidR="00A510E3" w:rsidRDefault="00A510E3" w:rsidP="00563733">
            <w:r>
              <w:t>T</w:t>
            </w:r>
            <w:r w:rsidRPr="00707B70">
              <w:t>o systematically review the literature about the effectiveness of weight management interventions in breastfeeding women.</w:t>
            </w:r>
          </w:p>
        </w:tc>
        <w:tc>
          <w:tcPr>
            <w:tcW w:w="2069" w:type="dxa"/>
          </w:tcPr>
          <w:p w14:paraId="411225A5" w14:textId="77777777" w:rsidR="00A510E3" w:rsidRDefault="00A510E3" w:rsidP="00563733">
            <w:r>
              <w:t>B</w:t>
            </w:r>
            <w:r w:rsidRPr="00432610">
              <w:t>reastfeeding mothers, ≤2 years postpartum and with a body mass index greater than 18.5 kg/m2</w:t>
            </w:r>
          </w:p>
        </w:tc>
        <w:tc>
          <w:tcPr>
            <w:tcW w:w="1559" w:type="dxa"/>
          </w:tcPr>
          <w:p w14:paraId="703B036E" w14:textId="3269ECCA" w:rsidR="00A510E3" w:rsidRDefault="00172157" w:rsidP="00563733">
            <w:r>
              <w:t>Systematic review</w:t>
            </w:r>
          </w:p>
        </w:tc>
        <w:tc>
          <w:tcPr>
            <w:tcW w:w="3827" w:type="dxa"/>
          </w:tcPr>
          <w:p w14:paraId="7785D6C1" w14:textId="3FFCD660" w:rsidR="00A510E3" w:rsidRDefault="00A510E3" w:rsidP="00563733">
            <w:r w:rsidRPr="00B82312">
              <w:t>All studies included an exercise component either on its own or combined with dietary modification</w:t>
            </w:r>
            <w:r>
              <w:t xml:space="preserve"> or a dietary intervention</w:t>
            </w:r>
            <w:r w:rsidRPr="00B82312">
              <w:t xml:space="preserve">. </w:t>
            </w:r>
          </w:p>
          <w:p w14:paraId="648CA48B" w14:textId="61B8ECED" w:rsidR="00A510E3" w:rsidRDefault="00A510E3" w:rsidP="00563733">
            <w:r w:rsidRPr="00132D4C">
              <w:t xml:space="preserve">All interventions were home‐based with pre‐ and post‐intervention measurements carried out in a clinic or research </w:t>
            </w:r>
            <w:proofErr w:type="spellStart"/>
            <w:r w:rsidRPr="00132D4C">
              <w:t>center</w:t>
            </w:r>
            <w:proofErr w:type="spellEnd"/>
            <w:r w:rsidRPr="00132D4C">
              <w:t>.</w:t>
            </w:r>
          </w:p>
        </w:tc>
        <w:tc>
          <w:tcPr>
            <w:tcW w:w="3544" w:type="dxa"/>
          </w:tcPr>
          <w:p w14:paraId="3438ECE0" w14:textId="77777777" w:rsidR="00A510E3" w:rsidRDefault="00A510E3" w:rsidP="00563733">
            <w:pPr>
              <w:pStyle w:val="ListParagraph"/>
              <w:numPr>
                <w:ilvl w:val="0"/>
                <w:numId w:val="73"/>
              </w:numPr>
            </w:pPr>
            <w:r>
              <w:t xml:space="preserve">6 studies included. </w:t>
            </w:r>
          </w:p>
          <w:p w14:paraId="3D578B5A" w14:textId="0B6B7374" w:rsidR="00A510E3" w:rsidRDefault="00A510E3" w:rsidP="00563733">
            <w:pPr>
              <w:pStyle w:val="ListParagraph"/>
              <w:numPr>
                <w:ilvl w:val="0"/>
                <w:numId w:val="73"/>
              </w:numPr>
            </w:pPr>
            <w:r>
              <w:t>D</w:t>
            </w:r>
            <w:r w:rsidRPr="00570DCA">
              <w:t>ietary‐based intervention studies appeared to be the most efficacious in promoting weight loss; however, few studies were tailored toward the needs of breastfeeding women.</w:t>
            </w:r>
          </w:p>
        </w:tc>
        <w:tc>
          <w:tcPr>
            <w:tcW w:w="709" w:type="dxa"/>
          </w:tcPr>
          <w:p w14:paraId="655E1C2C" w14:textId="3C2D9014" w:rsidR="00A510E3" w:rsidRDefault="003D779F" w:rsidP="003D779F">
            <w:pPr>
              <w:pStyle w:val="ListParagraph"/>
              <w:ind w:left="0"/>
            </w:pPr>
            <w:r>
              <w:t>6</w:t>
            </w:r>
          </w:p>
        </w:tc>
      </w:tr>
      <w:tr w:rsidR="00A510E3" w14:paraId="1F304307" w14:textId="173223C7" w:rsidTr="00A510E3">
        <w:trPr>
          <w:trHeight w:val="251"/>
        </w:trPr>
        <w:tc>
          <w:tcPr>
            <w:tcW w:w="440" w:type="dxa"/>
          </w:tcPr>
          <w:p w14:paraId="5EA9253B" w14:textId="301D6EF9" w:rsidR="00A510E3" w:rsidRDefault="00A510E3" w:rsidP="00563733">
            <w:r>
              <w:t>1</w:t>
            </w:r>
            <w:r w:rsidR="00CF15D1">
              <w:t>4</w:t>
            </w:r>
          </w:p>
        </w:tc>
        <w:tc>
          <w:tcPr>
            <w:tcW w:w="1802" w:type="dxa"/>
          </w:tcPr>
          <w:p w14:paraId="1A063083" w14:textId="2AAE0CB5" w:rsidR="00A510E3" w:rsidRPr="00A77D1F" w:rsidRDefault="00A510E3" w:rsidP="00DD7E8E">
            <w:proofErr w:type="spellStart"/>
            <w:r w:rsidRPr="00314811">
              <w:t>Panagopoulou</w:t>
            </w:r>
            <w:proofErr w:type="spellEnd"/>
            <w:r>
              <w:t xml:space="preserve"> et al, 2017</w:t>
            </w:r>
          </w:p>
          <w:p w14:paraId="146FBB10" w14:textId="0CFEA2EE" w:rsidR="00A510E3" w:rsidRPr="00A77D1F" w:rsidRDefault="00A510E3" w:rsidP="00563733"/>
        </w:tc>
        <w:tc>
          <w:tcPr>
            <w:tcW w:w="2069" w:type="dxa"/>
          </w:tcPr>
          <w:p w14:paraId="1D681D92" w14:textId="77777777" w:rsidR="00A510E3" w:rsidRDefault="00A510E3" w:rsidP="00563733">
            <w:r>
              <w:lastRenderedPageBreak/>
              <w:t>To present the</w:t>
            </w:r>
          </w:p>
          <w:p w14:paraId="3E432BD4" w14:textId="77777777" w:rsidR="00A510E3" w:rsidRDefault="00A510E3" w:rsidP="00563733">
            <w:r>
              <w:lastRenderedPageBreak/>
              <w:t>contemporary parameters of midwifery care in the postnatal period.</w:t>
            </w:r>
          </w:p>
        </w:tc>
        <w:tc>
          <w:tcPr>
            <w:tcW w:w="2069" w:type="dxa"/>
          </w:tcPr>
          <w:p w14:paraId="31F529ED" w14:textId="77777777" w:rsidR="00A510E3" w:rsidRDefault="00A510E3" w:rsidP="00563733">
            <w:r>
              <w:lastRenderedPageBreak/>
              <w:t>Midwifery care</w:t>
            </w:r>
          </w:p>
          <w:p w14:paraId="25562EA2" w14:textId="77777777" w:rsidR="00A510E3" w:rsidRDefault="00A510E3" w:rsidP="00563733">
            <w:r>
              <w:lastRenderedPageBreak/>
              <w:t>to women in the postnatal period</w:t>
            </w:r>
          </w:p>
        </w:tc>
        <w:tc>
          <w:tcPr>
            <w:tcW w:w="1559" w:type="dxa"/>
          </w:tcPr>
          <w:p w14:paraId="7647C5E7" w14:textId="77777777" w:rsidR="00A510E3" w:rsidRDefault="00A510E3" w:rsidP="00563733">
            <w:r>
              <w:lastRenderedPageBreak/>
              <w:t xml:space="preserve">Systematic review and </w:t>
            </w:r>
            <w:r w:rsidRPr="008C7410">
              <w:lastRenderedPageBreak/>
              <w:t>qualitative meta</w:t>
            </w:r>
            <w:r>
              <w:t>-</w:t>
            </w:r>
            <w:r w:rsidRPr="008C7410">
              <w:t>synthesis</w:t>
            </w:r>
          </w:p>
        </w:tc>
        <w:tc>
          <w:tcPr>
            <w:tcW w:w="3827" w:type="dxa"/>
          </w:tcPr>
          <w:p w14:paraId="49983146" w14:textId="77777777" w:rsidR="00AB7BE1" w:rsidRDefault="00AB7BE1" w:rsidP="00AB7BE1">
            <w:r>
              <w:lastRenderedPageBreak/>
              <w:t>Diet, exercise and postnatal</w:t>
            </w:r>
          </w:p>
          <w:p w14:paraId="6EA719A0" w14:textId="1B8F0F1B" w:rsidR="00AB7BE1" w:rsidRDefault="00AB7BE1" w:rsidP="00AB7BE1">
            <w:r>
              <w:t xml:space="preserve">weight management. </w:t>
            </w:r>
          </w:p>
          <w:p w14:paraId="22714762" w14:textId="2D3AAD22" w:rsidR="00A510E3" w:rsidRDefault="00A510E3" w:rsidP="00563733">
            <w:r>
              <w:lastRenderedPageBreak/>
              <w:t>Postnatal care at home compared to the hospital, d</w:t>
            </w:r>
            <w:r w:rsidRPr="002369D3">
              <w:t xml:space="preserve">octor </w:t>
            </w:r>
            <w:proofErr w:type="gramStart"/>
            <w:r>
              <w:t>l</w:t>
            </w:r>
            <w:r w:rsidRPr="002369D3">
              <w:t>ed</w:t>
            </w:r>
            <w:proofErr w:type="gramEnd"/>
            <w:r w:rsidRPr="002369D3">
              <w:t xml:space="preserve"> or </w:t>
            </w:r>
            <w:r>
              <w:t>m</w:t>
            </w:r>
            <w:r w:rsidRPr="002369D3">
              <w:t xml:space="preserve">idwifery </w:t>
            </w:r>
            <w:r>
              <w:t>l</w:t>
            </w:r>
            <w:r w:rsidRPr="002369D3">
              <w:t xml:space="preserve">ed </w:t>
            </w:r>
            <w:r>
              <w:t>c</w:t>
            </w:r>
            <w:r w:rsidRPr="002369D3">
              <w:t>are</w:t>
            </w:r>
            <w:r>
              <w:t xml:space="preserve">. </w:t>
            </w:r>
          </w:p>
          <w:p w14:paraId="08BC0174" w14:textId="39956EA7" w:rsidR="00A510E3" w:rsidRPr="00B82312" w:rsidRDefault="00A510E3" w:rsidP="00563733"/>
        </w:tc>
        <w:tc>
          <w:tcPr>
            <w:tcW w:w="3544" w:type="dxa"/>
          </w:tcPr>
          <w:p w14:paraId="3EEA2100" w14:textId="77777777" w:rsidR="007A5633" w:rsidRDefault="00A510E3" w:rsidP="00563733">
            <w:pPr>
              <w:pStyle w:val="ListParagraph"/>
              <w:numPr>
                <w:ilvl w:val="0"/>
                <w:numId w:val="73"/>
              </w:numPr>
            </w:pPr>
            <w:r>
              <w:lastRenderedPageBreak/>
              <w:t xml:space="preserve">355 </w:t>
            </w:r>
            <w:r w:rsidR="00CF1120">
              <w:t>studies</w:t>
            </w:r>
            <w:r>
              <w:t xml:space="preserve"> included. </w:t>
            </w:r>
          </w:p>
          <w:p w14:paraId="3843E18A" w14:textId="06E014A0" w:rsidR="00A510E3" w:rsidRDefault="007A5633" w:rsidP="00563733">
            <w:pPr>
              <w:pStyle w:val="ListParagraph"/>
              <w:numPr>
                <w:ilvl w:val="0"/>
                <w:numId w:val="73"/>
              </w:numPr>
            </w:pPr>
            <w:r>
              <w:lastRenderedPageBreak/>
              <w:t>E</w:t>
            </w:r>
            <w:r w:rsidR="00A510E3">
              <w:t>arly postnatal discharge combined with home</w:t>
            </w:r>
            <w:r>
              <w:t xml:space="preserve"> </w:t>
            </w:r>
            <w:r w:rsidR="00A510E3">
              <w:t>midwifery support reduces costs and improves the satisfaction,</w:t>
            </w:r>
            <w:r>
              <w:t xml:space="preserve"> </w:t>
            </w:r>
            <w:r w:rsidR="00A510E3">
              <w:t xml:space="preserve">health and wellbeing of both mother and </w:t>
            </w:r>
            <w:r>
              <w:t>infant</w:t>
            </w:r>
            <w:r w:rsidR="00A510E3">
              <w:t>.</w:t>
            </w:r>
          </w:p>
        </w:tc>
        <w:tc>
          <w:tcPr>
            <w:tcW w:w="709" w:type="dxa"/>
          </w:tcPr>
          <w:p w14:paraId="79935A23" w14:textId="14D1E5F8" w:rsidR="00A510E3" w:rsidRDefault="00390C44" w:rsidP="00390C44">
            <w:pPr>
              <w:pStyle w:val="ListParagraph"/>
              <w:ind w:left="0"/>
            </w:pPr>
            <w:r>
              <w:lastRenderedPageBreak/>
              <w:t>2</w:t>
            </w:r>
          </w:p>
        </w:tc>
      </w:tr>
      <w:tr w:rsidR="00A510E3" w14:paraId="13A5FB00" w14:textId="1CC6E2AD" w:rsidTr="00A510E3">
        <w:trPr>
          <w:trHeight w:val="251"/>
        </w:trPr>
        <w:tc>
          <w:tcPr>
            <w:tcW w:w="440" w:type="dxa"/>
          </w:tcPr>
          <w:p w14:paraId="1988197E" w14:textId="7E32DF91" w:rsidR="00A510E3" w:rsidRDefault="00A510E3" w:rsidP="00563733">
            <w:r>
              <w:t>1</w:t>
            </w:r>
            <w:r w:rsidR="00CF15D1">
              <w:t>5</w:t>
            </w:r>
          </w:p>
        </w:tc>
        <w:tc>
          <w:tcPr>
            <w:tcW w:w="1802" w:type="dxa"/>
          </w:tcPr>
          <w:p w14:paraId="1546C839" w14:textId="0C855D14" w:rsidR="00A510E3" w:rsidRDefault="00A510E3" w:rsidP="00563733">
            <w:proofErr w:type="spellStart"/>
            <w:r w:rsidRPr="00A828AB">
              <w:t>Sherifali</w:t>
            </w:r>
            <w:proofErr w:type="spellEnd"/>
            <w:r w:rsidRPr="00A828AB">
              <w:t xml:space="preserve"> </w:t>
            </w:r>
            <w:r>
              <w:t>et al, 2017</w:t>
            </w:r>
          </w:p>
          <w:p w14:paraId="577BF731" w14:textId="77777777" w:rsidR="00A510E3" w:rsidRDefault="00A510E3" w:rsidP="00563733"/>
          <w:p w14:paraId="49C6ED64" w14:textId="77777777" w:rsidR="00A510E3" w:rsidRPr="00314811" w:rsidRDefault="00A510E3" w:rsidP="00563733">
            <w:r>
              <w:t>US (=7), Spain (n=2</w:t>
            </w:r>
            <w:proofErr w:type="gramStart"/>
            <w:r>
              <w:t>),UK</w:t>
            </w:r>
            <w:proofErr w:type="gramEnd"/>
            <w:r>
              <w:t xml:space="preserve"> (n=1)</w:t>
            </w:r>
          </w:p>
        </w:tc>
        <w:tc>
          <w:tcPr>
            <w:tcW w:w="2069" w:type="dxa"/>
          </w:tcPr>
          <w:p w14:paraId="6F8DDFF4" w14:textId="77777777" w:rsidR="00A510E3" w:rsidRDefault="00A510E3" w:rsidP="00563733">
            <w:r>
              <w:t>T</w:t>
            </w:r>
            <w:r w:rsidRPr="00EC1F0A">
              <w:t xml:space="preserve">o assess the effectiveness of eHealth technologies for weight management during pregnancy and the postpartum period and to review the efficacy of eHealth technologies on health </w:t>
            </w:r>
            <w:proofErr w:type="spellStart"/>
            <w:r w:rsidRPr="00EC1F0A">
              <w:t>behaviors</w:t>
            </w:r>
            <w:proofErr w:type="spellEnd"/>
            <w:r w:rsidRPr="00EC1F0A">
              <w:t>, specifically nutrition and physical activity.</w:t>
            </w:r>
          </w:p>
        </w:tc>
        <w:tc>
          <w:tcPr>
            <w:tcW w:w="2069" w:type="dxa"/>
          </w:tcPr>
          <w:p w14:paraId="30D5908C" w14:textId="77777777" w:rsidR="00A510E3" w:rsidRDefault="00A510E3" w:rsidP="00563733">
            <w:r>
              <w:t>A</w:t>
            </w:r>
            <w:r w:rsidRPr="00042CE3">
              <w:t>dult women of childbearing age</w:t>
            </w:r>
            <w:r>
              <w:t xml:space="preserve"> in the postpartum period (and during pregnancy) </w:t>
            </w:r>
          </w:p>
        </w:tc>
        <w:tc>
          <w:tcPr>
            <w:tcW w:w="1559" w:type="dxa"/>
          </w:tcPr>
          <w:p w14:paraId="0C171CE9" w14:textId="77777777" w:rsidR="00A510E3" w:rsidRDefault="00A510E3" w:rsidP="00563733">
            <w:r w:rsidRPr="00EC1F0A">
              <w:t xml:space="preserve">Systematic review </w:t>
            </w:r>
            <w:r>
              <w:t xml:space="preserve">and meta-analysis </w:t>
            </w:r>
          </w:p>
        </w:tc>
        <w:tc>
          <w:tcPr>
            <w:tcW w:w="3827" w:type="dxa"/>
          </w:tcPr>
          <w:p w14:paraId="39878B4D" w14:textId="77777777" w:rsidR="00427C5A" w:rsidRDefault="00427C5A" w:rsidP="00427C5A">
            <w:r w:rsidRPr="007B5BDF">
              <w:t>Health behaviour component (nutrition or physical activity) in the eHealth technology.</w:t>
            </w:r>
          </w:p>
          <w:p w14:paraId="7DF3FAD9" w14:textId="342C6C95" w:rsidR="00697FAE" w:rsidRDefault="00697FAE" w:rsidP="00697FAE">
            <w:r>
              <w:t>D</w:t>
            </w:r>
            <w:r w:rsidRPr="006E1F9A">
              <w:t xml:space="preserve">iabetes prevention program </w:t>
            </w:r>
            <w:r w:rsidR="007B5BDF">
              <w:t>with 12</w:t>
            </w:r>
            <w:r w:rsidRPr="006E1F9A">
              <w:t xml:space="preserve"> </w:t>
            </w:r>
            <w:r w:rsidR="007B5BDF">
              <w:t xml:space="preserve">online </w:t>
            </w:r>
            <w:r w:rsidRPr="006E1F9A">
              <w:t>modules</w:t>
            </w:r>
            <w:r w:rsidR="007B5BDF">
              <w:t xml:space="preserve">. </w:t>
            </w:r>
          </w:p>
          <w:p w14:paraId="00F75138" w14:textId="77777777" w:rsidR="00A510E3" w:rsidRDefault="00A510E3" w:rsidP="00563733">
            <w:r>
              <w:t>D</w:t>
            </w:r>
            <w:r w:rsidRPr="00E559EF">
              <w:t>uration of the interventions</w:t>
            </w:r>
            <w:r>
              <w:t xml:space="preserve"> </w:t>
            </w:r>
            <w:r w:rsidRPr="00E559EF">
              <w:t xml:space="preserve">ranged from </w:t>
            </w:r>
            <w:r w:rsidRPr="00032F3B">
              <w:t>23 to 52 weeks</w:t>
            </w:r>
            <w:r>
              <w:t xml:space="preserve">. </w:t>
            </w:r>
          </w:p>
        </w:tc>
        <w:tc>
          <w:tcPr>
            <w:tcW w:w="3544" w:type="dxa"/>
          </w:tcPr>
          <w:p w14:paraId="2B0E3A15" w14:textId="77777777" w:rsidR="00427C5A" w:rsidRDefault="00A510E3" w:rsidP="00563733">
            <w:pPr>
              <w:pStyle w:val="ListParagraph"/>
              <w:numPr>
                <w:ilvl w:val="0"/>
                <w:numId w:val="73"/>
              </w:numPr>
            </w:pPr>
            <w:r>
              <w:t>4 postpartum studies included (6 pregnancy included studies).</w:t>
            </w:r>
          </w:p>
          <w:p w14:paraId="1DA8B17E" w14:textId="77777777" w:rsidR="001804B6" w:rsidRDefault="00347E48" w:rsidP="001804B6">
            <w:pPr>
              <w:pStyle w:val="ListParagraph"/>
              <w:numPr>
                <w:ilvl w:val="0"/>
                <w:numId w:val="73"/>
              </w:numPr>
            </w:pPr>
            <w:r>
              <w:t xml:space="preserve">The </w:t>
            </w:r>
            <w:r w:rsidR="00A510E3" w:rsidRPr="00B40B0C">
              <w:t>effect for postpartum women resulted in a significant reduction in weight after 3 to 12 months</w:t>
            </w:r>
            <w:r w:rsidR="001804B6">
              <w:t xml:space="preserve">. </w:t>
            </w:r>
          </w:p>
          <w:p w14:paraId="3C368C02" w14:textId="4F54C68A" w:rsidR="00A510E3" w:rsidRDefault="00851B76" w:rsidP="001804B6">
            <w:pPr>
              <w:pStyle w:val="ListParagraph"/>
              <w:numPr>
                <w:ilvl w:val="0"/>
                <w:numId w:val="73"/>
              </w:numPr>
            </w:pPr>
            <w:r>
              <w:t xml:space="preserve">Significant reduction in </w:t>
            </w:r>
            <w:r w:rsidR="00A510E3" w:rsidRPr="00D70F72">
              <w:t>total daily energy intake of 442.0 kcal</w:t>
            </w:r>
            <w:r w:rsidR="00A510E3">
              <w:t xml:space="preserve"> and </w:t>
            </w:r>
            <w:r w:rsidR="00A510E3" w:rsidRPr="001E64C4">
              <w:t>in percentage of total daily intake of fat and added sugars</w:t>
            </w:r>
          </w:p>
        </w:tc>
        <w:tc>
          <w:tcPr>
            <w:tcW w:w="709" w:type="dxa"/>
          </w:tcPr>
          <w:p w14:paraId="14F2CAF6" w14:textId="4A3153DF" w:rsidR="00A510E3" w:rsidRDefault="00376A6C" w:rsidP="00563733">
            <w:r>
              <w:t>8</w:t>
            </w:r>
          </w:p>
        </w:tc>
      </w:tr>
      <w:tr w:rsidR="00A510E3" w14:paraId="656EE5B1" w14:textId="3312443D" w:rsidTr="00A510E3">
        <w:trPr>
          <w:trHeight w:val="251"/>
        </w:trPr>
        <w:tc>
          <w:tcPr>
            <w:tcW w:w="440" w:type="dxa"/>
          </w:tcPr>
          <w:p w14:paraId="619AF368" w14:textId="24A8AABA" w:rsidR="00A510E3" w:rsidRDefault="00A510E3" w:rsidP="00563733">
            <w:r>
              <w:t>1</w:t>
            </w:r>
            <w:r w:rsidR="00CF15D1">
              <w:t>6</w:t>
            </w:r>
          </w:p>
        </w:tc>
        <w:tc>
          <w:tcPr>
            <w:tcW w:w="1802" w:type="dxa"/>
          </w:tcPr>
          <w:p w14:paraId="012E0E00" w14:textId="60322C04" w:rsidR="00A510E3" w:rsidRDefault="00A510E3" w:rsidP="00DD7E8E">
            <w:r>
              <w:t>V</w:t>
            </w:r>
            <w:r w:rsidRPr="006E081C">
              <w:t xml:space="preserve">an der </w:t>
            </w:r>
            <w:proofErr w:type="spellStart"/>
            <w:r w:rsidRPr="006E081C">
              <w:t>Pligt</w:t>
            </w:r>
            <w:proofErr w:type="spellEnd"/>
            <w:r w:rsidRPr="006E081C">
              <w:t xml:space="preserve"> </w:t>
            </w:r>
            <w:r>
              <w:t>et al, 2013</w:t>
            </w:r>
          </w:p>
          <w:p w14:paraId="2E09FECF" w14:textId="77777777" w:rsidR="00A510E3" w:rsidRDefault="00A510E3" w:rsidP="00DD7E8E"/>
          <w:p w14:paraId="0B0FC5D0" w14:textId="5EDBB70B" w:rsidR="00A510E3" w:rsidRPr="00A828AB" w:rsidRDefault="00A510E3" w:rsidP="00DD7E8E">
            <w:r>
              <w:t>US (n=6), Canada (n=1), Taiwan (n=1), Finland (n=1), Greece (n=1), Sweden (n=1),</w:t>
            </w:r>
          </w:p>
        </w:tc>
        <w:tc>
          <w:tcPr>
            <w:tcW w:w="2069" w:type="dxa"/>
          </w:tcPr>
          <w:p w14:paraId="77246BB0" w14:textId="77777777" w:rsidR="00A510E3" w:rsidRDefault="00A510E3" w:rsidP="00563733">
            <w:r>
              <w:t xml:space="preserve">To </w:t>
            </w:r>
            <w:r w:rsidRPr="003C03A2">
              <w:t>evaluate the effectiveness of lifestyle interventions aimed at reducing postpartum weight retention.</w:t>
            </w:r>
          </w:p>
        </w:tc>
        <w:tc>
          <w:tcPr>
            <w:tcW w:w="2069" w:type="dxa"/>
          </w:tcPr>
          <w:p w14:paraId="4B4448CE" w14:textId="77777777" w:rsidR="00A510E3" w:rsidRDefault="00A510E3" w:rsidP="00563733">
            <w:r>
              <w:t>Women postpartum</w:t>
            </w:r>
          </w:p>
        </w:tc>
        <w:tc>
          <w:tcPr>
            <w:tcW w:w="1559" w:type="dxa"/>
          </w:tcPr>
          <w:p w14:paraId="15A9E912" w14:textId="77777777" w:rsidR="00A510E3" w:rsidRPr="00EC1F0A" w:rsidRDefault="00A510E3" w:rsidP="00563733">
            <w:r>
              <w:t>Systematic review</w:t>
            </w:r>
          </w:p>
        </w:tc>
        <w:tc>
          <w:tcPr>
            <w:tcW w:w="3827" w:type="dxa"/>
          </w:tcPr>
          <w:p w14:paraId="35FFDDB1" w14:textId="4FA01C54" w:rsidR="00A510E3" w:rsidRDefault="00A510E3" w:rsidP="00563733">
            <w:r>
              <w:t>Diet, physical activity combined and alone</w:t>
            </w:r>
            <w:r w:rsidR="00DD0154">
              <w:t xml:space="preserve"> interventions. Studies included </w:t>
            </w:r>
          </w:p>
          <w:p w14:paraId="3B0FE9AF" w14:textId="14116F61" w:rsidR="00A510E3" w:rsidRDefault="00DD0154" w:rsidP="00563733">
            <w:r>
              <w:t>t</w:t>
            </w:r>
            <w:r w:rsidR="00A510E3">
              <w:t>heoretical frameworks</w:t>
            </w:r>
            <w:r>
              <w:t xml:space="preserve">. </w:t>
            </w:r>
            <w:r w:rsidR="00A510E3">
              <w:t xml:space="preserve"> </w:t>
            </w:r>
          </w:p>
          <w:p w14:paraId="6C84BE68" w14:textId="74BA018F" w:rsidR="00A510E3" w:rsidRPr="00343716" w:rsidRDefault="00A510E3" w:rsidP="00563733">
            <w:r w:rsidRPr="001F689E">
              <w:t>Intervention delivery</w:t>
            </w:r>
            <w:r>
              <w:t xml:space="preserve"> by </w:t>
            </w:r>
            <w:r w:rsidR="00DD0154">
              <w:t>nurses, dietician</w:t>
            </w:r>
            <w:r>
              <w:t xml:space="preserve">, </w:t>
            </w:r>
            <w:r w:rsidRPr="00097BD1">
              <w:t>certified fitness instructor</w:t>
            </w:r>
            <w:r>
              <w:t xml:space="preserve">, </w:t>
            </w:r>
            <w:r w:rsidRPr="00097BD1">
              <w:t>trained counsellor</w:t>
            </w:r>
            <w:r>
              <w:t xml:space="preserve">, </w:t>
            </w:r>
            <w:r w:rsidRPr="004167F4">
              <w:t>study assistant</w:t>
            </w:r>
            <w:r>
              <w:t>. Setting included home, clinics, and combination of both.</w:t>
            </w:r>
          </w:p>
        </w:tc>
        <w:tc>
          <w:tcPr>
            <w:tcW w:w="3544" w:type="dxa"/>
          </w:tcPr>
          <w:p w14:paraId="0D7F8518" w14:textId="77777777" w:rsidR="00F9706E" w:rsidRDefault="00A510E3" w:rsidP="00563733">
            <w:pPr>
              <w:pStyle w:val="ListParagraph"/>
              <w:numPr>
                <w:ilvl w:val="0"/>
                <w:numId w:val="73"/>
              </w:numPr>
            </w:pPr>
            <w:r>
              <w:t>11 studies included.</w:t>
            </w:r>
          </w:p>
          <w:p w14:paraId="552DE302" w14:textId="16065F37" w:rsidR="00EF695D" w:rsidRDefault="00EF695D" w:rsidP="00563733">
            <w:pPr>
              <w:pStyle w:val="ListParagraph"/>
              <w:numPr>
                <w:ilvl w:val="0"/>
                <w:numId w:val="73"/>
              </w:numPr>
            </w:pPr>
            <w:r>
              <w:t>B</w:t>
            </w:r>
            <w:r w:rsidRPr="00DA5CC1">
              <w:t>oth dietary and physical activity components</w:t>
            </w:r>
            <w:r>
              <w:t xml:space="preserve"> had the most</w:t>
            </w:r>
            <w:r w:rsidR="00A510E3" w:rsidRPr="00DA5CC1">
              <w:t xml:space="preserve"> success</w:t>
            </w:r>
            <w:r>
              <w:t xml:space="preserve"> at </w:t>
            </w:r>
            <w:r w:rsidR="00A510E3" w:rsidRPr="00DA5CC1">
              <w:t>decreasing postpartum weight retention</w:t>
            </w:r>
            <w:r>
              <w:t xml:space="preserve">. </w:t>
            </w:r>
          </w:p>
          <w:p w14:paraId="3442100F" w14:textId="04A704BE" w:rsidR="00A510E3" w:rsidRDefault="00A510E3" w:rsidP="00563733"/>
        </w:tc>
        <w:tc>
          <w:tcPr>
            <w:tcW w:w="709" w:type="dxa"/>
          </w:tcPr>
          <w:p w14:paraId="5ED09560" w14:textId="4B9BB2E8" w:rsidR="00A510E3" w:rsidRDefault="000E1ABC" w:rsidP="00563733">
            <w:r>
              <w:t>8</w:t>
            </w:r>
          </w:p>
        </w:tc>
      </w:tr>
      <w:tr w:rsidR="00A510E3" w14:paraId="52E7A9A7" w14:textId="05710826" w:rsidTr="00A510E3">
        <w:trPr>
          <w:trHeight w:val="251"/>
        </w:trPr>
        <w:tc>
          <w:tcPr>
            <w:tcW w:w="440" w:type="dxa"/>
          </w:tcPr>
          <w:p w14:paraId="6A6E93C3" w14:textId="26B7FA8E" w:rsidR="00A510E3" w:rsidRDefault="00A510E3" w:rsidP="00563733">
            <w:r>
              <w:lastRenderedPageBreak/>
              <w:t>1</w:t>
            </w:r>
            <w:r w:rsidR="00CF15D1">
              <w:t>7</w:t>
            </w:r>
          </w:p>
        </w:tc>
        <w:tc>
          <w:tcPr>
            <w:tcW w:w="1802" w:type="dxa"/>
          </w:tcPr>
          <w:p w14:paraId="2F277F3A" w14:textId="481C4242" w:rsidR="00A510E3" w:rsidRDefault="00A510E3" w:rsidP="00563733">
            <w:proofErr w:type="spellStart"/>
            <w:r w:rsidRPr="000E1508">
              <w:t>Vincze</w:t>
            </w:r>
            <w:proofErr w:type="spellEnd"/>
            <w:r w:rsidRPr="000E1508">
              <w:t xml:space="preserve"> </w:t>
            </w:r>
            <w:r>
              <w:t>et al, 2019</w:t>
            </w:r>
          </w:p>
        </w:tc>
        <w:tc>
          <w:tcPr>
            <w:tcW w:w="2069" w:type="dxa"/>
          </w:tcPr>
          <w:p w14:paraId="19489051" w14:textId="77777777" w:rsidR="00A510E3" w:rsidRDefault="00A510E3" w:rsidP="00563733">
            <w:r>
              <w:t>T</w:t>
            </w:r>
            <w:r w:rsidRPr="00C6262C">
              <w:t>o evaluate the effectiveness of interventions that include a nutrition component aimed at improving gestational weight gain and/or postpartum weight retention.</w:t>
            </w:r>
          </w:p>
        </w:tc>
        <w:tc>
          <w:tcPr>
            <w:tcW w:w="2069" w:type="dxa"/>
          </w:tcPr>
          <w:p w14:paraId="0FD52867" w14:textId="77777777" w:rsidR="00A510E3" w:rsidRDefault="00A510E3" w:rsidP="00563733">
            <w:r>
              <w:t>W</w:t>
            </w:r>
            <w:r w:rsidRPr="001F2C18">
              <w:t>omen (≥18 years) up to 12 months postpartum</w:t>
            </w:r>
            <w:r>
              <w:t xml:space="preserve"> (and </w:t>
            </w:r>
            <w:r w:rsidRPr="001F2C18">
              <w:t>during pregnancy</w:t>
            </w:r>
            <w:r>
              <w:t>)</w:t>
            </w:r>
          </w:p>
        </w:tc>
        <w:tc>
          <w:tcPr>
            <w:tcW w:w="1559" w:type="dxa"/>
          </w:tcPr>
          <w:p w14:paraId="7F7BBB00" w14:textId="77777777" w:rsidR="00A510E3" w:rsidRDefault="00A510E3" w:rsidP="00563733">
            <w:r>
              <w:t>S</w:t>
            </w:r>
            <w:r w:rsidRPr="005B3C07">
              <w:t xml:space="preserve">ystematic review </w:t>
            </w:r>
            <w:r>
              <w:t>of studies</w:t>
            </w:r>
          </w:p>
        </w:tc>
        <w:tc>
          <w:tcPr>
            <w:tcW w:w="3827" w:type="dxa"/>
          </w:tcPr>
          <w:p w14:paraId="2D327D80" w14:textId="425E50B6" w:rsidR="00006D7C" w:rsidRDefault="00006D7C" w:rsidP="00006D7C">
            <w:r>
              <w:t>Combination of individualised physical activity and diet</w:t>
            </w:r>
            <w:r w:rsidR="00482051">
              <w:t xml:space="preserve"> interventions. </w:t>
            </w:r>
            <w:r>
              <w:t xml:space="preserve"> </w:t>
            </w:r>
          </w:p>
          <w:p w14:paraId="6AE25A90" w14:textId="251581C0" w:rsidR="00A510E3" w:rsidRDefault="00A510E3" w:rsidP="00563733">
            <w:r>
              <w:t>Dieticians were the main deliverers of the intervention.</w:t>
            </w:r>
          </w:p>
          <w:p w14:paraId="443825B4" w14:textId="77777777" w:rsidR="00A510E3" w:rsidRDefault="00A510E3" w:rsidP="00563733">
            <w:r>
              <w:t xml:space="preserve">Interventions started from 24 hours post-delivery to 24 months postpartum. </w:t>
            </w:r>
            <w:r w:rsidRPr="00FB0FF2">
              <w:t>Intervention duration ranged from 10 weeks to 10 months</w:t>
            </w:r>
            <w:r>
              <w:t>.</w:t>
            </w:r>
          </w:p>
        </w:tc>
        <w:tc>
          <w:tcPr>
            <w:tcW w:w="3544" w:type="dxa"/>
          </w:tcPr>
          <w:p w14:paraId="2991F56D" w14:textId="77777777" w:rsidR="00EB30E5" w:rsidRDefault="00A510E3" w:rsidP="00563733">
            <w:pPr>
              <w:pStyle w:val="ListParagraph"/>
              <w:numPr>
                <w:ilvl w:val="0"/>
                <w:numId w:val="73"/>
              </w:numPr>
            </w:pPr>
            <w:r>
              <w:t xml:space="preserve">14 RCTs included in postpartum period, 5 started during pregnancy and continued </w:t>
            </w:r>
            <w:proofErr w:type="gramStart"/>
            <w:r>
              <w:t>to</w:t>
            </w:r>
            <w:proofErr w:type="gramEnd"/>
            <w:r>
              <w:t xml:space="preserve"> postpartum. </w:t>
            </w:r>
          </w:p>
          <w:p w14:paraId="0EC184D2" w14:textId="77777777" w:rsidR="00006D7C" w:rsidRDefault="00A510E3" w:rsidP="00563733">
            <w:pPr>
              <w:pStyle w:val="ListParagraph"/>
              <w:numPr>
                <w:ilvl w:val="0"/>
                <w:numId w:val="73"/>
              </w:numPr>
            </w:pPr>
            <w:r w:rsidRPr="0089707D">
              <w:t xml:space="preserve">Meta-analysis </w:t>
            </w:r>
            <w:r w:rsidR="00EB30E5">
              <w:t xml:space="preserve">found </w:t>
            </w:r>
            <w:r w:rsidR="00CA6E6F">
              <w:t xml:space="preserve">that </w:t>
            </w:r>
            <w:r>
              <w:t>p</w:t>
            </w:r>
            <w:r w:rsidRPr="00771926">
              <w:t>ostpartum women in the intervention group lost 3.25 kg more on average than those in the comparator group.</w:t>
            </w:r>
          </w:p>
          <w:p w14:paraId="1F6255AD" w14:textId="01162CD7" w:rsidR="00A510E3" w:rsidRDefault="00006D7C" w:rsidP="00563733">
            <w:pPr>
              <w:pStyle w:val="ListParagraph"/>
              <w:numPr>
                <w:ilvl w:val="0"/>
                <w:numId w:val="73"/>
              </w:numPr>
            </w:pPr>
            <w:r>
              <w:t>S</w:t>
            </w:r>
            <w:r w:rsidR="00A510E3" w:rsidRPr="001502A4">
              <w:t>uccessful postpartum interventions after childbirth included at least one interaction with a dietitian or nutritionist</w:t>
            </w:r>
            <w:r w:rsidR="00A510E3">
              <w:t xml:space="preserve"> and </w:t>
            </w:r>
            <w:r w:rsidR="00A510E3" w:rsidRPr="00EC1460">
              <w:t>included a structured physical activity intervention in addition to dietary content</w:t>
            </w:r>
            <w:r w:rsidR="00A510E3">
              <w:t xml:space="preserve"> and specifically monitoring weight.</w:t>
            </w:r>
          </w:p>
          <w:p w14:paraId="1A7D8872" w14:textId="77777777" w:rsidR="00A510E3" w:rsidRDefault="00A510E3" w:rsidP="00563733"/>
          <w:p w14:paraId="5CE83289" w14:textId="77777777" w:rsidR="00A510E3" w:rsidRDefault="00A510E3" w:rsidP="00563733"/>
        </w:tc>
        <w:tc>
          <w:tcPr>
            <w:tcW w:w="709" w:type="dxa"/>
          </w:tcPr>
          <w:p w14:paraId="5C5258BE" w14:textId="17966A08" w:rsidR="00A510E3" w:rsidRDefault="00B91930" w:rsidP="00563733">
            <w:r>
              <w:t>9</w:t>
            </w:r>
          </w:p>
        </w:tc>
      </w:tr>
      <w:tr w:rsidR="00A510E3" w14:paraId="37656CA4" w14:textId="7B1CED07" w:rsidTr="00A510E3">
        <w:trPr>
          <w:trHeight w:val="251"/>
        </w:trPr>
        <w:tc>
          <w:tcPr>
            <w:tcW w:w="15310" w:type="dxa"/>
            <w:gridSpan w:val="7"/>
            <w:shd w:val="clear" w:color="auto" w:fill="AEAAAA" w:themeFill="background2" w:themeFillShade="BF"/>
          </w:tcPr>
          <w:p w14:paraId="0508A317" w14:textId="0ED2493F" w:rsidR="00A510E3" w:rsidRPr="00183AF2" w:rsidRDefault="00A510E3" w:rsidP="00183AF2">
            <w:pPr>
              <w:jc w:val="center"/>
              <w:rPr>
                <w:b/>
                <w:bCs/>
              </w:rPr>
            </w:pPr>
            <w:r w:rsidRPr="00183AF2">
              <w:rPr>
                <w:b/>
                <w:bCs/>
              </w:rPr>
              <w:t>Lifestyle interventions for women with previous gestational diabetes mellitus (GDM) (n=6)</w:t>
            </w:r>
          </w:p>
        </w:tc>
        <w:tc>
          <w:tcPr>
            <w:tcW w:w="709" w:type="dxa"/>
            <w:shd w:val="clear" w:color="auto" w:fill="AEAAAA" w:themeFill="background2" w:themeFillShade="BF"/>
          </w:tcPr>
          <w:p w14:paraId="1FBE15F0" w14:textId="77777777" w:rsidR="00A510E3" w:rsidRPr="00183AF2" w:rsidRDefault="00A510E3" w:rsidP="00183AF2">
            <w:pPr>
              <w:jc w:val="center"/>
              <w:rPr>
                <w:b/>
                <w:bCs/>
              </w:rPr>
            </w:pPr>
          </w:p>
        </w:tc>
      </w:tr>
      <w:tr w:rsidR="00A510E3" w14:paraId="4A84C029" w14:textId="5AE8158C" w:rsidTr="00A510E3">
        <w:trPr>
          <w:trHeight w:val="251"/>
        </w:trPr>
        <w:tc>
          <w:tcPr>
            <w:tcW w:w="440" w:type="dxa"/>
          </w:tcPr>
          <w:p w14:paraId="65E276F4" w14:textId="44AB4E15" w:rsidR="00A510E3" w:rsidRDefault="00A510E3" w:rsidP="00183AF2">
            <w:r>
              <w:t>1</w:t>
            </w:r>
            <w:r w:rsidR="00CF15D1">
              <w:t>8</w:t>
            </w:r>
          </w:p>
        </w:tc>
        <w:tc>
          <w:tcPr>
            <w:tcW w:w="1802" w:type="dxa"/>
          </w:tcPr>
          <w:p w14:paraId="3BFA6806" w14:textId="1C7AD372" w:rsidR="00A510E3" w:rsidRDefault="00A510E3" w:rsidP="00183AF2">
            <w:r>
              <w:t>Goveia et al, 2018</w:t>
            </w:r>
          </w:p>
          <w:p w14:paraId="107591EA" w14:textId="77777777" w:rsidR="00A510E3" w:rsidRDefault="00A510E3" w:rsidP="00183AF2"/>
          <w:p w14:paraId="096B686C" w14:textId="77777777" w:rsidR="00A510E3" w:rsidRDefault="00A510E3" w:rsidP="00183AF2">
            <w:r>
              <w:t>US (n=3), Australia (n=4), China (n=4), Spain (n=1), Malaysia (n=1), Israel (n=1), Ireland (n=1)</w:t>
            </w:r>
          </w:p>
        </w:tc>
        <w:tc>
          <w:tcPr>
            <w:tcW w:w="2069" w:type="dxa"/>
          </w:tcPr>
          <w:p w14:paraId="7891A35D" w14:textId="77777777" w:rsidR="00A510E3" w:rsidRDefault="00A510E3" w:rsidP="00183AF2">
            <w:r>
              <w:t>T</w:t>
            </w:r>
            <w:r w:rsidRPr="00973CB9">
              <w:t>o systematically review postpartum randomized trials to summarize the benefits of lifestyle interventions for women with previous GDM</w:t>
            </w:r>
          </w:p>
        </w:tc>
        <w:tc>
          <w:tcPr>
            <w:tcW w:w="2069" w:type="dxa"/>
          </w:tcPr>
          <w:p w14:paraId="06352678" w14:textId="77777777" w:rsidR="00A510E3" w:rsidRDefault="00A510E3" w:rsidP="00183AF2">
            <w:r>
              <w:t>W</w:t>
            </w:r>
            <w:r w:rsidRPr="009C434D">
              <w:t>omen with previous GDM</w:t>
            </w:r>
            <w:r>
              <w:t>. W</w:t>
            </w:r>
            <w:r w:rsidRPr="007039F2">
              <w:t>omen with current or previous diagnosis of type 1 or type 2 diabetes</w:t>
            </w:r>
            <w:r>
              <w:t xml:space="preserve"> were excluded.</w:t>
            </w:r>
          </w:p>
        </w:tc>
        <w:tc>
          <w:tcPr>
            <w:tcW w:w="1559" w:type="dxa"/>
          </w:tcPr>
          <w:p w14:paraId="40116A7D" w14:textId="77777777" w:rsidR="00A510E3" w:rsidRDefault="00A510E3" w:rsidP="00183AF2">
            <w:r>
              <w:t>S</w:t>
            </w:r>
            <w:r w:rsidRPr="005B3C07">
              <w:t>ystematic review and meta‐analysis</w:t>
            </w:r>
            <w:r>
              <w:t xml:space="preserve"> of RCTs</w:t>
            </w:r>
          </w:p>
        </w:tc>
        <w:tc>
          <w:tcPr>
            <w:tcW w:w="3827" w:type="dxa"/>
          </w:tcPr>
          <w:p w14:paraId="675FE4C0" w14:textId="0DA86A0D" w:rsidR="00A510E3" w:rsidRDefault="00A510E3" w:rsidP="00183AF2">
            <w:r w:rsidRPr="001638D1">
              <w:t>Most interventions focused on changes in diet and physical activity</w:t>
            </w:r>
            <w:r w:rsidR="00095631">
              <w:t>.</w:t>
            </w:r>
          </w:p>
          <w:p w14:paraId="3CB308E7" w14:textId="28A51EA5" w:rsidR="00A510E3" w:rsidRDefault="00095631" w:rsidP="00183AF2">
            <w:r>
              <w:t>S</w:t>
            </w:r>
            <w:r w:rsidR="00A510E3">
              <w:t>tudies included remote contact</w:t>
            </w:r>
            <w:r>
              <w:t xml:space="preserve">, </w:t>
            </w:r>
            <w:r w:rsidR="00A510E3">
              <w:t xml:space="preserve">facilitated group sessions, </w:t>
            </w:r>
            <w:r>
              <w:t xml:space="preserve">face </w:t>
            </w:r>
            <w:r w:rsidR="00A510E3">
              <w:t>to face individual sessions either at home or the hospital/clinic.</w:t>
            </w:r>
          </w:p>
          <w:p w14:paraId="3B695053" w14:textId="77777777" w:rsidR="00A510E3" w:rsidRDefault="00A510E3" w:rsidP="00183AF2">
            <w:r>
              <w:t xml:space="preserve">Duration of follow up ranged between 6 months and 5 years. </w:t>
            </w:r>
          </w:p>
          <w:p w14:paraId="523B41CA" w14:textId="77777777" w:rsidR="00A510E3" w:rsidRPr="00C16433" w:rsidRDefault="00A510E3" w:rsidP="00183AF2"/>
        </w:tc>
        <w:tc>
          <w:tcPr>
            <w:tcW w:w="3544" w:type="dxa"/>
          </w:tcPr>
          <w:p w14:paraId="120209E8" w14:textId="77777777" w:rsidR="00664F4A" w:rsidRDefault="00A510E3" w:rsidP="00183AF2">
            <w:pPr>
              <w:pStyle w:val="ListParagraph"/>
              <w:numPr>
                <w:ilvl w:val="0"/>
                <w:numId w:val="73"/>
              </w:numPr>
            </w:pPr>
            <w:r>
              <w:t>15 RCTs included, 8 RCTs were included in the meta-analysis.</w:t>
            </w:r>
          </w:p>
          <w:p w14:paraId="665D10CE" w14:textId="579C18C0" w:rsidR="00095631" w:rsidRDefault="00A510E3" w:rsidP="00183AF2">
            <w:pPr>
              <w:pStyle w:val="ListParagraph"/>
              <w:numPr>
                <w:ilvl w:val="0"/>
                <w:numId w:val="73"/>
              </w:numPr>
            </w:pPr>
            <w:r w:rsidRPr="00294A94">
              <w:t>Meta-analysis</w:t>
            </w:r>
            <w:r w:rsidR="00664F4A">
              <w:t xml:space="preserve"> found 25%</w:t>
            </w:r>
            <w:r w:rsidRPr="00294A94">
              <w:t xml:space="preserve"> </w:t>
            </w:r>
            <w:r w:rsidR="00664F4A" w:rsidRPr="00294A94">
              <w:t xml:space="preserve">reduction </w:t>
            </w:r>
            <w:r w:rsidR="00664F4A">
              <w:t>on</w:t>
            </w:r>
            <w:r w:rsidRPr="00294A94">
              <w:t xml:space="preserve"> incidence of diabetes</w:t>
            </w:r>
            <w:r w:rsidR="00664F4A">
              <w:t>.</w:t>
            </w:r>
            <w:r w:rsidRPr="00294A94">
              <w:t xml:space="preserve"> Only trials offering intervention soon after delivery</w:t>
            </w:r>
            <w:r w:rsidR="00095631">
              <w:t xml:space="preserve"> (</w:t>
            </w:r>
            <w:r w:rsidRPr="00294A94">
              <w:t>&lt; 6 months postpartum) were effective</w:t>
            </w:r>
            <w:r>
              <w:t xml:space="preserve">. </w:t>
            </w:r>
          </w:p>
          <w:p w14:paraId="6402625F" w14:textId="5A03FF11" w:rsidR="00A510E3" w:rsidRDefault="00A510E3" w:rsidP="00183AF2">
            <w:pPr>
              <w:pStyle w:val="ListParagraph"/>
              <w:numPr>
                <w:ilvl w:val="0"/>
                <w:numId w:val="73"/>
              </w:numPr>
            </w:pPr>
            <w:r>
              <w:t>N</w:t>
            </w:r>
            <w:r w:rsidRPr="00294A94">
              <w:t xml:space="preserve">o benefit was found regarding measures of glycemia. Although moderate reductions in weight </w:t>
            </w:r>
            <w:r w:rsidRPr="00294A94">
              <w:lastRenderedPageBreak/>
              <w:t>and waist circumference were observed, effects were larger with longer follow-up.</w:t>
            </w:r>
          </w:p>
        </w:tc>
        <w:tc>
          <w:tcPr>
            <w:tcW w:w="709" w:type="dxa"/>
          </w:tcPr>
          <w:p w14:paraId="148F75C7" w14:textId="22CC9FFA" w:rsidR="00A510E3" w:rsidRDefault="00B32AA2" w:rsidP="00183AF2">
            <w:r>
              <w:lastRenderedPageBreak/>
              <w:t>9</w:t>
            </w:r>
          </w:p>
        </w:tc>
      </w:tr>
      <w:tr w:rsidR="00A510E3" w14:paraId="01624C23" w14:textId="3AC3B04D" w:rsidTr="00A510E3">
        <w:trPr>
          <w:trHeight w:val="251"/>
        </w:trPr>
        <w:tc>
          <w:tcPr>
            <w:tcW w:w="440" w:type="dxa"/>
          </w:tcPr>
          <w:p w14:paraId="61CCC314" w14:textId="046FD1AD" w:rsidR="00A510E3" w:rsidRDefault="00CF15D1" w:rsidP="00183AF2">
            <w:r>
              <w:t>19</w:t>
            </w:r>
          </w:p>
        </w:tc>
        <w:tc>
          <w:tcPr>
            <w:tcW w:w="1802" w:type="dxa"/>
          </w:tcPr>
          <w:p w14:paraId="786E0108" w14:textId="1D9567CC" w:rsidR="00A510E3" w:rsidRDefault="00A510E3" w:rsidP="00183AF2">
            <w:r>
              <w:t>Guo et al, 2016</w:t>
            </w:r>
          </w:p>
          <w:p w14:paraId="3C8FDD51" w14:textId="77777777" w:rsidR="00A510E3" w:rsidRDefault="00A510E3" w:rsidP="00183AF2"/>
          <w:p w14:paraId="2F2A7596" w14:textId="77777777" w:rsidR="00A510E3" w:rsidRDefault="00A510E3" w:rsidP="00183AF2">
            <w:r>
              <w:t>Australia &amp; US (n=7), China and Hong Kong (n=5)</w:t>
            </w:r>
          </w:p>
        </w:tc>
        <w:tc>
          <w:tcPr>
            <w:tcW w:w="2069" w:type="dxa"/>
          </w:tcPr>
          <w:p w14:paraId="0AEDC1B4" w14:textId="77777777" w:rsidR="00A510E3" w:rsidRDefault="00A510E3" w:rsidP="00183AF2">
            <w:r>
              <w:t>T</w:t>
            </w:r>
            <w:r w:rsidRPr="00C46D48">
              <w:t>o evaluate the outcomes of clinical trials that focus on diabetes prevention among women with</w:t>
            </w:r>
            <w:r>
              <w:t xml:space="preserve"> pervious</w:t>
            </w:r>
            <w:r w:rsidRPr="00C46D48">
              <w:t xml:space="preserve"> </w:t>
            </w:r>
            <w:r>
              <w:t>GDM.</w:t>
            </w:r>
          </w:p>
        </w:tc>
        <w:tc>
          <w:tcPr>
            <w:tcW w:w="2069" w:type="dxa"/>
          </w:tcPr>
          <w:p w14:paraId="5E2CD16F" w14:textId="77777777" w:rsidR="00A510E3" w:rsidRDefault="00A510E3" w:rsidP="00183AF2">
            <w:r>
              <w:t>W</w:t>
            </w:r>
            <w:r w:rsidRPr="00870349">
              <w:t>omen previously diagnosed with having GDM</w:t>
            </w:r>
            <w:r>
              <w:t>.</w:t>
            </w:r>
          </w:p>
        </w:tc>
        <w:tc>
          <w:tcPr>
            <w:tcW w:w="1559" w:type="dxa"/>
          </w:tcPr>
          <w:p w14:paraId="786B6E41" w14:textId="77777777" w:rsidR="00A510E3" w:rsidRDefault="00A510E3" w:rsidP="00183AF2">
            <w:r>
              <w:t>Systematic review of RCTs</w:t>
            </w:r>
          </w:p>
        </w:tc>
        <w:tc>
          <w:tcPr>
            <w:tcW w:w="3827" w:type="dxa"/>
          </w:tcPr>
          <w:p w14:paraId="70DB18DB" w14:textId="7EBA64D4" w:rsidR="00A510E3" w:rsidRDefault="00C9358D" w:rsidP="00183AF2">
            <w:r>
              <w:t>P</w:t>
            </w:r>
            <w:r w:rsidR="00A510E3" w:rsidRPr="00F80570">
              <w:t xml:space="preserve">ostpartum lifestyle interventions included </w:t>
            </w:r>
            <w:r w:rsidR="005E654A">
              <w:t xml:space="preserve">combined and sole nutrition and physical activity intervention. </w:t>
            </w:r>
          </w:p>
          <w:p w14:paraId="55E90081" w14:textId="77777777" w:rsidR="005E654A" w:rsidRDefault="00A510E3" w:rsidP="00C9358D">
            <w:r>
              <w:t xml:space="preserve">Women were recruited from 6 weeks to 4 years postpartum and the study duration ranged from 12 weeks to 60 months. </w:t>
            </w:r>
          </w:p>
          <w:p w14:paraId="7702B6F1" w14:textId="4FBB0CDB" w:rsidR="00A510E3" w:rsidRPr="001638D1" w:rsidRDefault="00A510E3" w:rsidP="00C9358D">
            <w:r>
              <w:t>S</w:t>
            </w:r>
            <w:r w:rsidRPr="00A87BAA">
              <w:t>pecialists such as dieticians, exercise physiologists, or diabetes educators were employed to deliver the intervention</w:t>
            </w:r>
            <w:r w:rsidR="00C9358D">
              <w:t>.</w:t>
            </w:r>
          </w:p>
        </w:tc>
        <w:tc>
          <w:tcPr>
            <w:tcW w:w="3544" w:type="dxa"/>
          </w:tcPr>
          <w:p w14:paraId="1DD35380" w14:textId="77777777" w:rsidR="00FB08B0" w:rsidRDefault="00A510E3" w:rsidP="00183AF2">
            <w:pPr>
              <w:pStyle w:val="ListParagraph"/>
              <w:numPr>
                <w:ilvl w:val="0"/>
                <w:numId w:val="73"/>
              </w:numPr>
            </w:pPr>
            <w:r>
              <w:t>12 RCTs included.</w:t>
            </w:r>
          </w:p>
          <w:p w14:paraId="241B0D12" w14:textId="77777777" w:rsidR="009D0978" w:rsidRDefault="00A510E3" w:rsidP="00183AF2">
            <w:pPr>
              <w:pStyle w:val="ListParagraph"/>
              <w:numPr>
                <w:ilvl w:val="0"/>
                <w:numId w:val="73"/>
              </w:numPr>
            </w:pPr>
            <w:r w:rsidRPr="00BC7F14">
              <w:t xml:space="preserve">The mean annual </w:t>
            </w:r>
            <w:bookmarkStart w:id="14" w:name="_Hlk101381461"/>
            <w:r w:rsidRPr="00BC7F14">
              <w:t>type 2 diabetes mellitus incidence</w:t>
            </w:r>
            <w:r>
              <w:t xml:space="preserve"> (</w:t>
            </w:r>
            <w:r w:rsidRPr="00BB019A">
              <w:t>T2DM</w:t>
            </w:r>
            <w:r>
              <w:t>)</w:t>
            </w:r>
            <w:r w:rsidRPr="00BC7F14">
              <w:t xml:space="preserve"> </w:t>
            </w:r>
            <w:bookmarkEnd w:id="14"/>
            <w:r w:rsidRPr="00BC7F14">
              <w:t>of the intervention group was lower</w:t>
            </w:r>
            <w:r>
              <w:t xml:space="preserve"> but not significant</w:t>
            </w:r>
            <w:r w:rsidRPr="00BC7F14">
              <w:t xml:space="preserve"> than the comparison group. </w:t>
            </w:r>
          </w:p>
          <w:p w14:paraId="14905D91" w14:textId="7E6FDA6A" w:rsidR="00A510E3" w:rsidRDefault="00A510E3" w:rsidP="00183AF2">
            <w:pPr>
              <w:pStyle w:val="ListParagraph"/>
              <w:numPr>
                <w:ilvl w:val="0"/>
                <w:numId w:val="73"/>
              </w:numPr>
            </w:pPr>
            <w:r w:rsidRPr="00BC7F14">
              <w:t>About 50% of studies and two-thirds of studies, respectively, reported a significant decrease in insulin resistance-related measures and weight-related measures in the intervention group compared with the comparison group.</w:t>
            </w:r>
          </w:p>
        </w:tc>
        <w:tc>
          <w:tcPr>
            <w:tcW w:w="709" w:type="dxa"/>
          </w:tcPr>
          <w:p w14:paraId="004F4235" w14:textId="273EE90C" w:rsidR="00A510E3" w:rsidRDefault="00562542" w:rsidP="00183AF2">
            <w:r>
              <w:t>7</w:t>
            </w:r>
          </w:p>
        </w:tc>
      </w:tr>
      <w:tr w:rsidR="00A510E3" w14:paraId="4F5B8E00" w14:textId="1E96CD67" w:rsidTr="00A510E3">
        <w:trPr>
          <w:trHeight w:val="251"/>
        </w:trPr>
        <w:tc>
          <w:tcPr>
            <w:tcW w:w="440" w:type="dxa"/>
          </w:tcPr>
          <w:p w14:paraId="330F97A2" w14:textId="2BBA3DAC" w:rsidR="00A510E3" w:rsidRDefault="00A510E3" w:rsidP="00183AF2">
            <w:r>
              <w:t>2</w:t>
            </w:r>
            <w:r w:rsidR="00CF15D1">
              <w:t>0</w:t>
            </w:r>
          </w:p>
        </w:tc>
        <w:tc>
          <w:tcPr>
            <w:tcW w:w="1802" w:type="dxa"/>
          </w:tcPr>
          <w:p w14:paraId="7838EF2D" w14:textId="20408185" w:rsidR="00A510E3" w:rsidRDefault="00A510E3" w:rsidP="00183AF2">
            <w:proofErr w:type="spellStart"/>
            <w:r w:rsidRPr="00B02FB2">
              <w:t>Hewage</w:t>
            </w:r>
            <w:proofErr w:type="spellEnd"/>
            <w:r w:rsidRPr="00B02FB2">
              <w:t xml:space="preserve"> </w:t>
            </w:r>
            <w:r>
              <w:t>et al, 2020</w:t>
            </w:r>
          </w:p>
          <w:p w14:paraId="3B3C8812" w14:textId="77777777" w:rsidR="00A510E3" w:rsidRDefault="00A510E3" w:rsidP="00183AF2"/>
          <w:p w14:paraId="1C3D005E" w14:textId="77777777" w:rsidR="00A510E3" w:rsidRDefault="00A510E3" w:rsidP="00183AF2">
            <w:r>
              <w:t xml:space="preserve">US </w:t>
            </w:r>
            <w:r w:rsidRPr="00967D87">
              <w:t>(n=3)</w:t>
            </w:r>
            <w:r>
              <w:t xml:space="preserve">, </w:t>
            </w:r>
            <w:r w:rsidRPr="003D6EE0">
              <w:t>China (n=3)</w:t>
            </w:r>
            <w:r>
              <w:t xml:space="preserve">, </w:t>
            </w:r>
            <w:r w:rsidRPr="003D6EE0">
              <w:t>Ireland (n=2)</w:t>
            </w:r>
            <w:r>
              <w:t xml:space="preserve">, </w:t>
            </w:r>
            <w:r w:rsidRPr="003D6EE0">
              <w:t>Hong Kong (n=1)</w:t>
            </w:r>
            <w:r>
              <w:t xml:space="preserve">, </w:t>
            </w:r>
            <w:r w:rsidRPr="00E42F70">
              <w:t>Malaysia (n=1)</w:t>
            </w:r>
            <w:r>
              <w:t xml:space="preserve">, </w:t>
            </w:r>
            <w:r w:rsidRPr="00E42F70">
              <w:t>Israel (n=1)</w:t>
            </w:r>
            <w:r>
              <w:t xml:space="preserve">, </w:t>
            </w:r>
            <w:r w:rsidRPr="00E42F70">
              <w:t>Egypt (n=1)</w:t>
            </w:r>
            <w:r>
              <w:t xml:space="preserve">, </w:t>
            </w:r>
            <w:r w:rsidRPr="00E42F70">
              <w:t>Spain (n=1)</w:t>
            </w:r>
            <w:r>
              <w:t xml:space="preserve">. </w:t>
            </w:r>
          </w:p>
        </w:tc>
        <w:tc>
          <w:tcPr>
            <w:tcW w:w="2069" w:type="dxa"/>
          </w:tcPr>
          <w:p w14:paraId="6B43EA37" w14:textId="77777777" w:rsidR="00A510E3" w:rsidRDefault="00A510E3" w:rsidP="00183AF2">
            <w:r>
              <w:t>To r</w:t>
            </w:r>
            <w:r w:rsidRPr="000579A7">
              <w:t xml:space="preserve">eview the effectiveness and cost-effectiveness of lifestyle interventions on anthropometric, </w:t>
            </w:r>
            <w:proofErr w:type="spellStart"/>
            <w:r w:rsidRPr="000579A7">
              <w:t>glycemic</w:t>
            </w:r>
            <w:proofErr w:type="spellEnd"/>
            <w:r w:rsidRPr="000579A7">
              <w:t xml:space="preserve"> and cardiovascular outcomes in women with previous gestational diabetes mellitus (GDM).</w:t>
            </w:r>
          </w:p>
        </w:tc>
        <w:tc>
          <w:tcPr>
            <w:tcW w:w="2069" w:type="dxa"/>
          </w:tcPr>
          <w:p w14:paraId="277D388B" w14:textId="77777777" w:rsidR="00A510E3" w:rsidRDefault="00A510E3" w:rsidP="00183AF2">
            <w:r>
              <w:t>W</w:t>
            </w:r>
            <w:r w:rsidRPr="001D615C">
              <w:t>omen with a history of GDM of any parity or ethnic origin</w:t>
            </w:r>
          </w:p>
        </w:tc>
        <w:tc>
          <w:tcPr>
            <w:tcW w:w="1559" w:type="dxa"/>
          </w:tcPr>
          <w:p w14:paraId="09EEEA04" w14:textId="77777777" w:rsidR="00A510E3" w:rsidRDefault="00A510E3" w:rsidP="00183AF2">
            <w:r>
              <w:t>Systematic review and meta-analysis of RCTs and cost-effectiveness analysis</w:t>
            </w:r>
          </w:p>
        </w:tc>
        <w:tc>
          <w:tcPr>
            <w:tcW w:w="3827" w:type="dxa"/>
          </w:tcPr>
          <w:p w14:paraId="2447136E" w14:textId="60E3CF14" w:rsidR="00A510E3" w:rsidRDefault="00A510E3" w:rsidP="00183AF2">
            <w:r w:rsidRPr="00F978CD">
              <w:t>Lifestyle education focused mainly on education</w:t>
            </w:r>
            <w:r>
              <w:t xml:space="preserve"> </w:t>
            </w:r>
            <w:r w:rsidRPr="00F978CD">
              <w:t>and provided counselling on improving physical activity and dietary behavio</w:t>
            </w:r>
            <w:r>
              <w:t>u</w:t>
            </w:r>
            <w:r w:rsidRPr="00F978CD">
              <w:t>r.</w:t>
            </w:r>
          </w:p>
          <w:p w14:paraId="6F5ACC42" w14:textId="6D7C2678" w:rsidR="00A510E3" w:rsidRDefault="00A510E3" w:rsidP="00183AF2">
            <w:r w:rsidRPr="00B21BF8">
              <w:t>Most studies included one-to-one sessions</w:t>
            </w:r>
            <w:r>
              <w:t>, some had g</w:t>
            </w:r>
            <w:r w:rsidRPr="009F43C3">
              <w:t>roup meetings or supplemented with phone-consultations</w:t>
            </w:r>
            <w:r>
              <w:t>.</w:t>
            </w:r>
          </w:p>
          <w:p w14:paraId="095AE788" w14:textId="77777777" w:rsidR="00A510E3" w:rsidRDefault="00A510E3" w:rsidP="00183AF2">
            <w:r w:rsidRPr="00AE296E">
              <w:t xml:space="preserve">Trial duration/follow-up was 13 weeks to </w:t>
            </w:r>
            <w:r>
              <w:t>12</w:t>
            </w:r>
            <w:r w:rsidRPr="00AE296E">
              <w:t xml:space="preserve"> months</w:t>
            </w:r>
            <w:r>
              <w:t>.</w:t>
            </w:r>
          </w:p>
        </w:tc>
        <w:tc>
          <w:tcPr>
            <w:tcW w:w="3544" w:type="dxa"/>
          </w:tcPr>
          <w:p w14:paraId="303B89BF" w14:textId="77777777" w:rsidR="00032350" w:rsidRDefault="00A510E3" w:rsidP="00032350">
            <w:pPr>
              <w:pStyle w:val="ListParagraph"/>
              <w:numPr>
                <w:ilvl w:val="0"/>
                <w:numId w:val="73"/>
              </w:numPr>
            </w:pPr>
            <w:r>
              <w:t xml:space="preserve">21 included RCTs and 16 studies included in the meta-analysis. </w:t>
            </w:r>
          </w:p>
          <w:p w14:paraId="63C06417" w14:textId="77777777" w:rsidR="00032350" w:rsidRDefault="00032350" w:rsidP="00032350">
            <w:pPr>
              <w:pStyle w:val="ListParagraph"/>
              <w:numPr>
                <w:ilvl w:val="0"/>
                <w:numId w:val="73"/>
              </w:numPr>
            </w:pPr>
            <w:r>
              <w:t>Meta-analysis found significant</w:t>
            </w:r>
            <w:r w:rsidR="00A510E3" w:rsidRPr="004A084D">
              <w:t xml:space="preserve"> postpartum weight mean reduction in the intervention arm. </w:t>
            </w:r>
          </w:p>
          <w:p w14:paraId="0A7BEDB9" w14:textId="715237EE" w:rsidR="00A510E3" w:rsidRDefault="00032350" w:rsidP="00032350">
            <w:pPr>
              <w:pStyle w:val="ListParagraph"/>
              <w:numPr>
                <w:ilvl w:val="0"/>
                <w:numId w:val="73"/>
              </w:numPr>
            </w:pPr>
            <w:r>
              <w:t>T</w:t>
            </w:r>
            <w:r w:rsidR="00A510E3" w:rsidRPr="004A084D">
              <w:t xml:space="preserve">he effect of lifestyle intervention on weight change was significantly greater in studies of longer duration. </w:t>
            </w:r>
          </w:p>
        </w:tc>
        <w:tc>
          <w:tcPr>
            <w:tcW w:w="709" w:type="dxa"/>
          </w:tcPr>
          <w:p w14:paraId="1A529EF9" w14:textId="020681ED" w:rsidR="00A510E3" w:rsidRDefault="005027BC" w:rsidP="00183AF2">
            <w:r>
              <w:t>9</w:t>
            </w:r>
          </w:p>
        </w:tc>
      </w:tr>
      <w:tr w:rsidR="00A510E3" w14:paraId="59D656F1" w14:textId="62FE03E5" w:rsidTr="00A510E3">
        <w:trPr>
          <w:trHeight w:val="251"/>
        </w:trPr>
        <w:tc>
          <w:tcPr>
            <w:tcW w:w="440" w:type="dxa"/>
          </w:tcPr>
          <w:p w14:paraId="06636DE5" w14:textId="0769F1C4" w:rsidR="00A510E3" w:rsidRDefault="00A510E3" w:rsidP="00183AF2">
            <w:r>
              <w:lastRenderedPageBreak/>
              <w:t>2</w:t>
            </w:r>
            <w:r w:rsidR="00CF15D1">
              <w:t>1</w:t>
            </w:r>
          </w:p>
        </w:tc>
        <w:tc>
          <w:tcPr>
            <w:tcW w:w="1802" w:type="dxa"/>
          </w:tcPr>
          <w:p w14:paraId="2F7BA024" w14:textId="7B8B048C" w:rsidR="00A510E3" w:rsidRPr="00B02FB2" w:rsidRDefault="00A510E3" w:rsidP="00183AF2">
            <w:r w:rsidRPr="00B928C9">
              <w:t>Jones</w:t>
            </w:r>
            <w:r>
              <w:t xml:space="preserve"> et al, 2017</w:t>
            </w:r>
          </w:p>
        </w:tc>
        <w:tc>
          <w:tcPr>
            <w:tcW w:w="2069" w:type="dxa"/>
          </w:tcPr>
          <w:p w14:paraId="34BB5687" w14:textId="77777777" w:rsidR="00A510E3" w:rsidRDefault="00A510E3" w:rsidP="00183AF2">
            <w:r>
              <w:t>To synthesize current knowledge</w:t>
            </w:r>
          </w:p>
          <w:p w14:paraId="11F33D88" w14:textId="77777777" w:rsidR="00A510E3" w:rsidRDefault="00A510E3" w:rsidP="00183AF2">
            <w:r>
              <w:t>and practices around tailoring multimodal interventions for</w:t>
            </w:r>
          </w:p>
          <w:p w14:paraId="3B8C3EA2" w14:textId="77777777" w:rsidR="00A510E3" w:rsidRDefault="00A510E3" w:rsidP="00183AF2">
            <w:r>
              <w:t>situational and cultural relevance to reduce DM risk in women with prior GDM</w:t>
            </w:r>
          </w:p>
        </w:tc>
        <w:tc>
          <w:tcPr>
            <w:tcW w:w="2069" w:type="dxa"/>
          </w:tcPr>
          <w:p w14:paraId="0E4B977C" w14:textId="77777777" w:rsidR="00A510E3" w:rsidRDefault="00A510E3" w:rsidP="00183AF2">
            <w:r>
              <w:t>W</w:t>
            </w:r>
            <w:r w:rsidRPr="00755F18">
              <w:t>omen with prior GDM</w:t>
            </w:r>
          </w:p>
        </w:tc>
        <w:tc>
          <w:tcPr>
            <w:tcW w:w="1559" w:type="dxa"/>
          </w:tcPr>
          <w:p w14:paraId="04FF203B" w14:textId="77777777" w:rsidR="00A510E3" w:rsidRDefault="00A510E3" w:rsidP="00183AF2">
            <w:r>
              <w:t xml:space="preserve">Systematic review of RCTs </w:t>
            </w:r>
          </w:p>
        </w:tc>
        <w:tc>
          <w:tcPr>
            <w:tcW w:w="3827" w:type="dxa"/>
          </w:tcPr>
          <w:p w14:paraId="413DD44C" w14:textId="77777777" w:rsidR="00A510E3" w:rsidRDefault="00A510E3" w:rsidP="00183AF2">
            <w:r>
              <w:t>Diet and physical activity interventions with behaviour change.</w:t>
            </w:r>
          </w:p>
          <w:p w14:paraId="0AA759B0" w14:textId="77777777" w:rsidR="00A510E3" w:rsidRDefault="00A510E3" w:rsidP="00183AF2"/>
          <w:p w14:paraId="18A48061" w14:textId="03DD3527" w:rsidR="00A510E3" w:rsidRDefault="00A510E3" w:rsidP="00183AF2">
            <w:r>
              <w:t>Modes: Telephone and mailings (n = 7) and</w:t>
            </w:r>
            <w:r w:rsidR="004C2DBE">
              <w:t xml:space="preserve"> </w:t>
            </w:r>
            <w:r>
              <w:t xml:space="preserve">websites (n = 3) at home. </w:t>
            </w:r>
          </w:p>
          <w:p w14:paraId="584CC573" w14:textId="77777777" w:rsidR="004C2DBE" w:rsidRDefault="004C2DBE" w:rsidP="00183AF2"/>
          <w:p w14:paraId="79DDB897" w14:textId="77777777" w:rsidR="00A510E3" w:rsidRPr="00355538" w:rsidRDefault="00A510E3" w:rsidP="00183AF2">
            <w:r>
              <w:t>Interventions started both during pregnancy and in the postpartum period</w:t>
            </w:r>
          </w:p>
        </w:tc>
        <w:tc>
          <w:tcPr>
            <w:tcW w:w="3544" w:type="dxa"/>
          </w:tcPr>
          <w:p w14:paraId="2DB11EBC" w14:textId="77777777" w:rsidR="00360047" w:rsidRDefault="00A510E3" w:rsidP="00183AF2">
            <w:pPr>
              <w:pStyle w:val="ListParagraph"/>
              <w:numPr>
                <w:ilvl w:val="0"/>
                <w:numId w:val="73"/>
              </w:numPr>
            </w:pPr>
            <w:r>
              <w:t xml:space="preserve">10 RCTs included. </w:t>
            </w:r>
          </w:p>
          <w:p w14:paraId="164ED955" w14:textId="77777777" w:rsidR="00D160EA" w:rsidRDefault="00A510E3" w:rsidP="00183AF2">
            <w:pPr>
              <w:pStyle w:val="ListParagraph"/>
              <w:numPr>
                <w:ilvl w:val="0"/>
                <w:numId w:val="73"/>
              </w:numPr>
            </w:pPr>
            <w:r>
              <w:t>RCTs found both significant reduction of total fat intake, total carbohydrate intake, and</w:t>
            </w:r>
            <w:r w:rsidR="004C2DBE">
              <w:t xml:space="preserve"> </w:t>
            </w:r>
            <w:proofErr w:type="spellStart"/>
            <w:r>
              <w:t>glycemic</w:t>
            </w:r>
            <w:proofErr w:type="spellEnd"/>
            <w:r>
              <w:t xml:space="preserve"> load.</w:t>
            </w:r>
          </w:p>
          <w:p w14:paraId="25CFCCC9" w14:textId="77777777" w:rsidR="00D160EA" w:rsidRDefault="00A510E3" w:rsidP="00183AF2">
            <w:pPr>
              <w:pStyle w:val="ListParagraph"/>
              <w:numPr>
                <w:ilvl w:val="0"/>
                <w:numId w:val="73"/>
              </w:numPr>
            </w:pPr>
            <w:r>
              <w:t>RCTs found non</w:t>
            </w:r>
            <w:r w:rsidR="00D160EA">
              <w:t>-</w:t>
            </w:r>
            <w:r>
              <w:t>significant small changes in weight loss,</w:t>
            </w:r>
            <w:r w:rsidR="00D160EA">
              <w:t xml:space="preserve"> </w:t>
            </w:r>
            <w:r>
              <w:t>decreased dietary fat,</w:t>
            </w:r>
            <w:r w:rsidR="00D160EA">
              <w:t xml:space="preserve"> </w:t>
            </w:r>
            <w:r>
              <w:t>and increased breastfeeding</w:t>
            </w:r>
          </w:p>
          <w:p w14:paraId="4370CF87" w14:textId="7EDAAA9A" w:rsidR="00A510E3" w:rsidRDefault="00A510E3" w:rsidP="00183AF2">
            <w:pPr>
              <w:pStyle w:val="ListParagraph"/>
              <w:numPr>
                <w:ilvl w:val="0"/>
                <w:numId w:val="73"/>
              </w:numPr>
            </w:pPr>
            <w:r>
              <w:t>No RCTs found improvement in physical activity.</w:t>
            </w:r>
          </w:p>
        </w:tc>
        <w:tc>
          <w:tcPr>
            <w:tcW w:w="709" w:type="dxa"/>
          </w:tcPr>
          <w:p w14:paraId="45E843FB" w14:textId="3A162507" w:rsidR="00A510E3" w:rsidRDefault="0056674D" w:rsidP="00183AF2">
            <w:r>
              <w:t>5</w:t>
            </w:r>
          </w:p>
        </w:tc>
      </w:tr>
      <w:tr w:rsidR="00A510E3" w14:paraId="3B11F692" w14:textId="49A4EB1A" w:rsidTr="00A510E3">
        <w:trPr>
          <w:trHeight w:val="251"/>
        </w:trPr>
        <w:tc>
          <w:tcPr>
            <w:tcW w:w="440" w:type="dxa"/>
          </w:tcPr>
          <w:p w14:paraId="0ED240C8" w14:textId="0E36FEE8" w:rsidR="00A510E3" w:rsidRDefault="00A510E3" w:rsidP="00183AF2">
            <w:r>
              <w:t>2</w:t>
            </w:r>
            <w:r w:rsidR="00CF15D1">
              <w:t>2</w:t>
            </w:r>
          </w:p>
        </w:tc>
        <w:tc>
          <w:tcPr>
            <w:tcW w:w="1802" w:type="dxa"/>
          </w:tcPr>
          <w:p w14:paraId="330BFB58" w14:textId="5B8B8703" w:rsidR="00A510E3" w:rsidRDefault="00A510E3" w:rsidP="00183AF2">
            <w:r>
              <w:t>Li et al, 2020</w:t>
            </w:r>
          </w:p>
          <w:p w14:paraId="6DB62BC5" w14:textId="77777777" w:rsidR="00A510E3" w:rsidRDefault="00A510E3" w:rsidP="00183AF2"/>
          <w:p w14:paraId="00BA0561" w14:textId="77777777" w:rsidR="00A510E3" w:rsidRPr="00B928C9" w:rsidRDefault="00A510E3" w:rsidP="00183AF2">
            <w:r>
              <w:t>Postpartum: China (n=6), Spain (n=1), US (n=1), Malaysia (n=1)</w:t>
            </w:r>
          </w:p>
        </w:tc>
        <w:tc>
          <w:tcPr>
            <w:tcW w:w="2069" w:type="dxa"/>
          </w:tcPr>
          <w:p w14:paraId="7B6D016C" w14:textId="77777777" w:rsidR="00A510E3" w:rsidRDefault="00A510E3" w:rsidP="00183AF2">
            <w:r>
              <w:t xml:space="preserve">To </w:t>
            </w:r>
            <w:r w:rsidRPr="00A67480">
              <w:t xml:space="preserve">address: (1) the effects of lifestyle intervention (diet and/or physical activity and the use of insulin if needed) during pregnancy on the risk of diabetes postpartum and (2) the effects of lifestyle intervention (diet and/or physical activity) within 3 years after delivery, that is, before the peak risk period of diabetes after delivery, on the long‐term risk of diabetes among </w:t>
            </w:r>
            <w:r w:rsidRPr="00A67480">
              <w:lastRenderedPageBreak/>
              <w:t>women with prior GDM.</w:t>
            </w:r>
          </w:p>
        </w:tc>
        <w:tc>
          <w:tcPr>
            <w:tcW w:w="2069" w:type="dxa"/>
          </w:tcPr>
          <w:p w14:paraId="1FDC8C5D" w14:textId="77777777" w:rsidR="00A510E3" w:rsidRDefault="00A510E3" w:rsidP="00183AF2">
            <w:r>
              <w:lastRenderedPageBreak/>
              <w:t>W</w:t>
            </w:r>
            <w:r w:rsidRPr="00A67480">
              <w:t>omen with GDM in the index pregnancy</w:t>
            </w:r>
            <w:r>
              <w:t xml:space="preserve"> without </w:t>
            </w:r>
            <w:r w:rsidRPr="00AB2D60">
              <w:t>having type 1 or type 2 diabetes mellitus before the intervention</w:t>
            </w:r>
          </w:p>
        </w:tc>
        <w:tc>
          <w:tcPr>
            <w:tcW w:w="1559" w:type="dxa"/>
          </w:tcPr>
          <w:p w14:paraId="6B01A206" w14:textId="77777777" w:rsidR="00A510E3" w:rsidRDefault="00A510E3" w:rsidP="00183AF2">
            <w:r>
              <w:t>Systematic review of RCTs</w:t>
            </w:r>
          </w:p>
        </w:tc>
        <w:tc>
          <w:tcPr>
            <w:tcW w:w="3827" w:type="dxa"/>
          </w:tcPr>
          <w:p w14:paraId="1B312DBC" w14:textId="77777777" w:rsidR="00A510E3" w:rsidRDefault="00A510E3" w:rsidP="00183AF2">
            <w:r>
              <w:t xml:space="preserve">Nutrition, physical </w:t>
            </w:r>
            <w:proofErr w:type="gramStart"/>
            <w:r>
              <w:t>activity</w:t>
            </w:r>
            <w:proofErr w:type="gramEnd"/>
            <w:r>
              <w:t xml:space="preserve"> and lifestyle interventions.</w:t>
            </w:r>
          </w:p>
          <w:p w14:paraId="48B45864" w14:textId="77777777" w:rsidR="00A510E3" w:rsidRDefault="00A510E3" w:rsidP="00183AF2"/>
          <w:p w14:paraId="49AFDF07" w14:textId="77777777" w:rsidR="00A510E3" w:rsidRDefault="00A510E3" w:rsidP="00183AF2">
            <w:r>
              <w:t xml:space="preserve">Intervention duration between 4 weeks and 3 years. Most lifestyle interventions were delivered within 3 years postpartum. </w:t>
            </w:r>
          </w:p>
        </w:tc>
        <w:tc>
          <w:tcPr>
            <w:tcW w:w="3544" w:type="dxa"/>
          </w:tcPr>
          <w:p w14:paraId="4A890259" w14:textId="77777777" w:rsidR="002C4BF2" w:rsidRDefault="00A510E3" w:rsidP="002C4BF2">
            <w:pPr>
              <w:pStyle w:val="ListParagraph"/>
              <w:numPr>
                <w:ilvl w:val="0"/>
                <w:numId w:val="73"/>
              </w:numPr>
            </w:pPr>
            <w:r>
              <w:t>10 RCTs included for postpartum</w:t>
            </w:r>
          </w:p>
          <w:p w14:paraId="6D981FEB" w14:textId="1F71F32B" w:rsidR="002C4BF2" w:rsidRDefault="002C4BF2" w:rsidP="002C4BF2">
            <w:pPr>
              <w:pStyle w:val="ListParagraph"/>
              <w:numPr>
                <w:ilvl w:val="0"/>
                <w:numId w:val="73"/>
              </w:numPr>
            </w:pPr>
            <w:r>
              <w:t>L</w:t>
            </w:r>
            <w:r w:rsidRPr="00304265">
              <w:t>ifestyle intervention within 3 years after delivery was highly effective in reducing the risk of postpartum diabetes</w:t>
            </w:r>
            <w:r>
              <w:t>.</w:t>
            </w:r>
          </w:p>
          <w:p w14:paraId="77315836" w14:textId="5BF48D29" w:rsidR="00A510E3" w:rsidRDefault="00A510E3" w:rsidP="002C4BF2">
            <w:pPr>
              <w:pStyle w:val="ListParagraph"/>
              <w:numPr>
                <w:ilvl w:val="0"/>
                <w:numId w:val="73"/>
              </w:numPr>
            </w:pPr>
            <w:r w:rsidRPr="00304265">
              <w:t xml:space="preserve">Lifestyle intervention during pregnancy was not effective at reducing the risk of postpartum diabetes. </w:t>
            </w:r>
          </w:p>
        </w:tc>
        <w:tc>
          <w:tcPr>
            <w:tcW w:w="709" w:type="dxa"/>
          </w:tcPr>
          <w:p w14:paraId="56DC2EB1" w14:textId="613F2251" w:rsidR="00A510E3" w:rsidRDefault="001E20A1" w:rsidP="00183AF2">
            <w:r>
              <w:t>9</w:t>
            </w:r>
          </w:p>
        </w:tc>
      </w:tr>
      <w:tr w:rsidR="00A510E3" w14:paraId="74C5567B" w14:textId="3496776F" w:rsidTr="00A510E3">
        <w:trPr>
          <w:trHeight w:val="251"/>
        </w:trPr>
        <w:tc>
          <w:tcPr>
            <w:tcW w:w="440" w:type="dxa"/>
          </w:tcPr>
          <w:p w14:paraId="3B2D08B2" w14:textId="4C6685E8" w:rsidR="00A510E3" w:rsidRDefault="00A510E3" w:rsidP="00183AF2">
            <w:r>
              <w:t>2</w:t>
            </w:r>
            <w:r w:rsidR="00CF15D1">
              <w:t>3</w:t>
            </w:r>
          </w:p>
        </w:tc>
        <w:tc>
          <w:tcPr>
            <w:tcW w:w="1802" w:type="dxa"/>
          </w:tcPr>
          <w:p w14:paraId="49B35D58" w14:textId="09858659" w:rsidR="00A510E3" w:rsidRDefault="00A510E3" w:rsidP="00183AF2">
            <w:r w:rsidRPr="007C1E33">
              <w:t>Schoenaker</w:t>
            </w:r>
            <w:r>
              <w:t xml:space="preserve"> et al, 2021</w:t>
            </w:r>
          </w:p>
          <w:p w14:paraId="7E8DD432" w14:textId="2B5472EE" w:rsidR="00A510E3" w:rsidRDefault="00A510E3" w:rsidP="00183AF2"/>
        </w:tc>
        <w:tc>
          <w:tcPr>
            <w:tcW w:w="2069" w:type="dxa"/>
          </w:tcPr>
          <w:p w14:paraId="22126DB1" w14:textId="77777777" w:rsidR="00A510E3" w:rsidRDefault="00A510E3" w:rsidP="00183AF2">
            <w:r>
              <w:t>To provide an</w:t>
            </w:r>
          </w:p>
          <w:p w14:paraId="3806D121" w14:textId="77777777" w:rsidR="00A510E3" w:rsidRDefault="00A510E3" w:rsidP="00183AF2">
            <w:r>
              <w:t>overview of findings from observational and intervention studies on the role of diet,</w:t>
            </w:r>
          </w:p>
          <w:p w14:paraId="7891B0CF" w14:textId="77777777" w:rsidR="00A510E3" w:rsidRDefault="00A510E3" w:rsidP="00183AF2">
            <w:r>
              <w:t>physical activity, and weight (change) during these periods in the primary prevention</w:t>
            </w:r>
          </w:p>
          <w:p w14:paraId="0838DC87" w14:textId="77777777" w:rsidR="00A510E3" w:rsidRDefault="00A510E3" w:rsidP="00183AF2">
            <w:r>
              <w:t>of GDM</w:t>
            </w:r>
          </w:p>
        </w:tc>
        <w:tc>
          <w:tcPr>
            <w:tcW w:w="2069" w:type="dxa"/>
          </w:tcPr>
          <w:p w14:paraId="0870ED1B" w14:textId="437581A7" w:rsidR="00A510E3" w:rsidRDefault="00A510E3" w:rsidP="00183AF2">
            <w:r>
              <w:t xml:space="preserve">Women </w:t>
            </w:r>
            <w:r w:rsidR="00E92B69">
              <w:t xml:space="preserve">at risk </w:t>
            </w:r>
            <w:proofErr w:type="gramStart"/>
            <w:r w:rsidR="00E92B69">
              <w:t xml:space="preserve">of </w:t>
            </w:r>
            <w:r>
              <w:t xml:space="preserve"> GDM</w:t>
            </w:r>
            <w:proofErr w:type="gramEnd"/>
          </w:p>
        </w:tc>
        <w:tc>
          <w:tcPr>
            <w:tcW w:w="1559" w:type="dxa"/>
          </w:tcPr>
          <w:p w14:paraId="6F44D1EA" w14:textId="4CC169D8" w:rsidR="00A510E3" w:rsidRDefault="00E92B69" w:rsidP="00183AF2">
            <w:r>
              <w:t>Review of s</w:t>
            </w:r>
            <w:r w:rsidR="00A510E3">
              <w:t xml:space="preserve">ystematic review </w:t>
            </w:r>
            <w:r>
              <w:t>with</w:t>
            </w:r>
            <w:r w:rsidR="00A510E3">
              <w:t xml:space="preserve"> meta-analysis </w:t>
            </w:r>
          </w:p>
        </w:tc>
        <w:tc>
          <w:tcPr>
            <w:tcW w:w="3827" w:type="dxa"/>
          </w:tcPr>
          <w:p w14:paraId="5B7B56D6" w14:textId="429EBE5D" w:rsidR="00A510E3" w:rsidRDefault="002F25D7" w:rsidP="00183AF2">
            <w:r>
              <w:t>P</w:t>
            </w:r>
            <w:r w:rsidR="00A510E3">
              <w:t>reconception risk assessment</w:t>
            </w:r>
          </w:p>
          <w:p w14:paraId="31A26B31" w14:textId="77777777" w:rsidR="00A510E3" w:rsidRDefault="00A510E3" w:rsidP="00183AF2"/>
          <w:p w14:paraId="186962BD" w14:textId="25BF295C" w:rsidR="00A510E3" w:rsidRDefault="00A510E3" w:rsidP="00183AF2">
            <w:r>
              <w:t xml:space="preserve">Diet, physical activity alone and combined. </w:t>
            </w:r>
          </w:p>
          <w:p w14:paraId="11733979" w14:textId="77777777" w:rsidR="00A510E3" w:rsidRDefault="00A510E3" w:rsidP="00183AF2"/>
          <w:p w14:paraId="0C708E42" w14:textId="77777777" w:rsidR="00A510E3" w:rsidRDefault="00A510E3" w:rsidP="00183AF2">
            <w:r>
              <w:t>Digitally delivered</w:t>
            </w:r>
          </w:p>
          <w:p w14:paraId="550E2F66" w14:textId="77777777" w:rsidR="00A510E3" w:rsidRDefault="00A510E3" w:rsidP="00183AF2">
            <w:r>
              <w:t>and linked health technology (smartphones, Web sites,</w:t>
            </w:r>
          </w:p>
          <w:p w14:paraId="1C3D4974" w14:textId="77777777" w:rsidR="00A510E3" w:rsidRDefault="00A510E3" w:rsidP="00183AF2">
            <w:r>
              <w:t>text messaging, wearables, and sensors)</w:t>
            </w:r>
          </w:p>
        </w:tc>
        <w:tc>
          <w:tcPr>
            <w:tcW w:w="3544" w:type="dxa"/>
          </w:tcPr>
          <w:p w14:paraId="5602CD43" w14:textId="77777777" w:rsidR="000C3C57" w:rsidRDefault="00A510E3" w:rsidP="000C3C57">
            <w:pPr>
              <w:pStyle w:val="ListParagraph"/>
              <w:numPr>
                <w:ilvl w:val="0"/>
                <w:numId w:val="73"/>
              </w:numPr>
            </w:pPr>
            <w:r>
              <w:t>12 RCTs included.</w:t>
            </w:r>
          </w:p>
          <w:p w14:paraId="4F52E423" w14:textId="1A6E5B6A" w:rsidR="00A510E3" w:rsidRDefault="000C3C57" w:rsidP="000C3C57">
            <w:pPr>
              <w:pStyle w:val="ListParagraph"/>
              <w:numPr>
                <w:ilvl w:val="0"/>
                <w:numId w:val="73"/>
              </w:numPr>
            </w:pPr>
            <w:r>
              <w:t xml:space="preserve">Healthcare providers could play a role in supporting healthy </w:t>
            </w:r>
            <w:proofErr w:type="spellStart"/>
            <w:r>
              <w:t>behaviors</w:t>
            </w:r>
            <w:proofErr w:type="spellEnd"/>
            <w:r>
              <w:t xml:space="preserve"> and prevention of weight retention, and contribute to providing continuum of care before, during, and between pregnancies.</w:t>
            </w:r>
          </w:p>
          <w:p w14:paraId="42543FDC" w14:textId="77777777" w:rsidR="00A510E3" w:rsidRDefault="00A510E3" w:rsidP="00183AF2"/>
          <w:p w14:paraId="4C019BDD" w14:textId="75DE6E4F" w:rsidR="00A510E3" w:rsidRDefault="00A510E3" w:rsidP="00183AF2"/>
        </w:tc>
        <w:tc>
          <w:tcPr>
            <w:tcW w:w="709" w:type="dxa"/>
          </w:tcPr>
          <w:p w14:paraId="0B70A51C" w14:textId="14D1219D" w:rsidR="00A510E3" w:rsidRDefault="00510FF2" w:rsidP="00183AF2">
            <w:r>
              <w:t>2</w:t>
            </w:r>
          </w:p>
        </w:tc>
      </w:tr>
      <w:tr w:rsidR="00A510E3" w14:paraId="13520DA8" w14:textId="73401E8D" w:rsidTr="00A510E3">
        <w:trPr>
          <w:trHeight w:val="251"/>
        </w:trPr>
        <w:tc>
          <w:tcPr>
            <w:tcW w:w="15310" w:type="dxa"/>
            <w:gridSpan w:val="7"/>
            <w:shd w:val="clear" w:color="auto" w:fill="AEAAAA" w:themeFill="background2" w:themeFillShade="BF"/>
          </w:tcPr>
          <w:p w14:paraId="69A252DE" w14:textId="02AD81C4" w:rsidR="00A510E3" w:rsidRPr="009A5C30" w:rsidRDefault="00A510E3" w:rsidP="009A5C30">
            <w:pPr>
              <w:jc w:val="center"/>
              <w:rPr>
                <w:b/>
                <w:bCs/>
              </w:rPr>
            </w:pPr>
            <w:r w:rsidRPr="009A5C30">
              <w:rPr>
                <w:b/>
                <w:bCs/>
              </w:rPr>
              <w:t>Postpartum additional outcomes (n=5)</w:t>
            </w:r>
          </w:p>
        </w:tc>
        <w:tc>
          <w:tcPr>
            <w:tcW w:w="709" w:type="dxa"/>
            <w:shd w:val="clear" w:color="auto" w:fill="AEAAAA" w:themeFill="background2" w:themeFillShade="BF"/>
          </w:tcPr>
          <w:p w14:paraId="7DE0FE0E" w14:textId="77777777" w:rsidR="00A510E3" w:rsidRPr="009A5C30" w:rsidRDefault="00A510E3" w:rsidP="009A5C30">
            <w:pPr>
              <w:jc w:val="center"/>
              <w:rPr>
                <w:b/>
                <w:bCs/>
              </w:rPr>
            </w:pPr>
          </w:p>
        </w:tc>
      </w:tr>
      <w:tr w:rsidR="00A510E3" w14:paraId="3755E4F5" w14:textId="1483130A" w:rsidTr="00A510E3">
        <w:trPr>
          <w:trHeight w:val="251"/>
        </w:trPr>
        <w:tc>
          <w:tcPr>
            <w:tcW w:w="440" w:type="dxa"/>
          </w:tcPr>
          <w:p w14:paraId="0117B8AB" w14:textId="745ECB7C" w:rsidR="00A510E3" w:rsidRDefault="00A510E3" w:rsidP="00183AF2">
            <w:r>
              <w:t>2</w:t>
            </w:r>
            <w:r w:rsidR="00CF15D1">
              <w:t>4</w:t>
            </w:r>
          </w:p>
        </w:tc>
        <w:tc>
          <w:tcPr>
            <w:tcW w:w="1802" w:type="dxa"/>
          </w:tcPr>
          <w:p w14:paraId="0614205D" w14:textId="43AAF58E" w:rsidR="00A510E3" w:rsidRDefault="00A510E3" w:rsidP="00183AF2">
            <w:r>
              <w:t>Lui et al, 2019</w:t>
            </w:r>
          </w:p>
        </w:tc>
        <w:tc>
          <w:tcPr>
            <w:tcW w:w="2069" w:type="dxa"/>
          </w:tcPr>
          <w:p w14:paraId="4D2A31A7" w14:textId="77777777" w:rsidR="00A510E3" w:rsidRDefault="00A510E3" w:rsidP="00183AF2">
            <w:r>
              <w:t>T</w:t>
            </w:r>
            <w:r w:rsidRPr="006C7B92">
              <w:t xml:space="preserve">o identify </w:t>
            </w:r>
            <w:proofErr w:type="spellStart"/>
            <w:r w:rsidRPr="006C7B92">
              <w:t>trialed</w:t>
            </w:r>
            <w:proofErr w:type="spellEnd"/>
            <w:r w:rsidRPr="006C7B92">
              <w:t xml:space="preserve"> interventions to reduce cardiovascular risk after </w:t>
            </w:r>
            <w:r>
              <w:t>h</w:t>
            </w:r>
            <w:r w:rsidRPr="006C7B92">
              <w:t>ypertensive disorders</w:t>
            </w:r>
            <w:r>
              <w:t xml:space="preserve"> after pregnancy (</w:t>
            </w:r>
            <w:r w:rsidRPr="006C7B92">
              <w:t>HDP</w:t>
            </w:r>
            <w:r>
              <w:t xml:space="preserve">) </w:t>
            </w:r>
          </w:p>
        </w:tc>
        <w:tc>
          <w:tcPr>
            <w:tcW w:w="2069" w:type="dxa"/>
          </w:tcPr>
          <w:p w14:paraId="66BFBCE6" w14:textId="77777777" w:rsidR="00A510E3" w:rsidRDefault="00A510E3" w:rsidP="00183AF2">
            <w:r>
              <w:t>W</w:t>
            </w:r>
            <w:r w:rsidRPr="0054005A">
              <w:t>omen &lt;10 years postpartum after HDP</w:t>
            </w:r>
          </w:p>
        </w:tc>
        <w:tc>
          <w:tcPr>
            <w:tcW w:w="1559" w:type="dxa"/>
          </w:tcPr>
          <w:p w14:paraId="64BEAD5A" w14:textId="77777777" w:rsidR="00A510E3" w:rsidRDefault="00A510E3" w:rsidP="00183AF2">
            <w:r>
              <w:t>Systematic review of RCTs</w:t>
            </w:r>
          </w:p>
        </w:tc>
        <w:tc>
          <w:tcPr>
            <w:tcW w:w="3827" w:type="dxa"/>
          </w:tcPr>
          <w:p w14:paraId="6D9AF1C3" w14:textId="5A0C4094" w:rsidR="00A510E3" w:rsidRDefault="00A510E3" w:rsidP="00183AF2">
            <w:r w:rsidRPr="009711D0">
              <w:t>On</w:t>
            </w:r>
            <w:r>
              <w:t>e calcium</w:t>
            </w:r>
            <w:r w:rsidRPr="009711D0">
              <w:t xml:space="preserve"> trial </w:t>
            </w:r>
            <w:r>
              <w:t xml:space="preserve">starting </w:t>
            </w:r>
            <w:r w:rsidRPr="009711D0">
              <w:t>from the first follow-up visit outside of pregnancy and continued until 20 weeks' gestation if another pregnancy occurred.</w:t>
            </w:r>
          </w:p>
          <w:p w14:paraId="6C39B9C0" w14:textId="77777777" w:rsidR="00A510E3" w:rsidRDefault="00A510E3" w:rsidP="00183AF2"/>
          <w:p w14:paraId="7D97FAF3" w14:textId="189EFD88" w:rsidR="00A510E3" w:rsidRDefault="00357922" w:rsidP="00183AF2">
            <w:r>
              <w:t xml:space="preserve">One </w:t>
            </w:r>
            <w:r w:rsidRPr="00193B4A">
              <w:t xml:space="preserve">online education programme </w:t>
            </w:r>
            <w:r w:rsidR="00A510E3" w:rsidRPr="00193B4A">
              <w:t>RCT to increase awareness of risk factors and personalized phone-based lifestyle coaching in women who had a preeclampsia affected pregnancy in the 5 years preceding enrolment.</w:t>
            </w:r>
          </w:p>
        </w:tc>
        <w:tc>
          <w:tcPr>
            <w:tcW w:w="3544" w:type="dxa"/>
          </w:tcPr>
          <w:p w14:paraId="29F24778" w14:textId="77777777" w:rsidR="00E5580A" w:rsidRDefault="00A510E3" w:rsidP="00183AF2">
            <w:pPr>
              <w:pStyle w:val="ListParagraph"/>
              <w:numPr>
                <w:ilvl w:val="0"/>
                <w:numId w:val="73"/>
              </w:numPr>
            </w:pPr>
            <w:r>
              <w:t>2 RCTs included.</w:t>
            </w:r>
          </w:p>
          <w:p w14:paraId="189D608F" w14:textId="77777777" w:rsidR="00E5580A" w:rsidRDefault="00A510E3" w:rsidP="00183AF2">
            <w:pPr>
              <w:pStyle w:val="ListParagraph"/>
              <w:numPr>
                <w:ilvl w:val="0"/>
                <w:numId w:val="73"/>
              </w:numPr>
            </w:pPr>
            <w:r>
              <w:t>Calcium trial found a</w:t>
            </w:r>
            <w:r w:rsidRPr="009711D0">
              <w:t xml:space="preserve"> non-significant trend toward decreased blood pressure</w:t>
            </w:r>
            <w:r>
              <w:t>.</w:t>
            </w:r>
          </w:p>
          <w:p w14:paraId="5F54127B" w14:textId="0AC29EA5" w:rsidR="00A510E3" w:rsidRDefault="00E5580A" w:rsidP="00E5580A">
            <w:pPr>
              <w:pStyle w:val="ListParagraph"/>
              <w:numPr>
                <w:ilvl w:val="0"/>
                <w:numId w:val="73"/>
              </w:numPr>
            </w:pPr>
            <w:r>
              <w:t>E</w:t>
            </w:r>
            <w:r w:rsidR="00A510E3">
              <w:t>ducation RCT found s</w:t>
            </w:r>
            <w:r w:rsidR="00A510E3" w:rsidRPr="004B34E2">
              <w:t xml:space="preserve">ignificant increase in knowledge of CVD risk factors, reported healthy </w:t>
            </w:r>
            <w:proofErr w:type="gramStart"/>
            <w:r w:rsidR="00A510E3" w:rsidRPr="004B34E2">
              <w:t>eating</w:t>
            </w:r>
            <w:proofErr w:type="gramEnd"/>
            <w:r w:rsidR="00A510E3" w:rsidRPr="004B34E2">
              <w:t xml:space="preserve"> and decreased physical inactivity</w:t>
            </w:r>
            <w:r>
              <w:t>.</w:t>
            </w:r>
          </w:p>
        </w:tc>
        <w:tc>
          <w:tcPr>
            <w:tcW w:w="709" w:type="dxa"/>
          </w:tcPr>
          <w:p w14:paraId="037E1ADD" w14:textId="10982609" w:rsidR="00A510E3" w:rsidRDefault="00510FF2" w:rsidP="00183AF2">
            <w:r>
              <w:t>9</w:t>
            </w:r>
          </w:p>
        </w:tc>
      </w:tr>
      <w:tr w:rsidR="00A510E3" w14:paraId="7378F8F9" w14:textId="6218C02C" w:rsidTr="00A510E3">
        <w:trPr>
          <w:trHeight w:val="251"/>
        </w:trPr>
        <w:tc>
          <w:tcPr>
            <w:tcW w:w="440" w:type="dxa"/>
          </w:tcPr>
          <w:p w14:paraId="753D5089" w14:textId="70D25CD8" w:rsidR="00A510E3" w:rsidRDefault="00A510E3" w:rsidP="00183AF2">
            <w:r>
              <w:t>2</w:t>
            </w:r>
            <w:r w:rsidR="00CF15D1">
              <w:t>5</w:t>
            </w:r>
          </w:p>
        </w:tc>
        <w:tc>
          <w:tcPr>
            <w:tcW w:w="1802" w:type="dxa"/>
          </w:tcPr>
          <w:p w14:paraId="4C478730" w14:textId="5AC2FEED" w:rsidR="00A510E3" w:rsidRDefault="00A510E3" w:rsidP="00183AF2">
            <w:r w:rsidRPr="0074662C">
              <w:t xml:space="preserve">Markova </w:t>
            </w:r>
            <w:r>
              <w:t>et al, 2015</w:t>
            </w:r>
          </w:p>
        </w:tc>
        <w:tc>
          <w:tcPr>
            <w:tcW w:w="2069" w:type="dxa"/>
          </w:tcPr>
          <w:p w14:paraId="6F1A1A2C" w14:textId="77777777" w:rsidR="00A510E3" w:rsidRDefault="00A510E3" w:rsidP="00183AF2">
            <w:r w:rsidRPr="005D4925">
              <w:t xml:space="preserve">To assess the efficacy and harms of the available treatment modalities for </w:t>
            </w:r>
            <w:r w:rsidRPr="005D4925">
              <w:lastRenderedPageBreak/>
              <w:t>women with postpartum iron deficiency anaemia. These include oral and parenteral iron, erythropoietin, and blood transfusion.</w:t>
            </w:r>
          </w:p>
        </w:tc>
        <w:tc>
          <w:tcPr>
            <w:tcW w:w="2069" w:type="dxa"/>
          </w:tcPr>
          <w:p w14:paraId="576AECBD" w14:textId="77777777" w:rsidR="00A510E3" w:rsidRDefault="00A510E3" w:rsidP="00183AF2">
            <w:r w:rsidRPr="005D4925">
              <w:lastRenderedPageBreak/>
              <w:t>Women with a postpartum Hb value of 120 g/L (7.4 millimoles per litre) or less,</w:t>
            </w:r>
          </w:p>
        </w:tc>
        <w:tc>
          <w:tcPr>
            <w:tcW w:w="1559" w:type="dxa"/>
          </w:tcPr>
          <w:p w14:paraId="3C08F816" w14:textId="77777777" w:rsidR="00A510E3" w:rsidRDefault="00A510E3" w:rsidP="00183AF2">
            <w:r>
              <w:t>Systematic review of RCTs</w:t>
            </w:r>
          </w:p>
        </w:tc>
        <w:tc>
          <w:tcPr>
            <w:tcW w:w="3827" w:type="dxa"/>
          </w:tcPr>
          <w:p w14:paraId="755085A7" w14:textId="063BBC45" w:rsidR="00A510E3" w:rsidRDefault="00A510E3" w:rsidP="00183AF2">
            <w:r>
              <w:t xml:space="preserve">Interventions included: </w:t>
            </w:r>
            <w:r w:rsidRPr="002A468F">
              <w:t>Oral iron therapy</w:t>
            </w:r>
            <w:r w:rsidR="002075EA">
              <w:t>, f</w:t>
            </w:r>
            <w:r w:rsidRPr="00F85065">
              <w:t>olate</w:t>
            </w:r>
            <w:r>
              <w:t xml:space="preserve"> (folic acid and vitamin B9)</w:t>
            </w:r>
            <w:r w:rsidR="002075EA">
              <w:t xml:space="preserve">, </w:t>
            </w:r>
            <w:r w:rsidR="00AE39E2">
              <w:t>p</w:t>
            </w:r>
            <w:r w:rsidRPr="006F4100">
              <w:t xml:space="preserve">arenteral administration of </w:t>
            </w:r>
            <w:r w:rsidR="00AE39E2" w:rsidRPr="006F4100">
              <w:t>iron</w:t>
            </w:r>
            <w:r w:rsidR="00AE39E2">
              <w:t xml:space="preserve">, </w:t>
            </w:r>
            <w:r w:rsidR="00AE39E2" w:rsidRPr="006F4100">
              <w:t>Erythropoietin</w:t>
            </w:r>
            <w:r w:rsidR="002075EA">
              <w:t>, b</w:t>
            </w:r>
            <w:r>
              <w:t>lood transfusion</w:t>
            </w:r>
          </w:p>
          <w:p w14:paraId="2D244F54" w14:textId="2737A0AD" w:rsidR="00A510E3" w:rsidRPr="009711D0" w:rsidRDefault="00A510E3" w:rsidP="00183AF2">
            <w:r>
              <w:t>allogeneic blood</w:t>
            </w:r>
            <w:r w:rsidR="002075EA">
              <w:t xml:space="preserve">. </w:t>
            </w:r>
            <w:r>
              <w:t xml:space="preserve"> </w:t>
            </w:r>
          </w:p>
        </w:tc>
        <w:tc>
          <w:tcPr>
            <w:tcW w:w="3544" w:type="dxa"/>
          </w:tcPr>
          <w:p w14:paraId="2720DA96" w14:textId="77777777" w:rsidR="00AE39E2" w:rsidRDefault="00A510E3" w:rsidP="00183AF2">
            <w:pPr>
              <w:pStyle w:val="ListParagraph"/>
              <w:numPr>
                <w:ilvl w:val="0"/>
                <w:numId w:val="73"/>
              </w:numPr>
            </w:pPr>
            <w:r>
              <w:t>22 RCTs included.</w:t>
            </w:r>
          </w:p>
          <w:p w14:paraId="7D672CF7" w14:textId="15636E10" w:rsidR="00A510E3" w:rsidRDefault="004828CC" w:rsidP="004828CC">
            <w:pPr>
              <w:pStyle w:val="ListParagraph"/>
              <w:numPr>
                <w:ilvl w:val="0"/>
                <w:numId w:val="73"/>
              </w:numPr>
            </w:pPr>
            <w:r>
              <w:t>E</w:t>
            </w:r>
            <w:r w:rsidRPr="004828CC">
              <w:t xml:space="preserve">vidence </w:t>
            </w:r>
            <w:r>
              <w:t xml:space="preserve">was not </w:t>
            </w:r>
            <w:r w:rsidRPr="004828CC">
              <w:t xml:space="preserve">clear regarding the efficacy of the interventions on postpartum iron deficiency anaemia. </w:t>
            </w:r>
          </w:p>
          <w:p w14:paraId="6B388CA8" w14:textId="21ABEAC6" w:rsidR="00A510E3" w:rsidRDefault="00476161" w:rsidP="00183AF2">
            <w:pPr>
              <w:pStyle w:val="ListParagraph"/>
              <w:numPr>
                <w:ilvl w:val="0"/>
                <w:numId w:val="73"/>
              </w:numPr>
            </w:pPr>
            <w:r w:rsidRPr="00476161">
              <w:lastRenderedPageBreak/>
              <w:t xml:space="preserve">Intravenous iron was superior regarding gastrointestinal harms, however anaphylaxis and cardiac events </w:t>
            </w:r>
            <w:proofErr w:type="gramStart"/>
            <w:r w:rsidRPr="00476161">
              <w:t>occurred</w:t>
            </w:r>
            <w:proofErr w:type="gramEnd"/>
            <w:r w:rsidRPr="00476161">
              <w:t xml:space="preserve"> and more data are needed to establish whether this was caused by intravenous iron.</w:t>
            </w:r>
          </w:p>
        </w:tc>
        <w:tc>
          <w:tcPr>
            <w:tcW w:w="709" w:type="dxa"/>
          </w:tcPr>
          <w:p w14:paraId="6A914D3F" w14:textId="63AA2F05" w:rsidR="00A510E3" w:rsidRDefault="00EA3540" w:rsidP="00183AF2">
            <w:r>
              <w:lastRenderedPageBreak/>
              <w:t>9</w:t>
            </w:r>
          </w:p>
        </w:tc>
      </w:tr>
      <w:tr w:rsidR="00A510E3" w14:paraId="0F6749E5" w14:textId="4464B35E" w:rsidTr="00A510E3">
        <w:trPr>
          <w:trHeight w:val="251"/>
        </w:trPr>
        <w:tc>
          <w:tcPr>
            <w:tcW w:w="440" w:type="dxa"/>
          </w:tcPr>
          <w:p w14:paraId="02F450B0" w14:textId="3D333FAA" w:rsidR="00A510E3" w:rsidRDefault="00A510E3" w:rsidP="00183AF2">
            <w:r>
              <w:t>2</w:t>
            </w:r>
            <w:r w:rsidR="00CF15D1">
              <w:t>6</w:t>
            </w:r>
          </w:p>
        </w:tc>
        <w:tc>
          <w:tcPr>
            <w:tcW w:w="1802" w:type="dxa"/>
          </w:tcPr>
          <w:p w14:paraId="71C81686" w14:textId="34F8A8AE" w:rsidR="00A510E3" w:rsidRPr="0074662C" w:rsidRDefault="00A510E3" w:rsidP="00183AF2">
            <w:r w:rsidRPr="002601C1">
              <w:t xml:space="preserve">Oliveira </w:t>
            </w:r>
            <w:r>
              <w:t>et al, 2016</w:t>
            </w:r>
          </w:p>
        </w:tc>
        <w:tc>
          <w:tcPr>
            <w:tcW w:w="2069" w:type="dxa"/>
          </w:tcPr>
          <w:p w14:paraId="2415016E" w14:textId="77777777" w:rsidR="00A510E3" w:rsidRPr="005D4925" w:rsidRDefault="00A510E3" w:rsidP="00183AF2">
            <w:r w:rsidRPr="00873044">
              <w:t>To evaluate the effects of vitamin A supplementation for postpartum women on maternal and infant health.</w:t>
            </w:r>
          </w:p>
        </w:tc>
        <w:tc>
          <w:tcPr>
            <w:tcW w:w="2069" w:type="dxa"/>
          </w:tcPr>
          <w:p w14:paraId="54E48EFC" w14:textId="52E21F12" w:rsidR="00A510E3" w:rsidRPr="005D4925" w:rsidRDefault="00A510E3" w:rsidP="00183AF2">
            <w:r>
              <w:t>P</w:t>
            </w:r>
            <w:r w:rsidRPr="00E40B2E">
              <w:t>ostpartum women, breastfeeding or not, from countries where vitamin A deficiency is a concern were eligible.</w:t>
            </w:r>
          </w:p>
        </w:tc>
        <w:tc>
          <w:tcPr>
            <w:tcW w:w="1559" w:type="dxa"/>
          </w:tcPr>
          <w:p w14:paraId="5F4E31F6" w14:textId="77777777" w:rsidR="00A510E3" w:rsidRDefault="00A510E3" w:rsidP="00183AF2">
            <w:r>
              <w:t>Systematic review of RCTs</w:t>
            </w:r>
          </w:p>
        </w:tc>
        <w:tc>
          <w:tcPr>
            <w:tcW w:w="3827" w:type="dxa"/>
          </w:tcPr>
          <w:p w14:paraId="0AC8A0AF" w14:textId="77777777" w:rsidR="00A510E3" w:rsidRDefault="00A510E3" w:rsidP="00183AF2">
            <w:r w:rsidRPr="000976C6">
              <w:t>Maternal vitamin A supplementation (beta‐carotene or retinyl palmitate in oil or water‐miscible formulation) alone or in combination with other micronutrients (examples: iron, folic acid, vitamin E)</w:t>
            </w:r>
            <w:r>
              <w:t>.</w:t>
            </w:r>
          </w:p>
        </w:tc>
        <w:tc>
          <w:tcPr>
            <w:tcW w:w="3544" w:type="dxa"/>
          </w:tcPr>
          <w:p w14:paraId="2345A3AA" w14:textId="77777777" w:rsidR="00476161" w:rsidRDefault="00A510E3" w:rsidP="00183AF2">
            <w:pPr>
              <w:pStyle w:val="ListParagraph"/>
              <w:numPr>
                <w:ilvl w:val="0"/>
                <w:numId w:val="73"/>
              </w:numPr>
            </w:pPr>
            <w:r>
              <w:t>14 RCTs included.</w:t>
            </w:r>
          </w:p>
          <w:p w14:paraId="6BBB66E5" w14:textId="73D5BA2B" w:rsidR="00A510E3" w:rsidRDefault="00F57EC9" w:rsidP="00183AF2">
            <w:pPr>
              <w:pStyle w:val="ListParagraph"/>
              <w:numPr>
                <w:ilvl w:val="0"/>
                <w:numId w:val="73"/>
              </w:numPr>
            </w:pPr>
            <w:r w:rsidRPr="00F57EC9">
              <w:t>There was no evidence of benefit from different doses of vitamin A supplementation for postpartum women on maternal and infant mortality and morbidity, compared with other doses or placebo.</w:t>
            </w:r>
          </w:p>
        </w:tc>
        <w:tc>
          <w:tcPr>
            <w:tcW w:w="709" w:type="dxa"/>
          </w:tcPr>
          <w:p w14:paraId="6641F842" w14:textId="2CAFBA64" w:rsidR="00A510E3" w:rsidRDefault="007F3761" w:rsidP="00183AF2">
            <w:r>
              <w:t>10</w:t>
            </w:r>
          </w:p>
        </w:tc>
      </w:tr>
      <w:tr w:rsidR="00A510E3" w14:paraId="48BD5290" w14:textId="050509FE" w:rsidTr="00A510E3">
        <w:trPr>
          <w:trHeight w:val="251"/>
        </w:trPr>
        <w:tc>
          <w:tcPr>
            <w:tcW w:w="440" w:type="dxa"/>
          </w:tcPr>
          <w:p w14:paraId="088A7C7C" w14:textId="0A4CD256" w:rsidR="00A510E3" w:rsidRDefault="00A510E3" w:rsidP="00183AF2">
            <w:r>
              <w:t>2</w:t>
            </w:r>
            <w:r w:rsidR="00CF15D1">
              <w:t>7</w:t>
            </w:r>
          </w:p>
        </w:tc>
        <w:tc>
          <w:tcPr>
            <w:tcW w:w="1802" w:type="dxa"/>
          </w:tcPr>
          <w:p w14:paraId="43D64D8E" w14:textId="730F576C" w:rsidR="00A510E3" w:rsidRDefault="00A510E3" w:rsidP="00183AF2">
            <w:r w:rsidRPr="00AF09AE">
              <w:t xml:space="preserve">Taylor </w:t>
            </w:r>
            <w:r>
              <w:t>et al, 2020</w:t>
            </w:r>
          </w:p>
          <w:p w14:paraId="0F6A1662" w14:textId="77777777" w:rsidR="00A510E3" w:rsidRDefault="00A510E3" w:rsidP="00183AF2"/>
          <w:p w14:paraId="73E96040" w14:textId="77777777" w:rsidR="00A510E3" w:rsidRPr="002601C1" w:rsidRDefault="00A510E3" w:rsidP="00183AF2">
            <w:r>
              <w:t>H</w:t>
            </w:r>
            <w:r w:rsidRPr="00817B49">
              <w:t>igh-income countries (n = 20)</w:t>
            </w:r>
            <w:r>
              <w:t xml:space="preserve">, </w:t>
            </w:r>
            <w:r w:rsidRPr="00B53DEF">
              <w:t>middle-income countries (n = 8)</w:t>
            </w:r>
            <w:r>
              <w:t xml:space="preserve">, </w:t>
            </w:r>
            <w:r w:rsidRPr="00B53DEF">
              <w:t>low-income countries (n = 3)</w:t>
            </w:r>
            <w:r>
              <w:t xml:space="preserve">. </w:t>
            </w:r>
          </w:p>
        </w:tc>
        <w:tc>
          <w:tcPr>
            <w:tcW w:w="2069" w:type="dxa"/>
          </w:tcPr>
          <w:p w14:paraId="5B1E6F5C" w14:textId="47CED5D2" w:rsidR="00A510E3" w:rsidRPr="00873044" w:rsidRDefault="00A510E3" w:rsidP="00183AF2">
            <w:r w:rsidRPr="005927D4">
              <w:t>To determine the impact of culinary nutrition-education interventions for women with or without their partners during preconception, pregnancy, or postpartum on parental cooking skills, nutrition knowledge, parent/child diet quality, or health outcomes.</w:t>
            </w:r>
          </w:p>
        </w:tc>
        <w:tc>
          <w:tcPr>
            <w:tcW w:w="2069" w:type="dxa"/>
          </w:tcPr>
          <w:p w14:paraId="39A2FCDB" w14:textId="77777777" w:rsidR="00A510E3" w:rsidRDefault="00A510E3" w:rsidP="00183AF2">
            <w:r>
              <w:t>W</w:t>
            </w:r>
            <w:r w:rsidRPr="001677BC">
              <w:t>omen (including or not including their partners)</w:t>
            </w:r>
            <w:r>
              <w:t xml:space="preserve"> u</w:t>
            </w:r>
            <w:r w:rsidRPr="00CA02E6">
              <w:t>p to 5 years postpartum (including or not including their child or children)</w:t>
            </w:r>
            <w:r>
              <w:t xml:space="preserve">. </w:t>
            </w:r>
          </w:p>
        </w:tc>
        <w:tc>
          <w:tcPr>
            <w:tcW w:w="1559" w:type="dxa"/>
          </w:tcPr>
          <w:p w14:paraId="3CCB2EA2" w14:textId="77777777" w:rsidR="00A510E3" w:rsidRDefault="00A510E3" w:rsidP="00183AF2">
            <w:r>
              <w:t>Systematic review of studies</w:t>
            </w:r>
          </w:p>
        </w:tc>
        <w:tc>
          <w:tcPr>
            <w:tcW w:w="3827" w:type="dxa"/>
          </w:tcPr>
          <w:p w14:paraId="127A555B" w14:textId="05123735" w:rsidR="00A510E3" w:rsidRDefault="00A510E3" w:rsidP="00183AF2">
            <w:r>
              <w:t>P</w:t>
            </w:r>
            <w:r w:rsidRPr="004C7072">
              <w:t>ractical</w:t>
            </w:r>
            <w:r w:rsidR="00F10784">
              <w:t xml:space="preserve"> </w:t>
            </w:r>
            <w:r w:rsidRPr="004C7072">
              <w:t>cooking lesson</w:t>
            </w:r>
            <w:r w:rsidR="00954CEB">
              <w:t xml:space="preserve">, </w:t>
            </w:r>
            <w:r w:rsidRPr="004C7072">
              <w:t>meal planning,</w:t>
            </w:r>
            <w:r w:rsidR="00954CEB">
              <w:t xml:space="preserve"> c</w:t>
            </w:r>
            <w:r w:rsidRPr="004C7072">
              <w:t xml:space="preserve">ulinary </w:t>
            </w:r>
            <w:proofErr w:type="gramStart"/>
            <w:r w:rsidRPr="004C7072">
              <w:t>medicine</w:t>
            </w:r>
            <w:proofErr w:type="gramEnd"/>
            <w:r w:rsidR="00954CEB">
              <w:t xml:space="preserve"> and </w:t>
            </w:r>
            <w:r w:rsidRPr="004C7072">
              <w:t>nutrition, and cooking or culinary skills education of any duration.</w:t>
            </w:r>
          </w:p>
          <w:p w14:paraId="1BB443E4" w14:textId="77777777" w:rsidR="00A510E3" w:rsidRDefault="00A510E3" w:rsidP="00183AF2"/>
          <w:p w14:paraId="58C49261" w14:textId="26DC9B9C" w:rsidR="00A510E3" w:rsidRPr="000976C6" w:rsidRDefault="00A510E3" w:rsidP="00183AF2">
            <w:r w:rsidRPr="00606D4C">
              <w:t>The frequency of the study intervention ranged from weekly to monthly, and some interventions were provided in intense, short bursts ranging from 2 to 12 consecutive days</w:t>
            </w:r>
          </w:p>
        </w:tc>
        <w:tc>
          <w:tcPr>
            <w:tcW w:w="3544" w:type="dxa"/>
          </w:tcPr>
          <w:p w14:paraId="5608415A" w14:textId="11FF60CD" w:rsidR="00BB11D6" w:rsidRDefault="00A510E3" w:rsidP="00183AF2">
            <w:pPr>
              <w:pStyle w:val="ListParagraph"/>
              <w:numPr>
                <w:ilvl w:val="0"/>
                <w:numId w:val="73"/>
              </w:numPr>
            </w:pPr>
            <w:r>
              <w:t xml:space="preserve">12 included postpartum studies </w:t>
            </w:r>
          </w:p>
          <w:p w14:paraId="78C39C7C" w14:textId="77777777" w:rsidR="00EF6227" w:rsidRDefault="00BB11D6" w:rsidP="00390C44">
            <w:pPr>
              <w:pStyle w:val="ListParagraph"/>
              <w:numPr>
                <w:ilvl w:val="0"/>
                <w:numId w:val="73"/>
              </w:numPr>
            </w:pPr>
            <w:r>
              <w:t>S</w:t>
            </w:r>
            <w:r w:rsidR="00A510E3" w:rsidRPr="0018569D">
              <w:t>ignificant improvement in cooking skills of postpartum women and parents in the intervention group at follow-up</w:t>
            </w:r>
          </w:p>
          <w:p w14:paraId="456A076B" w14:textId="77777777" w:rsidR="00EF6227" w:rsidRDefault="00A510E3" w:rsidP="00183AF2">
            <w:pPr>
              <w:pStyle w:val="ListParagraph"/>
              <w:numPr>
                <w:ilvl w:val="0"/>
                <w:numId w:val="73"/>
              </w:numPr>
            </w:pPr>
            <w:r>
              <w:t>S</w:t>
            </w:r>
            <w:r w:rsidRPr="009E65CA">
              <w:t>ignificantly higher mean infant-feeding practice scores by mothers in the intervention group</w:t>
            </w:r>
            <w:r w:rsidR="00496291">
              <w:t>.</w:t>
            </w:r>
            <w:r>
              <w:t xml:space="preserve"> </w:t>
            </w:r>
          </w:p>
          <w:p w14:paraId="3004F1CF" w14:textId="06B0BDB2" w:rsidR="00A510E3" w:rsidRDefault="00A510E3" w:rsidP="00183AF2">
            <w:pPr>
              <w:pStyle w:val="ListParagraph"/>
              <w:numPr>
                <w:ilvl w:val="0"/>
                <w:numId w:val="73"/>
              </w:numPr>
            </w:pPr>
            <w:r w:rsidRPr="00276A33">
              <w:t>Significant improvements in food hygiene for complementary feeding practices</w:t>
            </w:r>
            <w:r w:rsidR="00496291">
              <w:t>.</w:t>
            </w:r>
          </w:p>
        </w:tc>
        <w:tc>
          <w:tcPr>
            <w:tcW w:w="709" w:type="dxa"/>
          </w:tcPr>
          <w:p w14:paraId="2D5D0B86" w14:textId="3A53F6B4" w:rsidR="00A510E3" w:rsidRDefault="002C0E7A" w:rsidP="00183AF2">
            <w:r>
              <w:t>9</w:t>
            </w:r>
          </w:p>
        </w:tc>
      </w:tr>
      <w:tr w:rsidR="00A510E3" w14:paraId="3B9FE2DA" w14:textId="181BFEDB" w:rsidTr="00A510E3">
        <w:trPr>
          <w:trHeight w:val="251"/>
        </w:trPr>
        <w:tc>
          <w:tcPr>
            <w:tcW w:w="440" w:type="dxa"/>
          </w:tcPr>
          <w:p w14:paraId="22153947" w14:textId="3DF2A369" w:rsidR="00A510E3" w:rsidRDefault="00A510E3" w:rsidP="00183AF2">
            <w:r>
              <w:lastRenderedPageBreak/>
              <w:t>2</w:t>
            </w:r>
            <w:r w:rsidR="00CF15D1">
              <w:t>8</w:t>
            </w:r>
          </w:p>
        </w:tc>
        <w:tc>
          <w:tcPr>
            <w:tcW w:w="1802" w:type="dxa"/>
          </w:tcPr>
          <w:p w14:paraId="23431FE7" w14:textId="07E09415" w:rsidR="00A510E3" w:rsidRPr="00AF09AE" w:rsidRDefault="00A510E3" w:rsidP="00183AF2">
            <w:proofErr w:type="spellStart"/>
            <w:r w:rsidRPr="00A236AA">
              <w:t>Turawa</w:t>
            </w:r>
            <w:proofErr w:type="spellEnd"/>
            <w:r>
              <w:t xml:space="preserve"> et al, 2014</w:t>
            </w:r>
          </w:p>
        </w:tc>
        <w:tc>
          <w:tcPr>
            <w:tcW w:w="2069" w:type="dxa"/>
          </w:tcPr>
          <w:p w14:paraId="612BA2DA" w14:textId="77777777" w:rsidR="00A510E3" w:rsidRPr="005927D4" w:rsidRDefault="00A510E3" w:rsidP="00183AF2">
            <w:r w:rsidRPr="00DE7496">
              <w:t>To evaluate the effectiveness of interventions for treating postpartum constipation.</w:t>
            </w:r>
          </w:p>
        </w:tc>
        <w:tc>
          <w:tcPr>
            <w:tcW w:w="2069" w:type="dxa"/>
          </w:tcPr>
          <w:p w14:paraId="62137F67" w14:textId="77777777" w:rsidR="00A510E3" w:rsidRDefault="00A510E3" w:rsidP="00183AF2">
            <w:r>
              <w:t>Women in the postpartum period.</w:t>
            </w:r>
          </w:p>
        </w:tc>
        <w:tc>
          <w:tcPr>
            <w:tcW w:w="1559" w:type="dxa"/>
          </w:tcPr>
          <w:p w14:paraId="210B7613" w14:textId="77777777" w:rsidR="00A510E3" w:rsidRDefault="00A510E3" w:rsidP="00183AF2">
            <w:r>
              <w:t>Systematic review of RCTs</w:t>
            </w:r>
          </w:p>
        </w:tc>
        <w:tc>
          <w:tcPr>
            <w:tcW w:w="3827" w:type="dxa"/>
          </w:tcPr>
          <w:p w14:paraId="6A6CF373" w14:textId="77777777" w:rsidR="00A510E3" w:rsidRDefault="00A510E3" w:rsidP="00183AF2">
            <w:r w:rsidRPr="007449B1">
              <w:t>Interventions could include laxatives, surgery, as well as educational and behavioural interventions.</w:t>
            </w:r>
          </w:p>
        </w:tc>
        <w:tc>
          <w:tcPr>
            <w:tcW w:w="3544" w:type="dxa"/>
          </w:tcPr>
          <w:p w14:paraId="70C473EB" w14:textId="77777777" w:rsidR="00A510E3" w:rsidRDefault="00A510E3" w:rsidP="00183AF2">
            <w:r>
              <w:t xml:space="preserve">0 RCTs included. </w:t>
            </w:r>
          </w:p>
        </w:tc>
        <w:tc>
          <w:tcPr>
            <w:tcW w:w="709" w:type="dxa"/>
          </w:tcPr>
          <w:p w14:paraId="050CD41B" w14:textId="7EE3CBFB" w:rsidR="00A510E3" w:rsidRDefault="003B7147" w:rsidP="00183AF2">
            <w:r>
              <w:t>10</w:t>
            </w:r>
          </w:p>
        </w:tc>
      </w:tr>
    </w:tbl>
    <w:p w14:paraId="6E0E756B" w14:textId="77777777" w:rsidR="00CE5579" w:rsidRDefault="00CE5579" w:rsidP="000D3CA0">
      <w:pPr>
        <w:pStyle w:val="ListParagraph"/>
        <w:spacing w:line="480" w:lineRule="auto"/>
        <w:ind w:left="0"/>
      </w:pPr>
    </w:p>
    <w:p w14:paraId="6CB4AE1A" w14:textId="77777777" w:rsidR="00E100AA" w:rsidRPr="00E100AA" w:rsidRDefault="00E100AA" w:rsidP="00E100AA"/>
    <w:p w14:paraId="7DDC77A0" w14:textId="77777777" w:rsidR="00E100AA" w:rsidRDefault="00E100AA" w:rsidP="00E100AA"/>
    <w:p w14:paraId="047779EB" w14:textId="77777777" w:rsidR="00E100AA" w:rsidRDefault="00E100AA" w:rsidP="00E100AA">
      <w:r>
        <w:t xml:space="preserve">Footnote: abbreviations </w:t>
      </w:r>
      <w:proofErr w:type="gramStart"/>
      <w:r>
        <w:t>include:</w:t>
      </w:r>
      <w:proofErr w:type="gramEnd"/>
      <w:r>
        <w:t xml:space="preserve"> Body Mass Index (</w:t>
      </w:r>
      <w:r w:rsidRPr="00330DBB">
        <w:t>BM</w:t>
      </w:r>
      <w:r>
        <w:t>I), Confidence intervals (</w:t>
      </w:r>
      <w:r w:rsidRPr="00FE034B">
        <w:t>CI</w:t>
      </w:r>
      <w:r>
        <w:t>),</w:t>
      </w:r>
      <w:r w:rsidRPr="00330DBB">
        <w:t xml:space="preserve"> Gestational diabetes mellitus </w:t>
      </w:r>
      <w:r>
        <w:t>(</w:t>
      </w:r>
      <w:r w:rsidRPr="00330DBB">
        <w:t>GDM</w:t>
      </w:r>
      <w:r>
        <w:t xml:space="preserve">), </w:t>
      </w:r>
      <w:r w:rsidRPr="00330DBB">
        <w:t>gestational weight gain (GWG)</w:t>
      </w:r>
      <w:r>
        <w:t xml:space="preserve">, kilograms (kg), </w:t>
      </w:r>
      <w:r w:rsidRPr="00330DBB">
        <w:t>physical activity (PA)</w:t>
      </w:r>
      <w:r>
        <w:t xml:space="preserve">, </w:t>
      </w:r>
      <w:r w:rsidRPr="00330DBB">
        <w:t>Preventive Child Health Care (PCHC)</w:t>
      </w:r>
      <w:r>
        <w:t xml:space="preserve">, </w:t>
      </w:r>
      <w:r w:rsidRPr="00330DBB">
        <w:t>postpartum weight retention (PPWR)</w:t>
      </w:r>
      <w:r>
        <w:t>, Randomised Control Trials (</w:t>
      </w:r>
      <w:r w:rsidRPr="00330DBB">
        <w:t>RCTs</w:t>
      </w:r>
      <w:r>
        <w:t xml:space="preserve">), </w:t>
      </w:r>
      <w:r w:rsidRPr="00330DBB">
        <w:t>type 2 diabetes mellitus incidence (T2DM)</w:t>
      </w:r>
      <w:r>
        <w:t xml:space="preserve">, </w:t>
      </w:r>
      <w:r w:rsidRPr="00330DBB">
        <w:t>United States (US)</w:t>
      </w:r>
    </w:p>
    <w:p w14:paraId="50BBAA2A" w14:textId="77777777" w:rsidR="00E100AA" w:rsidRDefault="00E100AA" w:rsidP="00E100AA"/>
    <w:p w14:paraId="108E028A" w14:textId="77777777" w:rsidR="00E100AA" w:rsidRDefault="00E100AA" w:rsidP="00E100AA"/>
    <w:p w14:paraId="1FB9EE9A" w14:textId="4A7BF5B5" w:rsidR="00E100AA" w:rsidRPr="00E100AA" w:rsidRDefault="00E100AA" w:rsidP="00E100AA">
      <w:pPr>
        <w:sectPr w:rsidR="00E100AA" w:rsidRPr="00E100AA" w:rsidSect="00E67E6F">
          <w:pgSz w:w="16838" w:h="11906" w:orient="landscape"/>
          <w:pgMar w:top="1440" w:right="851" w:bottom="1440" w:left="1440" w:header="708" w:footer="708" w:gutter="0"/>
          <w:lnNumType w:countBy="1" w:restart="continuous"/>
          <w:cols w:space="708"/>
          <w:docGrid w:linePitch="360"/>
        </w:sectPr>
      </w:pPr>
    </w:p>
    <w:p w14:paraId="7DFA584F" w14:textId="6EAADA1D" w:rsidR="00F90736" w:rsidRPr="00D757D9" w:rsidRDefault="0047078B" w:rsidP="000D3CA0">
      <w:pPr>
        <w:pStyle w:val="ListParagraph"/>
        <w:spacing w:line="480" w:lineRule="auto"/>
        <w:ind w:left="0"/>
        <w:rPr>
          <w:b/>
          <w:bCs/>
        </w:rPr>
      </w:pPr>
      <w:r w:rsidRPr="00D757D9">
        <w:rPr>
          <w:b/>
          <w:bCs/>
        </w:rPr>
        <w:lastRenderedPageBreak/>
        <w:t xml:space="preserve">Table </w:t>
      </w:r>
      <w:r w:rsidR="001C1097" w:rsidRPr="00D757D9">
        <w:rPr>
          <w:b/>
          <w:bCs/>
        </w:rPr>
        <w:t>5</w:t>
      </w:r>
      <w:r w:rsidRPr="00D757D9">
        <w:rPr>
          <w:b/>
          <w:bCs/>
        </w:rPr>
        <w:t xml:space="preserve">. </w:t>
      </w:r>
      <w:r w:rsidR="0020033B" w:rsidRPr="00D757D9">
        <w:rPr>
          <w:b/>
          <w:bCs/>
        </w:rPr>
        <w:t>Health guidelines mapped to the six domains identified in the paper</w:t>
      </w:r>
    </w:p>
    <w:tbl>
      <w:tblPr>
        <w:tblStyle w:val="TableGrid"/>
        <w:tblW w:w="0" w:type="auto"/>
        <w:tblLook w:val="04A0" w:firstRow="1" w:lastRow="0" w:firstColumn="1" w:lastColumn="0" w:noHBand="0" w:noVBand="1"/>
      </w:tblPr>
      <w:tblGrid>
        <w:gridCol w:w="1223"/>
        <w:gridCol w:w="1161"/>
        <w:gridCol w:w="1361"/>
        <w:gridCol w:w="1171"/>
        <w:gridCol w:w="1171"/>
        <w:gridCol w:w="772"/>
        <w:gridCol w:w="1093"/>
        <w:gridCol w:w="1064"/>
      </w:tblGrid>
      <w:tr w:rsidR="00DF4401" w14:paraId="33BCDF8F" w14:textId="77777777" w:rsidTr="00BA6D82">
        <w:tc>
          <w:tcPr>
            <w:tcW w:w="1743" w:type="dxa"/>
            <w:vMerge w:val="restart"/>
          </w:tcPr>
          <w:p w14:paraId="726C87D0" w14:textId="77777777" w:rsidR="00DF4401" w:rsidRDefault="00DF4401" w:rsidP="00BA6D82">
            <w:r>
              <w:t>Organisation (number of documents)</w:t>
            </w:r>
          </w:p>
        </w:tc>
        <w:tc>
          <w:tcPr>
            <w:tcW w:w="1743" w:type="dxa"/>
            <w:vMerge w:val="restart"/>
          </w:tcPr>
          <w:p w14:paraId="48A31C17" w14:textId="77777777" w:rsidR="00DF4401" w:rsidRDefault="00DF4401" w:rsidP="00BA6D82">
            <w:r>
              <w:t>Target group</w:t>
            </w:r>
          </w:p>
        </w:tc>
        <w:tc>
          <w:tcPr>
            <w:tcW w:w="10462" w:type="dxa"/>
            <w:gridSpan w:val="6"/>
          </w:tcPr>
          <w:p w14:paraId="34797CFE" w14:textId="51D1E5DB" w:rsidR="00DF4401" w:rsidRDefault="00DF4401" w:rsidP="00BA6D82">
            <w:r>
              <w:t xml:space="preserve">Six Domains (cross </w:t>
            </w:r>
            <w:r w:rsidR="00EB1AE7">
              <w:t>indicates that the guidance included the domain</w:t>
            </w:r>
            <w:r>
              <w:t>)</w:t>
            </w:r>
          </w:p>
        </w:tc>
      </w:tr>
      <w:tr w:rsidR="00DF4401" w14:paraId="607990A4" w14:textId="77777777" w:rsidTr="00BA6D82">
        <w:tc>
          <w:tcPr>
            <w:tcW w:w="1743" w:type="dxa"/>
            <w:vMerge/>
          </w:tcPr>
          <w:p w14:paraId="6FD94F22" w14:textId="77777777" w:rsidR="00DF4401" w:rsidRDefault="00DF4401" w:rsidP="00BA6D82"/>
        </w:tc>
        <w:tc>
          <w:tcPr>
            <w:tcW w:w="1743" w:type="dxa"/>
            <w:vMerge/>
          </w:tcPr>
          <w:p w14:paraId="7EBDB18D" w14:textId="77777777" w:rsidR="00DF4401" w:rsidRDefault="00DF4401" w:rsidP="00BA6D82"/>
        </w:tc>
        <w:tc>
          <w:tcPr>
            <w:tcW w:w="1743" w:type="dxa"/>
          </w:tcPr>
          <w:p w14:paraId="4E516522" w14:textId="77777777" w:rsidR="00DF4401" w:rsidRDefault="00DF4401" w:rsidP="00BA6D82">
            <w:proofErr w:type="spellStart"/>
            <w:r w:rsidRPr="001164AD">
              <w:t>Interconception</w:t>
            </w:r>
            <w:proofErr w:type="spellEnd"/>
            <w:r w:rsidRPr="001164AD">
              <w:t xml:space="preserve"> care</w:t>
            </w:r>
          </w:p>
        </w:tc>
        <w:tc>
          <w:tcPr>
            <w:tcW w:w="1743" w:type="dxa"/>
          </w:tcPr>
          <w:p w14:paraId="23A1AD62" w14:textId="77777777" w:rsidR="00DF4401" w:rsidRDefault="00DF4401" w:rsidP="00BA6D82">
            <w:r w:rsidRPr="001164AD">
              <w:t>Nutrition-specific interventions</w:t>
            </w:r>
          </w:p>
        </w:tc>
        <w:tc>
          <w:tcPr>
            <w:tcW w:w="1744" w:type="dxa"/>
          </w:tcPr>
          <w:p w14:paraId="0C854EE3" w14:textId="77777777" w:rsidR="00DF4401" w:rsidRDefault="00DF4401" w:rsidP="00BA6D82">
            <w:r w:rsidRPr="001164AD">
              <w:t>Nutrition-sensitive interventions</w:t>
            </w:r>
          </w:p>
        </w:tc>
        <w:tc>
          <w:tcPr>
            <w:tcW w:w="1744" w:type="dxa"/>
          </w:tcPr>
          <w:p w14:paraId="71301C79" w14:textId="77777777" w:rsidR="00DF4401" w:rsidRDefault="00DF4401" w:rsidP="00BA6D82">
            <w:r w:rsidRPr="001164AD">
              <w:t>Person-centred care</w:t>
            </w:r>
          </w:p>
        </w:tc>
        <w:tc>
          <w:tcPr>
            <w:tcW w:w="1744" w:type="dxa"/>
          </w:tcPr>
          <w:p w14:paraId="5DC14F22" w14:textId="77777777" w:rsidR="00DF4401" w:rsidRDefault="00DF4401" w:rsidP="00BA6D82">
            <w:r w:rsidRPr="001164AD">
              <w:t>Role of the health professional</w:t>
            </w:r>
          </w:p>
        </w:tc>
        <w:tc>
          <w:tcPr>
            <w:tcW w:w="1744" w:type="dxa"/>
          </w:tcPr>
          <w:p w14:paraId="5C05AAE2" w14:textId="77777777" w:rsidR="00DF4401" w:rsidRDefault="00DF4401" w:rsidP="00BA6D82">
            <w:r w:rsidRPr="001164AD">
              <w:t>Need for a Multi-stakeholder approach</w:t>
            </w:r>
          </w:p>
        </w:tc>
      </w:tr>
      <w:tr w:rsidR="00DF4401" w14:paraId="4C292AB3" w14:textId="77777777" w:rsidTr="00BA6D82">
        <w:tc>
          <w:tcPr>
            <w:tcW w:w="1743" w:type="dxa"/>
          </w:tcPr>
          <w:p w14:paraId="32AEDD0A" w14:textId="77777777" w:rsidR="00DF4401" w:rsidRDefault="00DF4401" w:rsidP="00BA6D82">
            <w:r>
              <w:t>NICE (16)</w:t>
            </w:r>
          </w:p>
        </w:tc>
        <w:tc>
          <w:tcPr>
            <w:tcW w:w="1743" w:type="dxa"/>
          </w:tcPr>
          <w:p w14:paraId="79628CF7" w14:textId="77777777" w:rsidR="00DF4401" w:rsidRPr="005E03F5" w:rsidRDefault="00DF4401" w:rsidP="00BA6D82">
            <w:pPr>
              <w:spacing w:line="276" w:lineRule="auto"/>
            </w:pPr>
            <w:r w:rsidRPr="005E03F5">
              <w:t>Health Professionals</w:t>
            </w:r>
          </w:p>
          <w:p w14:paraId="54C6D2BF" w14:textId="77777777" w:rsidR="00DF4401" w:rsidRPr="005E03F5" w:rsidRDefault="00DF4401" w:rsidP="00BA6D82"/>
        </w:tc>
        <w:tc>
          <w:tcPr>
            <w:tcW w:w="1743" w:type="dxa"/>
          </w:tcPr>
          <w:p w14:paraId="6A8FBC54" w14:textId="77777777" w:rsidR="00DF4401" w:rsidRDefault="00DF4401" w:rsidP="00BA6D82"/>
        </w:tc>
        <w:tc>
          <w:tcPr>
            <w:tcW w:w="1743" w:type="dxa"/>
          </w:tcPr>
          <w:p w14:paraId="2738E5A4" w14:textId="0CFD6486" w:rsidR="00DF4401" w:rsidRDefault="00AA353D" w:rsidP="00BA6D82">
            <w:r>
              <w:t>X</w:t>
            </w:r>
          </w:p>
        </w:tc>
        <w:tc>
          <w:tcPr>
            <w:tcW w:w="1744" w:type="dxa"/>
          </w:tcPr>
          <w:p w14:paraId="4CCE9979" w14:textId="36947396" w:rsidR="00DF4401" w:rsidRDefault="00AA353D" w:rsidP="00BA6D82">
            <w:r>
              <w:t>X</w:t>
            </w:r>
          </w:p>
        </w:tc>
        <w:tc>
          <w:tcPr>
            <w:tcW w:w="1744" w:type="dxa"/>
          </w:tcPr>
          <w:p w14:paraId="2CE28914" w14:textId="28D6DBDD" w:rsidR="00DF4401" w:rsidRDefault="00AA353D" w:rsidP="00BA6D82">
            <w:r>
              <w:t>X</w:t>
            </w:r>
          </w:p>
        </w:tc>
        <w:tc>
          <w:tcPr>
            <w:tcW w:w="1744" w:type="dxa"/>
          </w:tcPr>
          <w:p w14:paraId="09B1A11B" w14:textId="5DF681D8" w:rsidR="00DF4401" w:rsidRDefault="00AA353D" w:rsidP="00BA6D82">
            <w:r>
              <w:t>X</w:t>
            </w:r>
          </w:p>
        </w:tc>
        <w:tc>
          <w:tcPr>
            <w:tcW w:w="1744" w:type="dxa"/>
          </w:tcPr>
          <w:p w14:paraId="7E7E3E4E" w14:textId="67B41827" w:rsidR="00DF4401" w:rsidRDefault="00AA353D" w:rsidP="00BA6D82">
            <w:r>
              <w:t>X</w:t>
            </w:r>
          </w:p>
        </w:tc>
      </w:tr>
      <w:tr w:rsidR="00DF4401" w14:paraId="46C298BE" w14:textId="77777777" w:rsidTr="00BA6D82">
        <w:tc>
          <w:tcPr>
            <w:tcW w:w="1743" w:type="dxa"/>
          </w:tcPr>
          <w:p w14:paraId="6257F250" w14:textId="77777777" w:rsidR="00DF4401" w:rsidRDefault="00DF4401" w:rsidP="00BA6D82">
            <w:r w:rsidRPr="001164AD">
              <w:t xml:space="preserve">Parliamentary guidance </w:t>
            </w:r>
            <w:r>
              <w:t>(13)</w:t>
            </w:r>
          </w:p>
        </w:tc>
        <w:tc>
          <w:tcPr>
            <w:tcW w:w="1743" w:type="dxa"/>
          </w:tcPr>
          <w:p w14:paraId="62F7C65F" w14:textId="77777777" w:rsidR="00DF4401" w:rsidRPr="005E03F5" w:rsidRDefault="00DF4401" w:rsidP="00BA6D82">
            <w:r w:rsidRPr="005E03F5">
              <w:t>Member of parliament</w:t>
            </w:r>
          </w:p>
        </w:tc>
        <w:tc>
          <w:tcPr>
            <w:tcW w:w="1743" w:type="dxa"/>
          </w:tcPr>
          <w:p w14:paraId="56820626" w14:textId="77777777" w:rsidR="00DF4401" w:rsidRDefault="00DF4401" w:rsidP="00BA6D82"/>
        </w:tc>
        <w:tc>
          <w:tcPr>
            <w:tcW w:w="1743" w:type="dxa"/>
          </w:tcPr>
          <w:p w14:paraId="5532BF43" w14:textId="55D249D2" w:rsidR="00DF4401" w:rsidRDefault="00AA353D" w:rsidP="00BA6D82">
            <w:r>
              <w:t>X</w:t>
            </w:r>
          </w:p>
        </w:tc>
        <w:tc>
          <w:tcPr>
            <w:tcW w:w="1744" w:type="dxa"/>
          </w:tcPr>
          <w:p w14:paraId="16E056EB" w14:textId="751046BB" w:rsidR="00DF4401" w:rsidRDefault="00AA353D" w:rsidP="00BA6D82">
            <w:r>
              <w:t>X</w:t>
            </w:r>
          </w:p>
        </w:tc>
        <w:tc>
          <w:tcPr>
            <w:tcW w:w="1744" w:type="dxa"/>
          </w:tcPr>
          <w:p w14:paraId="3773263A" w14:textId="6CD451A4" w:rsidR="00DF4401" w:rsidRDefault="00AA353D" w:rsidP="00BA6D82">
            <w:r>
              <w:t>X</w:t>
            </w:r>
          </w:p>
        </w:tc>
        <w:tc>
          <w:tcPr>
            <w:tcW w:w="1744" w:type="dxa"/>
          </w:tcPr>
          <w:p w14:paraId="578E4307" w14:textId="382A74FF" w:rsidR="00DF4401" w:rsidRDefault="00AA353D" w:rsidP="00BA6D82">
            <w:r>
              <w:t>X</w:t>
            </w:r>
          </w:p>
        </w:tc>
        <w:tc>
          <w:tcPr>
            <w:tcW w:w="1744" w:type="dxa"/>
          </w:tcPr>
          <w:p w14:paraId="07AE5A15" w14:textId="2E92DAED" w:rsidR="00DF4401" w:rsidRDefault="00AA353D" w:rsidP="00BA6D82">
            <w:r>
              <w:t>X</w:t>
            </w:r>
          </w:p>
        </w:tc>
      </w:tr>
      <w:tr w:rsidR="00DF4401" w14:paraId="06AEEDD4" w14:textId="77777777" w:rsidTr="00BA6D82">
        <w:tc>
          <w:tcPr>
            <w:tcW w:w="1743" w:type="dxa"/>
          </w:tcPr>
          <w:p w14:paraId="326A84F2" w14:textId="77777777" w:rsidR="00DF4401" w:rsidRDefault="00DF4401" w:rsidP="00BA6D82">
            <w:r>
              <w:t>Royal Colleges (5)</w:t>
            </w:r>
          </w:p>
        </w:tc>
        <w:tc>
          <w:tcPr>
            <w:tcW w:w="1743" w:type="dxa"/>
          </w:tcPr>
          <w:p w14:paraId="3B7AFC2D" w14:textId="77777777" w:rsidR="00DF4401" w:rsidRPr="005E03F5" w:rsidRDefault="00DF4401" w:rsidP="00BA6D82">
            <w:pPr>
              <w:spacing w:line="276" w:lineRule="auto"/>
            </w:pPr>
            <w:r w:rsidRPr="005E03F5">
              <w:t>Health Professionals</w:t>
            </w:r>
          </w:p>
          <w:p w14:paraId="78291007" w14:textId="77777777" w:rsidR="00DF4401" w:rsidRPr="005E03F5" w:rsidRDefault="00DF4401" w:rsidP="00BA6D82"/>
        </w:tc>
        <w:tc>
          <w:tcPr>
            <w:tcW w:w="1743" w:type="dxa"/>
          </w:tcPr>
          <w:p w14:paraId="5A58D9E6" w14:textId="77777777" w:rsidR="00DF4401" w:rsidRDefault="00DF4401" w:rsidP="00BA6D82"/>
        </w:tc>
        <w:tc>
          <w:tcPr>
            <w:tcW w:w="1743" w:type="dxa"/>
          </w:tcPr>
          <w:p w14:paraId="1DAC220D" w14:textId="77777777" w:rsidR="00DF4401" w:rsidRDefault="00DF4401" w:rsidP="00BA6D82"/>
        </w:tc>
        <w:tc>
          <w:tcPr>
            <w:tcW w:w="1744" w:type="dxa"/>
          </w:tcPr>
          <w:p w14:paraId="6FA309DD" w14:textId="351ECDCF" w:rsidR="00DF4401" w:rsidRDefault="00AA353D" w:rsidP="00BA6D82">
            <w:r>
              <w:t>X</w:t>
            </w:r>
          </w:p>
        </w:tc>
        <w:tc>
          <w:tcPr>
            <w:tcW w:w="1744" w:type="dxa"/>
          </w:tcPr>
          <w:p w14:paraId="5CBE4584" w14:textId="0EA19FD0" w:rsidR="00DF4401" w:rsidRDefault="00AA353D" w:rsidP="00BA6D82">
            <w:r>
              <w:t>X</w:t>
            </w:r>
          </w:p>
        </w:tc>
        <w:tc>
          <w:tcPr>
            <w:tcW w:w="1744" w:type="dxa"/>
          </w:tcPr>
          <w:p w14:paraId="0A7DB7E4" w14:textId="0B0B4044" w:rsidR="00DF4401" w:rsidRDefault="00AA353D" w:rsidP="00BA6D82">
            <w:r>
              <w:t>X</w:t>
            </w:r>
          </w:p>
        </w:tc>
        <w:tc>
          <w:tcPr>
            <w:tcW w:w="1744" w:type="dxa"/>
          </w:tcPr>
          <w:p w14:paraId="14045EA0" w14:textId="77777777" w:rsidR="00DF4401" w:rsidRDefault="00DF4401" w:rsidP="00BA6D82"/>
        </w:tc>
      </w:tr>
      <w:tr w:rsidR="00DF4401" w14:paraId="29EC5FE4" w14:textId="77777777" w:rsidTr="00BA6D82">
        <w:tc>
          <w:tcPr>
            <w:tcW w:w="1743" w:type="dxa"/>
          </w:tcPr>
          <w:p w14:paraId="7FE69F59" w14:textId="77777777" w:rsidR="00DF4401" w:rsidRDefault="00DF4401" w:rsidP="00BA6D82">
            <w:r w:rsidRPr="001164AD">
              <w:t>Public Health England guidance (4)</w:t>
            </w:r>
          </w:p>
        </w:tc>
        <w:tc>
          <w:tcPr>
            <w:tcW w:w="1743" w:type="dxa"/>
          </w:tcPr>
          <w:p w14:paraId="4D7C2885" w14:textId="77777777" w:rsidR="00DF4401" w:rsidRPr="005E03F5" w:rsidRDefault="00DF4401" w:rsidP="00BA6D82">
            <w:pPr>
              <w:spacing w:line="276" w:lineRule="auto"/>
            </w:pPr>
            <w:r w:rsidRPr="005E03F5">
              <w:t>Health Professionals</w:t>
            </w:r>
          </w:p>
          <w:p w14:paraId="2F2B54A7" w14:textId="77777777" w:rsidR="00DF4401" w:rsidRPr="005E03F5" w:rsidRDefault="00DF4401" w:rsidP="00BA6D82"/>
        </w:tc>
        <w:tc>
          <w:tcPr>
            <w:tcW w:w="1743" w:type="dxa"/>
          </w:tcPr>
          <w:p w14:paraId="2C5B5872" w14:textId="27B0FAA7" w:rsidR="00DF4401" w:rsidRDefault="00AA353D" w:rsidP="00BA6D82">
            <w:r>
              <w:t>X</w:t>
            </w:r>
          </w:p>
        </w:tc>
        <w:tc>
          <w:tcPr>
            <w:tcW w:w="1743" w:type="dxa"/>
          </w:tcPr>
          <w:p w14:paraId="475CD5B8" w14:textId="6DB4CD66" w:rsidR="00DF4401" w:rsidRDefault="00AA353D" w:rsidP="00BA6D82">
            <w:r>
              <w:t>X</w:t>
            </w:r>
          </w:p>
        </w:tc>
        <w:tc>
          <w:tcPr>
            <w:tcW w:w="1744" w:type="dxa"/>
          </w:tcPr>
          <w:p w14:paraId="4F7FD88C" w14:textId="63EADA6E" w:rsidR="00DF4401" w:rsidRDefault="00AA353D" w:rsidP="00BA6D82">
            <w:r>
              <w:t>X</w:t>
            </w:r>
          </w:p>
        </w:tc>
        <w:tc>
          <w:tcPr>
            <w:tcW w:w="1744" w:type="dxa"/>
          </w:tcPr>
          <w:p w14:paraId="76A3517E" w14:textId="071F7E81" w:rsidR="00DF4401" w:rsidRDefault="00AA353D" w:rsidP="00BA6D82">
            <w:r>
              <w:t>X</w:t>
            </w:r>
          </w:p>
        </w:tc>
        <w:tc>
          <w:tcPr>
            <w:tcW w:w="1744" w:type="dxa"/>
          </w:tcPr>
          <w:p w14:paraId="727A386B" w14:textId="14EF8C41" w:rsidR="00DF4401" w:rsidRDefault="00AA353D" w:rsidP="00BA6D82">
            <w:r>
              <w:t>X</w:t>
            </w:r>
          </w:p>
        </w:tc>
        <w:tc>
          <w:tcPr>
            <w:tcW w:w="1744" w:type="dxa"/>
          </w:tcPr>
          <w:p w14:paraId="55D36591" w14:textId="77777777" w:rsidR="00DF4401" w:rsidRDefault="00DF4401" w:rsidP="00BA6D82"/>
        </w:tc>
      </w:tr>
      <w:tr w:rsidR="00DF4401" w14:paraId="19496169" w14:textId="77777777" w:rsidTr="00BA6D82">
        <w:tc>
          <w:tcPr>
            <w:tcW w:w="1743" w:type="dxa"/>
          </w:tcPr>
          <w:p w14:paraId="6C277D1A" w14:textId="77777777" w:rsidR="00DF4401" w:rsidRDefault="00DF4401" w:rsidP="00BA6D82">
            <w:r>
              <w:t>Tommy’s charity (4)</w:t>
            </w:r>
          </w:p>
        </w:tc>
        <w:tc>
          <w:tcPr>
            <w:tcW w:w="1743" w:type="dxa"/>
          </w:tcPr>
          <w:p w14:paraId="41F72F07" w14:textId="77777777" w:rsidR="00DF4401" w:rsidRPr="005E03F5" w:rsidRDefault="00DF4401" w:rsidP="00BA6D82">
            <w:r w:rsidRPr="005E03F5">
              <w:t>Researchers, women considering a pregnancy</w:t>
            </w:r>
          </w:p>
        </w:tc>
        <w:tc>
          <w:tcPr>
            <w:tcW w:w="1743" w:type="dxa"/>
          </w:tcPr>
          <w:p w14:paraId="42D3FEA1" w14:textId="77777777" w:rsidR="00DF4401" w:rsidRDefault="00DF4401" w:rsidP="00BA6D82"/>
        </w:tc>
        <w:tc>
          <w:tcPr>
            <w:tcW w:w="1743" w:type="dxa"/>
          </w:tcPr>
          <w:p w14:paraId="59DC2D38" w14:textId="36A9C4EF" w:rsidR="00DF4401" w:rsidRDefault="00AA353D" w:rsidP="00BA6D82">
            <w:r>
              <w:t>X</w:t>
            </w:r>
          </w:p>
        </w:tc>
        <w:tc>
          <w:tcPr>
            <w:tcW w:w="1744" w:type="dxa"/>
          </w:tcPr>
          <w:p w14:paraId="6EBFA92A" w14:textId="4F71AAFC" w:rsidR="00DF4401" w:rsidRDefault="00AA353D" w:rsidP="00BA6D82">
            <w:r>
              <w:t>X</w:t>
            </w:r>
          </w:p>
        </w:tc>
        <w:tc>
          <w:tcPr>
            <w:tcW w:w="1744" w:type="dxa"/>
          </w:tcPr>
          <w:p w14:paraId="49C998B5" w14:textId="3AEBC928" w:rsidR="00DF4401" w:rsidRDefault="00AA353D" w:rsidP="00BA6D82">
            <w:r>
              <w:t>X</w:t>
            </w:r>
          </w:p>
        </w:tc>
        <w:tc>
          <w:tcPr>
            <w:tcW w:w="1744" w:type="dxa"/>
          </w:tcPr>
          <w:p w14:paraId="55F439AF" w14:textId="0531DFBF" w:rsidR="00DF4401" w:rsidRDefault="00AA353D" w:rsidP="00BA6D82">
            <w:r>
              <w:t>X</w:t>
            </w:r>
          </w:p>
        </w:tc>
        <w:tc>
          <w:tcPr>
            <w:tcW w:w="1744" w:type="dxa"/>
          </w:tcPr>
          <w:p w14:paraId="1555D7ED" w14:textId="77777777" w:rsidR="00DF4401" w:rsidRDefault="00DF4401" w:rsidP="00BA6D82"/>
        </w:tc>
      </w:tr>
      <w:tr w:rsidR="00DF4401" w14:paraId="0189D468" w14:textId="77777777" w:rsidTr="00BA6D82">
        <w:tc>
          <w:tcPr>
            <w:tcW w:w="1743" w:type="dxa"/>
          </w:tcPr>
          <w:p w14:paraId="2F2AC978" w14:textId="77777777" w:rsidR="00DF4401" w:rsidRDefault="00DF4401" w:rsidP="00BA6D82">
            <w:r>
              <w:t>Sure Start (3)</w:t>
            </w:r>
          </w:p>
        </w:tc>
        <w:tc>
          <w:tcPr>
            <w:tcW w:w="1743" w:type="dxa"/>
          </w:tcPr>
          <w:p w14:paraId="177FCFA5" w14:textId="77777777" w:rsidR="00DF4401" w:rsidRPr="005E03F5" w:rsidRDefault="00DF4401" w:rsidP="00BA6D82">
            <w:r w:rsidRPr="005E03F5">
              <w:t xml:space="preserve">Families </w:t>
            </w:r>
          </w:p>
        </w:tc>
        <w:tc>
          <w:tcPr>
            <w:tcW w:w="1743" w:type="dxa"/>
          </w:tcPr>
          <w:p w14:paraId="1D4DB89F" w14:textId="77777777" w:rsidR="00DF4401" w:rsidRDefault="00DF4401" w:rsidP="00BA6D82"/>
        </w:tc>
        <w:tc>
          <w:tcPr>
            <w:tcW w:w="1743" w:type="dxa"/>
          </w:tcPr>
          <w:p w14:paraId="49B070C5" w14:textId="30D59F87" w:rsidR="00DF4401" w:rsidRDefault="00AA353D" w:rsidP="00BA6D82">
            <w:r>
              <w:t>X</w:t>
            </w:r>
          </w:p>
        </w:tc>
        <w:tc>
          <w:tcPr>
            <w:tcW w:w="1744" w:type="dxa"/>
          </w:tcPr>
          <w:p w14:paraId="10E31A93" w14:textId="205F2CB5" w:rsidR="00DF4401" w:rsidRDefault="00AA353D" w:rsidP="00BA6D82">
            <w:r>
              <w:t>X</w:t>
            </w:r>
          </w:p>
        </w:tc>
        <w:tc>
          <w:tcPr>
            <w:tcW w:w="1744" w:type="dxa"/>
          </w:tcPr>
          <w:p w14:paraId="737F272E" w14:textId="68256D4A" w:rsidR="00DF4401" w:rsidRDefault="00AA353D" w:rsidP="00BA6D82">
            <w:r>
              <w:t>X</w:t>
            </w:r>
          </w:p>
        </w:tc>
        <w:tc>
          <w:tcPr>
            <w:tcW w:w="1744" w:type="dxa"/>
          </w:tcPr>
          <w:p w14:paraId="700F0F3C" w14:textId="638F20CA" w:rsidR="00DF4401" w:rsidRDefault="00AA353D" w:rsidP="00BA6D82">
            <w:r>
              <w:t>X</w:t>
            </w:r>
          </w:p>
        </w:tc>
        <w:tc>
          <w:tcPr>
            <w:tcW w:w="1744" w:type="dxa"/>
          </w:tcPr>
          <w:p w14:paraId="0CC876FF" w14:textId="06AB69E9" w:rsidR="00DF4401" w:rsidRDefault="00AA353D" w:rsidP="00BA6D82">
            <w:r>
              <w:t>X</w:t>
            </w:r>
          </w:p>
        </w:tc>
      </w:tr>
      <w:tr w:rsidR="00DF4401" w14:paraId="100405CD" w14:textId="77777777" w:rsidTr="00BA6D82">
        <w:tc>
          <w:tcPr>
            <w:tcW w:w="1743" w:type="dxa"/>
          </w:tcPr>
          <w:p w14:paraId="1FA63D00" w14:textId="77777777" w:rsidR="00DF4401" w:rsidRPr="001164AD" w:rsidRDefault="00DF4401" w:rsidP="00BA6D82">
            <w:r w:rsidRPr="001164AD">
              <w:t>First Steps Nutrition</w:t>
            </w:r>
            <w:r>
              <w:t xml:space="preserve"> (2)</w:t>
            </w:r>
          </w:p>
        </w:tc>
        <w:tc>
          <w:tcPr>
            <w:tcW w:w="1743" w:type="dxa"/>
          </w:tcPr>
          <w:p w14:paraId="477EEAB7" w14:textId="77777777" w:rsidR="00DF4401" w:rsidRPr="005E03F5" w:rsidRDefault="00DF4401" w:rsidP="00BA6D82">
            <w:r w:rsidRPr="005E03F5">
              <w:t>Health professionals</w:t>
            </w:r>
          </w:p>
        </w:tc>
        <w:tc>
          <w:tcPr>
            <w:tcW w:w="1743" w:type="dxa"/>
          </w:tcPr>
          <w:p w14:paraId="6AFF38EB" w14:textId="77777777" w:rsidR="00DF4401" w:rsidRDefault="00DF4401" w:rsidP="00BA6D82"/>
        </w:tc>
        <w:tc>
          <w:tcPr>
            <w:tcW w:w="1743" w:type="dxa"/>
          </w:tcPr>
          <w:p w14:paraId="5C378E00" w14:textId="0C8A3ED3" w:rsidR="00DF4401" w:rsidRDefault="00AA353D" w:rsidP="00BA6D82">
            <w:r>
              <w:t>X</w:t>
            </w:r>
          </w:p>
        </w:tc>
        <w:tc>
          <w:tcPr>
            <w:tcW w:w="1744" w:type="dxa"/>
          </w:tcPr>
          <w:p w14:paraId="5A4F6EF0" w14:textId="77777777" w:rsidR="00DF4401" w:rsidRDefault="00DF4401" w:rsidP="00BA6D82"/>
        </w:tc>
        <w:tc>
          <w:tcPr>
            <w:tcW w:w="1744" w:type="dxa"/>
          </w:tcPr>
          <w:p w14:paraId="345FDE55" w14:textId="77777777" w:rsidR="00DF4401" w:rsidRDefault="00DF4401" w:rsidP="00BA6D82"/>
        </w:tc>
        <w:tc>
          <w:tcPr>
            <w:tcW w:w="1744" w:type="dxa"/>
          </w:tcPr>
          <w:p w14:paraId="5CE120FE" w14:textId="1992BA44" w:rsidR="00DF4401" w:rsidRDefault="00AA353D" w:rsidP="00BA6D82">
            <w:r>
              <w:t>X</w:t>
            </w:r>
          </w:p>
        </w:tc>
        <w:tc>
          <w:tcPr>
            <w:tcW w:w="1744" w:type="dxa"/>
          </w:tcPr>
          <w:p w14:paraId="43BBA05E" w14:textId="77777777" w:rsidR="00DF4401" w:rsidRDefault="00DF4401" w:rsidP="00BA6D82"/>
        </w:tc>
      </w:tr>
    </w:tbl>
    <w:p w14:paraId="5D43552A" w14:textId="6CC729EA" w:rsidR="00E533A6" w:rsidRDefault="00E533A6" w:rsidP="002F340F">
      <w:pPr>
        <w:pStyle w:val="EndNoteBibliography"/>
        <w:spacing w:after="0"/>
      </w:pPr>
    </w:p>
    <w:p w14:paraId="2F9FF7C9" w14:textId="03AFE00E" w:rsidR="00E106DE" w:rsidRDefault="00E106DE" w:rsidP="002F340F">
      <w:pPr>
        <w:pStyle w:val="EndNoteBibliography"/>
        <w:spacing w:after="0"/>
      </w:pPr>
      <w:r>
        <w:t>Footenote: C</w:t>
      </w:r>
      <w:r w:rsidRPr="00E106DE">
        <w:t>haritable organisations</w:t>
      </w:r>
      <w:r>
        <w:t xml:space="preserve"> and </w:t>
      </w:r>
      <w:r w:rsidRPr="00E106DE">
        <w:t>NGOs with a website provid</w:t>
      </w:r>
      <w:r>
        <w:t>e</w:t>
      </w:r>
      <w:r w:rsidRPr="00E106DE">
        <w:t xml:space="preserve"> info</w:t>
      </w:r>
      <w:r>
        <w:t>rmation</w:t>
      </w:r>
      <w:r w:rsidRPr="00E106DE">
        <w:t xml:space="preserve"> for the general public</w:t>
      </w:r>
    </w:p>
    <w:sectPr w:rsidR="00E106DE" w:rsidSect="00E67E6F">
      <w:type w:val="continuous"/>
      <w:pgSz w:w="11906" w:h="16838"/>
      <w:pgMar w:top="851"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2505ED" w14:textId="77777777" w:rsidR="00E21E47" w:rsidRDefault="00E21E47" w:rsidP="000252C3">
      <w:pPr>
        <w:spacing w:after="0" w:line="240" w:lineRule="auto"/>
      </w:pPr>
      <w:r>
        <w:separator/>
      </w:r>
    </w:p>
  </w:endnote>
  <w:endnote w:type="continuationSeparator" w:id="0">
    <w:p w14:paraId="3BC2F0D6" w14:textId="77777777" w:rsidR="00E21E47" w:rsidRDefault="00E21E47" w:rsidP="000252C3">
      <w:pPr>
        <w:spacing w:after="0" w:line="240" w:lineRule="auto"/>
      </w:pPr>
      <w:r>
        <w:continuationSeparator/>
      </w:r>
    </w:p>
  </w:endnote>
  <w:endnote w:type="continuationNotice" w:id="1">
    <w:p w14:paraId="0C1F1A1B" w14:textId="77777777" w:rsidR="00E21E47" w:rsidRDefault="00E21E4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5190624"/>
      <w:docPartObj>
        <w:docPartGallery w:val="Page Numbers (Bottom of Page)"/>
        <w:docPartUnique/>
      </w:docPartObj>
    </w:sdtPr>
    <w:sdtEndPr>
      <w:rPr>
        <w:noProof/>
      </w:rPr>
    </w:sdtEndPr>
    <w:sdtContent>
      <w:p w14:paraId="35865070" w14:textId="3B1F4F16" w:rsidR="00151D0A" w:rsidRDefault="00151D0A">
        <w:pPr>
          <w:pStyle w:val="Footer"/>
          <w:jc w:val="center"/>
        </w:pPr>
        <w:r>
          <w:fldChar w:fldCharType="begin"/>
        </w:r>
        <w:r>
          <w:instrText xml:space="preserve"> PAGE   \* MERGEFORMAT </w:instrText>
        </w:r>
        <w:r>
          <w:fldChar w:fldCharType="separate"/>
        </w:r>
        <w:r w:rsidR="0036445F">
          <w:rPr>
            <w:noProof/>
          </w:rPr>
          <w:t>21</w:t>
        </w:r>
        <w:r>
          <w:rPr>
            <w:noProof/>
          </w:rPr>
          <w:fldChar w:fldCharType="end"/>
        </w:r>
      </w:p>
    </w:sdtContent>
  </w:sdt>
  <w:p w14:paraId="3D0E26F4" w14:textId="77777777" w:rsidR="00151D0A" w:rsidRDefault="00151D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4D2C7B" w14:textId="77777777" w:rsidR="00E21E47" w:rsidRDefault="00E21E47" w:rsidP="000252C3">
      <w:pPr>
        <w:spacing w:after="0" w:line="240" w:lineRule="auto"/>
      </w:pPr>
      <w:r>
        <w:separator/>
      </w:r>
    </w:p>
  </w:footnote>
  <w:footnote w:type="continuationSeparator" w:id="0">
    <w:p w14:paraId="785DD686" w14:textId="77777777" w:rsidR="00E21E47" w:rsidRDefault="00E21E47" w:rsidP="000252C3">
      <w:pPr>
        <w:spacing w:after="0" w:line="240" w:lineRule="auto"/>
      </w:pPr>
      <w:r>
        <w:continuationSeparator/>
      </w:r>
    </w:p>
  </w:footnote>
  <w:footnote w:type="continuationNotice" w:id="1">
    <w:p w14:paraId="532C0A88" w14:textId="77777777" w:rsidR="00E21E47" w:rsidRDefault="00E21E4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64D7F"/>
    <w:multiLevelType w:val="hybridMultilevel"/>
    <w:tmpl w:val="BBDA4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46760F"/>
    <w:multiLevelType w:val="hybridMultilevel"/>
    <w:tmpl w:val="EEF030B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53A2B8D"/>
    <w:multiLevelType w:val="hybridMultilevel"/>
    <w:tmpl w:val="F558E0D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76D065B"/>
    <w:multiLevelType w:val="hybridMultilevel"/>
    <w:tmpl w:val="0270D27A"/>
    <w:lvl w:ilvl="0" w:tplc="0809000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78C45A2"/>
    <w:multiLevelType w:val="hybridMultilevel"/>
    <w:tmpl w:val="F3AA5B3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8FA1301"/>
    <w:multiLevelType w:val="hybridMultilevel"/>
    <w:tmpl w:val="663A17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48511C"/>
    <w:multiLevelType w:val="hybridMultilevel"/>
    <w:tmpl w:val="C20AB09C"/>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0D0536F1"/>
    <w:multiLevelType w:val="hybridMultilevel"/>
    <w:tmpl w:val="12361B2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08627D1"/>
    <w:multiLevelType w:val="hybridMultilevel"/>
    <w:tmpl w:val="7B4EF37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1995943"/>
    <w:multiLevelType w:val="hybridMultilevel"/>
    <w:tmpl w:val="3A204B4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22A1732"/>
    <w:multiLevelType w:val="hybridMultilevel"/>
    <w:tmpl w:val="4DA62D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32A592C"/>
    <w:multiLevelType w:val="hybridMultilevel"/>
    <w:tmpl w:val="4620C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6C35F40"/>
    <w:multiLevelType w:val="hybridMultilevel"/>
    <w:tmpl w:val="EF92478C"/>
    <w:lvl w:ilvl="0" w:tplc="88188D16">
      <w:start w:val="7"/>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79D07DD"/>
    <w:multiLevelType w:val="hybridMultilevel"/>
    <w:tmpl w:val="1316B62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197B3570"/>
    <w:multiLevelType w:val="hybridMultilevel"/>
    <w:tmpl w:val="6F5EC7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1AA72E94"/>
    <w:multiLevelType w:val="hybridMultilevel"/>
    <w:tmpl w:val="73587A0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1DB13846"/>
    <w:multiLevelType w:val="hybridMultilevel"/>
    <w:tmpl w:val="B98832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1DC71F58"/>
    <w:multiLevelType w:val="hybridMultilevel"/>
    <w:tmpl w:val="184A21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FE83E0C"/>
    <w:multiLevelType w:val="hybridMultilevel"/>
    <w:tmpl w:val="F558E0D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275A7289"/>
    <w:multiLevelType w:val="hybridMultilevel"/>
    <w:tmpl w:val="843C88C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278A17A3"/>
    <w:multiLevelType w:val="hybridMultilevel"/>
    <w:tmpl w:val="1570D5D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283704F0"/>
    <w:multiLevelType w:val="hybridMultilevel"/>
    <w:tmpl w:val="184A21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87264D0"/>
    <w:multiLevelType w:val="hybridMultilevel"/>
    <w:tmpl w:val="B2365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A680736"/>
    <w:multiLevelType w:val="hybridMultilevel"/>
    <w:tmpl w:val="A8EE3A9E"/>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2BE11C13"/>
    <w:multiLevelType w:val="hybridMultilevel"/>
    <w:tmpl w:val="3A204B4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2E4600CD"/>
    <w:multiLevelType w:val="hybridMultilevel"/>
    <w:tmpl w:val="4DA62D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2E760EF7"/>
    <w:multiLevelType w:val="hybridMultilevel"/>
    <w:tmpl w:val="184A21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0864B13"/>
    <w:multiLevelType w:val="hybridMultilevel"/>
    <w:tmpl w:val="9B98BC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1956B09"/>
    <w:multiLevelType w:val="hybridMultilevel"/>
    <w:tmpl w:val="36C20E7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33480988"/>
    <w:multiLevelType w:val="hybridMultilevel"/>
    <w:tmpl w:val="F558E0D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33C55139"/>
    <w:multiLevelType w:val="hybridMultilevel"/>
    <w:tmpl w:val="94529D82"/>
    <w:lvl w:ilvl="0" w:tplc="24F05F2C">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45725EE"/>
    <w:multiLevelType w:val="hybridMultilevel"/>
    <w:tmpl w:val="F558E0D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35B40453"/>
    <w:multiLevelType w:val="hybridMultilevel"/>
    <w:tmpl w:val="03FACA5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35DB4383"/>
    <w:multiLevelType w:val="hybridMultilevel"/>
    <w:tmpl w:val="8AF45B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37C36CF9"/>
    <w:multiLevelType w:val="hybridMultilevel"/>
    <w:tmpl w:val="A72851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3B8064D6"/>
    <w:multiLevelType w:val="multilevel"/>
    <w:tmpl w:val="6AFCA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BEC03D4"/>
    <w:multiLevelType w:val="hybridMultilevel"/>
    <w:tmpl w:val="D64CE44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3C9439C2"/>
    <w:multiLevelType w:val="hybridMultilevel"/>
    <w:tmpl w:val="AB6488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3DC572C9"/>
    <w:multiLevelType w:val="hybridMultilevel"/>
    <w:tmpl w:val="9EB297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ED5242C"/>
    <w:multiLevelType w:val="hybridMultilevel"/>
    <w:tmpl w:val="D2489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FAB363B"/>
    <w:multiLevelType w:val="hybridMultilevel"/>
    <w:tmpl w:val="8354932E"/>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422B2E2B"/>
    <w:multiLevelType w:val="hybridMultilevel"/>
    <w:tmpl w:val="65D6305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424045D2"/>
    <w:multiLevelType w:val="hybridMultilevel"/>
    <w:tmpl w:val="E4F8B69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424802B1"/>
    <w:multiLevelType w:val="hybridMultilevel"/>
    <w:tmpl w:val="5BB6F0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44936F05"/>
    <w:multiLevelType w:val="hybridMultilevel"/>
    <w:tmpl w:val="BE101DE8"/>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4552296E"/>
    <w:multiLevelType w:val="hybridMultilevel"/>
    <w:tmpl w:val="F558E0D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487A3814"/>
    <w:multiLevelType w:val="hybridMultilevel"/>
    <w:tmpl w:val="3AB24432"/>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4AD103D8"/>
    <w:multiLevelType w:val="multilevel"/>
    <w:tmpl w:val="61B85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B43075A"/>
    <w:multiLevelType w:val="hybridMultilevel"/>
    <w:tmpl w:val="7C56796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9" w15:restartNumberingAfterBreak="0">
    <w:nsid w:val="4BE433DD"/>
    <w:multiLevelType w:val="hybridMultilevel"/>
    <w:tmpl w:val="BCB4E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4C2E4631"/>
    <w:multiLevelType w:val="hybridMultilevel"/>
    <w:tmpl w:val="0FBAD332"/>
    <w:lvl w:ilvl="0" w:tplc="0809000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15:restartNumberingAfterBreak="0">
    <w:nsid w:val="4C330C00"/>
    <w:multiLevelType w:val="hybridMultilevel"/>
    <w:tmpl w:val="49B8A5D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15:restartNumberingAfterBreak="0">
    <w:nsid w:val="50F629AC"/>
    <w:multiLevelType w:val="hybridMultilevel"/>
    <w:tmpl w:val="A738B8A0"/>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15:restartNumberingAfterBreak="0">
    <w:nsid w:val="54E92F20"/>
    <w:multiLevelType w:val="hybridMultilevel"/>
    <w:tmpl w:val="F558E0D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15:restartNumberingAfterBreak="0">
    <w:nsid w:val="56DD15D9"/>
    <w:multiLevelType w:val="hybridMultilevel"/>
    <w:tmpl w:val="CBB6BDA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5" w15:restartNumberingAfterBreak="0">
    <w:nsid w:val="59C17C95"/>
    <w:multiLevelType w:val="hybridMultilevel"/>
    <w:tmpl w:val="8AF45B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6" w15:restartNumberingAfterBreak="0">
    <w:nsid w:val="5A274F85"/>
    <w:multiLevelType w:val="hybridMultilevel"/>
    <w:tmpl w:val="E4F8B69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7" w15:restartNumberingAfterBreak="0">
    <w:nsid w:val="5AD26AF7"/>
    <w:multiLevelType w:val="hybridMultilevel"/>
    <w:tmpl w:val="8AF45B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8" w15:restartNumberingAfterBreak="0">
    <w:nsid w:val="5B521A3E"/>
    <w:multiLevelType w:val="hybridMultilevel"/>
    <w:tmpl w:val="0304F72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9" w15:restartNumberingAfterBreak="0">
    <w:nsid w:val="5C18418E"/>
    <w:multiLevelType w:val="hybridMultilevel"/>
    <w:tmpl w:val="00A65F66"/>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0" w15:restartNumberingAfterBreak="0">
    <w:nsid w:val="5F587304"/>
    <w:multiLevelType w:val="hybridMultilevel"/>
    <w:tmpl w:val="5ADC3D3A"/>
    <w:lvl w:ilvl="0" w:tplc="0809000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1" w15:restartNumberingAfterBreak="0">
    <w:nsid w:val="5FB7379F"/>
    <w:multiLevelType w:val="hybridMultilevel"/>
    <w:tmpl w:val="0AC0C10C"/>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2" w15:restartNumberingAfterBreak="0">
    <w:nsid w:val="61F36CD2"/>
    <w:multiLevelType w:val="hybridMultilevel"/>
    <w:tmpl w:val="EC260344"/>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3" w15:restartNumberingAfterBreak="0">
    <w:nsid w:val="630173A3"/>
    <w:multiLevelType w:val="hybridMultilevel"/>
    <w:tmpl w:val="D64CE44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4" w15:restartNumberingAfterBreak="0">
    <w:nsid w:val="6306271D"/>
    <w:multiLevelType w:val="hybridMultilevel"/>
    <w:tmpl w:val="77CEA802"/>
    <w:lvl w:ilvl="0" w:tplc="0809000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5" w15:restartNumberingAfterBreak="0">
    <w:nsid w:val="6B875B23"/>
    <w:multiLevelType w:val="hybridMultilevel"/>
    <w:tmpl w:val="235014BE"/>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6" w15:restartNumberingAfterBreak="0">
    <w:nsid w:val="6D1A5DB4"/>
    <w:multiLevelType w:val="hybridMultilevel"/>
    <w:tmpl w:val="F6D01604"/>
    <w:lvl w:ilvl="0" w:tplc="0809000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7" w15:restartNumberingAfterBreak="0">
    <w:nsid w:val="6EE47A30"/>
    <w:multiLevelType w:val="hybridMultilevel"/>
    <w:tmpl w:val="D03AD0FE"/>
    <w:lvl w:ilvl="0" w:tplc="08090001">
      <w:start w:val="1"/>
      <w:numFmt w:val="bullet"/>
      <w:lvlText w:val=""/>
      <w:lvlJc w:val="left"/>
      <w:pPr>
        <w:ind w:left="360" w:hanging="360"/>
      </w:pPr>
      <w:rPr>
        <w:rFonts w:ascii="Symbol" w:hAnsi="Symbol"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8" w15:restartNumberingAfterBreak="0">
    <w:nsid w:val="7192477B"/>
    <w:multiLevelType w:val="hybridMultilevel"/>
    <w:tmpl w:val="D64CE44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9" w15:restartNumberingAfterBreak="0">
    <w:nsid w:val="757D0FE1"/>
    <w:multiLevelType w:val="hybridMultilevel"/>
    <w:tmpl w:val="C36480E4"/>
    <w:lvl w:ilvl="0" w:tplc="24F05F2C">
      <w:numFmt w:val="bullet"/>
      <w:lvlText w:val="-"/>
      <w:lvlJc w:val="left"/>
      <w:pPr>
        <w:ind w:left="360" w:hanging="360"/>
      </w:pPr>
      <w:rPr>
        <w:rFonts w:ascii="Calibri" w:eastAsia="Calibr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0" w15:restartNumberingAfterBreak="0">
    <w:nsid w:val="75A22BBE"/>
    <w:multiLevelType w:val="hybridMultilevel"/>
    <w:tmpl w:val="13D2D6E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1" w15:restartNumberingAfterBreak="0">
    <w:nsid w:val="76F318E3"/>
    <w:multiLevelType w:val="hybridMultilevel"/>
    <w:tmpl w:val="04208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7A72082"/>
    <w:multiLevelType w:val="hybridMultilevel"/>
    <w:tmpl w:val="F558E0D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3" w15:restartNumberingAfterBreak="0">
    <w:nsid w:val="78C903DA"/>
    <w:multiLevelType w:val="hybridMultilevel"/>
    <w:tmpl w:val="8AF45B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4" w15:restartNumberingAfterBreak="0">
    <w:nsid w:val="7AEE5F0E"/>
    <w:multiLevelType w:val="hybridMultilevel"/>
    <w:tmpl w:val="F558E0D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5" w15:restartNumberingAfterBreak="0">
    <w:nsid w:val="7BA83F41"/>
    <w:multiLevelType w:val="hybridMultilevel"/>
    <w:tmpl w:val="CA1E99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7BAB3164"/>
    <w:multiLevelType w:val="multilevel"/>
    <w:tmpl w:val="188C0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7BCA4D4A"/>
    <w:multiLevelType w:val="hybridMultilevel"/>
    <w:tmpl w:val="8AF45B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8" w15:restartNumberingAfterBreak="0">
    <w:nsid w:val="7C0B76A8"/>
    <w:multiLevelType w:val="hybridMultilevel"/>
    <w:tmpl w:val="CED41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7EE2076B"/>
    <w:multiLevelType w:val="hybridMultilevel"/>
    <w:tmpl w:val="B5BC98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0"/>
  </w:num>
  <w:num w:numId="2">
    <w:abstractNumId w:val="70"/>
  </w:num>
  <w:num w:numId="3">
    <w:abstractNumId w:val="11"/>
  </w:num>
  <w:num w:numId="4">
    <w:abstractNumId w:val="5"/>
  </w:num>
  <w:num w:numId="5">
    <w:abstractNumId w:val="22"/>
  </w:num>
  <w:num w:numId="6">
    <w:abstractNumId w:val="71"/>
  </w:num>
  <w:num w:numId="7">
    <w:abstractNumId w:val="12"/>
  </w:num>
  <w:num w:numId="8">
    <w:abstractNumId w:val="49"/>
  </w:num>
  <w:num w:numId="9">
    <w:abstractNumId w:val="51"/>
  </w:num>
  <w:num w:numId="10">
    <w:abstractNumId w:val="79"/>
  </w:num>
  <w:num w:numId="11">
    <w:abstractNumId w:val="28"/>
  </w:num>
  <w:num w:numId="12">
    <w:abstractNumId w:val="58"/>
  </w:num>
  <w:num w:numId="13">
    <w:abstractNumId w:val="61"/>
  </w:num>
  <w:num w:numId="14">
    <w:abstractNumId w:val="59"/>
  </w:num>
  <w:num w:numId="15">
    <w:abstractNumId w:val="62"/>
  </w:num>
  <w:num w:numId="16">
    <w:abstractNumId w:val="60"/>
  </w:num>
  <w:num w:numId="17">
    <w:abstractNumId w:val="7"/>
  </w:num>
  <w:num w:numId="18">
    <w:abstractNumId w:val="50"/>
  </w:num>
  <w:num w:numId="19">
    <w:abstractNumId w:val="19"/>
  </w:num>
  <w:num w:numId="20">
    <w:abstractNumId w:val="64"/>
  </w:num>
  <w:num w:numId="21">
    <w:abstractNumId w:val="8"/>
  </w:num>
  <w:num w:numId="22">
    <w:abstractNumId w:val="3"/>
  </w:num>
  <w:num w:numId="23">
    <w:abstractNumId w:val="66"/>
  </w:num>
  <w:num w:numId="24">
    <w:abstractNumId w:val="67"/>
  </w:num>
  <w:num w:numId="25">
    <w:abstractNumId w:val="4"/>
  </w:num>
  <w:num w:numId="26">
    <w:abstractNumId w:val="37"/>
  </w:num>
  <w:num w:numId="27">
    <w:abstractNumId w:val="78"/>
  </w:num>
  <w:num w:numId="28">
    <w:abstractNumId w:val="75"/>
  </w:num>
  <w:num w:numId="29">
    <w:abstractNumId w:val="27"/>
  </w:num>
  <w:num w:numId="30">
    <w:abstractNumId w:val="42"/>
  </w:num>
  <w:num w:numId="31">
    <w:abstractNumId w:val="56"/>
  </w:num>
  <w:num w:numId="32">
    <w:abstractNumId w:val="1"/>
  </w:num>
  <w:num w:numId="33">
    <w:abstractNumId w:val="65"/>
  </w:num>
  <w:num w:numId="34">
    <w:abstractNumId w:val="43"/>
  </w:num>
  <w:num w:numId="35">
    <w:abstractNumId w:val="46"/>
  </w:num>
  <w:num w:numId="36">
    <w:abstractNumId w:val="14"/>
  </w:num>
  <w:num w:numId="37">
    <w:abstractNumId w:val="13"/>
  </w:num>
  <w:num w:numId="38">
    <w:abstractNumId w:val="34"/>
  </w:num>
  <w:num w:numId="39">
    <w:abstractNumId w:val="15"/>
  </w:num>
  <w:num w:numId="40">
    <w:abstractNumId w:val="16"/>
  </w:num>
  <w:num w:numId="41">
    <w:abstractNumId w:val="9"/>
  </w:num>
  <w:num w:numId="42">
    <w:abstractNumId w:val="24"/>
  </w:num>
  <w:num w:numId="43">
    <w:abstractNumId w:val="25"/>
  </w:num>
  <w:num w:numId="44">
    <w:abstractNumId w:val="10"/>
  </w:num>
  <w:num w:numId="45">
    <w:abstractNumId w:val="20"/>
  </w:num>
  <w:num w:numId="46">
    <w:abstractNumId w:val="54"/>
  </w:num>
  <w:num w:numId="47">
    <w:abstractNumId w:val="48"/>
  </w:num>
  <w:num w:numId="48">
    <w:abstractNumId w:val="41"/>
  </w:num>
  <w:num w:numId="49">
    <w:abstractNumId w:val="39"/>
  </w:num>
  <w:num w:numId="50">
    <w:abstractNumId w:val="6"/>
  </w:num>
  <w:num w:numId="51">
    <w:abstractNumId w:val="36"/>
  </w:num>
  <w:num w:numId="52">
    <w:abstractNumId w:val="40"/>
  </w:num>
  <w:num w:numId="53">
    <w:abstractNumId w:val="68"/>
  </w:num>
  <w:num w:numId="54">
    <w:abstractNumId w:val="52"/>
  </w:num>
  <w:num w:numId="55">
    <w:abstractNumId w:val="63"/>
  </w:num>
  <w:num w:numId="56">
    <w:abstractNumId w:val="23"/>
  </w:num>
  <w:num w:numId="57">
    <w:abstractNumId w:val="32"/>
  </w:num>
  <w:num w:numId="58">
    <w:abstractNumId w:val="29"/>
  </w:num>
  <w:num w:numId="59">
    <w:abstractNumId w:val="31"/>
  </w:num>
  <w:num w:numId="60">
    <w:abstractNumId w:val="18"/>
  </w:num>
  <w:num w:numId="61">
    <w:abstractNumId w:val="2"/>
  </w:num>
  <w:num w:numId="62">
    <w:abstractNumId w:val="72"/>
  </w:num>
  <w:num w:numId="63">
    <w:abstractNumId w:val="74"/>
  </w:num>
  <w:num w:numId="64">
    <w:abstractNumId w:val="53"/>
  </w:num>
  <w:num w:numId="65">
    <w:abstractNumId w:val="45"/>
  </w:num>
  <w:num w:numId="66">
    <w:abstractNumId w:val="33"/>
  </w:num>
  <w:num w:numId="67">
    <w:abstractNumId w:val="44"/>
  </w:num>
  <w:num w:numId="68">
    <w:abstractNumId w:val="57"/>
  </w:num>
  <w:num w:numId="69">
    <w:abstractNumId w:val="77"/>
  </w:num>
  <w:num w:numId="70">
    <w:abstractNumId w:val="73"/>
  </w:num>
  <w:num w:numId="71">
    <w:abstractNumId w:val="55"/>
  </w:num>
  <w:num w:numId="72">
    <w:abstractNumId w:val="38"/>
  </w:num>
  <w:num w:numId="73">
    <w:abstractNumId w:val="69"/>
  </w:num>
  <w:num w:numId="74">
    <w:abstractNumId w:val="35"/>
  </w:num>
  <w:num w:numId="75">
    <w:abstractNumId w:val="76"/>
  </w:num>
  <w:num w:numId="76">
    <w:abstractNumId w:val="0"/>
  </w:num>
  <w:num w:numId="77">
    <w:abstractNumId w:val="47"/>
  </w:num>
  <w:num w:numId="78">
    <w:abstractNumId w:val="17"/>
  </w:num>
  <w:num w:numId="79">
    <w:abstractNumId w:val="26"/>
  </w:num>
  <w:num w:numId="80">
    <w:abstractNumId w:val="21"/>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xtTQ2NzA2NzExNrFQ0lEKTi0uzszPAykwNKoFABDLhlgtAAAA"/>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a92vvzdwrstpexsw9vxt9x0dzf22dad59z&quot;&gt;My EndNote Library - Current-Converted&lt;record-ids&gt;&lt;item&gt;55&lt;/item&gt;&lt;item&gt;56&lt;/item&gt;&lt;item&gt;57&lt;/item&gt;&lt;item&gt;61&lt;/item&gt;&lt;item&gt;275&lt;/item&gt;&lt;item&gt;380&lt;/item&gt;&lt;item&gt;475&lt;/item&gt;&lt;item&gt;515&lt;/item&gt;&lt;item&gt;545&lt;/item&gt;&lt;item&gt;553&lt;/item&gt;&lt;item&gt;903&lt;/item&gt;&lt;item&gt;904&lt;/item&gt;&lt;item&gt;915&lt;/item&gt;&lt;item&gt;916&lt;/item&gt;&lt;item&gt;924&lt;/item&gt;&lt;item&gt;926&lt;/item&gt;&lt;item&gt;927&lt;/item&gt;&lt;item&gt;928&lt;/item&gt;&lt;item&gt;929&lt;/item&gt;&lt;item&gt;930&lt;/item&gt;&lt;item&gt;948&lt;/item&gt;&lt;item&gt;952&lt;/item&gt;&lt;item&gt;1215&lt;/item&gt;&lt;item&gt;1353&lt;/item&gt;&lt;/record-ids&gt;&lt;/item&gt;&lt;/Libraries&gt;"/>
  </w:docVars>
  <w:rsids>
    <w:rsidRoot w:val="00AE7E25"/>
    <w:rsid w:val="000004D4"/>
    <w:rsid w:val="00001AEF"/>
    <w:rsid w:val="0000399C"/>
    <w:rsid w:val="00006B66"/>
    <w:rsid w:val="00006D7C"/>
    <w:rsid w:val="00007D2F"/>
    <w:rsid w:val="00010A85"/>
    <w:rsid w:val="00010B68"/>
    <w:rsid w:val="00011656"/>
    <w:rsid w:val="00012473"/>
    <w:rsid w:val="000124D1"/>
    <w:rsid w:val="00014399"/>
    <w:rsid w:val="0001458A"/>
    <w:rsid w:val="00015E2A"/>
    <w:rsid w:val="00016567"/>
    <w:rsid w:val="00020213"/>
    <w:rsid w:val="00020484"/>
    <w:rsid w:val="000214C1"/>
    <w:rsid w:val="00021D28"/>
    <w:rsid w:val="000222BB"/>
    <w:rsid w:val="000228AE"/>
    <w:rsid w:val="00022904"/>
    <w:rsid w:val="00023E64"/>
    <w:rsid w:val="0002462B"/>
    <w:rsid w:val="000252C3"/>
    <w:rsid w:val="000273A0"/>
    <w:rsid w:val="000275B8"/>
    <w:rsid w:val="0002776B"/>
    <w:rsid w:val="0003074D"/>
    <w:rsid w:val="00030E8A"/>
    <w:rsid w:val="00031C85"/>
    <w:rsid w:val="00032350"/>
    <w:rsid w:val="000376A5"/>
    <w:rsid w:val="0004008F"/>
    <w:rsid w:val="000411B4"/>
    <w:rsid w:val="00042D4C"/>
    <w:rsid w:val="000432CE"/>
    <w:rsid w:val="00043B4F"/>
    <w:rsid w:val="00044043"/>
    <w:rsid w:val="00044C43"/>
    <w:rsid w:val="00045061"/>
    <w:rsid w:val="00045B1E"/>
    <w:rsid w:val="00045D5D"/>
    <w:rsid w:val="0004603C"/>
    <w:rsid w:val="0005022D"/>
    <w:rsid w:val="000507DD"/>
    <w:rsid w:val="00050A31"/>
    <w:rsid w:val="00050DCC"/>
    <w:rsid w:val="00051F8A"/>
    <w:rsid w:val="00052150"/>
    <w:rsid w:val="000526CD"/>
    <w:rsid w:val="000526D0"/>
    <w:rsid w:val="00052967"/>
    <w:rsid w:val="000533D7"/>
    <w:rsid w:val="000566D8"/>
    <w:rsid w:val="000572F7"/>
    <w:rsid w:val="00057309"/>
    <w:rsid w:val="000576B2"/>
    <w:rsid w:val="00060F9D"/>
    <w:rsid w:val="00060FBF"/>
    <w:rsid w:val="000613AF"/>
    <w:rsid w:val="000615C2"/>
    <w:rsid w:val="00061735"/>
    <w:rsid w:val="000627DA"/>
    <w:rsid w:val="0006354F"/>
    <w:rsid w:val="000646FA"/>
    <w:rsid w:val="00064C2A"/>
    <w:rsid w:val="00067B14"/>
    <w:rsid w:val="00070330"/>
    <w:rsid w:val="00071F7D"/>
    <w:rsid w:val="00073663"/>
    <w:rsid w:val="00073E42"/>
    <w:rsid w:val="00074626"/>
    <w:rsid w:val="00075561"/>
    <w:rsid w:val="00075983"/>
    <w:rsid w:val="0007687D"/>
    <w:rsid w:val="000812F9"/>
    <w:rsid w:val="000826D1"/>
    <w:rsid w:val="00082836"/>
    <w:rsid w:val="00087F94"/>
    <w:rsid w:val="000903A0"/>
    <w:rsid w:val="00090C32"/>
    <w:rsid w:val="00090F86"/>
    <w:rsid w:val="000914B6"/>
    <w:rsid w:val="000923D2"/>
    <w:rsid w:val="00093BD5"/>
    <w:rsid w:val="00095631"/>
    <w:rsid w:val="00095985"/>
    <w:rsid w:val="00096693"/>
    <w:rsid w:val="00096B52"/>
    <w:rsid w:val="00097D39"/>
    <w:rsid w:val="000A05FC"/>
    <w:rsid w:val="000A0958"/>
    <w:rsid w:val="000A1323"/>
    <w:rsid w:val="000A30D5"/>
    <w:rsid w:val="000A3756"/>
    <w:rsid w:val="000A4B80"/>
    <w:rsid w:val="000B405E"/>
    <w:rsid w:val="000B575B"/>
    <w:rsid w:val="000B6017"/>
    <w:rsid w:val="000C1839"/>
    <w:rsid w:val="000C2205"/>
    <w:rsid w:val="000C3584"/>
    <w:rsid w:val="000C3C57"/>
    <w:rsid w:val="000C5531"/>
    <w:rsid w:val="000C5F19"/>
    <w:rsid w:val="000C5F74"/>
    <w:rsid w:val="000C6CD6"/>
    <w:rsid w:val="000C7A28"/>
    <w:rsid w:val="000D3CA0"/>
    <w:rsid w:val="000D5529"/>
    <w:rsid w:val="000D6005"/>
    <w:rsid w:val="000D65D9"/>
    <w:rsid w:val="000D763F"/>
    <w:rsid w:val="000E01AD"/>
    <w:rsid w:val="000E13D2"/>
    <w:rsid w:val="000E16DD"/>
    <w:rsid w:val="000E1ABC"/>
    <w:rsid w:val="000E2141"/>
    <w:rsid w:val="000E28E7"/>
    <w:rsid w:val="000E2C30"/>
    <w:rsid w:val="000E3022"/>
    <w:rsid w:val="000E48B4"/>
    <w:rsid w:val="000E4957"/>
    <w:rsid w:val="000E63D2"/>
    <w:rsid w:val="000E6426"/>
    <w:rsid w:val="000E7E60"/>
    <w:rsid w:val="000F0438"/>
    <w:rsid w:val="000F0A3A"/>
    <w:rsid w:val="000F0F0F"/>
    <w:rsid w:val="000F124E"/>
    <w:rsid w:val="000F1D19"/>
    <w:rsid w:val="000F2332"/>
    <w:rsid w:val="000F2879"/>
    <w:rsid w:val="000F375C"/>
    <w:rsid w:val="000F42BE"/>
    <w:rsid w:val="000F4BFE"/>
    <w:rsid w:val="000F5256"/>
    <w:rsid w:val="000F540F"/>
    <w:rsid w:val="000F560C"/>
    <w:rsid w:val="000F561B"/>
    <w:rsid w:val="000F59D5"/>
    <w:rsid w:val="000F6B57"/>
    <w:rsid w:val="0010044D"/>
    <w:rsid w:val="00100BBD"/>
    <w:rsid w:val="00100E83"/>
    <w:rsid w:val="001039FD"/>
    <w:rsid w:val="00104EA4"/>
    <w:rsid w:val="001060AC"/>
    <w:rsid w:val="00110E89"/>
    <w:rsid w:val="00111487"/>
    <w:rsid w:val="001118F0"/>
    <w:rsid w:val="00111D0F"/>
    <w:rsid w:val="00112027"/>
    <w:rsid w:val="00113D1C"/>
    <w:rsid w:val="00113F1B"/>
    <w:rsid w:val="0011434F"/>
    <w:rsid w:val="001147D8"/>
    <w:rsid w:val="00116192"/>
    <w:rsid w:val="00120A18"/>
    <w:rsid w:val="00121498"/>
    <w:rsid w:val="001220EB"/>
    <w:rsid w:val="00124B43"/>
    <w:rsid w:val="00125E84"/>
    <w:rsid w:val="001269DC"/>
    <w:rsid w:val="00127B90"/>
    <w:rsid w:val="00130275"/>
    <w:rsid w:val="00131607"/>
    <w:rsid w:val="00131891"/>
    <w:rsid w:val="00132652"/>
    <w:rsid w:val="0013298C"/>
    <w:rsid w:val="001330F9"/>
    <w:rsid w:val="00133EAB"/>
    <w:rsid w:val="00134A50"/>
    <w:rsid w:val="001372BE"/>
    <w:rsid w:val="00140112"/>
    <w:rsid w:val="00140B9A"/>
    <w:rsid w:val="00140D17"/>
    <w:rsid w:val="0014183A"/>
    <w:rsid w:val="0014550D"/>
    <w:rsid w:val="0014779C"/>
    <w:rsid w:val="00151D0A"/>
    <w:rsid w:val="00152F97"/>
    <w:rsid w:val="0015332C"/>
    <w:rsid w:val="0015537E"/>
    <w:rsid w:val="00155597"/>
    <w:rsid w:val="001566BE"/>
    <w:rsid w:val="0016072B"/>
    <w:rsid w:val="00160AA4"/>
    <w:rsid w:val="0016401D"/>
    <w:rsid w:val="00164323"/>
    <w:rsid w:val="00164CD7"/>
    <w:rsid w:val="0016552F"/>
    <w:rsid w:val="00166292"/>
    <w:rsid w:val="00167A8E"/>
    <w:rsid w:val="00167E04"/>
    <w:rsid w:val="00171996"/>
    <w:rsid w:val="001720C6"/>
    <w:rsid w:val="00172157"/>
    <w:rsid w:val="0017469E"/>
    <w:rsid w:val="00174AFA"/>
    <w:rsid w:val="00175B93"/>
    <w:rsid w:val="00175E9D"/>
    <w:rsid w:val="00176224"/>
    <w:rsid w:val="00176E78"/>
    <w:rsid w:val="001803C0"/>
    <w:rsid w:val="001804B6"/>
    <w:rsid w:val="00181367"/>
    <w:rsid w:val="00183AF2"/>
    <w:rsid w:val="00183B12"/>
    <w:rsid w:val="00185E74"/>
    <w:rsid w:val="00185EEC"/>
    <w:rsid w:val="00187F26"/>
    <w:rsid w:val="00190C63"/>
    <w:rsid w:val="00192F0B"/>
    <w:rsid w:val="001934D9"/>
    <w:rsid w:val="00194CDD"/>
    <w:rsid w:val="00194F91"/>
    <w:rsid w:val="00195801"/>
    <w:rsid w:val="00195C19"/>
    <w:rsid w:val="00195F3A"/>
    <w:rsid w:val="001961A4"/>
    <w:rsid w:val="001A056C"/>
    <w:rsid w:val="001A22C5"/>
    <w:rsid w:val="001A2B3C"/>
    <w:rsid w:val="001A4026"/>
    <w:rsid w:val="001A58F9"/>
    <w:rsid w:val="001A5FC6"/>
    <w:rsid w:val="001A719B"/>
    <w:rsid w:val="001B01C0"/>
    <w:rsid w:val="001B129D"/>
    <w:rsid w:val="001B1EFA"/>
    <w:rsid w:val="001B308E"/>
    <w:rsid w:val="001B4DA7"/>
    <w:rsid w:val="001B4F33"/>
    <w:rsid w:val="001B5762"/>
    <w:rsid w:val="001B6F68"/>
    <w:rsid w:val="001C020C"/>
    <w:rsid w:val="001C1097"/>
    <w:rsid w:val="001C18CF"/>
    <w:rsid w:val="001C25F6"/>
    <w:rsid w:val="001C4539"/>
    <w:rsid w:val="001C5DC4"/>
    <w:rsid w:val="001C62FB"/>
    <w:rsid w:val="001C62FE"/>
    <w:rsid w:val="001C67C6"/>
    <w:rsid w:val="001C6B75"/>
    <w:rsid w:val="001C7097"/>
    <w:rsid w:val="001C7194"/>
    <w:rsid w:val="001D0160"/>
    <w:rsid w:val="001D1192"/>
    <w:rsid w:val="001D3BBF"/>
    <w:rsid w:val="001D4906"/>
    <w:rsid w:val="001D4CF1"/>
    <w:rsid w:val="001E20A1"/>
    <w:rsid w:val="001E2BEE"/>
    <w:rsid w:val="001E2E22"/>
    <w:rsid w:val="001E3E0D"/>
    <w:rsid w:val="001E43A7"/>
    <w:rsid w:val="001E4F5F"/>
    <w:rsid w:val="001E508F"/>
    <w:rsid w:val="001E7099"/>
    <w:rsid w:val="001E7ED6"/>
    <w:rsid w:val="001F061E"/>
    <w:rsid w:val="001F1294"/>
    <w:rsid w:val="001F3274"/>
    <w:rsid w:val="001F4527"/>
    <w:rsid w:val="001F4572"/>
    <w:rsid w:val="001F47C8"/>
    <w:rsid w:val="001F4EB0"/>
    <w:rsid w:val="001F51C3"/>
    <w:rsid w:val="001F59A0"/>
    <w:rsid w:val="0020033B"/>
    <w:rsid w:val="002018AC"/>
    <w:rsid w:val="00201E55"/>
    <w:rsid w:val="0020329E"/>
    <w:rsid w:val="00203BF6"/>
    <w:rsid w:val="0020466A"/>
    <w:rsid w:val="002052F6"/>
    <w:rsid w:val="002057D2"/>
    <w:rsid w:val="00206635"/>
    <w:rsid w:val="002075EA"/>
    <w:rsid w:val="0021068C"/>
    <w:rsid w:val="00212687"/>
    <w:rsid w:val="002161A3"/>
    <w:rsid w:val="00216CFB"/>
    <w:rsid w:val="00222208"/>
    <w:rsid w:val="002223B1"/>
    <w:rsid w:val="00222B54"/>
    <w:rsid w:val="00223014"/>
    <w:rsid w:val="002233DE"/>
    <w:rsid w:val="00224363"/>
    <w:rsid w:val="00225DA0"/>
    <w:rsid w:val="002277A2"/>
    <w:rsid w:val="00227B8F"/>
    <w:rsid w:val="00232676"/>
    <w:rsid w:val="00233946"/>
    <w:rsid w:val="00234D93"/>
    <w:rsid w:val="00235021"/>
    <w:rsid w:val="0023583E"/>
    <w:rsid w:val="002400A8"/>
    <w:rsid w:val="0024149D"/>
    <w:rsid w:val="00241B8C"/>
    <w:rsid w:val="00243FC4"/>
    <w:rsid w:val="002464C3"/>
    <w:rsid w:val="00247118"/>
    <w:rsid w:val="002478ED"/>
    <w:rsid w:val="00247CD5"/>
    <w:rsid w:val="00250B95"/>
    <w:rsid w:val="00250CE4"/>
    <w:rsid w:val="00250E6C"/>
    <w:rsid w:val="00250F1A"/>
    <w:rsid w:val="002513D9"/>
    <w:rsid w:val="00251F2E"/>
    <w:rsid w:val="0025252A"/>
    <w:rsid w:val="00252643"/>
    <w:rsid w:val="0025286F"/>
    <w:rsid w:val="0025287B"/>
    <w:rsid w:val="00252E44"/>
    <w:rsid w:val="00254B04"/>
    <w:rsid w:val="00255FFD"/>
    <w:rsid w:val="0025723C"/>
    <w:rsid w:val="00257487"/>
    <w:rsid w:val="00257502"/>
    <w:rsid w:val="00260758"/>
    <w:rsid w:val="00260887"/>
    <w:rsid w:val="00260CED"/>
    <w:rsid w:val="002616A4"/>
    <w:rsid w:val="00261D69"/>
    <w:rsid w:val="00262B5A"/>
    <w:rsid w:val="002630D5"/>
    <w:rsid w:val="00263BB3"/>
    <w:rsid w:val="00264714"/>
    <w:rsid w:val="002649A3"/>
    <w:rsid w:val="00265477"/>
    <w:rsid w:val="00265AF7"/>
    <w:rsid w:val="002661BE"/>
    <w:rsid w:val="00267262"/>
    <w:rsid w:val="00271035"/>
    <w:rsid w:val="00274131"/>
    <w:rsid w:val="002753D4"/>
    <w:rsid w:val="00275E00"/>
    <w:rsid w:val="0027626C"/>
    <w:rsid w:val="00282F31"/>
    <w:rsid w:val="0028355D"/>
    <w:rsid w:val="00283649"/>
    <w:rsid w:val="00284713"/>
    <w:rsid w:val="00284AD9"/>
    <w:rsid w:val="00284D40"/>
    <w:rsid w:val="00285913"/>
    <w:rsid w:val="00285D15"/>
    <w:rsid w:val="00290955"/>
    <w:rsid w:val="00292847"/>
    <w:rsid w:val="00294E26"/>
    <w:rsid w:val="00295F37"/>
    <w:rsid w:val="0029735C"/>
    <w:rsid w:val="002A1EAA"/>
    <w:rsid w:val="002A3700"/>
    <w:rsid w:val="002A3894"/>
    <w:rsid w:val="002A44E2"/>
    <w:rsid w:val="002A5907"/>
    <w:rsid w:val="002A6206"/>
    <w:rsid w:val="002A79F9"/>
    <w:rsid w:val="002A7B05"/>
    <w:rsid w:val="002B028F"/>
    <w:rsid w:val="002B0971"/>
    <w:rsid w:val="002B3A8D"/>
    <w:rsid w:val="002B6169"/>
    <w:rsid w:val="002B69BD"/>
    <w:rsid w:val="002B7F4D"/>
    <w:rsid w:val="002C03B9"/>
    <w:rsid w:val="002C0E7A"/>
    <w:rsid w:val="002C1650"/>
    <w:rsid w:val="002C1706"/>
    <w:rsid w:val="002C1FCF"/>
    <w:rsid w:val="002C2E82"/>
    <w:rsid w:val="002C3396"/>
    <w:rsid w:val="002C466D"/>
    <w:rsid w:val="002C4BF2"/>
    <w:rsid w:val="002C5E4E"/>
    <w:rsid w:val="002D04C4"/>
    <w:rsid w:val="002D12A3"/>
    <w:rsid w:val="002D2CDC"/>
    <w:rsid w:val="002D30A4"/>
    <w:rsid w:val="002D3CCC"/>
    <w:rsid w:val="002D426B"/>
    <w:rsid w:val="002D4993"/>
    <w:rsid w:val="002D4E4B"/>
    <w:rsid w:val="002D4ED0"/>
    <w:rsid w:val="002D5EFB"/>
    <w:rsid w:val="002E020D"/>
    <w:rsid w:val="002E04B4"/>
    <w:rsid w:val="002E0681"/>
    <w:rsid w:val="002E10C6"/>
    <w:rsid w:val="002E1860"/>
    <w:rsid w:val="002E18A1"/>
    <w:rsid w:val="002E2473"/>
    <w:rsid w:val="002E290D"/>
    <w:rsid w:val="002E2A9D"/>
    <w:rsid w:val="002E30B6"/>
    <w:rsid w:val="002E3303"/>
    <w:rsid w:val="002E4523"/>
    <w:rsid w:val="002E488E"/>
    <w:rsid w:val="002E4E08"/>
    <w:rsid w:val="002E6187"/>
    <w:rsid w:val="002E732D"/>
    <w:rsid w:val="002E77A9"/>
    <w:rsid w:val="002F115F"/>
    <w:rsid w:val="002F1AF3"/>
    <w:rsid w:val="002F1F9D"/>
    <w:rsid w:val="002F233D"/>
    <w:rsid w:val="002F25D7"/>
    <w:rsid w:val="002F2E20"/>
    <w:rsid w:val="002F340F"/>
    <w:rsid w:val="002F3D22"/>
    <w:rsid w:val="002F4832"/>
    <w:rsid w:val="002F5B2A"/>
    <w:rsid w:val="002F7438"/>
    <w:rsid w:val="002F7971"/>
    <w:rsid w:val="003007D3"/>
    <w:rsid w:val="00300B4A"/>
    <w:rsid w:val="00301D24"/>
    <w:rsid w:val="00302163"/>
    <w:rsid w:val="00305840"/>
    <w:rsid w:val="00305B30"/>
    <w:rsid w:val="00306FE7"/>
    <w:rsid w:val="003074E3"/>
    <w:rsid w:val="00307E7E"/>
    <w:rsid w:val="0031061F"/>
    <w:rsid w:val="00311F99"/>
    <w:rsid w:val="00313849"/>
    <w:rsid w:val="00314710"/>
    <w:rsid w:val="00314CAD"/>
    <w:rsid w:val="00315082"/>
    <w:rsid w:val="0031531E"/>
    <w:rsid w:val="00315B27"/>
    <w:rsid w:val="00315D6C"/>
    <w:rsid w:val="003161F5"/>
    <w:rsid w:val="00316F1D"/>
    <w:rsid w:val="00317C9D"/>
    <w:rsid w:val="00320E13"/>
    <w:rsid w:val="0032146E"/>
    <w:rsid w:val="00322A7B"/>
    <w:rsid w:val="00324883"/>
    <w:rsid w:val="00325A02"/>
    <w:rsid w:val="003269A9"/>
    <w:rsid w:val="00326D72"/>
    <w:rsid w:val="003274B7"/>
    <w:rsid w:val="00327EA5"/>
    <w:rsid w:val="00330CD2"/>
    <w:rsid w:val="00332916"/>
    <w:rsid w:val="003336AE"/>
    <w:rsid w:val="00333FB0"/>
    <w:rsid w:val="003341C0"/>
    <w:rsid w:val="0033497D"/>
    <w:rsid w:val="00335973"/>
    <w:rsid w:val="003367CF"/>
    <w:rsid w:val="003400C3"/>
    <w:rsid w:val="00340111"/>
    <w:rsid w:val="00340D3D"/>
    <w:rsid w:val="00340FE2"/>
    <w:rsid w:val="00341933"/>
    <w:rsid w:val="00342F0D"/>
    <w:rsid w:val="003447C6"/>
    <w:rsid w:val="00344C1C"/>
    <w:rsid w:val="0034551B"/>
    <w:rsid w:val="00346684"/>
    <w:rsid w:val="00347E48"/>
    <w:rsid w:val="00347E93"/>
    <w:rsid w:val="003509D0"/>
    <w:rsid w:val="00350F3A"/>
    <w:rsid w:val="00351E6E"/>
    <w:rsid w:val="00352151"/>
    <w:rsid w:val="00352C86"/>
    <w:rsid w:val="00353796"/>
    <w:rsid w:val="00353DA3"/>
    <w:rsid w:val="00353E06"/>
    <w:rsid w:val="003544B8"/>
    <w:rsid w:val="0035701D"/>
    <w:rsid w:val="00357922"/>
    <w:rsid w:val="00360047"/>
    <w:rsid w:val="003605F7"/>
    <w:rsid w:val="003608D2"/>
    <w:rsid w:val="00361F9D"/>
    <w:rsid w:val="0036259C"/>
    <w:rsid w:val="0036445F"/>
    <w:rsid w:val="00364D7A"/>
    <w:rsid w:val="003659AC"/>
    <w:rsid w:val="003659F2"/>
    <w:rsid w:val="00370F6B"/>
    <w:rsid w:val="00371042"/>
    <w:rsid w:val="003715BE"/>
    <w:rsid w:val="00371BC9"/>
    <w:rsid w:val="00372BB0"/>
    <w:rsid w:val="00373670"/>
    <w:rsid w:val="00376A6C"/>
    <w:rsid w:val="00376EBA"/>
    <w:rsid w:val="00377A2E"/>
    <w:rsid w:val="00380792"/>
    <w:rsid w:val="00382699"/>
    <w:rsid w:val="003847C2"/>
    <w:rsid w:val="00384A79"/>
    <w:rsid w:val="00384E3F"/>
    <w:rsid w:val="00385008"/>
    <w:rsid w:val="00387E6A"/>
    <w:rsid w:val="00387EEF"/>
    <w:rsid w:val="0039052A"/>
    <w:rsid w:val="003905B7"/>
    <w:rsid w:val="00390C44"/>
    <w:rsid w:val="00390FA5"/>
    <w:rsid w:val="003922D3"/>
    <w:rsid w:val="00392650"/>
    <w:rsid w:val="00392907"/>
    <w:rsid w:val="00393927"/>
    <w:rsid w:val="003943BA"/>
    <w:rsid w:val="0039455F"/>
    <w:rsid w:val="0039555C"/>
    <w:rsid w:val="003A00E7"/>
    <w:rsid w:val="003A0395"/>
    <w:rsid w:val="003A1053"/>
    <w:rsid w:val="003A1985"/>
    <w:rsid w:val="003A2F92"/>
    <w:rsid w:val="003A41E6"/>
    <w:rsid w:val="003A4617"/>
    <w:rsid w:val="003A47F8"/>
    <w:rsid w:val="003A5109"/>
    <w:rsid w:val="003A6BEC"/>
    <w:rsid w:val="003A6C46"/>
    <w:rsid w:val="003A7229"/>
    <w:rsid w:val="003B0762"/>
    <w:rsid w:val="003B1B06"/>
    <w:rsid w:val="003B366F"/>
    <w:rsid w:val="003B5280"/>
    <w:rsid w:val="003B5B59"/>
    <w:rsid w:val="003B5C88"/>
    <w:rsid w:val="003B5C9D"/>
    <w:rsid w:val="003B6F1D"/>
    <w:rsid w:val="003B7147"/>
    <w:rsid w:val="003B749A"/>
    <w:rsid w:val="003B7575"/>
    <w:rsid w:val="003B7B80"/>
    <w:rsid w:val="003C00CB"/>
    <w:rsid w:val="003C00E0"/>
    <w:rsid w:val="003C0513"/>
    <w:rsid w:val="003C1140"/>
    <w:rsid w:val="003C19EF"/>
    <w:rsid w:val="003C2E2C"/>
    <w:rsid w:val="003C579E"/>
    <w:rsid w:val="003D0846"/>
    <w:rsid w:val="003D0C7B"/>
    <w:rsid w:val="003D12CD"/>
    <w:rsid w:val="003D2E77"/>
    <w:rsid w:val="003D4965"/>
    <w:rsid w:val="003D5ED8"/>
    <w:rsid w:val="003D6924"/>
    <w:rsid w:val="003D727C"/>
    <w:rsid w:val="003D7406"/>
    <w:rsid w:val="003D779F"/>
    <w:rsid w:val="003E015D"/>
    <w:rsid w:val="003E2140"/>
    <w:rsid w:val="003E299A"/>
    <w:rsid w:val="003E3E91"/>
    <w:rsid w:val="003E5A45"/>
    <w:rsid w:val="003E66D6"/>
    <w:rsid w:val="003E74E0"/>
    <w:rsid w:val="003E75E2"/>
    <w:rsid w:val="003E7CAA"/>
    <w:rsid w:val="003F0D0B"/>
    <w:rsid w:val="003F185B"/>
    <w:rsid w:val="003F45ED"/>
    <w:rsid w:val="003F46FB"/>
    <w:rsid w:val="003F589B"/>
    <w:rsid w:val="003F5BCC"/>
    <w:rsid w:val="003F5DC3"/>
    <w:rsid w:val="003F5F16"/>
    <w:rsid w:val="003F786A"/>
    <w:rsid w:val="0040353F"/>
    <w:rsid w:val="00403E07"/>
    <w:rsid w:val="004044DA"/>
    <w:rsid w:val="00405DA2"/>
    <w:rsid w:val="00406465"/>
    <w:rsid w:val="0040782C"/>
    <w:rsid w:val="00407BE5"/>
    <w:rsid w:val="00407CEE"/>
    <w:rsid w:val="00411F11"/>
    <w:rsid w:val="004121D9"/>
    <w:rsid w:val="004125E6"/>
    <w:rsid w:val="00413264"/>
    <w:rsid w:val="0041469F"/>
    <w:rsid w:val="00414C1D"/>
    <w:rsid w:val="0042090A"/>
    <w:rsid w:val="0042262C"/>
    <w:rsid w:val="004241CC"/>
    <w:rsid w:val="00424CA9"/>
    <w:rsid w:val="00424F56"/>
    <w:rsid w:val="00425C15"/>
    <w:rsid w:val="00426D09"/>
    <w:rsid w:val="00427C5A"/>
    <w:rsid w:val="00430C27"/>
    <w:rsid w:val="004313F6"/>
    <w:rsid w:val="00432B7B"/>
    <w:rsid w:val="00437CE6"/>
    <w:rsid w:val="00437DB2"/>
    <w:rsid w:val="0044117D"/>
    <w:rsid w:val="00441387"/>
    <w:rsid w:val="004428DB"/>
    <w:rsid w:val="00444D2E"/>
    <w:rsid w:val="0044635B"/>
    <w:rsid w:val="0044636C"/>
    <w:rsid w:val="00447769"/>
    <w:rsid w:val="00447AAB"/>
    <w:rsid w:val="00450CB5"/>
    <w:rsid w:val="00450D52"/>
    <w:rsid w:val="00451522"/>
    <w:rsid w:val="0045173E"/>
    <w:rsid w:val="0045218A"/>
    <w:rsid w:val="00452DF3"/>
    <w:rsid w:val="004539E9"/>
    <w:rsid w:val="00453B91"/>
    <w:rsid w:val="004544DF"/>
    <w:rsid w:val="004556CC"/>
    <w:rsid w:val="00455D8C"/>
    <w:rsid w:val="0045708E"/>
    <w:rsid w:val="0046051A"/>
    <w:rsid w:val="00460E4C"/>
    <w:rsid w:val="0046272B"/>
    <w:rsid w:val="004629AF"/>
    <w:rsid w:val="00462B6C"/>
    <w:rsid w:val="004654C3"/>
    <w:rsid w:val="00465599"/>
    <w:rsid w:val="00465D89"/>
    <w:rsid w:val="0047078B"/>
    <w:rsid w:val="0047114E"/>
    <w:rsid w:val="00471DF0"/>
    <w:rsid w:val="00472621"/>
    <w:rsid w:val="00472BF9"/>
    <w:rsid w:val="00473603"/>
    <w:rsid w:val="00474A8A"/>
    <w:rsid w:val="00476161"/>
    <w:rsid w:val="00477D79"/>
    <w:rsid w:val="004809ED"/>
    <w:rsid w:val="00480D71"/>
    <w:rsid w:val="004817A2"/>
    <w:rsid w:val="00481FEF"/>
    <w:rsid w:val="00482051"/>
    <w:rsid w:val="004828CC"/>
    <w:rsid w:val="004835AF"/>
    <w:rsid w:val="004844A8"/>
    <w:rsid w:val="00484D57"/>
    <w:rsid w:val="004857D1"/>
    <w:rsid w:val="00485A2B"/>
    <w:rsid w:val="004874DA"/>
    <w:rsid w:val="00487646"/>
    <w:rsid w:val="00487B4F"/>
    <w:rsid w:val="00487F3A"/>
    <w:rsid w:val="00492C94"/>
    <w:rsid w:val="004930DE"/>
    <w:rsid w:val="00493AF3"/>
    <w:rsid w:val="0049413F"/>
    <w:rsid w:val="004946C2"/>
    <w:rsid w:val="004961A9"/>
    <w:rsid w:val="00496291"/>
    <w:rsid w:val="00496857"/>
    <w:rsid w:val="00497586"/>
    <w:rsid w:val="004A057B"/>
    <w:rsid w:val="004A1745"/>
    <w:rsid w:val="004A27F8"/>
    <w:rsid w:val="004A2A6D"/>
    <w:rsid w:val="004A2AFD"/>
    <w:rsid w:val="004A2CC1"/>
    <w:rsid w:val="004A32C9"/>
    <w:rsid w:val="004A4177"/>
    <w:rsid w:val="004A44B2"/>
    <w:rsid w:val="004A6A9D"/>
    <w:rsid w:val="004A7779"/>
    <w:rsid w:val="004B127B"/>
    <w:rsid w:val="004B289B"/>
    <w:rsid w:val="004B3D38"/>
    <w:rsid w:val="004B3F34"/>
    <w:rsid w:val="004B467E"/>
    <w:rsid w:val="004B7DDA"/>
    <w:rsid w:val="004C1A93"/>
    <w:rsid w:val="004C2DBE"/>
    <w:rsid w:val="004C3A50"/>
    <w:rsid w:val="004C3D09"/>
    <w:rsid w:val="004C3D86"/>
    <w:rsid w:val="004C4683"/>
    <w:rsid w:val="004C4D61"/>
    <w:rsid w:val="004C4F48"/>
    <w:rsid w:val="004C7689"/>
    <w:rsid w:val="004C7C7A"/>
    <w:rsid w:val="004C7F69"/>
    <w:rsid w:val="004D0D82"/>
    <w:rsid w:val="004D0F5E"/>
    <w:rsid w:val="004D1F3F"/>
    <w:rsid w:val="004D2344"/>
    <w:rsid w:val="004D395A"/>
    <w:rsid w:val="004D4D3F"/>
    <w:rsid w:val="004D5F72"/>
    <w:rsid w:val="004D650D"/>
    <w:rsid w:val="004D6C49"/>
    <w:rsid w:val="004D7D0A"/>
    <w:rsid w:val="004E0A29"/>
    <w:rsid w:val="004E115A"/>
    <w:rsid w:val="004E2210"/>
    <w:rsid w:val="004E263E"/>
    <w:rsid w:val="004E3B4A"/>
    <w:rsid w:val="004E480D"/>
    <w:rsid w:val="004E75ED"/>
    <w:rsid w:val="004F0191"/>
    <w:rsid w:val="004F1559"/>
    <w:rsid w:val="004F229D"/>
    <w:rsid w:val="004F2448"/>
    <w:rsid w:val="004F42E3"/>
    <w:rsid w:val="004F4837"/>
    <w:rsid w:val="004F4D8F"/>
    <w:rsid w:val="004F55C3"/>
    <w:rsid w:val="004F68C4"/>
    <w:rsid w:val="004F6983"/>
    <w:rsid w:val="004F6A5E"/>
    <w:rsid w:val="004F709D"/>
    <w:rsid w:val="004F7825"/>
    <w:rsid w:val="004F7CC7"/>
    <w:rsid w:val="0050167D"/>
    <w:rsid w:val="005027BC"/>
    <w:rsid w:val="00505AFE"/>
    <w:rsid w:val="00505DEA"/>
    <w:rsid w:val="00507682"/>
    <w:rsid w:val="00507FAD"/>
    <w:rsid w:val="005107FC"/>
    <w:rsid w:val="00510EE0"/>
    <w:rsid w:val="00510FF2"/>
    <w:rsid w:val="005142E7"/>
    <w:rsid w:val="005147B5"/>
    <w:rsid w:val="00515A85"/>
    <w:rsid w:val="00515E2E"/>
    <w:rsid w:val="00517B7E"/>
    <w:rsid w:val="00517CB4"/>
    <w:rsid w:val="005209EF"/>
    <w:rsid w:val="00520D65"/>
    <w:rsid w:val="00523FB9"/>
    <w:rsid w:val="005242CC"/>
    <w:rsid w:val="00524415"/>
    <w:rsid w:val="00524B43"/>
    <w:rsid w:val="00526327"/>
    <w:rsid w:val="005264E3"/>
    <w:rsid w:val="0052703C"/>
    <w:rsid w:val="0053235B"/>
    <w:rsid w:val="00533135"/>
    <w:rsid w:val="005358AC"/>
    <w:rsid w:val="0053660F"/>
    <w:rsid w:val="00536826"/>
    <w:rsid w:val="0053717C"/>
    <w:rsid w:val="00540256"/>
    <w:rsid w:val="005404BF"/>
    <w:rsid w:val="00540BAF"/>
    <w:rsid w:val="00541FA4"/>
    <w:rsid w:val="00542316"/>
    <w:rsid w:val="00543335"/>
    <w:rsid w:val="00543E6D"/>
    <w:rsid w:val="00544492"/>
    <w:rsid w:val="005466E3"/>
    <w:rsid w:val="00547845"/>
    <w:rsid w:val="00547864"/>
    <w:rsid w:val="00550135"/>
    <w:rsid w:val="0055342E"/>
    <w:rsid w:val="00555199"/>
    <w:rsid w:val="0055551F"/>
    <w:rsid w:val="00555937"/>
    <w:rsid w:val="0056066B"/>
    <w:rsid w:val="00561A85"/>
    <w:rsid w:val="00562542"/>
    <w:rsid w:val="005626C9"/>
    <w:rsid w:val="00563477"/>
    <w:rsid w:val="005636E6"/>
    <w:rsid w:val="00563733"/>
    <w:rsid w:val="005647A2"/>
    <w:rsid w:val="0056515F"/>
    <w:rsid w:val="00565F31"/>
    <w:rsid w:val="0056674D"/>
    <w:rsid w:val="00566FB1"/>
    <w:rsid w:val="00570673"/>
    <w:rsid w:val="00571AC7"/>
    <w:rsid w:val="0057335F"/>
    <w:rsid w:val="005737DD"/>
    <w:rsid w:val="0057649E"/>
    <w:rsid w:val="00576B20"/>
    <w:rsid w:val="005776E5"/>
    <w:rsid w:val="0057770E"/>
    <w:rsid w:val="00580586"/>
    <w:rsid w:val="005818AF"/>
    <w:rsid w:val="00581A61"/>
    <w:rsid w:val="00582E1D"/>
    <w:rsid w:val="00583681"/>
    <w:rsid w:val="005836E0"/>
    <w:rsid w:val="005837A0"/>
    <w:rsid w:val="00584BCA"/>
    <w:rsid w:val="005878B4"/>
    <w:rsid w:val="0058790B"/>
    <w:rsid w:val="00590A6A"/>
    <w:rsid w:val="00590E45"/>
    <w:rsid w:val="00590F9C"/>
    <w:rsid w:val="005926E1"/>
    <w:rsid w:val="00593726"/>
    <w:rsid w:val="00593931"/>
    <w:rsid w:val="00593BE4"/>
    <w:rsid w:val="00594D93"/>
    <w:rsid w:val="00594FE9"/>
    <w:rsid w:val="00595118"/>
    <w:rsid w:val="00595750"/>
    <w:rsid w:val="0059653A"/>
    <w:rsid w:val="005968F2"/>
    <w:rsid w:val="005A0069"/>
    <w:rsid w:val="005A0BF8"/>
    <w:rsid w:val="005A1697"/>
    <w:rsid w:val="005A1C29"/>
    <w:rsid w:val="005A2A7E"/>
    <w:rsid w:val="005A2AF0"/>
    <w:rsid w:val="005A36A7"/>
    <w:rsid w:val="005A4048"/>
    <w:rsid w:val="005A4DE7"/>
    <w:rsid w:val="005A51B6"/>
    <w:rsid w:val="005A5800"/>
    <w:rsid w:val="005A5F81"/>
    <w:rsid w:val="005A6723"/>
    <w:rsid w:val="005A7E29"/>
    <w:rsid w:val="005B07B5"/>
    <w:rsid w:val="005B1826"/>
    <w:rsid w:val="005B1B85"/>
    <w:rsid w:val="005B1C23"/>
    <w:rsid w:val="005B26C4"/>
    <w:rsid w:val="005B3CF0"/>
    <w:rsid w:val="005B401F"/>
    <w:rsid w:val="005B614D"/>
    <w:rsid w:val="005B6EBB"/>
    <w:rsid w:val="005C26DC"/>
    <w:rsid w:val="005C37B9"/>
    <w:rsid w:val="005C5FAA"/>
    <w:rsid w:val="005C6616"/>
    <w:rsid w:val="005C7B2F"/>
    <w:rsid w:val="005D03D7"/>
    <w:rsid w:val="005D046D"/>
    <w:rsid w:val="005D0FC1"/>
    <w:rsid w:val="005D10BF"/>
    <w:rsid w:val="005D18AF"/>
    <w:rsid w:val="005D2C17"/>
    <w:rsid w:val="005D3384"/>
    <w:rsid w:val="005D3B0A"/>
    <w:rsid w:val="005D3C75"/>
    <w:rsid w:val="005D40FE"/>
    <w:rsid w:val="005D466C"/>
    <w:rsid w:val="005D47A6"/>
    <w:rsid w:val="005D52FB"/>
    <w:rsid w:val="005D6D23"/>
    <w:rsid w:val="005E0DE1"/>
    <w:rsid w:val="005E1D89"/>
    <w:rsid w:val="005E4A17"/>
    <w:rsid w:val="005E63D8"/>
    <w:rsid w:val="005E654A"/>
    <w:rsid w:val="005E7014"/>
    <w:rsid w:val="005E79BB"/>
    <w:rsid w:val="005E7ED9"/>
    <w:rsid w:val="005F0DE3"/>
    <w:rsid w:val="005F1084"/>
    <w:rsid w:val="005F1688"/>
    <w:rsid w:val="005F20A4"/>
    <w:rsid w:val="005F2408"/>
    <w:rsid w:val="005F2695"/>
    <w:rsid w:val="005F41C5"/>
    <w:rsid w:val="005F42F4"/>
    <w:rsid w:val="0060026D"/>
    <w:rsid w:val="00601D2E"/>
    <w:rsid w:val="00602EA0"/>
    <w:rsid w:val="00602EB0"/>
    <w:rsid w:val="00603300"/>
    <w:rsid w:val="00603346"/>
    <w:rsid w:val="006036B6"/>
    <w:rsid w:val="00603CAE"/>
    <w:rsid w:val="00604134"/>
    <w:rsid w:val="00606FC3"/>
    <w:rsid w:val="006071C8"/>
    <w:rsid w:val="006071C9"/>
    <w:rsid w:val="00610B37"/>
    <w:rsid w:val="006113C8"/>
    <w:rsid w:val="0061156F"/>
    <w:rsid w:val="00611C1E"/>
    <w:rsid w:val="006125D8"/>
    <w:rsid w:val="00612BA2"/>
    <w:rsid w:val="0061375D"/>
    <w:rsid w:val="0061376E"/>
    <w:rsid w:val="00615305"/>
    <w:rsid w:val="0061600D"/>
    <w:rsid w:val="0062008D"/>
    <w:rsid w:val="006203BB"/>
    <w:rsid w:val="00620AD1"/>
    <w:rsid w:val="00621620"/>
    <w:rsid w:val="00621B56"/>
    <w:rsid w:val="00625C0C"/>
    <w:rsid w:val="006263A8"/>
    <w:rsid w:val="006263E5"/>
    <w:rsid w:val="006278B9"/>
    <w:rsid w:val="0063090B"/>
    <w:rsid w:val="006317B0"/>
    <w:rsid w:val="00632FAC"/>
    <w:rsid w:val="00633F5B"/>
    <w:rsid w:val="00633F70"/>
    <w:rsid w:val="00633FED"/>
    <w:rsid w:val="0063680C"/>
    <w:rsid w:val="00641730"/>
    <w:rsid w:val="0064359D"/>
    <w:rsid w:val="0065134F"/>
    <w:rsid w:val="0065300C"/>
    <w:rsid w:val="00653343"/>
    <w:rsid w:val="0065376C"/>
    <w:rsid w:val="00655221"/>
    <w:rsid w:val="0065608A"/>
    <w:rsid w:val="00656A79"/>
    <w:rsid w:val="00657C70"/>
    <w:rsid w:val="00660B2E"/>
    <w:rsid w:val="00662916"/>
    <w:rsid w:val="00663091"/>
    <w:rsid w:val="0066365E"/>
    <w:rsid w:val="006640B2"/>
    <w:rsid w:val="00664DE1"/>
    <w:rsid w:val="00664F4A"/>
    <w:rsid w:val="006655DB"/>
    <w:rsid w:val="006662C9"/>
    <w:rsid w:val="006679BC"/>
    <w:rsid w:val="00670CC3"/>
    <w:rsid w:val="0067316E"/>
    <w:rsid w:val="006736C3"/>
    <w:rsid w:val="00675FA2"/>
    <w:rsid w:val="00677078"/>
    <w:rsid w:val="00682A0B"/>
    <w:rsid w:val="006848A7"/>
    <w:rsid w:val="00684CD3"/>
    <w:rsid w:val="006851A0"/>
    <w:rsid w:val="006868E7"/>
    <w:rsid w:val="00686EAA"/>
    <w:rsid w:val="0068748C"/>
    <w:rsid w:val="00687963"/>
    <w:rsid w:val="00687F0B"/>
    <w:rsid w:val="00687F73"/>
    <w:rsid w:val="0069070E"/>
    <w:rsid w:val="00692BF6"/>
    <w:rsid w:val="00692F2E"/>
    <w:rsid w:val="0069460B"/>
    <w:rsid w:val="00695F80"/>
    <w:rsid w:val="00696256"/>
    <w:rsid w:val="0069666E"/>
    <w:rsid w:val="00696A34"/>
    <w:rsid w:val="00697FAE"/>
    <w:rsid w:val="006A04FF"/>
    <w:rsid w:val="006A0A65"/>
    <w:rsid w:val="006A111D"/>
    <w:rsid w:val="006A1136"/>
    <w:rsid w:val="006A25A8"/>
    <w:rsid w:val="006A3177"/>
    <w:rsid w:val="006A3903"/>
    <w:rsid w:val="006A556E"/>
    <w:rsid w:val="006A6927"/>
    <w:rsid w:val="006A7C56"/>
    <w:rsid w:val="006B1ED1"/>
    <w:rsid w:val="006B2C19"/>
    <w:rsid w:val="006B48C4"/>
    <w:rsid w:val="006B5BED"/>
    <w:rsid w:val="006B61D8"/>
    <w:rsid w:val="006B638D"/>
    <w:rsid w:val="006B6930"/>
    <w:rsid w:val="006B7306"/>
    <w:rsid w:val="006B759C"/>
    <w:rsid w:val="006B7C7B"/>
    <w:rsid w:val="006C0786"/>
    <w:rsid w:val="006C083A"/>
    <w:rsid w:val="006C1951"/>
    <w:rsid w:val="006C1C0B"/>
    <w:rsid w:val="006C295E"/>
    <w:rsid w:val="006C2E73"/>
    <w:rsid w:val="006C40D9"/>
    <w:rsid w:val="006C4972"/>
    <w:rsid w:val="006C4B1B"/>
    <w:rsid w:val="006C6667"/>
    <w:rsid w:val="006C708D"/>
    <w:rsid w:val="006C7A57"/>
    <w:rsid w:val="006D062B"/>
    <w:rsid w:val="006D07BC"/>
    <w:rsid w:val="006D0CE1"/>
    <w:rsid w:val="006D0F5A"/>
    <w:rsid w:val="006D19A2"/>
    <w:rsid w:val="006D3EC7"/>
    <w:rsid w:val="006D4798"/>
    <w:rsid w:val="006D54D0"/>
    <w:rsid w:val="006D6921"/>
    <w:rsid w:val="006D7B63"/>
    <w:rsid w:val="006E0296"/>
    <w:rsid w:val="006E1812"/>
    <w:rsid w:val="006E2BCD"/>
    <w:rsid w:val="006E2CC8"/>
    <w:rsid w:val="006E53CB"/>
    <w:rsid w:val="006E781D"/>
    <w:rsid w:val="006E7C41"/>
    <w:rsid w:val="006E7D87"/>
    <w:rsid w:val="006F1277"/>
    <w:rsid w:val="006F4271"/>
    <w:rsid w:val="006F5953"/>
    <w:rsid w:val="006F5977"/>
    <w:rsid w:val="0070020F"/>
    <w:rsid w:val="0070110F"/>
    <w:rsid w:val="0070121E"/>
    <w:rsid w:val="00703FCD"/>
    <w:rsid w:val="00704E34"/>
    <w:rsid w:val="00705F16"/>
    <w:rsid w:val="00706604"/>
    <w:rsid w:val="00706664"/>
    <w:rsid w:val="00707801"/>
    <w:rsid w:val="00712B84"/>
    <w:rsid w:val="00712E8D"/>
    <w:rsid w:val="007132F8"/>
    <w:rsid w:val="00714E54"/>
    <w:rsid w:val="007207C7"/>
    <w:rsid w:val="00720F8B"/>
    <w:rsid w:val="00721E50"/>
    <w:rsid w:val="0072420F"/>
    <w:rsid w:val="0072479B"/>
    <w:rsid w:val="00725C7E"/>
    <w:rsid w:val="00725D1B"/>
    <w:rsid w:val="00726A84"/>
    <w:rsid w:val="007279A6"/>
    <w:rsid w:val="00731498"/>
    <w:rsid w:val="00731E6C"/>
    <w:rsid w:val="00734E18"/>
    <w:rsid w:val="0073554B"/>
    <w:rsid w:val="00737164"/>
    <w:rsid w:val="00737483"/>
    <w:rsid w:val="00740D79"/>
    <w:rsid w:val="00742156"/>
    <w:rsid w:val="00742769"/>
    <w:rsid w:val="00747824"/>
    <w:rsid w:val="00747A78"/>
    <w:rsid w:val="00750870"/>
    <w:rsid w:val="00751A44"/>
    <w:rsid w:val="00752793"/>
    <w:rsid w:val="0075285D"/>
    <w:rsid w:val="007553FC"/>
    <w:rsid w:val="00760FA7"/>
    <w:rsid w:val="007617B1"/>
    <w:rsid w:val="007627DD"/>
    <w:rsid w:val="00763094"/>
    <w:rsid w:val="00765AE5"/>
    <w:rsid w:val="00765B37"/>
    <w:rsid w:val="00766ECE"/>
    <w:rsid w:val="00770555"/>
    <w:rsid w:val="007716CF"/>
    <w:rsid w:val="007725B7"/>
    <w:rsid w:val="0077274D"/>
    <w:rsid w:val="00773816"/>
    <w:rsid w:val="00774A10"/>
    <w:rsid w:val="00775143"/>
    <w:rsid w:val="00775401"/>
    <w:rsid w:val="007809CD"/>
    <w:rsid w:val="00781810"/>
    <w:rsid w:val="00781C5E"/>
    <w:rsid w:val="00781FBA"/>
    <w:rsid w:val="00782F8B"/>
    <w:rsid w:val="00782FBC"/>
    <w:rsid w:val="007840F3"/>
    <w:rsid w:val="007852A4"/>
    <w:rsid w:val="007857DF"/>
    <w:rsid w:val="007866E4"/>
    <w:rsid w:val="007903A2"/>
    <w:rsid w:val="00791710"/>
    <w:rsid w:val="0079182D"/>
    <w:rsid w:val="00791F19"/>
    <w:rsid w:val="00792776"/>
    <w:rsid w:val="007945B1"/>
    <w:rsid w:val="00794739"/>
    <w:rsid w:val="00795CD4"/>
    <w:rsid w:val="00797333"/>
    <w:rsid w:val="007975E5"/>
    <w:rsid w:val="007A13D3"/>
    <w:rsid w:val="007A1A29"/>
    <w:rsid w:val="007A1D19"/>
    <w:rsid w:val="007A363E"/>
    <w:rsid w:val="007A5633"/>
    <w:rsid w:val="007A7363"/>
    <w:rsid w:val="007A7806"/>
    <w:rsid w:val="007A7F7A"/>
    <w:rsid w:val="007B0058"/>
    <w:rsid w:val="007B1239"/>
    <w:rsid w:val="007B1A0C"/>
    <w:rsid w:val="007B24C3"/>
    <w:rsid w:val="007B267A"/>
    <w:rsid w:val="007B2850"/>
    <w:rsid w:val="007B30D9"/>
    <w:rsid w:val="007B4D07"/>
    <w:rsid w:val="007B5BDF"/>
    <w:rsid w:val="007B6B7A"/>
    <w:rsid w:val="007B7437"/>
    <w:rsid w:val="007B76CF"/>
    <w:rsid w:val="007B7A17"/>
    <w:rsid w:val="007C0EEA"/>
    <w:rsid w:val="007C15CC"/>
    <w:rsid w:val="007C2150"/>
    <w:rsid w:val="007C24E4"/>
    <w:rsid w:val="007C2B07"/>
    <w:rsid w:val="007C37BD"/>
    <w:rsid w:val="007C3878"/>
    <w:rsid w:val="007C3C06"/>
    <w:rsid w:val="007C4252"/>
    <w:rsid w:val="007C4D9C"/>
    <w:rsid w:val="007C4ECB"/>
    <w:rsid w:val="007D26E9"/>
    <w:rsid w:val="007D2A8F"/>
    <w:rsid w:val="007D2B75"/>
    <w:rsid w:val="007D6975"/>
    <w:rsid w:val="007D70D5"/>
    <w:rsid w:val="007E0A27"/>
    <w:rsid w:val="007E0F62"/>
    <w:rsid w:val="007F17BF"/>
    <w:rsid w:val="007F19A5"/>
    <w:rsid w:val="007F3761"/>
    <w:rsid w:val="007F5BCD"/>
    <w:rsid w:val="007F65FA"/>
    <w:rsid w:val="00802497"/>
    <w:rsid w:val="00803D06"/>
    <w:rsid w:val="00804352"/>
    <w:rsid w:val="0080469C"/>
    <w:rsid w:val="00804DC9"/>
    <w:rsid w:val="00805EA9"/>
    <w:rsid w:val="008062B6"/>
    <w:rsid w:val="00807025"/>
    <w:rsid w:val="0080773F"/>
    <w:rsid w:val="00807DA7"/>
    <w:rsid w:val="008107ED"/>
    <w:rsid w:val="00810CA7"/>
    <w:rsid w:val="008119F3"/>
    <w:rsid w:val="00811CD4"/>
    <w:rsid w:val="0081394B"/>
    <w:rsid w:val="0081550E"/>
    <w:rsid w:val="00817E82"/>
    <w:rsid w:val="00821FD6"/>
    <w:rsid w:val="00822120"/>
    <w:rsid w:val="008230AB"/>
    <w:rsid w:val="00824510"/>
    <w:rsid w:val="00825154"/>
    <w:rsid w:val="00826741"/>
    <w:rsid w:val="00827516"/>
    <w:rsid w:val="00827FB4"/>
    <w:rsid w:val="0083019F"/>
    <w:rsid w:val="00830377"/>
    <w:rsid w:val="0083086B"/>
    <w:rsid w:val="00833123"/>
    <w:rsid w:val="008335AE"/>
    <w:rsid w:val="00834143"/>
    <w:rsid w:val="008343F3"/>
    <w:rsid w:val="0083486E"/>
    <w:rsid w:val="0083545F"/>
    <w:rsid w:val="00835809"/>
    <w:rsid w:val="0083580D"/>
    <w:rsid w:val="00835CE7"/>
    <w:rsid w:val="008377EE"/>
    <w:rsid w:val="008435EE"/>
    <w:rsid w:val="008441F8"/>
    <w:rsid w:val="00844D13"/>
    <w:rsid w:val="00844E48"/>
    <w:rsid w:val="00844E4A"/>
    <w:rsid w:val="00844F30"/>
    <w:rsid w:val="00845FEC"/>
    <w:rsid w:val="00846F44"/>
    <w:rsid w:val="00847E70"/>
    <w:rsid w:val="008516F8"/>
    <w:rsid w:val="00851B76"/>
    <w:rsid w:val="0085218D"/>
    <w:rsid w:val="00852AA3"/>
    <w:rsid w:val="00852BDB"/>
    <w:rsid w:val="00853346"/>
    <w:rsid w:val="00853926"/>
    <w:rsid w:val="00853CB1"/>
    <w:rsid w:val="00857DD0"/>
    <w:rsid w:val="00861AD6"/>
    <w:rsid w:val="00863435"/>
    <w:rsid w:val="00864A06"/>
    <w:rsid w:val="00867D4B"/>
    <w:rsid w:val="0087008A"/>
    <w:rsid w:val="008711C4"/>
    <w:rsid w:val="008725C4"/>
    <w:rsid w:val="00874170"/>
    <w:rsid w:val="00876642"/>
    <w:rsid w:val="00876E07"/>
    <w:rsid w:val="00880010"/>
    <w:rsid w:val="00881306"/>
    <w:rsid w:val="00881540"/>
    <w:rsid w:val="0088202C"/>
    <w:rsid w:val="008842DB"/>
    <w:rsid w:val="008846ED"/>
    <w:rsid w:val="008851FE"/>
    <w:rsid w:val="0088657E"/>
    <w:rsid w:val="00886C43"/>
    <w:rsid w:val="0088732D"/>
    <w:rsid w:val="008873A6"/>
    <w:rsid w:val="00891364"/>
    <w:rsid w:val="00891862"/>
    <w:rsid w:val="00891E78"/>
    <w:rsid w:val="00893197"/>
    <w:rsid w:val="00893899"/>
    <w:rsid w:val="00893BBD"/>
    <w:rsid w:val="00893C6F"/>
    <w:rsid w:val="008A0000"/>
    <w:rsid w:val="008A2033"/>
    <w:rsid w:val="008A298C"/>
    <w:rsid w:val="008A2CA3"/>
    <w:rsid w:val="008A33E6"/>
    <w:rsid w:val="008A42B1"/>
    <w:rsid w:val="008A53B8"/>
    <w:rsid w:val="008A60E2"/>
    <w:rsid w:val="008A714D"/>
    <w:rsid w:val="008B04AA"/>
    <w:rsid w:val="008B4D69"/>
    <w:rsid w:val="008B4EC4"/>
    <w:rsid w:val="008B5012"/>
    <w:rsid w:val="008B77F6"/>
    <w:rsid w:val="008C0FB5"/>
    <w:rsid w:val="008C161C"/>
    <w:rsid w:val="008C2213"/>
    <w:rsid w:val="008C5F53"/>
    <w:rsid w:val="008C6A10"/>
    <w:rsid w:val="008C6EEB"/>
    <w:rsid w:val="008D1971"/>
    <w:rsid w:val="008D2B61"/>
    <w:rsid w:val="008D2FC8"/>
    <w:rsid w:val="008D34B4"/>
    <w:rsid w:val="008D4B30"/>
    <w:rsid w:val="008D7DAB"/>
    <w:rsid w:val="008E13E3"/>
    <w:rsid w:val="008E1D89"/>
    <w:rsid w:val="008E3340"/>
    <w:rsid w:val="008E4FDA"/>
    <w:rsid w:val="008E586D"/>
    <w:rsid w:val="008E593D"/>
    <w:rsid w:val="008E6F66"/>
    <w:rsid w:val="008F157F"/>
    <w:rsid w:val="008F1EBC"/>
    <w:rsid w:val="008F254C"/>
    <w:rsid w:val="008F3074"/>
    <w:rsid w:val="008F48A5"/>
    <w:rsid w:val="008F5B3B"/>
    <w:rsid w:val="008F7DC0"/>
    <w:rsid w:val="00900D2B"/>
    <w:rsid w:val="00901212"/>
    <w:rsid w:val="0090173B"/>
    <w:rsid w:val="00901D01"/>
    <w:rsid w:val="00902597"/>
    <w:rsid w:val="009027F2"/>
    <w:rsid w:val="00903AFF"/>
    <w:rsid w:val="009051AA"/>
    <w:rsid w:val="009073D0"/>
    <w:rsid w:val="00910863"/>
    <w:rsid w:val="00911937"/>
    <w:rsid w:val="00912103"/>
    <w:rsid w:val="00912ED7"/>
    <w:rsid w:val="00916131"/>
    <w:rsid w:val="009162CD"/>
    <w:rsid w:val="00920901"/>
    <w:rsid w:val="00920D07"/>
    <w:rsid w:val="00921429"/>
    <w:rsid w:val="00925295"/>
    <w:rsid w:val="00925A00"/>
    <w:rsid w:val="009265DF"/>
    <w:rsid w:val="009301F8"/>
    <w:rsid w:val="009308FC"/>
    <w:rsid w:val="00931F67"/>
    <w:rsid w:val="00933E5D"/>
    <w:rsid w:val="0093490E"/>
    <w:rsid w:val="009350DD"/>
    <w:rsid w:val="00935C5B"/>
    <w:rsid w:val="00936508"/>
    <w:rsid w:val="0093675D"/>
    <w:rsid w:val="009412B1"/>
    <w:rsid w:val="0094188F"/>
    <w:rsid w:val="00941EE0"/>
    <w:rsid w:val="009422C8"/>
    <w:rsid w:val="009430D4"/>
    <w:rsid w:val="009437E8"/>
    <w:rsid w:val="00943CA3"/>
    <w:rsid w:val="0094439C"/>
    <w:rsid w:val="0094446F"/>
    <w:rsid w:val="009449ED"/>
    <w:rsid w:val="00945025"/>
    <w:rsid w:val="0094551B"/>
    <w:rsid w:val="00945745"/>
    <w:rsid w:val="00945E91"/>
    <w:rsid w:val="00946C49"/>
    <w:rsid w:val="00946ECF"/>
    <w:rsid w:val="00951389"/>
    <w:rsid w:val="0095182C"/>
    <w:rsid w:val="00953CFA"/>
    <w:rsid w:val="009544F0"/>
    <w:rsid w:val="00954C3C"/>
    <w:rsid w:val="00954CEB"/>
    <w:rsid w:val="00954E05"/>
    <w:rsid w:val="00955CFD"/>
    <w:rsid w:val="00956629"/>
    <w:rsid w:val="00957C3B"/>
    <w:rsid w:val="00960AD6"/>
    <w:rsid w:val="00961EEA"/>
    <w:rsid w:val="009620A1"/>
    <w:rsid w:val="009626DD"/>
    <w:rsid w:val="00962A5E"/>
    <w:rsid w:val="00962C19"/>
    <w:rsid w:val="0096320F"/>
    <w:rsid w:val="009672AF"/>
    <w:rsid w:val="009706C9"/>
    <w:rsid w:val="009708CD"/>
    <w:rsid w:val="00972EF6"/>
    <w:rsid w:val="00973421"/>
    <w:rsid w:val="00974195"/>
    <w:rsid w:val="00974E69"/>
    <w:rsid w:val="00977408"/>
    <w:rsid w:val="0098156A"/>
    <w:rsid w:val="0098237F"/>
    <w:rsid w:val="00982439"/>
    <w:rsid w:val="00982A59"/>
    <w:rsid w:val="00982F9F"/>
    <w:rsid w:val="00985F31"/>
    <w:rsid w:val="009872DC"/>
    <w:rsid w:val="009874A5"/>
    <w:rsid w:val="009878A7"/>
    <w:rsid w:val="009900E8"/>
    <w:rsid w:val="00991604"/>
    <w:rsid w:val="009917BF"/>
    <w:rsid w:val="00991DD4"/>
    <w:rsid w:val="009930A9"/>
    <w:rsid w:val="00993276"/>
    <w:rsid w:val="0099485A"/>
    <w:rsid w:val="00995664"/>
    <w:rsid w:val="00995FB4"/>
    <w:rsid w:val="009965F3"/>
    <w:rsid w:val="00996E33"/>
    <w:rsid w:val="009A1456"/>
    <w:rsid w:val="009A3214"/>
    <w:rsid w:val="009A37D0"/>
    <w:rsid w:val="009A4BAA"/>
    <w:rsid w:val="009A556C"/>
    <w:rsid w:val="009A5C30"/>
    <w:rsid w:val="009A6548"/>
    <w:rsid w:val="009A6734"/>
    <w:rsid w:val="009A6FFA"/>
    <w:rsid w:val="009B022F"/>
    <w:rsid w:val="009B1325"/>
    <w:rsid w:val="009B18DE"/>
    <w:rsid w:val="009B201A"/>
    <w:rsid w:val="009B24A6"/>
    <w:rsid w:val="009B3005"/>
    <w:rsid w:val="009B370E"/>
    <w:rsid w:val="009B3732"/>
    <w:rsid w:val="009B5E7C"/>
    <w:rsid w:val="009B6EB3"/>
    <w:rsid w:val="009B72D1"/>
    <w:rsid w:val="009B7936"/>
    <w:rsid w:val="009B7B2D"/>
    <w:rsid w:val="009C07CF"/>
    <w:rsid w:val="009C3C38"/>
    <w:rsid w:val="009C46B9"/>
    <w:rsid w:val="009C50D0"/>
    <w:rsid w:val="009C5BB8"/>
    <w:rsid w:val="009C608B"/>
    <w:rsid w:val="009C6181"/>
    <w:rsid w:val="009C686C"/>
    <w:rsid w:val="009D04A2"/>
    <w:rsid w:val="009D0978"/>
    <w:rsid w:val="009D19BE"/>
    <w:rsid w:val="009D25A4"/>
    <w:rsid w:val="009D2768"/>
    <w:rsid w:val="009D2F19"/>
    <w:rsid w:val="009D3695"/>
    <w:rsid w:val="009D3E2D"/>
    <w:rsid w:val="009D3F4A"/>
    <w:rsid w:val="009D4A59"/>
    <w:rsid w:val="009D5066"/>
    <w:rsid w:val="009D6FB0"/>
    <w:rsid w:val="009D7BCD"/>
    <w:rsid w:val="009E0D0E"/>
    <w:rsid w:val="009E0FED"/>
    <w:rsid w:val="009E1823"/>
    <w:rsid w:val="009E1A61"/>
    <w:rsid w:val="009E4CD6"/>
    <w:rsid w:val="009F211B"/>
    <w:rsid w:val="009F2648"/>
    <w:rsid w:val="009F31B3"/>
    <w:rsid w:val="009F539E"/>
    <w:rsid w:val="009F673F"/>
    <w:rsid w:val="009F7876"/>
    <w:rsid w:val="009F7D49"/>
    <w:rsid w:val="00A00AC8"/>
    <w:rsid w:val="00A016D0"/>
    <w:rsid w:val="00A03881"/>
    <w:rsid w:val="00A03AA0"/>
    <w:rsid w:val="00A05A8E"/>
    <w:rsid w:val="00A060B4"/>
    <w:rsid w:val="00A060C1"/>
    <w:rsid w:val="00A06CB3"/>
    <w:rsid w:val="00A07ADC"/>
    <w:rsid w:val="00A11828"/>
    <w:rsid w:val="00A119BB"/>
    <w:rsid w:val="00A12AD5"/>
    <w:rsid w:val="00A156AD"/>
    <w:rsid w:val="00A15D4E"/>
    <w:rsid w:val="00A16837"/>
    <w:rsid w:val="00A17A99"/>
    <w:rsid w:val="00A2084A"/>
    <w:rsid w:val="00A2090D"/>
    <w:rsid w:val="00A22471"/>
    <w:rsid w:val="00A22649"/>
    <w:rsid w:val="00A22F69"/>
    <w:rsid w:val="00A23585"/>
    <w:rsid w:val="00A23C30"/>
    <w:rsid w:val="00A249DF"/>
    <w:rsid w:val="00A24CA4"/>
    <w:rsid w:val="00A25115"/>
    <w:rsid w:val="00A25817"/>
    <w:rsid w:val="00A27BBF"/>
    <w:rsid w:val="00A27BC2"/>
    <w:rsid w:val="00A27E4F"/>
    <w:rsid w:val="00A27F48"/>
    <w:rsid w:val="00A31282"/>
    <w:rsid w:val="00A32936"/>
    <w:rsid w:val="00A33A30"/>
    <w:rsid w:val="00A33A74"/>
    <w:rsid w:val="00A34977"/>
    <w:rsid w:val="00A356B4"/>
    <w:rsid w:val="00A35922"/>
    <w:rsid w:val="00A36529"/>
    <w:rsid w:val="00A37B55"/>
    <w:rsid w:val="00A4072B"/>
    <w:rsid w:val="00A40B05"/>
    <w:rsid w:val="00A42D7A"/>
    <w:rsid w:val="00A457CD"/>
    <w:rsid w:val="00A45CB1"/>
    <w:rsid w:val="00A50723"/>
    <w:rsid w:val="00A510E3"/>
    <w:rsid w:val="00A51F0C"/>
    <w:rsid w:val="00A52661"/>
    <w:rsid w:val="00A532AC"/>
    <w:rsid w:val="00A550EA"/>
    <w:rsid w:val="00A55334"/>
    <w:rsid w:val="00A563A7"/>
    <w:rsid w:val="00A60047"/>
    <w:rsid w:val="00A60858"/>
    <w:rsid w:val="00A63747"/>
    <w:rsid w:val="00A63E94"/>
    <w:rsid w:val="00A65A69"/>
    <w:rsid w:val="00A70E3A"/>
    <w:rsid w:val="00A7206A"/>
    <w:rsid w:val="00A72CF8"/>
    <w:rsid w:val="00A72D61"/>
    <w:rsid w:val="00A73543"/>
    <w:rsid w:val="00A75BE1"/>
    <w:rsid w:val="00A763F8"/>
    <w:rsid w:val="00A766F5"/>
    <w:rsid w:val="00A76DA8"/>
    <w:rsid w:val="00A8084B"/>
    <w:rsid w:val="00A823F5"/>
    <w:rsid w:val="00A82711"/>
    <w:rsid w:val="00A82E93"/>
    <w:rsid w:val="00A832D8"/>
    <w:rsid w:val="00A86F56"/>
    <w:rsid w:val="00A87A97"/>
    <w:rsid w:val="00A87B1C"/>
    <w:rsid w:val="00A90045"/>
    <w:rsid w:val="00A90996"/>
    <w:rsid w:val="00A909E7"/>
    <w:rsid w:val="00A9145C"/>
    <w:rsid w:val="00A91627"/>
    <w:rsid w:val="00A92C80"/>
    <w:rsid w:val="00A93170"/>
    <w:rsid w:val="00A93F96"/>
    <w:rsid w:val="00A95FAF"/>
    <w:rsid w:val="00A97944"/>
    <w:rsid w:val="00A97ACE"/>
    <w:rsid w:val="00AA1758"/>
    <w:rsid w:val="00AA1860"/>
    <w:rsid w:val="00AA1F86"/>
    <w:rsid w:val="00AA1FB1"/>
    <w:rsid w:val="00AA353D"/>
    <w:rsid w:val="00AA356D"/>
    <w:rsid w:val="00AA40A3"/>
    <w:rsid w:val="00AA54BD"/>
    <w:rsid w:val="00AA556A"/>
    <w:rsid w:val="00AA5865"/>
    <w:rsid w:val="00AA59F3"/>
    <w:rsid w:val="00AA5A93"/>
    <w:rsid w:val="00AA5ACA"/>
    <w:rsid w:val="00AA66A0"/>
    <w:rsid w:val="00AA6EEB"/>
    <w:rsid w:val="00AA70EE"/>
    <w:rsid w:val="00AA76FD"/>
    <w:rsid w:val="00AA7902"/>
    <w:rsid w:val="00AA7D80"/>
    <w:rsid w:val="00AB0A93"/>
    <w:rsid w:val="00AB0C9B"/>
    <w:rsid w:val="00AB226C"/>
    <w:rsid w:val="00AB441C"/>
    <w:rsid w:val="00AB4540"/>
    <w:rsid w:val="00AB4864"/>
    <w:rsid w:val="00AB54EE"/>
    <w:rsid w:val="00AB5615"/>
    <w:rsid w:val="00AB5797"/>
    <w:rsid w:val="00AB6A7C"/>
    <w:rsid w:val="00AB6BB9"/>
    <w:rsid w:val="00AB7BE1"/>
    <w:rsid w:val="00AC00DB"/>
    <w:rsid w:val="00AC088E"/>
    <w:rsid w:val="00AC1992"/>
    <w:rsid w:val="00AC1B2A"/>
    <w:rsid w:val="00AC2D5E"/>
    <w:rsid w:val="00AC4F52"/>
    <w:rsid w:val="00AC5987"/>
    <w:rsid w:val="00AC684E"/>
    <w:rsid w:val="00AC7782"/>
    <w:rsid w:val="00AC7A91"/>
    <w:rsid w:val="00AD05BC"/>
    <w:rsid w:val="00AD0837"/>
    <w:rsid w:val="00AD1DF6"/>
    <w:rsid w:val="00AD3A47"/>
    <w:rsid w:val="00AD442F"/>
    <w:rsid w:val="00AD56E2"/>
    <w:rsid w:val="00AD5C73"/>
    <w:rsid w:val="00AD5FF3"/>
    <w:rsid w:val="00AD656A"/>
    <w:rsid w:val="00AD687D"/>
    <w:rsid w:val="00AE0B12"/>
    <w:rsid w:val="00AE1CA8"/>
    <w:rsid w:val="00AE2982"/>
    <w:rsid w:val="00AE39E2"/>
    <w:rsid w:val="00AE464B"/>
    <w:rsid w:val="00AE5048"/>
    <w:rsid w:val="00AE5051"/>
    <w:rsid w:val="00AE534A"/>
    <w:rsid w:val="00AE5AE3"/>
    <w:rsid w:val="00AE614C"/>
    <w:rsid w:val="00AE7E25"/>
    <w:rsid w:val="00AF123A"/>
    <w:rsid w:val="00AF14DD"/>
    <w:rsid w:val="00AF1758"/>
    <w:rsid w:val="00AF17D9"/>
    <w:rsid w:val="00AF43E4"/>
    <w:rsid w:val="00AF4839"/>
    <w:rsid w:val="00AF4B16"/>
    <w:rsid w:val="00AF685F"/>
    <w:rsid w:val="00AF73C7"/>
    <w:rsid w:val="00AF7543"/>
    <w:rsid w:val="00AF7D59"/>
    <w:rsid w:val="00B01A17"/>
    <w:rsid w:val="00B02566"/>
    <w:rsid w:val="00B0399B"/>
    <w:rsid w:val="00B04394"/>
    <w:rsid w:val="00B054F2"/>
    <w:rsid w:val="00B05E5C"/>
    <w:rsid w:val="00B0641C"/>
    <w:rsid w:val="00B07A8D"/>
    <w:rsid w:val="00B10EBE"/>
    <w:rsid w:val="00B1274A"/>
    <w:rsid w:val="00B12B14"/>
    <w:rsid w:val="00B1391F"/>
    <w:rsid w:val="00B145B9"/>
    <w:rsid w:val="00B15862"/>
    <w:rsid w:val="00B15AC5"/>
    <w:rsid w:val="00B1642F"/>
    <w:rsid w:val="00B1762B"/>
    <w:rsid w:val="00B17B82"/>
    <w:rsid w:val="00B20529"/>
    <w:rsid w:val="00B209FB"/>
    <w:rsid w:val="00B21858"/>
    <w:rsid w:val="00B225F3"/>
    <w:rsid w:val="00B22AF6"/>
    <w:rsid w:val="00B2523E"/>
    <w:rsid w:val="00B256EE"/>
    <w:rsid w:val="00B30021"/>
    <w:rsid w:val="00B3021F"/>
    <w:rsid w:val="00B303FB"/>
    <w:rsid w:val="00B32AA2"/>
    <w:rsid w:val="00B32E95"/>
    <w:rsid w:val="00B332F1"/>
    <w:rsid w:val="00B33EC4"/>
    <w:rsid w:val="00B34043"/>
    <w:rsid w:val="00B351D9"/>
    <w:rsid w:val="00B3557B"/>
    <w:rsid w:val="00B3651E"/>
    <w:rsid w:val="00B36C69"/>
    <w:rsid w:val="00B37EE4"/>
    <w:rsid w:val="00B40C47"/>
    <w:rsid w:val="00B413B2"/>
    <w:rsid w:val="00B41808"/>
    <w:rsid w:val="00B42E71"/>
    <w:rsid w:val="00B43A11"/>
    <w:rsid w:val="00B44618"/>
    <w:rsid w:val="00B4464F"/>
    <w:rsid w:val="00B46CB4"/>
    <w:rsid w:val="00B5029A"/>
    <w:rsid w:val="00B511BB"/>
    <w:rsid w:val="00B516A5"/>
    <w:rsid w:val="00B518CF"/>
    <w:rsid w:val="00B53277"/>
    <w:rsid w:val="00B544E4"/>
    <w:rsid w:val="00B555EC"/>
    <w:rsid w:val="00B60FD9"/>
    <w:rsid w:val="00B610ED"/>
    <w:rsid w:val="00B6143F"/>
    <w:rsid w:val="00B61CFC"/>
    <w:rsid w:val="00B627AF"/>
    <w:rsid w:val="00B639D1"/>
    <w:rsid w:val="00B640F1"/>
    <w:rsid w:val="00B64596"/>
    <w:rsid w:val="00B65545"/>
    <w:rsid w:val="00B7029F"/>
    <w:rsid w:val="00B7040E"/>
    <w:rsid w:val="00B715EF"/>
    <w:rsid w:val="00B71EAD"/>
    <w:rsid w:val="00B72518"/>
    <w:rsid w:val="00B72B8B"/>
    <w:rsid w:val="00B73B9D"/>
    <w:rsid w:val="00B74773"/>
    <w:rsid w:val="00B75B68"/>
    <w:rsid w:val="00B7682B"/>
    <w:rsid w:val="00B77B76"/>
    <w:rsid w:val="00B8240E"/>
    <w:rsid w:val="00B8321C"/>
    <w:rsid w:val="00B8597B"/>
    <w:rsid w:val="00B903B8"/>
    <w:rsid w:val="00B905F2"/>
    <w:rsid w:val="00B9189A"/>
    <w:rsid w:val="00B91930"/>
    <w:rsid w:val="00B92AD8"/>
    <w:rsid w:val="00B92CDB"/>
    <w:rsid w:val="00B93B16"/>
    <w:rsid w:val="00B95A9E"/>
    <w:rsid w:val="00B9638F"/>
    <w:rsid w:val="00B96CA7"/>
    <w:rsid w:val="00B97A7A"/>
    <w:rsid w:val="00BA20A9"/>
    <w:rsid w:val="00BA2270"/>
    <w:rsid w:val="00BA2ABB"/>
    <w:rsid w:val="00BA2AE1"/>
    <w:rsid w:val="00BA3231"/>
    <w:rsid w:val="00BA44B1"/>
    <w:rsid w:val="00BA4D07"/>
    <w:rsid w:val="00BA6D82"/>
    <w:rsid w:val="00BB03EE"/>
    <w:rsid w:val="00BB11D6"/>
    <w:rsid w:val="00BB1334"/>
    <w:rsid w:val="00BB1658"/>
    <w:rsid w:val="00BB26AD"/>
    <w:rsid w:val="00BB30F5"/>
    <w:rsid w:val="00BB49E4"/>
    <w:rsid w:val="00BB5420"/>
    <w:rsid w:val="00BB59D2"/>
    <w:rsid w:val="00BB5BA6"/>
    <w:rsid w:val="00BB6207"/>
    <w:rsid w:val="00BB70A1"/>
    <w:rsid w:val="00BB7463"/>
    <w:rsid w:val="00BC018F"/>
    <w:rsid w:val="00BC1BAC"/>
    <w:rsid w:val="00BC2E99"/>
    <w:rsid w:val="00BC3728"/>
    <w:rsid w:val="00BC43B4"/>
    <w:rsid w:val="00BC615A"/>
    <w:rsid w:val="00BC6E00"/>
    <w:rsid w:val="00BC7860"/>
    <w:rsid w:val="00BD09A6"/>
    <w:rsid w:val="00BD0A53"/>
    <w:rsid w:val="00BD0F83"/>
    <w:rsid w:val="00BD10E9"/>
    <w:rsid w:val="00BD13AE"/>
    <w:rsid w:val="00BD4A7B"/>
    <w:rsid w:val="00BD5530"/>
    <w:rsid w:val="00BD6AEA"/>
    <w:rsid w:val="00BE01FC"/>
    <w:rsid w:val="00BE1A96"/>
    <w:rsid w:val="00BE23F4"/>
    <w:rsid w:val="00BE2694"/>
    <w:rsid w:val="00BE2705"/>
    <w:rsid w:val="00BE41D6"/>
    <w:rsid w:val="00BE4D0A"/>
    <w:rsid w:val="00BE50D7"/>
    <w:rsid w:val="00BE5D57"/>
    <w:rsid w:val="00BE792B"/>
    <w:rsid w:val="00BF0B2B"/>
    <w:rsid w:val="00BF11C7"/>
    <w:rsid w:val="00BF2B1A"/>
    <w:rsid w:val="00BF2C95"/>
    <w:rsid w:val="00BF3EEB"/>
    <w:rsid w:val="00BF4241"/>
    <w:rsid w:val="00BF5489"/>
    <w:rsid w:val="00BF694A"/>
    <w:rsid w:val="00BF749F"/>
    <w:rsid w:val="00BF7FC5"/>
    <w:rsid w:val="00C026AE"/>
    <w:rsid w:val="00C03BDF"/>
    <w:rsid w:val="00C03D49"/>
    <w:rsid w:val="00C04042"/>
    <w:rsid w:val="00C055F7"/>
    <w:rsid w:val="00C06F1A"/>
    <w:rsid w:val="00C07EC9"/>
    <w:rsid w:val="00C10FAC"/>
    <w:rsid w:val="00C11050"/>
    <w:rsid w:val="00C11C1B"/>
    <w:rsid w:val="00C1204E"/>
    <w:rsid w:val="00C12464"/>
    <w:rsid w:val="00C124F5"/>
    <w:rsid w:val="00C14D1D"/>
    <w:rsid w:val="00C15E6A"/>
    <w:rsid w:val="00C16F51"/>
    <w:rsid w:val="00C20C75"/>
    <w:rsid w:val="00C20D4D"/>
    <w:rsid w:val="00C211FF"/>
    <w:rsid w:val="00C217B8"/>
    <w:rsid w:val="00C23636"/>
    <w:rsid w:val="00C236FF"/>
    <w:rsid w:val="00C25602"/>
    <w:rsid w:val="00C258CD"/>
    <w:rsid w:val="00C26808"/>
    <w:rsid w:val="00C27D8E"/>
    <w:rsid w:val="00C3030D"/>
    <w:rsid w:val="00C316CB"/>
    <w:rsid w:val="00C33648"/>
    <w:rsid w:val="00C35F21"/>
    <w:rsid w:val="00C40C57"/>
    <w:rsid w:val="00C4140C"/>
    <w:rsid w:val="00C416F9"/>
    <w:rsid w:val="00C435E1"/>
    <w:rsid w:val="00C44A35"/>
    <w:rsid w:val="00C47C2A"/>
    <w:rsid w:val="00C516E4"/>
    <w:rsid w:val="00C53627"/>
    <w:rsid w:val="00C53A84"/>
    <w:rsid w:val="00C53AA4"/>
    <w:rsid w:val="00C53C86"/>
    <w:rsid w:val="00C54062"/>
    <w:rsid w:val="00C5478A"/>
    <w:rsid w:val="00C54893"/>
    <w:rsid w:val="00C55E98"/>
    <w:rsid w:val="00C56BC5"/>
    <w:rsid w:val="00C57FA0"/>
    <w:rsid w:val="00C57FFD"/>
    <w:rsid w:val="00C603FA"/>
    <w:rsid w:val="00C61C4E"/>
    <w:rsid w:val="00C62B14"/>
    <w:rsid w:val="00C637E1"/>
    <w:rsid w:val="00C639B0"/>
    <w:rsid w:val="00C6504B"/>
    <w:rsid w:val="00C65226"/>
    <w:rsid w:val="00C65753"/>
    <w:rsid w:val="00C6688F"/>
    <w:rsid w:val="00C66A6B"/>
    <w:rsid w:val="00C66AD9"/>
    <w:rsid w:val="00C670B3"/>
    <w:rsid w:val="00C67487"/>
    <w:rsid w:val="00C7014C"/>
    <w:rsid w:val="00C7051B"/>
    <w:rsid w:val="00C72275"/>
    <w:rsid w:val="00C741D4"/>
    <w:rsid w:val="00C749C0"/>
    <w:rsid w:val="00C74CBE"/>
    <w:rsid w:val="00C77260"/>
    <w:rsid w:val="00C815FD"/>
    <w:rsid w:val="00C8186A"/>
    <w:rsid w:val="00C831C9"/>
    <w:rsid w:val="00C8490C"/>
    <w:rsid w:val="00C85531"/>
    <w:rsid w:val="00C85E35"/>
    <w:rsid w:val="00C867F8"/>
    <w:rsid w:val="00C87A00"/>
    <w:rsid w:val="00C87C6C"/>
    <w:rsid w:val="00C87C8A"/>
    <w:rsid w:val="00C911B4"/>
    <w:rsid w:val="00C913A8"/>
    <w:rsid w:val="00C92028"/>
    <w:rsid w:val="00C92A1C"/>
    <w:rsid w:val="00C93255"/>
    <w:rsid w:val="00C9358D"/>
    <w:rsid w:val="00C93FB9"/>
    <w:rsid w:val="00C94554"/>
    <w:rsid w:val="00C955A1"/>
    <w:rsid w:val="00C95988"/>
    <w:rsid w:val="00C96046"/>
    <w:rsid w:val="00C9737B"/>
    <w:rsid w:val="00CA0FA6"/>
    <w:rsid w:val="00CA1458"/>
    <w:rsid w:val="00CA25D4"/>
    <w:rsid w:val="00CA41AC"/>
    <w:rsid w:val="00CA44D4"/>
    <w:rsid w:val="00CA4B87"/>
    <w:rsid w:val="00CA4C36"/>
    <w:rsid w:val="00CA4D26"/>
    <w:rsid w:val="00CA6E6F"/>
    <w:rsid w:val="00CB031C"/>
    <w:rsid w:val="00CB0514"/>
    <w:rsid w:val="00CB0A94"/>
    <w:rsid w:val="00CB3711"/>
    <w:rsid w:val="00CB4242"/>
    <w:rsid w:val="00CB4952"/>
    <w:rsid w:val="00CB4FC7"/>
    <w:rsid w:val="00CB5CBD"/>
    <w:rsid w:val="00CB6F60"/>
    <w:rsid w:val="00CC022F"/>
    <w:rsid w:val="00CC0E9C"/>
    <w:rsid w:val="00CC33BA"/>
    <w:rsid w:val="00CC3A2E"/>
    <w:rsid w:val="00CC4204"/>
    <w:rsid w:val="00CC568F"/>
    <w:rsid w:val="00CC74C3"/>
    <w:rsid w:val="00CD1733"/>
    <w:rsid w:val="00CD374E"/>
    <w:rsid w:val="00CE08B2"/>
    <w:rsid w:val="00CE0A4F"/>
    <w:rsid w:val="00CE1DAF"/>
    <w:rsid w:val="00CE27A5"/>
    <w:rsid w:val="00CE30D3"/>
    <w:rsid w:val="00CE4EA5"/>
    <w:rsid w:val="00CE5579"/>
    <w:rsid w:val="00CE68E0"/>
    <w:rsid w:val="00CE6999"/>
    <w:rsid w:val="00CE7A8F"/>
    <w:rsid w:val="00CF0604"/>
    <w:rsid w:val="00CF0645"/>
    <w:rsid w:val="00CF1120"/>
    <w:rsid w:val="00CF15D1"/>
    <w:rsid w:val="00CF1742"/>
    <w:rsid w:val="00CF1A0A"/>
    <w:rsid w:val="00CF1C16"/>
    <w:rsid w:val="00CF3317"/>
    <w:rsid w:val="00CF35DD"/>
    <w:rsid w:val="00CF3F6C"/>
    <w:rsid w:val="00CF41DB"/>
    <w:rsid w:val="00CF44FB"/>
    <w:rsid w:val="00CF4847"/>
    <w:rsid w:val="00CF6693"/>
    <w:rsid w:val="00CF7B12"/>
    <w:rsid w:val="00D00901"/>
    <w:rsid w:val="00D0125A"/>
    <w:rsid w:val="00D01D32"/>
    <w:rsid w:val="00D037FF"/>
    <w:rsid w:val="00D03869"/>
    <w:rsid w:val="00D03A59"/>
    <w:rsid w:val="00D03ACD"/>
    <w:rsid w:val="00D04111"/>
    <w:rsid w:val="00D058BF"/>
    <w:rsid w:val="00D059E5"/>
    <w:rsid w:val="00D071EC"/>
    <w:rsid w:val="00D0798A"/>
    <w:rsid w:val="00D11288"/>
    <w:rsid w:val="00D11A12"/>
    <w:rsid w:val="00D11B10"/>
    <w:rsid w:val="00D123BE"/>
    <w:rsid w:val="00D12A19"/>
    <w:rsid w:val="00D12CA8"/>
    <w:rsid w:val="00D13034"/>
    <w:rsid w:val="00D14AF4"/>
    <w:rsid w:val="00D14EA1"/>
    <w:rsid w:val="00D1572B"/>
    <w:rsid w:val="00D15C3D"/>
    <w:rsid w:val="00D15D03"/>
    <w:rsid w:val="00D160EA"/>
    <w:rsid w:val="00D16B2E"/>
    <w:rsid w:val="00D207E2"/>
    <w:rsid w:val="00D20B1F"/>
    <w:rsid w:val="00D20C0D"/>
    <w:rsid w:val="00D21479"/>
    <w:rsid w:val="00D21950"/>
    <w:rsid w:val="00D22B4A"/>
    <w:rsid w:val="00D23ABF"/>
    <w:rsid w:val="00D25264"/>
    <w:rsid w:val="00D27C32"/>
    <w:rsid w:val="00D30A01"/>
    <w:rsid w:val="00D3190D"/>
    <w:rsid w:val="00D332A9"/>
    <w:rsid w:val="00D33B23"/>
    <w:rsid w:val="00D33CAD"/>
    <w:rsid w:val="00D352F4"/>
    <w:rsid w:val="00D35962"/>
    <w:rsid w:val="00D35CBD"/>
    <w:rsid w:val="00D3740B"/>
    <w:rsid w:val="00D3742B"/>
    <w:rsid w:val="00D40B11"/>
    <w:rsid w:val="00D4128E"/>
    <w:rsid w:val="00D41A60"/>
    <w:rsid w:val="00D4405C"/>
    <w:rsid w:val="00D45292"/>
    <w:rsid w:val="00D45D11"/>
    <w:rsid w:val="00D45E7E"/>
    <w:rsid w:val="00D4668C"/>
    <w:rsid w:val="00D46BA0"/>
    <w:rsid w:val="00D46EEC"/>
    <w:rsid w:val="00D4793B"/>
    <w:rsid w:val="00D47FB0"/>
    <w:rsid w:val="00D519FB"/>
    <w:rsid w:val="00D527E7"/>
    <w:rsid w:val="00D5434B"/>
    <w:rsid w:val="00D55B1D"/>
    <w:rsid w:val="00D55C41"/>
    <w:rsid w:val="00D57D08"/>
    <w:rsid w:val="00D60743"/>
    <w:rsid w:val="00D63353"/>
    <w:rsid w:val="00D65E76"/>
    <w:rsid w:val="00D66BA8"/>
    <w:rsid w:val="00D66F79"/>
    <w:rsid w:val="00D67DC5"/>
    <w:rsid w:val="00D713C1"/>
    <w:rsid w:val="00D71CA5"/>
    <w:rsid w:val="00D72BD1"/>
    <w:rsid w:val="00D7466B"/>
    <w:rsid w:val="00D750BF"/>
    <w:rsid w:val="00D757D9"/>
    <w:rsid w:val="00D75B96"/>
    <w:rsid w:val="00D83337"/>
    <w:rsid w:val="00D84700"/>
    <w:rsid w:val="00D84E7D"/>
    <w:rsid w:val="00D85CA4"/>
    <w:rsid w:val="00D87D5F"/>
    <w:rsid w:val="00D91E2F"/>
    <w:rsid w:val="00D93543"/>
    <w:rsid w:val="00D93674"/>
    <w:rsid w:val="00D944F9"/>
    <w:rsid w:val="00D947E1"/>
    <w:rsid w:val="00D960CA"/>
    <w:rsid w:val="00D96277"/>
    <w:rsid w:val="00D963CC"/>
    <w:rsid w:val="00D96530"/>
    <w:rsid w:val="00D96A21"/>
    <w:rsid w:val="00D97605"/>
    <w:rsid w:val="00D97A83"/>
    <w:rsid w:val="00DA0A03"/>
    <w:rsid w:val="00DA1133"/>
    <w:rsid w:val="00DA3C7B"/>
    <w:rsid w:val="00DA4467"/>
    <w:rsid w:val="00DA5E79"/>
    <w:rsid w:val="00DA5F9F"/>
    <w:rsid w:val="00DA6359"/>
    <w:rsid w:val="00DA66FE"/>
    <w:rsid w:val="00DA721E"/>
    <w:rsid w:val="00DB03BD"/>
    <w:rsid w:val="00DB1FE4"/>
    <w:rsid w:val="00DB2955"/>
    <w:rsid w:val="00DB3150"/>
    <w:rsid w:val="00DB32A9"/>
    <w:rsid w:val="00DB450B"/>
    <w:rsid w:val="00DB4C22"/>
    <w:rsid w:val="00DB5202"/>
    <w:rsid w:val="00DC0763"/>
    <w:rsid w:val="00DC08C3"/>
    <w:rsid w:val="00DC08E9"/>
    <w:rsid w:val="00DC1913"/>
    <w:rsid w:val="00DC1D8B"/>
    <w:rsid w:val="00DC3454"/>
    <w:rsid w:val="00DC34C7"/>
    <w:rsid w:val="00DC367D"/>
    <w:rsid w:val="00DC421B"/>
    <w:rsid w:val="00DC42DA"/>
    <w:rsid w:val="00DC46E0"/>
    <w:rsid w:val="00DC58EB"/>
    <w:rsid w:val="00DC7B92"/>
    <w:rsid w:val="00DD0154"/>
    <w:rsid w:val="00DD01D1"/>
    <w:rsid w:val="00DD1CE8"/>
    <w:rsid w:val="00DD258C"/>
    <w:rsid w:val="00DD5385"/>
    <w:rsid w:val="00DD5E89"/>
    <w:rsid w:val="00DD5F50"/>
    <w:rsid w:val="00DD6C1E"/>
    <w:rsid w:val="00DD7381"/>
    <w:rsid w:val="00DD7E8E"/>
    <w:rsid w:val="00DE01DF"/>
    <w:rsid w:val="00DE1196"/>
    <w:rsid w:val="00DE1939"/>
    <w:rsid w:val="00DE1AE7"/>
    <w:rsid w:val="00DE246D"/>
    <w:rsid w:val="00DE3080"/>
    <w:rsid w:val="00DE3AA1"/>
    <w:rsid w:val="00DE5A4F"/>
    <w:rsid w:val="00DE6D00"/>
    <w:rsid w:val="00DE7A4D"/>
    <w:rsid w:val="00DF007E"/>
    <w:rsid w:val="00DF08C0"/>
    <w:rsid w:val="00DF1FAF"/>
    <w:rsid w:val="00DF2199"/>
    <w:rsid w:val="00DF2261"/>
    <w:rsid w:val="00DF4401"/>
    <w:rsid w:val="00DF530A"/>
    <w:rsid w:val="00DF6852"/>
    <w:rsid w:val="00DF6BC7"/>
    <w:rsid w:val="00DF71E0"/>
    <w:rsid w:val="00DF7FCA"/>
    <w:rsid w:val="00E00E6B"/>
    <w:rsid w:val="00E01BC7"/>
    <w:rsid w:val="00E01CD2"/>
    <w:rsid w:val="00E03489"/>
    <w:rsid w:val="00E03730"/>
    <w:rsid w:val="00E03F7E"/>
    <w:rsid w:val="00E04644"/>
    <w:rsid w:val="00E04833"/>
    <w:rsid w:val="00E06B9B"/>
    <w:rsid w:val="00E06C47"/>
    <w:rsid w:val="00E06D86"/>
    <w:rsid w:val="00E07144"/>
    <w:rsid w:val="00E07620"/>
    <w:rsid w:val="00E100AA"/>
    <w:rsid w:val="00E106DE"/>
    <w:rsid w:val="00E12269"/>
    <w:rsid w:val="00E16DA3"/>
    <w:rsid w:val="00E17458"/>
    <w:rsid w:val="00E1758F"/>
    <w:rsid w:val="00E20C08"/>
    <w:rsid w:val="00E21E47"/>
    <w:rsid w:val="00E227C7"/>
    <w:rsid w:val="00E24284"/>
    <w:rsid w:val="00E24750"/>
    <w:rsid w:val="00E26055"/>
    <w:rsid w:val="00E26736"/>
    <w:rsid w:val="00E27A57"/>
    <w:rsid w:val="00E27EAB"/>
    <w:rsid w:val="00E3011E"/>
    <w:rsid w:val="00E30ABF"/>
    <w:rsid w:val="00E31669"/>
    <w:rsid w:val="00E3281E"/>
    <w:rsid w:val="00E33E31"/>
    <w:rsid w:val="00E36380"/>
    <w:rsid w:val="00E3667B"/>
    <w:rsid w:val="00E4035E"/>
    <w:rsid w:val="00E41330"/>
    <w:rsid w:val="00E43733"/>
    <w:rsid w:val="00E43D0B"/>
    <w:rsid w:val="00E45516"/>
    <w:rsid w:val="00E4562C"/>
    <w:rsid w:val="00E45D32"/>
    <w:rsid w:val="00E46172"/>
    <w:rsid w:val="00E47FC5"/>
    <w:rsid w:val="00E5088D"/>
    <w:rsid w:val="00E509D8"/>
    <w:rsid w:val="00E51ADB"/>
    <w:rsid w:val="00E533A6"/>
    <w:rsid w:val="00E54678"/>
    <w:rsid w:val="00E54A24"/>
    <w:rsid w:val="00E5580A"/>
    <w:rsid w:val="00E55D09"/>
    <w:rsid w:val="00E55D39"/>
    <w:rsid w:val="00E564CE"/>
    <w:rsid w:val="00E56E05"/>
    <w:rsid w:val="00E57078"/>
    <w:rsid w:val="00E610C7"/>
    <w:rsid w:val="00E641C7"/>
    <w:rsid w:val="00E651B0"/>
    <w:rsid w:val="00E65386"/>
    <w:rsid w:val="00E67031"/>
    <w:rsid w:val="00E67308"/>
    <w:rsid w:val="00E674E1"/>
    <w:rsid w:val="00E6768E"/>
    <w:rsid w:val="00E67E6F"/>
    <w:rsid w:val="00E7548F"/>
    <w:rsid w:val="00E76BD1"/>
    <w:rsid w:val="00E801B3"/>
    <w:rsid w:val="00E803B9"/>
    <w:rsid w:val="00E80797"/>
    <w:rsid w:val="00E80E73"/>
    <w:rsid w:val="00E810FB"/>
    <w:rsid w:val="00E81A4F"/>
    <w:rsid w:val="00E83BE3"/>
    <w:rsid w:val="00E83E63"/>
    <w:rsid w:val="00E844C0"/>
    <w:rsid w:val="00E8672C"/>
    <w:rsid w:val="00E87743"/>
    <w:rsid w:val="00E90513"/>
    <w:rsid w:val="00E907DE"/>
    <w:rsid w:val="00E918E7"/>
    <w:rsid w:val="00E925FB"/>
    <w:rsid w:val="00E92773"/>
    <w:rsid w:val="00E92B69"/>
    <w:rsid w:val="00E941B5"/>
    <w:rsid w:val="00E94DAF"/>
    <w:rsid w:val="00EA14F7"/>
    <w:rsid w:val="00EA1B4E"/>
    <w:rsid w:val="00EA3028"/>
    <w:rsid w:val="00EA349C"/>
    <w:rsid w:val="00EA3540"/>
    <w:rsid w:val="00EA4328"/>
    <w:rsid w:val="00EA55DD"/>
    <w:rsid w:val="00EA5B33"/>
    <w:rsid w:val="00EB007A"/>
    <w:rsid w:val="00EB1AE7"/>
    <w:rsid w:val="00EB1DC3"/>
    <w:rsid w:val="00EB2C0D"/>
    <w:rsid w:val="00EB30E5"/>
    <w:rsid w:val="00EB6709"/>
    <w:rsid w:val="00EB6B00"/>
    <w:rsid w:val="00EB6C40"/>
    <w:rsid w:val="00EB6FEA"/>
    <w:rsid w:val="00EB7564"/>
    <w:rsid w:val="00EC18DC"/>
    <w:rsid w:val="00EC224E"/>
    <w:rsid w:val="00EC369F"/>
    <w:rsid w:val="00EC3990"/>
    <w:rsid w:val="00EC5635"/>
    <w:rsid w:val="00EC63FD"/>
    <w:rsid w:val="00EC7D34"/>
    <w:rsid w:val="00ED0C83"/>
    <w:rsid w:val="00ED0F1A"/>
    <w:rsid w:val="00ED12AA"/>
    <w:rsid w:val="00ED1D7E"/>
    <w:rsid w:val="00ED28E3"/>
    <w:rsid w:val="00ED2961"/>
    <w:rsid w:val="00ED3835"/>
    <w:rsid w:val="00ED45C8"/>
    <w:rsid w:val="00ED562D"/>
    <w:rsid w:val="00ED5A26"/>
    <w:rsid w:val="00ED65C6"/>
    <w:rsid w:val="00EE0397"/>
    <w:rsid w:val="00EE14B1"/>
    <w:rsid w:val="00EE333A"/>
    <w:rsid w:val="00EE59A9"/>
    <w:rsid w:val="00EE5C9D"/>
    <w:rsid w:val="00EE6F36"/>
    <w:rsid w:val="00EF13A2"/>
    <w:rsid w:val="00EF185A"/>
    <w:rsid w:val="00EF1C35"/>
    <w:rsid w:val="00EF2B9D"/>
    <w:rsid w:val="00EF4D5B"/>
    <w:rsid w:val="00EF4EFA"/>
    <w:rsid w:val="00EF50BE"/>
    <w:rsid w:val="00EF56B1"/>
    <w:rsid w:val="00EF6227"/>
    <w:rsid w:val="00EF695D"/>
    <w:rsid w:val="00F009B2"/>
    <w:rsid w:val="00F01269"/>
    <w:rsid w:val="00F01E8D"/>
    <w:rsid w:val="00F030E1"/>
    <w:rsid w:val="00F03D66"/>
    <w:rsid w:val="00F03E4F"/>
    <w:rsid w:val="00F05238"/>
    <w:rsid w:val="00F05370"/>
    <w:rsid w:val="00F061FE"/>
    <w:rsid w:val="00F102EB"/>
    <w:rsid w:val="00F10784"/>
    <w:rsid w:val="00F110C2"/>
    <w:rsid w:val="00F11B2C"/>
    <w:rsid w:val="00F12A18"/>
    <w:rsid w:val="00F13B7E"/>
    <w:rsid w:val="00F14F17"/>
    <w:rsid w:val="00F1518D"/>
    <w:rsid w:val="00F15DA5"/>
    <w:rsid w:val="00F15FAD"/>
    <w:rsid w:val="00F16C00"/>
    <w:rsid w:val="00F16C90"/>
    <w:rsid w:val="00F17965"/>
    <w:rsid w:val="00F17C12"/>
    <w:rsid w:val="00F229E4"/>
    <w:rsid w:val="00F24A59"/>
    <w:rsid w:val="00F25BBC"/>
    <w:rsid w:val="00F266BB"/>
    <w:rsid w:val="00F26A6F"/>
    <w:rsid w:val="00F26F74"/>
    <w:rsid w:val="00F30704"/>
    <w:rsid w:val="00F31836"/>
    <w:rsid w:val="00F31C33"/>
    <w:rsid w:val="00F33131"/>
    <w:rsid w:val="00F33FE0"/>
    <w:rsid w:val="00F34203"/>
    <w:rsid w:val="00F34B69"/>
    <w:rsid w:val="00F34EB2"/>
    <w:rsid w:val="00F35B3E"/>
    <w:rsid w:val="00F36163"/>
    <w:rsid w:val="00F37DB5"/>
    <w:rsid w:val="00F40C40"/>
    <w:rsid w:val="00F40EEA"/>
    <w:rsid w:val="00F40F59"/>
    <w:rsid w:val="00F41841"/>
    <w:rsid w:val="00F429C6"/>
    <w:rsid w:val="00F45B2D"/>
    <w:rsid w:val="00F47ECA"/>
    <w:rsid w:val="00F50464"/>
    <w:rsid w:val="00F52708"/>
    <w:rsid w:val="00F52EED"/>
    <w:rsid w:val="00F5300C"/>
    <w:rsid w:val="00F53C40"/>
    <w:rsid w:val="00F56016"/>
    <w:rsid w:val="00F57EC9"/>
    <w:rsid w:val="00F6201A"/>
    <w:rsid w:val="00F625E6"/>
    <w:rsid w:val="00F62D22"/>
    <w:rsid w:val="00F63BCD"/>
    <w:rsid w:val="00F63E02"/>
    <w:rsid w:val="00F66167"/>
    <w:rsid w:val="00F66C60"/>
    <w:rsid w:val="00F66D00"/>
    <w:rsid w:val="00F678F9"/>
    <w:rsid w:val="00F67DFA"/>
    <w:rsid w:val="00F67E58"/>
    <w:rsid w:val="00F70DC9"/>
    <w:rsid w:val="00F716D7"/>
    <w:rsid w:val="00F71975"/>
    <w:rsid w:val="00F71DE9"/>
    <w:rsid w:val="00F71EC0"/>
    <w:rsid w:val="00F743F6"/>
    <w:rsid w:val="00F74ADC"/>
    <w:rsid w:val="00F800ED"/>
    <w:rsid w:val="00F80FCB"/>
    <w:rsid w:val="00F82D00"/>
    <w:rsid w:val="00F832F3"/>
    <w:rsid w:val="00F835A7"/>
    <w:rsid w:val="00F854AE"/>
    <w:rsid w:val="00F868E2"/>
    <w:rsid w:val="00F8750D"/>
    <w:rsid w:val="00F876B5"/>
    <w:rsid w:val="00F87B84"/>
    <w:rsid w:val="00F87DEC"/>
    <w:rsid w:val="00F90736"/>
    <w:rsid w:val="00F92E0F"/>
    <w:rsid w:val="00F93E80"/>
    <w:rsid w:val="00F9412B"/>
    <w:rsid w:val="00F9642B"/>
    <w:rsid w:val="00F964D8"/>
    <w:rsid w:val="00F9706E"/>
    <w:rsid w:val="00FA052F"/>
    <w:rsid w:val="00FA3540"/>
    <w:rsid w:val="00FA3568"/>
    <w:rsid w:val="00FA5055"/>
    <w:rsid w:val="00FA5ABE"/>
    <w:rsid w:val="00FB08B0"/>
    <w:rsid w:val="00FB25D0"/>
    <w:rsid w:val="00FB4CA1"/>
    <w:rsid w:val="00FB4F28"/>
    <w:rsid w:val="00FB53E5"/>
    <w:rsid w:val="00FB6435"/>
    <w:rsid w:val="00FB6640"/>
    <w:rsid w:val="00FB69AB"/>
    <w:rsid w:val="00FB69EE"/>
    <w:rsid w:val="00FB7E32"/>
    <w:rsid w:val="00FC0505"/>
    <w:rsid w:val="00FC0937"/>
    <w:rsid w:val="00FC3030"/>
    <w:rsid w:val="00FC3230"/>
    <w:rsid w:val="00FC32E0"/>
    <w:rsid w:val="00FC4013"/>
    <w:rsid w:val="00FC4B6C"/>
    <w:rsid w:val="00FC4D35"/>
    <w:rsid w:val="00FC545D"/>
    <w:rsid w:val="00FC6187"/>
    <w:rsid w:val="00FC686E"/>
    <w:rsid w:val="00FC7D11"/>
    <w:rsid w:val="00FD07AF"/>
    <w:rsid w:val="00FD08A2"/>
    <w:rsid w:val="00FD12D6"/>
    <w:rsid w:val="00FD3A63"/>
    <w:rsid w:val="00FD4FDA"/>
    <w:rsid w:val="00FD51D4"/>
    <w:rsid w:val="00FD616D"/>
    <w:rsid w:val="00FD6368"/>
    <w:rsid w:val="00FD75D6"/>
    <w:rsid w:val="00FE0FD3"/>
    <w:rsid w:val="00FE1382"/>
    <w:rsid w:val="00FE31F1"/>
    <w:rsid w:val="00FE3252"/>
    <w:rsid w:val="00FE3579"/>
    <w:rsid w:val="00FE6033"/>
    <w:rsid w:val="00FE7B65"/>
    <w:rsid w:val="00FF0061"/>
    <w:rsid w:val="00FF1457"/>
    <w:rsid w:val="00FF3237"/>
    <w:rsid w:val="00FF3877"/>
    <w:rsid w:val="00FF4918"/>
    <w:rsid w:val="00FF7346"/>
    <w:rsid w:val="00FF750B"/>
    <w:rsid w:val="00FF76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12CD6B4"/>
  <w15:chartTrackingRefBased/>
  <w15:docId w15:val="{FDA5BEAA-7733-4E23-966D-4D78742152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F7D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81540"/>
    <w:pPr>
      <w:keepNext/>
      <w:keepLines/>
      <w:spacing w:before="240" w:after="240"/>
      <w:outlineLvl w:val="1"/>
    </w:pPr>
    <w:rPr>
      <w:rFonts w:ascii="Calibri" w:eastAsiaTheme="majorEastAsia" w:hAnsi="Calibri" w:cstheme="majorBidi"/>
      <w:b/>
      <w:szCs w:val="26"/>
    </w:rPr>
  </w:style>
  <w:style w:type="paragraph" w:styleId="Heading3">
    <w:name w:val="heading 3"/>
    <w:basedOn w:val="Normal"/>
    <w:next w:val="Normal"/>
    <w:link w:val="Heading3Char"/>
    <w:uiPriority w:val="9"/>
    <w:unhideWhenUsed/>
    <w:qFormat/>
    <w:rsid w:val="009B373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7E25"/>
    <w:pPr>
      <w:ind w:left="720"/>
      <w:contextualSpacing/>
    </w:pPr>
  </w:style>
  <w:style w:type="paragraph" w:customStyle="1" w:styleId="EndNoteBibliographyTitle">
    <w:name w:val="EndNote Bibliography Title"/>
    <w:basedOn w:val="Normal"/>
    <w:link w:val="EndNoteBibliographyTitleChar"/>
    <w:rsid w:val="00C741D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741D4"/>
    <w:rPr>
      <w:rFonts w:ascii="Calibri" w:hAnsi="Calibri" w:cs="Calibri"/>
      <w:noProof/>
      <w:lang w:val="en-US"/>
    </w:rPr>
  </w:style>
  <w:style w:type="paragraph" w:customStyle="1" w:styleId="EndNoteBibliography">
    <w:name w:val="EndNote Bibliography"/>
    <w:basedOn w:val="Normal"/>
    <w:link w:val="EndNoteBibliographyChar"/>
    <w:rsid w:val="00C741D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741D4"/>
    <w:rPr>
      <w:rFonts w:ascii="Calibri" w:hAnsi="Calibri" w:cs="Calibri"/>
      <w:noProof/>
      <w:lang w:val="en-US"/>
    </w:rPr>
  </w:style>
  <w:style w:type="paragraph" w:styleId="BalloonText">
    <w:name w:val="Balloon Text"/>
    <w:basedOn w:val="Normal"/>
    <w:link w:val="BalloonTextChar"/>
    <w:uiPriority w:val="99"/>
    <w:semiHidden/>
    <w:unhideWhenUsed/>
    <w:rsid w:val="006D0F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F5A"/>
    <w:rPr>
      <w:rFonts w:ascii="Segoe UI" w:hAnsi="Segoe UI" w:cs="Segoe UI"/>
      <w:sz w:val="18"/>
      <w:szCs w:val="18"/>
    </w:rPr>
  </w:style>
  <w:style w:type="character" w:styleId="CommentReference">
    <w:name w:val="annotation reference"/>
    <w:basedOn w:val="DefaultParagraphFont"/>
    <w:uiPriority w:val="99"/>
    <w:semiHidden/>
    <w:unhideWhenUsed/>
    <w:rsid w:val="002F233D"/>
    <w:rPr>
      <w:sz w:val="16"/>
      <w:szCs w:val="16"/>
    </w:rPr>
  </w:style>
  <w:style w:type="paragraph" w:styleId="CommentText">
    <w:name w:val="annotation text"/>
    <w:basedOn w:val="Normal"/>
    <w:link w:val="CommentTextChar"/>
    <w:uiPriority w:val="99"/>
    <w:unhideWhenUsed/>
    <w:rsid w:val="002F233D"/>
    <w:pPr>
      <w:spacing w:line="240" w:lineRule="auto"/>
    </w:pPr>
    <w:rPr>
      <w:sz w:val="20"/>
      <w:szCs w:val="20"/>
    </w:rPr>
  </w:style>
  <w:style w:type="character" w:customStyle="1" w:styleId="CommentTextChar">
    <w:name w:val="Comment Text Char"/>
    <w:basedOn w:val="DefaultParagraphFont"/>
    <w:link w:val="CommentText"/>
    <w:uiPriority w:val="99"/>
    <w:rsid w:val="002F233D"/>
    <w:rPr>
      <w:sz w:val="20"/>
      <w:szCs w:val="20"/>
    </w:rPr>
  </w:style>
  <w:style w:type="paragraph" w:styleId="CommentSubject">
    <w:name w:val="annotation subject"/>
    <w:basedOn w:val="CommentText"/>
    <w:next w:val="CommentText"/>
    <w:link w:val="CommentSubjectChar"/>
    <w:uiPriority w:val="99"/>
    <w:semiHidden/>
    <w:unhideWhenUsed/>
    <w:rsid w:val="002F233D"/>
    <w:rPr>
      <w:b/>
      <w:bCs/>
    </w:rPr>
  </w:style>
  <w:style w:type="character" w:customStyle="1" w:styleId="CommentSubjectChar">
    <w:name w:val="Comment Subject Char"/>
    <w:basedOn w:val="CommentTextChar"/>
    <w:link w:val="CommentSubject"/>
    <w:uiPriority w:val="99"/>
    <w:semiHidden/>
    <w:rsid w:val="002F233D"/>
    <w:rPr>
      <w:b/>
      <w:bCs/>
      <w:sz w:val="20"/>
      <w:szCs w:val="20"/>
    </w:rPr>
  </w:style>
  <w:style w:type="table" w:styleId="TableGrid">
    <w:name w:val="Table Grid"/>
    <w:basedOn w:val="TableNormal"/>
    <w:uiPriority w:val="39"/>
    <w:rsid w:val="00EB6F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81540"/>
    <w:rPr>
      <w:rFonts w:ascii="Calibri" w:eastAsiaTheme="majorEastAsia" w:hAnsi="Calibri" w:cstheme="majorBidi"/>
      <w:b/>
      <w:szCs w:val="26"/>
    </w:rPr>
  </w:style>
  <w:style w:type="paragraph" w:styleId="Header">
    <w:name w:val="header"/>
    <w:basedOn w:val="Normal"/>
    <w:link w:val="HeaderChar"/>
    <w:unhideWhenUsed/>
    <w:rsid w:val="000252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52C3"/>
  </w:style>
  <w:style w:type="paragraph" w:styleId="Footer">
    <w:name w:val="footer"/>
    <w:basedOn w:val="Normal"/>
    <w:link w:val="FooterChar"/>
    <w:uiPriority w:val="99"/>
    <w:unhideWhenUsed/>
    <w:rsid w:val="000252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52C3"/>
  </w:style>
  <w:style w:type="paragraph" w:styleId="NormalWeb">
    <w:name w:val="Normal (Web)"/>
    <w:basedOn w:val="Normal"/>
    <w:uiPriority w:val="99"/>
    <w:unhideWhenUsed/>
    <w:rsid w:val="004241CC"/>
    <w:pPr>
      <w:spacing w:after="0" w:line="240" w:lineRule="auto"/>
    </w:pPr>
    <w:rPr>
      <w:rFonts w:ascii="Calibri" w:hAnsi="Calibri" w:cs="Calibri"/>
      <w:lang w:eastAsia="en-GB"/>
    </w:rPr>
  </w:style>
  <w:style w:type="paragraph" w:styleId="Revision">
    <w:name w:val="Revision"/>
    <w:hidden/>
    <w:uiPriority w:val="99"/>
    <w:semiHidden/>
    <w:rsid w:val="00595750"/>
    <w:pPr>
      <w:spacing w:after="0" w:line="240" w:lineRule="auto"/>
    </w:pPr>
  </w:style>
  <w:style w:type="character" w:customStyle="1" w:styleId="Heading1Char">
    <w:name w:val="Heading 1 Char"/>
    <w:basedOn w:val="DefaultParagraphFont"/>
    <w:link w:val="Heading1"/>
    <w:uiPriority w:val="9"/>
    <w:rsid w:val="008F7DC0"/>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A27BC2"/>
    <w:rPr>
      <w:color w:val="0563C1" w:themeColor="hyperlink"/>
      <w:u w:val="single"/>
    </w:rPr>
  </w:style>
  <w:style w:type="character" w:customStyle="1" w:styleId="UnresolvedMention1">
    <w:name w:val="Unresolved Mention1"/>
    <w:basedOn w:val="DefaultParagraphFont"/>
    <w:uiPriority w:val="99"/>
    <w:semiHidden/>
    <w:unhideWhenUsed/>
    <w:rsid w:val="00A27BC2"/>
    <w:rPr>
      <w:color w:val="605E5C"/>
      <w:shd w:val="clear" w:color="auto" w:fill="E1DFDD"/>
    </w:rPr>
  </w:style>
  <w:style w:type="character" w:customStyle="1" w:styleId="Heading3Char">
    <w:name w:val="Heading 3 Char"/>
    <w:basedOn w:val="DefaultParagraphFont"/>
    <w:link w:val="Heading3"/>
    <w:uiPriority w:val="9"/>
    <w:rsid w:val="009B3732"/>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2E488E"/>
    <w:rPr>
      <w:color w:val="954F72" w:themeColor="followedHyperlink"/>
      <w:u w:val="single"/>
    </w:rPr>
  </w:style>
  <w:style w:type="paragraph" w:styleId="BodyText">
    <w:name w:val="Body Text"/>
    <w:basedOn w:val="Normal"/>
    <w:link w:val="BodyTextChar"/>
    <w:uiPriority w:val="1"/>
    <w:qFormat/>
    <w:rsid w:val="00176224"/>
    <w:pPr>
      <w:widowControl w:val="0"/>
      <w:autoSpaceDE w:val="0"/>
      <w:autoSpaceDN w:val="0"/>
      <w:spacing w:after="0" w:line="240" w:lineRule="auto"/>
    </w:pPr>
    <w:rPr>
      <w:rFonts w:ascii="Arial MT" w:eastAsia="Arial MT" w:hAnsi="Arial MT" w:cs="Arial MT"/>
      <w:lang w:val="en-US"/>
    </w:rPr>
  </w:style>
  <w:style w:type="character" w:customStyle="1" w:styleId="BodyTextChar">
    <w:name w:val="Body Text Char"/>
    <w:basedOn w:val="DefaultParagraphFont"/>
    <w:link w:val="BodyText"/>
    <w:uiPriority w:val="1"/>
    <w:rsid w:val="00176224"/>
    <w:rPr>
      <w:rFonts w:ascii="Arial MT" w:eastAsia="Arial MT" w:hAnsi="Arial MT" w:cs="Arial MT"/>
      <w:lang w:val="en-US"/>
    </w:rPr>
  </w:style>
  <w:style w:type="paragraph" w:customStyle="1" w:styleId="c-article-author-listitem">
    <w:name w:val="c-article-author-list__item"/>
    <w:basedOn w:val="Normal"/>
    <w:rsid w:val="00A1683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article-info-details">
    <w:name w:val="c-article-info-details"/>
    <w:basedOn w:val="Normal"/>
    <w:rsid w:val="00A1683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visually-hidden">
    <w:name w:val="u-visually-hidden"/>
    <w:basedOn w:val="DefaultParagraphFont"/>
    <w:rsid w:val="00A16837"/>
  </w:style>
  <w:style w:type="paragraph" w:customStyle="1" w:styleId="Default">
    <w:name w:val="Default"/>
    <w:rsid w:val="001F51C3"/>
    <w:pPr>
      <w:autoSpaceDE w:val="0"/>
      <w:autoSpaceDN w:val="0"/>
      <w:adjustRightInd w:val="0"/>
      <w:spacing w:after="0" w:line="240" w:lineRule="auto"/>
    </w:pPr>
    <w:rPr>
      <w:rFonts w:ascii="Arial" w:hAnsi="Arial" w:cs="Arial"/>
      <w:color w:val="000000"/>
      <w:sz w:val="24"/>
      <w:szCs w:val="24"/>
    </w:rPr>
  </w:style>
  <w:style w:type="character" w:customStyle="1" w:styleId="UnresolvedMention10">
    <w:name w:val="Unresolved Mention1"/>
    <w:basedOn w:val="DefaultParagraphFont"/>
    <w:uiPriority w:val="99"/>
    <w:semiHidden/>
    <w:unhideWhenUsed/>
    <w:rsid w:val="00CD374E"/>
    <w:rPr>
      <w:color w:val="605E5C"/>
      <w:shd w:val="clear" w:color="auto" w:fill="E1DFDD"/>
    </w:rPr>
  </w:style>
  <w:style w:type="character" w:styleId="LineNumber">
    <w:name w:val="line number"/>
    <w:basedOn w:val="DefaultParagraphFont"/>
    <w:uiPriority w:val="99"/>
    <w:semiHidden/>
    <w:unhideWhenUsed/>
    <w:rsid w:val="001D1192"/>
  </w:style>
  <w:style w:type="character" w:customStyle="1" w:styleId="UnresolvedMention2">
    <w:name w:val="Unresolved Mention2"/>
    <w:basedOn w:val="DefaultParagraphFont"/>
    <w:uiPriority w:val="99"/>
    <w:semiHidden/>
    <w:unhideWhenUsed/>
    <w:rsid w:val="005A36A7"/>
    <w:rPr>
      <w:color w:val="605E5C"/>
      <w:shd w:val="clear" w:color="auto" w:fill="E1DFDD"/>
    </w:rPr>
  </w:style>
  <w:style w:type="character" w:styleId="UnresolvedMention">
    <w:name w:val="Unresolved Mention"/>
    <w:basedOn w:val="DefaultParagraphFont"/>
    <w:uiPriority w:val="99"/>
    <w:semiHidden/>
    <w:unhideWhenUsed/>
    <w:rsid w:val="00CC0E9C"/>
    <w:rPr>
      <w:color w:val="605E5C"/>
      <w:shd w:val="clear" w:color="auto" w:fill="E1DFDD"/>
    </w:rPr>
  </w:style>
  <w:style w:type="paragraph" w:styleId="PlainText">
    <w:name w:val="Plain Text"/>
    <w:basedOn w:val="Normal"/>
    <w:link w:val="PlainTextChar"/>
    <w:uiPriority w:val="99"/>
    <w:unhideWhenUsed/>
    <w:rsid w:val="009027F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027F2"/>
    <w:rPr>
      <w:rFonts w:ascii="Calibri" w:hAnsi="Calibri"/>
      <w:szCs w:val="21"/>
    </w:rPr>
  </w:style>
  <w:style w:type="paragraph" w:styleId="Title">
    <w:name w:val="Title"/>
    <w:basedOn w:val="Normal"/>
    <w:next w:val="Normal"/>
    <w:link w:val="TitleChar"/>
    <w:rsid w:val="009027F2"/>
    <w:pPr>
      <w:keepNext/>
      <w:keepLines/>
      <w:spacing w:after="60" w:line="276" w:lineRule="auto"/>
      <w:contextualSpacing/>
    </w:pPr>
    <w:rPr>
      <w:rFonts w:ascii="Arial" w:eastAsia="Arial" w:hAnsi="Arial" w:cs="Arial"/>
      <w:color w:val="000000"/>
      <w:sz w:val="52"/>
      <w:szCs w:val="52"/>
      <w:lang w:eastAsia="en-GB"/>
    </w:rPr>
  </w:style>
  <w:style w:type="character" w:customStyle="1" w:styleId="TitleChar">
    <w:name w:val="Title Char"/>
    <w:basedOn w:val="DefaultParagraphFont"/>
    <w:link w:val="Title"/>
    <w:rsid w:val="009027F2"/>
    <w:rPr>
      <w:rFonts w:ascii="Arial" w:eastAsia="Arial" w:hAnsi="Arial" w:cs="Arial"/>
      <w:color w:val="000000"/>
      <w:sz w:val="52"/>
      <w:szCs w:val="5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654573">
      <w:bodyDiv w:val="1"/>
      <w:marLeft w:val="0"/>
      <w:marRight w:val="0"/>
      <w:marTop w:val="0"/>
      <w:marBottom w:val="0"/>
      <w:divBdr>
        <w:top w:val="none" w:sz="0" w:space="0" w:color="auto"/>
        <w:left w:val="none" w:sz="0" w:space="0" w:color="auto"/>
        <w:bottom w:val="none" w:sz="0" w:space="0" w:color="auto"/>
        <w:right w:val="none" w:sz="0" w:space="0" w:color="auto"/>
      </w:divBdr>
    </w:div>
    <w:div w:id="736586990">
      <w:bodyDiv w:val="1"/>
      <w:marLeft w:val="0"/>
      <w:marRight w:val="0"/>
      <w:marTop w:val="0"/>
      <w:marBottom w:val="0"/>
      <w:divBdr>
        <w:top w:val="none" w:sz="0" w:space="0" w:color="auto"/>
        <w:left w:val="none" w:sz="0" w:space="0" w:color="auto"/>
        <w:bottom w:val="none" w:sz="0" w:space="0" w:color="auto"/>
        <w:right w:val="none" w:sz="0" w:space="0" w:color="auto"/>
      </w:divBdr>
      <w:divsChild>
        <w:div w:id="1403991839">
          <w:marLeft w:val="0"/>
          <w:marRight w:val="0"/>
          <w:marTop w:val="0"/>
          <w:marBottom w:val="0"/>
          <w:divBdr>
            <w:top w:val="none" w:sz="0" w:space="0" w:color="auto"/>
            <w:left w:val="none" w:sz="0" w:space="0" w:color="auto"/>
            <w:bottom w:val="none" w:sz="0" w:space="0" w:color="auto"/>
            <w:right w:val="none" w:sz="0" w:space="0" w:color="auto"/>
          </w:divBdr>
          <w:divsChild>
            <w:div w:id="117237605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901333720">
      <w:bodyDiv w:val="1"/>
      <w:marLeft w:val="0"/>
      <w:marRight w:val="0"/>
      <w:marTop w:val="0"/>
      <w:marBottom w:val="0"/>
      <w:divBdr>
        <w:top w:val="none" w:sz="0" w:space="0" w:color="auto"/>
        <w:left w:val="none" w:sz="0" w:space="0" w:color="auto"/>
        <w:bottom w:val="none" w:sz="0" w:space="0" w:color="auto"/>
        <w:right w:val="none" w:sz="0" w:space="0" w:color="auto"/>
      </w:divBdr>
    </w:div>
    <w:div w:id="1162240090">
      <w:bodyDiv w:val="1"/>
      <w:marLeft w:val="0"/>
      <w:marRight w:val="0"/>
      <w:marTop w:val="0"/>
      <w:marBottom w:val="0"/>
      <w:divBdr>
        <w:top w:val="none" w:sz="0" w:space="0" w:color="auto"/>
        <w:left w:val="none" w:sz="0" w:space="0" w:color="auto"/>
        <w:bottom w:val="none" w:sz="0" w:space="0" w:color="auto"/>
        <w:right w:val="none" w:sz="0" w:space="0" w:color="auto"/>
      </w:divBdr>
    </w:div>
    <w:div w:id="1253972791">
      <w:bodyDiv w:val="1"/>
      <w:marLeft w:val="0"/>
      <w:marRight w:val="0"/>
      <w:marTop w:val="0"/>
      <w:marBottom w:val="0"/>
      <w:divBdr>
        <w:top w:val="none" w:sz="0" w:space="0" w:color="auto"/>
        <w:left w:val="none" w:sz="0" w:space="0" w:color="auto"/>
        <w:bottom w:val="none" w:sz="0" w:space="0" w:color="auto"/>
        <w:right w:val="none" w:sz="0" w:space="0" w:color="auto"/>
      </w:divBdr>
    </w:div>
    <w:div w:id="1716268084">
      <w:bodyDiv w:val="1"/>
      <w:marLeft w:val="0"/>
      <w:marRight w:val="0"/>
      <w:marTop w:val="0"/>
      <w:marBottom w:val="0"/>
      <w:divBdr>
        <w:top w:val="none" w:sz="0" w:space="0" w:color="auto"/>
        <w:left w:val="none" w:sz="0" w:space="0" w:color="auto"/>
        <w:bottom w:val="none" w:sz="0" w:space="0" w:color="auto"/>
        <w:right w:val="none" w:sz="0" w:space="0" w:color="auto"/>
      </w:divBdr>
      <w:divsChild>
        <w:div w:id="537162109">
          <w:marLeft w:val="0"/>
          <w:marRight w:val="0"/>
          <w:marTop w:val="0"/>
          <w:marBottom w:val="0"/>
          <w:divBdr>
            <w:top w:val="none" w:sz="0" w:space="0" w:color="auto"/>
            <w:left w:val="none" w:sz="0" w:space="0" w:color="auto"/>
            <w:bottom w:val="none" w:sz="0" w:space="0" w:color="auto"/>
            <w:right w:val="none" w:sz="0" w:space="0" w:color="auto"/>
          </w:divBdr>
        </w:div>
      </w:divsChild>
    </w:div>
    <w:div w:id="1719936969">
      <w:bodyDiv w:val="1"/>
      <w:marLeft w:val="0"/>
      <w:marRight w:val="0"/>
      <w:marTop w:val="0"/>
      <w:marBottom w:val="0"/>
      <w:divBdr>
        <w:top w:val="none" w:sz="0" w:space="0" w:color="auto"/>
        <w:left w:val="none" w:sz="0" w:space="0" w:color="auto"/>
        <w:bottom w:val="none" w:sz="0" w:space="0" w:color="auto"/>
        <w:right w:val="none" w:sz="0" w:space="0" w:color="auto"/>
      </w:divBdr>
      <w:divsChild>
        <w:div w:id="182131026">
          <w:marLeft w:val="0"/>
          <w:marRight w:val="0"/>
          <w:marTop w:val="0"/>
          <w:marBottom w:val="0"/>
          <w:divBdr>
            <w:top w:val="none" w:sz="0" w:space="0" w:color="auto"/>
            <w:left w:val="none" w:sz="0" w:space="0" w:color="auto"/>
            <w:bottom w:val="none" w:sz="0" w:space="0" w:color="auto"/>
            <w:right w:val="none" w:sz="0" w:space="0" w:color="auto"/>
          </w:divBdr>
        </w:div>
      </w:divsChild>
    </w:div>
    <w:div w:id="1804154738">
      <w:bodyDiv w:val="1"/>
      <w:marLeft w:val="0"/>
      <w:marRight w:val="0"/>
      <w:marTop w:val="0"/>
      <w:marBottom w:val="0"/>
      <w:divBdr>
        <w:top w:val="none" w:sz="0" w:space="0" w:color="auto"/>
        <w:left w:val="none" w:sz="0" w:space="0" w:color="auto"/>
        <w:bottom w:val="none" w:sz="0" w:space="0" w:color="auto"/>
        <w:right w:val="none" w:sz="0" w:space="0" w:color="auto"/>
      </w:divBdr>
    </w:div>
    <w:div w:id="1871798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fionnuala.mcauliffe@ucd.ie"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c.m.jacob@soton.ac.uk" TargetMode="External"/><Relationship Id="rId17" Type="http://schemas.openxmlformats.org/officeDocument/2006/relationships/hyperlink" Target="https://chrysalisgim.org.uk/blogs/member-support-coordinators-blog/inclusive-language-in-pregnancy-and-parenthood/" TargetMode="Externa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Watson@soton.ac.uk" TargetMode="External"/><Relationship Id="rId5" Type="http://schemas.openxmlformats.org/officeDocument/2006/relationships/numbering" Target="numbering.xml"/><Relationship Id="rId15" Type="http://schemas.openxmlformats.org/officeDocument/2006/relationships/hyperlink" Target="mailto:m.hanson@soton.ac.uk"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kmg@mrc.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E3CC8D416D938428FE5CE812530491C" ma:contentTypeVersion="13" ma:contentTypeDescription="Create a new document." ma:contentTypeScope="" ma:versionID="c3a59992218317e7b71626c8f8b266ae">
  <xsd:schema xmlns:xsd="http://www.w3.org/2001/XMLSchema" xmlns:xs="http://www.w3.org/2001/XMLSchema" xmlns:p="http://schemas.microsoft.com/office/2006/metadata/properties" xmlns:ns3="47d4f4f3-c702-45a0-bc3b-a14c41e94cf8" xmlns:ns4="d59209e0-3495-49c5-a10c-ce2f9ec83169" targetNamespace="http://schemas.microsoft.com/office/2006/metadata/properties" ma:root="true" ma:fieldsID="51a1a113f5099daf4aef19ee01ff5cfc" ns3:_="" ns4:_="">
    <xsd:import namespace="47d4f4f3-c702-45a0-bc3b-a14c41e94cf8"/>
    <xsd:import namespace="d59209e0-3495-49c5-a10c-ce2f9ec8316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Location"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d4f4f3-c702-45a0-bc3b-a14c41e94c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59209e0-3495-49c5-a10c-ce2f9ec8316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d59209e0-3495-49c5-a10c-ce2f9ec83169">
      <UserInfo>
        <DisplayName>Daniella Watson</DisplayName>
        <AccountId>96</AccountId>
        <AccountType/>
      </UserInfo>
    </SharedWithUsers>
  </documentManagement>
</p:properties>
</file>

<file path=customXml/itemProps1.xml><?xml version="1.0" encoding="utf-8"?>
<ds:datastoreItem xmlns:ds="http://schemas.openxmlformats.org/officeDocument/2006/customXml" ds:itemID="{8849524D-DEB9-4CC5-84E5-C43A67406CC2}">
  <ds:schemaRefs>
    <ds:schemaRef ds:uri="http://schemas.openxmlformats.org/officeDocument/2006/bibliography"/>
  </ds:schemaRefs>
</ds:datastoreItem>
</file>

<file path=customXml/itemProps2.xml><?xml version="1.0" encoding="utf-8"?>
<ds:datastoreItem xmlns:ds="http://schemas.openxmlformats.org/officeDocument/2006/customXml" ds:itemID="{9C4CF761-5193-46BE-8218-612D5846BB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d4f4f3-c702-45a0-bc3b-a14c41e94cf8"/>
    <ds:schemaRef ds:uri="d59209e0-3495-49c5-a10c-ce2f9ec83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813274B-6EBE-4FEF-A4AD-D58FEDACB5B7}">
  <ds:schemaRefs>
    <ds:schemaRef ds:uri="http://schemas.microsoft.com/sharepoint/v3/contenttype/forms"/>
  </ds:schemaRefs>
</ds:datastoreItem>
</file>

<file path=customXml/itemProps4.xml><?xml version="1.0" encoding="utf-8"?>
<ds:datastoreItem xmlns:ds="http://schemas.openxmlformats.org/officeDocument/2006/customXml" ds:itemID="{406D8E14-8652-42A6-8FA1-B69541EE26D6}">
  <ds:schemaRefs>
    <ds:schemaRef ds:uri="http://schemas.microsoft.com/office/2006/metadata/properties"/>
    <ds:schemaRef ds:uri="http://schemas.microsoft.com/office/infopath/2007/PartnerControls"/>
    <ds:schemaRef ds:uri="d59209e0-3495-49c5-a10c-ce2f9ec83169"/>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5</Pages>
  <Words>23404</Words>
  <Characters>133408</Characters>
  <Application>Microsoft Office Word</Application>
  <DocSecurity>4</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a Watson</dc:creator>
  <cp:keywords/>
  <dc:description/>
  <cp:lastModifiedBy>Karen Drake</cp:lastModifiedBy>
  <cp:revision>2</cp:revision>
  <cp:lastPrinted>2022-06-09T10:24:00Z</cp:lastPrinted>
  <dcterms:created xsi:type="dcterms:W3CDTF">2022-06-09T10:35:00Z</dcterms:created>
  <dcterms:modified xsi:type="dcterms:W3CDTF">2022-06-09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3CC8D416D938428FE5CE812530491C</vt:lpwstr>
  </property>
</Properties>
</file>